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BAA91" w14:textId="77777777" w:rsidR="00480914" w:rsidRPr="008F29C4" w:rsidRDefault="00480914" w:rsidP="00480914">
      <w:pPr>
        <w:spacing w:line="312" w:lineRule="auto"/>
        <w:jc w:val="center"/>
        <w:rPr>
          <w:b/>
        </w:rPr>
      </w:pPr>
      <w:r w:rsidRPr="008F29C4">
        <w:rPr>
          <w:b/>
        </w:rPr>
        <w:t xml:space="preserve">  </w:t>
      </w:r>
      <w:bookmarkStart w:id="0" w:name="OLE_LINK81"/>
      <w:bookmarkStart w:id="1" w:name="OLE_LINK80"/>
      <w:bookmarkStart w:id="2" w:name="OLE_LINK29"/>
      <w:bookmarkStart w:id="3" w:name="OLE_LINK30"/>
      <w:r w:rsidRPr="008F29C4">
        <w:rPr>
          <w:b/>
        </w:rPr>
        <w:t>BỘ GIÁO DỤC VÀ ĐÀO TẠO</w:t>
      </w:r>
    </w:p>
    <w:p w14:paraId="097B45BC" w14:textId="77777777" w:rsidR="00480914" w:rsidRPr="008F29C4" w:rsidRDefault="00480914" w:rsidP="00480914">
      <w:pPr>
        <w:spacing w:line="312" w:lineRule="auto"/>
        <w:jc w:val="center"/>
        <w:rPr>
          <w:b/>
        </w:rPr>
      </w:pPr>
      <w:r w:rsidRPr="008F29C4">
        <w:rPr>
          <w:b/>
        </w:rPr>
        <w:t>TRƯỜNG ĐẠI HỌC SƯ PHẠM TP. HỒ CHÍ MINH</w:t>
      </w:r>
    </w:p>
    <w:p w14:paraId="592EF498" w14:textId="77777777" w:rsidR="00480914" w:rsidRPr="008F29C4" w:rsidRDefault="00480914" w:rsidP="00480914">
      <w:pPr>
        <w:spacing w:line="312" w:lineRule="auto"/>
        <w:jc w:val="center"/>
        <w:rPr>
          <w:b/>
        </w:rPr>
      </w:pPr>
      <w:r w:rsidRPr="008F29C4">
        <w:rPr>
          <w:b/>
        </w:rPr>
        <w:t>KHOA CÔNG NGHỆ THÔNG TIN</w:t>
      </w:r>
    </w:p>
    <w:p w14:paraId="796A4701" w14:textId="77777777" w:rsidR="00480914" w:rsidRPr="008F29C4" w:rsidRDefault="00480914" w:rsidP="00480914">
      <w:pPr>
        <w:spacing w:line="312" w:lineRule="auto"/>
        <w:jc w:val="center"/>
      </w:pPr>
    </w:p>
    <w:p w14:paraId="7D32DEC1" w14:textId="77777777" w:rsidR="00480914" w:rsidRPr="008F29C4" w:rsidRDefault="00480914" w:rsidP="00480914">
      <w:pPr>
        <w:spacing w:line="312" w:lineRule="auto"/>
        <w:jc w:val="center"/>
      </w:pPr>
    </w:p>
    <w:p w14:paraId="239899CF" w14:textId="77777777" w:rsidR="00480914" w:rsidRPr="008F29C4" w:rsidRDefault="00480914" w:rsidP="00480914">
      <w:pPr>
        <w:spacing w:line="312" w:lineRule="auto"/>
        <w:jc w:val="center"/>
      </w:pPr>
    </w:p>
    <w:p w14:paraId="3051723E" w14:textId="77777777" w:rsidR="00480914" w:rsidRPr="008F29C4" w:rsidRDefault="00480914" w:rsidP="00480914">
      <w:pPr>
        <w:spacing w:line="312" w:lineRule="auto"/>
        <w:jc w:val="center"/>
      </w:pPr>
    </w:p>
    <w:p w14:paraId="3F987869" w14:textId="77777777" w:rsidR="00480914" w:rsidRPr="008F29C4" w:rsidRDefault="00480914" w:rsidP="00480914">
      <w:pPr>
        <w:spacing w:line="312" w:lineRule="auto"/>
        <w:jc w:val="center"/>
      </w:pPr>
    </w:p>
    <w:p w14:paraId="57501D59" w14:textId="77777777" w:rsidR="00480914" w:rsidRPr="008F29C4" w:rsidRDefault="00480914" w:rsidP="00480914">
      <w:pPr>
        <w:pStyle w:val="Nidungvnbn"/>
        <w:ind w:firstLine="0"/>
        <w:rPr>
          <w:b/>
          <w:bCs/>
        </w:rPr>
      </w:pPr>
    </w:p>
    <w:p w14:paraId="3782CAEE" w14:textId="77777777" w:rsidR="00480914" w:rsidRPr="008F29C4" w:rsidRDefault="00480914" w:rsidP="00BD10CE">
      <w:pPr>
        <w:pStyle w:val="Nidungvnbn"/>
        <w:ind w:firstLine="0"/>
        <w:jc w:val="center"/>
        <w:rPr>
          <w:b/>
          <w:bCs/>
        </w:rPr>
      </w:pPr>
    </w:p>
    <w:p w14:paraId="2FAFE002" w14:textId="0D11C0DE" w:rsidR="00480914" w:rsidRPr="008F29C4" w:rsidRDefault="00BD10CE" w:rsidP="00BD10CE">
      <w:pPr>
        <w:pStyle w:val="Nidungvnbn"/>
        <w:ind w:firstLine="0"/>
        <w:jc w:val="center"/>
        <w:rPr>
          <w:b/>
          <w:bCs/>
        </w:rPr>
      </w:pPr>
      <w:r>
        <w:rPr>
          <w:b/>
          <w:bCs/>
        </w:rPr>
        <w:t>TIỂU LUẬN MÔN HỌC</w:t>
      </w:r>
    </w:p>
    <w:p w14:paraId="09317483" w14:textId="2C289945" w:rsidR="00480914" w:rsidRPr="008F29C4" w:rsidRDefault="00BD10CE" w:rsidP="00BD10CE">
      <w:pPr>
        <w:pStyle w:val="Nidungvnbn"/>
        <w:ind w:firstLine="0"/>
        <w:jc w:val="center"/>
        <w:rPr>
          <w:b/>
          <w:bCs/>
        </w:rPr>
      </w:pPr>
      <w:r>
        <w:rPr>
          <w:b/>
          <w:bCs/>
        </w:rPr>
        <w:t>HỆ ĐIỀU HÀNH</w:t>
      </w:r>
    </w:p>
    <w:p w14:paraId="494F7984" w14:textId="77777777" w:rsidR="00480914" w:rsidRPr="00BD10CE" w:rsidRDefault="00480914" w:rsidP="00480914">
      <w:pPr>
        <w:spacing w:line="312" w:lineRule="auto"/>
        <w:jc w:val="center"/>
        <w:rPr>
          <w:b/>
          <w:sz w:val="32"/>
          <w:szCs w:val="32"/>
        </w:rPr>
      </w:pPr>
    </w:p>
    <w:p w14:paraId="5C12D26F" w14:textId="77777777" w:rsidR="00BD10CE" w:rsidRDefault="00BD10CE" w:rsidP="00BD10CE">
      <w:pPr>
        <w:pStyle w:val="Nidungvnbn"/>
        <w:ind w:firstLine="0"/>
        <w:jc w:val="center"/>
        <w:rPr>
          <w:b/>
          <w:bCs/>
          <w:sz w:val="32"/>
          <w:szCs w:val="32"/>
        </w:rPr>
      </w:pPr>
      <w:r w:rsidRPr="00BD10CE">
        <w:rPr>
          <w:b/>
          <w:bCs/>
          <w:sz w:val="32"/>
          <w:szCs w:val="32"/>
        </w:rPr>
        <w:t>LỊCH SỬ RA ĐỜI, CÁC GIAI ĐOẠN PHÁT TRIỂN CỦA</w:t>
      </w:r>
    </w:p>
    <w:p w14:paraId="3C67A6BB" w14:textId="17C0D75D" w:rsidR="00BD10CE" w:rsidRPr="00BD10CE" w:rsidRDefault="00BD10CE" w:rsidP="00BD10CE">
      <w:pPr>
        <w:pStyle w:val="Nidungvnbn"/>
        <w:ind w:firstLine="0"/>
        <w:jc w:val="center"/>
        <w:rPr>
          <w:b/>
          <w:bCs/>
          <w:sz w:val="32"/>
          <w:szCs w:val="32"/>
        </w:rPr>
      </w:pPr>
      <w:r w:rsidRPr="00BD10CE">
        <w:rPr>
          <w:b/>
          <w:bCs/>
          <w:sz w:val="32"/>
          <w:szCs w:val="32"/>
        </w:rPr>
        <w:t xml:space="preserve"> HỆ ĐIỀU HÀNH LINUX</w:t>
      </w:r>
    </w:p>
    <w:p w14:paraId="54AE51E3" w14:textId="77777777" w:rsidR="00BD10CE" w:rsidRPr="00BD10CE" w:rsidRDefault="00BD10CE" w:rsidP="00BD10CE">
      <w:pPr>
        <w:pStyle w:val="Nidungvnbn"/>
        <w:ind w:firstLine="0"/>
        <w:jc w:val="center"/>
        <w:rPr>
          <w:b/>
          <w:bCs/>
          <w:sz w:val="32"/>
          <w:szCs w:val="32"/>
        </w:rPr>
      </w:pPr>
      <w:r w:rsidRPr="00BD10CE">
        <w:rPr>
          <w:b/>
          <w:bCs/>
          <w:sz w:val="32"/>
          <w:szCs w:val="32"/>
        </w:rPr>
        <w:t xml:space="preserve"> VÀ</w:t>
      </w:r>
    </w:p>
    <w:p w14:paraId="358F4586" w14:textId="77777777" w:rsidR="00BD10CE" w:rsidRDefault="00BD10CE" w:rsidP="00BD10CE">
      <w:pPr>
        <w:pStyle w:val="Nidungvnbn"/>
        <w:ind w:firstLine="0"/>
        <w:jc w:val="center"/>
        <w:rPr>
          <w:b/>
          <w:bCs/>
          <w:sz w:val="32"/>
          <w:szCs w:val="32"/>
        </w:rPr>
      </w:pPr>
      <w:r w:rsidRPr="00BD10CE">
        <w:rPr>
          <w:b/>
          <w:bCs/>
          <w:sz w:val="32"/>
          <w:szCs w:val="32"/>
        </w:rPr>
        <w:t xml:space="preserve"> CÁC VẤN ĐỀ LIÊN QUAN ĐẾN BÀI TOÁN PHÂN PHỐI </w:t>
      </w:r>
    </w:p>
    <w:p w14:paraId="4FF1A391" w14:textId="591FD731" w:rsidR="00480914" w:rsidRPr="00BD10CE" w:rsidRDefault="00BD10CE" w:rsidP="00BD10CE">
      <w:pPr>
        <w:pStyle w:val="Nidungvnbn"/>
        <w:ind w:firstLine="0"/>
        <w:jc w:val="center"/>
        <w:rPr>
          <w:b/>
          <w:bCs/>
          <w:sz w:val="32"/>
          <w:szCs w:val="32"/>
        </w:rPr>
      </w:pPr>
      <w:r w:rsidRPr="00BD10CE">
        <w:rPr>
          <w:b/>
          <w:bCs/>
          <w:sz w:val="32"/>
          <w:szCs w:val="32"/>
        </w:rPr>
        <w:t>TÀI NGUYÊN CPU CHO CÁC TIẾN TRÌNH</w:t>
      </w:r>
    </w:p>
    <w:p w14:paraId="041CC227" w14:textId="77777777" w:rsidR="00480914" w:rsidRPr="008F29C4" w:rsidRDefault="00480914" w:rsidP="00480914">
      <w:pPr>
        <w:pStyle w:val="Nidungvnbn"/>
        <w:ind w:firstLine="0"/>
        <w:jc w:val="center"/>
        <w:rPr>
          <w:b/>
          <w:bCs/>
        </w:rPr>
      </w:pPr>
    </w:p>
    <w:p w14:paraId="5E5108CA" w14:textId="77777777" w:rsidR="00480914" w:rsidRPr="008F29C4" w:rsidRDefault="00480914" w:rsidP="00480914">
      <w:pPr>
        <w:pStyle w:val="Nidungvnbn"/>
        <w:ind w:firstLine="0"/>
        <w:jc w:val="center"/>
        <w:rPr>
          <w:b/>
          <w:bCs/>
        </w:rPr>
      </w:pPr>
    </w:p>
    <w:p w14:paraId="65CB172E" w14:textId="77777777" w:rsidR="00480914" w:rsidRDefault="00480914" w:rsidP="00480914">
      <w:pPr>
        <w:pStyle w:val="Nidungvnbn"/>
        <w:ind w:firstLine="0"/>
        <w:jc w:val="center"/>
        <w:rPr>
          <w:b/>
          <w:bCs/>
        </w:rPr>
      </w:pPr>
    </w:p>
    <w:p w14:paraId="0B7B5E99" w14:textId="77777777" w:rsidR="00BD10CE" w:rsidRPr="008F29C4" w:rsidRDefault="00BD10CE" w:rsidP="00480914">
      <w:pPr>
        <w:pStyle w:val="Nidungvnbn"/>
        <w:ind w:firstLine="0"/>
        <w:jc w:val="center"/>
        <w:rPr>
          <w:b/>
          <w:bCs/>
        </w:rPr>
      </w:pPr>
    </w:p>
    <w:p w14:paraId="3B452BD5" w14:textId="7DAC877A" w:rsidR="00480914" w:rsidRPr="008F29C4" w:rsidRDefault="00480914" w:rsidP="00480914">
      <w:pPr>
        <w:pStyle w:val="Nidungvnbn"/>
        <w:ind w:firstLine="0"/>
        <w:jc w:val="center"/>
      </w:pPr>
      <w:r w:rsidRPr="008F29C4">
        <w:t xml:space="preserve">Thuộc nhóm ngành khoa học: </w:t>
      </w:r>
      <w:r w:rsidR="005D4810">
        <w:t>Khoa học tự nhiên</w:t>
      </w:r>
    </w:p>
    <w:p w14:paraId="67AF6856" w14:textId="77777777" w:rsidR="00480914" w:rsidRPr="008F29C4" w:rsidRDefault="00480914" w:rsidP="00480914">
      <w:pPr>
        <w:spacing w:line="312" w:lineRule="auto"/>
      </w:pPr>
    </w:p>
    <w:p w14:paraId="4F42A2E7" w14:textId="77777777" w:rsidR="00480914" w:rsidRPr="008F29C4" w:rsidRDefault="00480914" w:rsidP="00480914">
      <w:pPr>
        <w:spacing w:line="312" w:lineRule="auto"/>
        <w:ind w:left="170" w:right="170"/>
        <w:jc w:val="center"/>
        <w:rPr>
          <w:color w:val="222222"/>
          <w:shd w:val="clear" w:color="auto" w:fill="FFFFFF"/>
        </w:rPr>
      </w:pPr>
    </w:p>
    <w:bookmarkEnd w:id="0"/>
    <w:bookmarkEnd w:id="1"/>
    <w:p w14:paraId="6FEE9A35" w14:textId="77777777" w:rsidR="00480914" w:rsidRPr="008F29C4" w:rsidRDefault="00480914" w:rsidP="00480914">
      <w:pPr>
        <w:spacing w:line="312" w:lineRule="auto"/>
        <w:jc w:val="center"/>
        <w:rPr>
          <w:b/>
          <w:bCs/>
        </w:rPr>
      </w:pPr>
    </w:p>
    <w:p w14:paraId="2F9ED4C6" w14:textId="77777777" w:rsidR="00480914" w:rsidRPr="008F29C4" w:rsidRDefault="00480914" w:rsidP="00480914">
      <w:pPr>
        <w:spacing w:line="312" w:lineRule="auto"/>
        <w:jc w:val="center"/>
        <w:rPr>
          <w:b/>
          <w:bCs/>
        </w:rPr>
      </w:pPr>
    </w:p>
    <w:p w14:paraId="7B556A98" w14:textId="77777777" w:rsidR="00480914" w:rsidRPr="008F29C4" w:rsidRDefault="00480914" w:rsidP="00480914">
      <w:pPr>
        <w:spacing w:line="312" w:lineRule="auto"/>
        <w:jc w:val="center"/>
        <w:rPr>
          <w:b/>
          <w:bCs/>
        </w:rPr>
      </w:pPr>
    </w:p>
    <w:p w14:paraId="16E7520A" w14:textId="77777777" w:rsidR="00480914" w:rsidRPr="008F29C4" w:rsidRDefault="00480914" w:rsidP="00480914">
      <w:pPr>
        <w:spacing w:line="312" w:lineRule="auto"/>
        <w:jc w:val="center"/>
        <w:rPr>
          <w:b/>
          <w:bCs/>
        </w:rPr>
      </w:pPr>
    </w:p>
    <w:p w14:paraId="4343172F" w14:textId="77777777" w:rsidR="00480914" w:rsidRPr="008F29C4" w:rsidRDefault="00480914" w:rsidP="00480914">
      <w:pPr>
        <w:spacing w:line="312" w:lineRule="auto"/>
        <w:jc w:val="center"/>
        <w:rPr>
          <w:b/>
          <w:bCs/>
        </w:rPr>
      </w:pPr>
    </w:p>
    <w:p w14:paraId="7FDD3FD6" w14:textId="7AF87E51" w:rsidR="00480914" w:rsidRPr="008F29C4" w:rsidRDefault="00480914" w:rsidP="00480914">
      <w:pPr>
        <w:spacing w:line="312" w:lineRule="auto"/>
        <w:jc w:val="center"/>
        <w:rPr>
          <w:b/>
          <w:bCs/>
        </w:rPr>
      </w:pPr>
      <w:r w:rsidRPr="008F29C4">
        <w:rPr>
          <w:b/>
          <w:bCs/>
        </w:rPr>
        <w:t>TP Hồ Chí Minh, 0</w:t>
      </w:r>
      <w:r w:rsidR="00BD10CE">
        <w:rPr>
          <w:b/>
          <w:bCs/>
        </w:rPr>
        <w:t>5</w:t>
      </w:r>
      <w:r w:rsidRPr="008F29C4">
        <w:rPr>
          <w:b/>
          <w:bCs/>
        </w:rPr>
        <w:t>/2023</w:t>
      </w:r>
    </w:p>
    <w:p w14:paraId="65E6E5CF" w14:textId="77777777" w:rsidR="00480914" w:rsidRPr="008F29C4" w:rsidRDefault="00480914" w:rsidP="00480914">
      <w:pPr>
        <w:spacing w:before="120" w:line="312" w:lineRule="auto"/>
        <w:jc w:val="center"/>
        <w:rPr>
          <w:b/>
          <w:bCs/>
          <w:iCs/>
        </w:rPr>
      </w:pPr>
      <w:r w:rsidRPr="008F29C4">
        <w:rPr>
          <w:b/>
        </w:rPr>
        <w:lastRenderedPageBreak/>
        <w:t>BỘ GIÁO DỤC VÀ ĐÀO TẠO</w:t>
      </w:r>
    </w:p>
    <w:p w14:paraId="660B13C8" w14:textId="77777777" w:rsidR="00480914" w:rsidRPr="008F29C4" w:rsidRDefault="00480914" w:rsidP="00480914">
      <w:pPr>
        <w:spacing w:line="312" w:lineRule="auto"/>
        <w:jc w:val="center"/>
        <w:rPr>
          <w:b/>
        </w:rPr>
      </w:pPr>
      <w:r w:rsidRPr="008F29C4">
        <w:rPr>
          <w:b/>
        </w:rPr>
        <w:t>TRƯỜNG ĐẠI HỌC SƯ PHẠM TP. HỒ CHÍ MINH</w:t>
      </w:r>
    </w:p>
    <w:p w14:paraId="5202DAD6" w14:textId="77777777" w:rsidR="00480914" w:rsidRPr="008F29C4" w:rsidRDefault="00480914" w:rsidP="00480914">
      <w:pPr>
        <w:spacing w:line="312" w:lineRule="auto"/>
        <w:jc w:val="center"/>
        <w:rPr>
          <w:b/>
          <w:bCs/>
        </w:rPr>
      </w:pPr>
      <w:r w:rsidRPr="008F29C4">
        <w:rPr>
          <w:b/>
          <w:bCs/>
        </w:rPr>
        <w:t>KHOA CÔNG NGHỆ THÔNG TIN</w:t>
      </w:r>
    </w:p>
    <w:p w14:paraId="52923542" w14:textId="77777777" w:rsidR="00480914" w:rsidRPr="008F29C4" w:rsidRDefault="00480914" w:rsidP="00480914">
      <w:pPr>
        <w:spacing w:line="312" w:lineRule="auto"/>
        <w:jc w:val="center"/>
      </w:pPr>
    </w:p>
    <w:p w14:paraId="4E1205EF" w14:textId="77777777" w:rsidR="00480914" w:rsidRPr="008F29C4" w:rsidRDefault="00480914" w:rsidP="00480914">
      <w:pPr>
        <w:spacing w:line="312" w:lineRule="auto"/>
        <w:jc w:val="center"/>
      </w:pPr>
    </w:p>
    <w:p w14:paraId="247A7D50" w14:textId="77777777" w:rsidR="00480914" w:rsidRPr="008F29C4" w:rsidRDefault="00480914" w:rsidP="00480914">
      <w:pPr>
        <w:spacing w:line="312" w:lineRule="auto"/>
        <w:jc w:val="center"/>
        <w:rPr>
          <w:b/>
        </w:rPr>
      </w:pPr>
    </w:p>
    <w:p w14:paraId="0A263797" w14:textId="77777777" w:rsidR="00480914" w:rsidRPr="008F29C4" w:rsidRDefault="00480914" w:rsidP="00480914">
      <w:pPr>
        <w:spacing w:line="312" w:lineRule="auto"/>
        <w:jc w:val="center"/>
        <w:rPr>
          <w:b/>
        </w:rPr>
      </w:pPr>
    </w:p>
    <w:p w14:paraId="1FDDE43C" w14:textId="77777777" w:rsidR="00203BB2" w:rsidRPr="008F29C4" w:rsidRDefault="00203BB2" w:rsidP="00203BB2">
      <w:pPr>
        <w:pStyle w:val="Nidungvnbn"/>
        <w:ind w:firstLine="0"/>
        <w:jc w:val="center"/>
        <w:rPr>
          <w:b/>
          <w:bCs/>
        </w:rPr>
      </w:pPr>
      <w:r>
        <w:rPr>
          <w:b/>
          <w:bCs/>
        </w:rPr>
        <w:t>TIỂU LUẬN MÔN HỌC</w:t>
      </w:r>
    </w:p>
    <w:p w14:paraId="1E898B0B" w14:textId="77777777" w:rsidR="00203BB2" w:rsidRPr="008F29C4" w:rsidRDefault="00203BB2" w:rsidP="00203BB2">
      <w:pPr>
        <w:pStyle w:val="Nidungvnbn"/>
        <w:ind w:firstLine="0"/>
        <w:jc w:val="center"/>
        <w:rPr>
          <w:b/>
          <w:bCs/>
        </w:rPr>
      </w:pPr>
      <w:r>
        <w:rPr>
          <w:b/>
          <w:bCs/>
        </w:rPr>
        <w:t>HỆ ĐIỀU HÀNH</w:t>
      </w:r>
    </w:p>
    <w:p w14:paraId="1DA7F625" w14:textId="77777777" w:rsidR="00203BB2" w:rsidRPr="00BD10CE" w:rsidRDefault="00203BB2" w:rsidP="00203BB2">
      <w:pPr>
        <w:spacing w:line="312" w:lineRule="auto"/>
        <w:jc w:val="center"/>
        <w:rPr>
          <w:b/>
          <w:sz w:val="32"/>
          <w:szCs w:val="32"/>
        </w:rPr>
      </w:pPr>
    </w:p>
    <w:p w14:paraId="4F9AB86A" w14:textId="77777777" w:rsidR="00203BB2" w:rsidRDefault="00203BB2" w:rsidP="00203BB2">
      <w:pPr>
        <w:pStyle w:val="Nidungvnbn"/>
        <w:ind w:firstLine="0"/>
        <w:jc w:val="center"/>
        <w:rPr>
          <w:b/>
          <w:bCs/>
          <w:sz w:val="32"/>
          <w:szCs w:val="32"/>
        </w:rPr>
      </w:pPr>
      <w:r w:rsidRPr="00BD10CE">
        <w:rPr>
          <w:b/>
          <w:bCs/>
          <w:sz w:val="32"/>
          <w:szCs w:val="32"/>
        </w:rPr>
        <w:t>LỊCH SỬ RA ĐỜI, CÁC GIAI ĐOẠN PHÁT TRIỂN CỦA</w:t>
      </w:r>
    </w:p>
    <w:p w14:paraId="7DA1A594" w14:textId="77777777" w:rsidR="00203BB2" w:rsidRPr="00BD10CE" w:rsidRDefault="00203BB2" w:rsidP="00203BB2">
      <w:pPr>
        <w:pStyle w:val="Nidungvnbn"/>
        <w:ind w:firstLine="0"/>
        <w:jc w:val="center"/>
        <w:rPr>
          <w:b/>
          <w:bCs/>
          <w:sz w:val="32"/>
          <w:szCs w:val="32"/>
        </w:rPr>
      </w:pPr>
      <w:r w:rsidRPr="00BD10CE">
        <w:rPr>
          <w:b/>
          <w:bCs/>
          <w:sz w:val="32"/>
          <w:szCs w:val="32"/>
        </w:rPr>
        <w:t xml:space="preserve"> HỆ ĐIỀU HÀNH LINUX</w:t>
      </w:r>
    </w:p>
    <w:p w14:paraId="3D5A0E42" w14:textId="77777777" w:rsidR="00203BB2" w:rsidRPr="00BD10CE" w:rsidRDefault="00203BB2" w:rsidP="00203BB2">
      <w:pPr>
        <w:pStyle w:val="Nidungvnbn"/>
        <w:ind w:firstLine="0"/>
        <w:jc w:val="center"/>
        <w:rPr>
          <w:b/>
          <w:bCs/>
          <w:sz w:val="32"/>
          <w:szCs w:val="32"/>
        </w:rPr>
      </w:pPr>
      <w:r w:rsidRPr="00BD10CE">
        <w:rPr>
          <w:b/>
          <w:bCs/>
          <w:sz w:val="32"/>
          <w:szCs w:val="32"/>
        </w:rPr>
        <w:t xml:space="preserve"> VÀ</w:t>
      </w:r>
    </w:p>
    <w:p w14:paraId="42E1DE9B" w14:textId="77777777" w:rsidR="00203BB2" w:rsidRDefault="00203BB2" w:rsidP="00203BB2">
      <w:pPr>
        <w:pStyle w:val="Nidungvnbn"/>
        <w:ind w:firstLine="0"/>
        <w:jc w:val="center"/>
        <w:rPr>
          <w:b/>
          <w:bCs/>
          <w:sz w:val="32"/>
          <w:szCs w:val="32"/>
        </w:rPr>
      </w:pPr>
      <w:r w:rsidRPr="00BD10CE">
        <w:rPr>
          <w:b/>
          <w:bCs/>
          <w:sz w:val="32"/>
          <w:szCs w:val="32"/>
        </w:rPr>
        <w:t xml:space="preserve"> CÁC VẤN ĐỀ LIÊN QUAN ĐẾN BÀI TOÁN PHÂN PHỐI </w:t>
      </w:r>
    </w:p>
    <w:p w14:paraId="6E25B7F9" w14:textId="77777777" w:rsidR="00203BB2" w:rsidRPr="00BD10CE" w:rsidRDefault="00203BB2" w:rsidP="00203BB2">
      <w:pPr>
        <w:pStyle w:val="Nidungvnbn"/>
        <w:ind w:firstLine="0"/>
        <w:jc w:val="center"/>
        <w:rPr>
          <w:b/>
          <w:bCs/>
          <w:sz w:val="32"/>
          <w:szCs w:val="32"/>
        </w:rPr>
      </w:pPr>
      <w:r w:rsidRPr="00BD10CE">
        <w:rPr>
          <w:b/>
          <w:bCs/>
          <w:sz w:val="32"/>
          <w:szCs w:val="32"/>
        </w:rPr>
        <w:t>TÀI NGUYÊN CPU CHO CÁC TIẾN TRÌNH</w:t>
      </w:r>
    </w:p>
    <w:p w14:paraId="67ED72F8" w14:textId="77777777" w:rsidR="00480914" w:rsidRPr="008F29C4" w:rsidRDefault="00480914" w:rsidP="00480914">
      <w:pPr>
        <w:pStyle w:val="Nidungvnbn"/>
        <w:ind w:firstLine="0"/>
        <w:jc w:val="center"/>
        <w:rPr>
          <w:b/>
          <w:bCs/>
        </w:rPr>
      </w:pPr>
    </w:p>
    <w:p w14:paraId="1B608ED4" w14:textId="77777777" w:rsidR="00480914" w:rsidRPr="008F29C4" w:rsidRDefault="00480914" w:rsidP="00480914">
      <w:pPr>
        <w:spacing w:line="312" w:lineRule="auto"/>
        <w:jc w:val="center"/>
      </w:pPr>
    </w:p>
    <w:p w14:paraId="625422B8" w14:textId="2628C0DF" w:rsidR="00480914" w:rsidRPr="008F29C4" w:rsidRDefault="00480914" w:rsidP="00480914">
      <w:pPr>
        <w:spacing w:line="312" w:lineRule="auto"/>
        <w:ind w:left="170" w:right="170" w:firstLine="550"/>
        <w:rPr>
          <w:color w:val="222222"/>
          <w:shd w:val="clear" w:color="auto" w:fill="FFFFFF"/>
        </w:rPr>
      </w:pPr>
      <w:r w:rsidRPr="008F29C4">
        <w:t xml:space="preserve">Thuộc nhóm ngành khoa học: </w:t>
      </w:r>
      <w:r w:rsidR="005D4810">
        <w:t>Khoa học tự nhiên</w:t>
      </w:r>
    </w:p>
    <w:p w14:paraId="50C4E687" w14:textId="77777777" w:rsidR="00480914" w:rsidRPr="008F29C4" w:rsidRDefault="00480914" w:rsidP="00480914">
      <w:pPr>
        <w:spacing w:line="312" w:lineRule="auto"/>
        <w:ind w:firstLine="720"/>
      </w:pPr>
    </w:p>
    <w:p w14:paraId="2CCCA249" w14:textId="5F029DBD" w:rsidR="00480914" w:rsidRPr="008F29C4" w:rsidRDefault="00480914" w:rsidP="00480914">
      <w:pPr>
        <w:spacing w:line="312" w:lineRule="auto"/>
        <w:ind w:firstLine="720"/>
      </w:pPr>
      <w:r w:rsidRPr="008F29C4">
        <w:t xml:space="preserve">Nhóm SV thực hiện: </w:t>
      </w:r>
      <w:r w:rsidRPr="008F29C4">
        <w:tab/>
        <w:t>Phạm Hoài Nhân - 47.01.104.147</w:t>
      </w:r>
    </w:p>
    <w:p w14:paraId="417A8ACF" w14:textId="77777777" w:rsidR="00480914" w:rsidRDefault="00480914" w:rsidP="00480914">
      <w:pPr>
        <w:spacing w:line="312" w:lineRule="auto"/>
        <w:ind w:firstLine="720"/>
      </w:pPr>
      <w:r w:rsidRPr="008F29C4">
        <w:tab/>
      </w:r>
      <w:r w:rsidRPr="008F29C4">
        <w:tab/>
      </w:r>
      <w:r w:rsidRPr="008F29C4">
        <w:tab/>
      </w:r>
      <w:r w:rsidRPr="008F29C4">
        <w:tab/>
        <w:t>Thái Gia Bảo</w:t>
      </w:r>
      <w:r w:rsidRPr="008F29C4">
        <w:tab/>
        <w:t>- 47.01.104.049</w:t>
      </w:r>
    </w:p>
    <w:p w14:paraId="49EB43E2" w14:textId="1F55B74F" w:rsidR="00203BB2" w:rsidRDefault="00203BB2" w:rsidP="00480914">
      <w:pPr>
        <w:spacing w:line="312" w:lineRule="auto"/>
        <w:ind w:firstLine="720"/>
      </w:pPr>
      <w:r>
        <w:tab/>
      </w:r>
      <w:r>
        <w:tab/>
      </w:r>
      <w:r>
        <w:tab/>
      </w:r>
      <w:r>
        <w:tab/>
        <w:t>Mai Thành Danh - 47.01.104.059</w:t>
      </w:r>
    </w:p>
    <w:p w14:paraId="44A6AA14" w14:textId="02FE1FBB" w:rsidR="00203BB2" w:rsidRPr="008F29C4" w:rsidRDefault="00203BB2" w:rsidP="00480914">
      <w:pPr>
        <w:spacing w:line="312" w:lineRule="auto"/>
        <w:ind w:firstLine="720"/>
      </w:pPr>
      <w:r>
        <w:tab/>
      </w:r>
      <w:r>
        <w:tab/>
      </w:r>
      <w:r>
        <w:tab/>
      </w:r>
      <w:r>
        <w:tab/>
        <w:t>Trần Duy Quân - 47.01.104.169</w:t>
      </w:r>
    </w:p>
    <w:p w14:paraId="152BFB32" w14:textId="161D2554" w:rsidR="00480914" w:rsidRPr="008F29C4" w:rsidRDefault="00480914" w:rsidP="00480914">
      <w:pPr>
        <w:spacing w:line="312" w:lineRule="auto"/>
        <w:ind w:firstLine="720"/>
      </w:pPr>
      <w:r w:rsidRPr="008F29C4">
        <w:t>Lớp, Khoa: K47.CNTT.C, Công nghệ Thông tin</w:t>
      </w:r>
    </w:p>
    <w:p w14:paraId="53507864" w14:textId="04BBD63C" w:rsidR="00480914" w:rsidRPr="008F29C4" w:rsidRDefault="00480914" w:rsidP="00480914">
      <w:pPr>
        <w:spacing w:line="312" w:lineRule="auto"/>
        <w:ind w:firstLine="720"/>
      </w:pPr>
      <w:r w:rsidRPr="008F29C4">
        <w:t xml:space="preserve">Ngành học: </w:t>
      </w:r>
      <w:r w:rsidR="005D4810">
        <w:t>Công nghệ thông tin</w:t>
      </w:r>
    </w:p>
    <w:p w14:paraId="091027C4" w14:textId="77777777" w:rsidR="00480914" w:rsidRPr="008F29C4" w:rsidRDefault="00480914" w:rsidP="00480914">
      <w:pPr>
        <w:spacing w:line="312" w:lineRule="auto"/>
        <w:jc w:val="center"/>
        <w:rPr>
          <w:b/>
          <w:bCs/>
        </w:rPr>
      </w:pPr>
    </w:p>
    <w:p w14:paraId="4BD230B7" w14:textId="77777777" w:rsidR="00480914" w:rsidRPr="008F29C4" w:rsidRDefault="00480914" w:rsidP="00480914">
      <w:pPr>
        <w:spacing w:line="312" w:lineRule="auto"/>
        <w:jc w:val="center"/>
        <w:rPr>
          <w:b/>
          <w:bCs/>
        </w:rPr>
      </w:pPr>
    </w:p>
    <w:p w14:paraId="59A3C441" w14:textId="77777777" w:rsidR="00480914" w:rsidRPr="008F29C4" w:rsidRDefault="00480914" w:rsidP="00480914">
      <w:pPr>
        <w:spacing w:line="312" w:lineRule="auto"/>
        <w:jc w:val="center"/>
        <w:rPr>
          <w:b/>
          <w:bCs/>
        </w:rPr>
      </w:pPr>
    </w:p>
    <w:p w14:paraId="7AACE167" w14:textId="77777777" w:rsidR="00480914" w:rsidRPr="008F29C4" w:rsidRDefault="00480914" w:rsidP="00480914">
      <w:pPr>
        <w:spacing w:line="312" w:lineRule="auto"/>
        <w:jc w:val="center"/>
        <w:rPr>
          <w:b/>
          <w:bCs/>
        </w:rPr>
      </w:pPr>
    </w:p>
    <w:p w14:paraId="55502CEB" w14:textId="77777777" w:rsidR="00480914" w:rsidRPr="008F29C4" w:rsidRDefault="00480914" w:rsidP="00480914">
      <w:pPr>
        <w:spacing w:line="312" w:lineRule="auto"/>
        <w:jc w:val="center"/>
        <w:rPr>
          <w:b/>
          <w:bCs/>
        </w:rPr>
      </w:pPr>
    </w:p>
    <w:p w14:paraId="7FD820FD" w14:textId="77777777" w:rsidR="00480914" w:rsidRPr="008F29C4" w:rsidRDefault="00480914" w:rsidP="00480914">
      <w:pPr>
        <w:spacing w:line="312" w:lineRule="auto"/>
        <w:jc w:val="center"/>
        <w:rPr>
          <w:b/>
          <w:bCs/>
        </w:rPr>
      </w:pPr>
    </w:p>
    <w:p w14:paraId="21768026" w14:textId="66DE54AD" w:rsidR="00480914" w:rsidRPr="008F29C4" w:rsidRDefault="00480914" w:rsidP="00480914">
      <w:pPr>
        <w:spacing w:line="312" w:lineRule="auto"/>
        <w:jc w:val="center"/>
        <w:rPr>
          <w:b/>
          <w:bCs/>
        </w:rPr>
      </w:pPr>
      <w:r w:rsidRPr="008F29C4">
        <w:rPr>
          <w:b/>
          <w:bCs/>
        </w:rPr>
        <w:t>TP. HỒ CHÍ MINH, 0</w:t>
      </w:r>
      <w:r w:rsidR="00166204">
        <w:rPr>
          <w:b/>
          <w:bCs/>
        </w:rPr>
        <w:t>5</w:t>
      </w:r>
      <w:r w:rsidRPr="008F29C4">
        <w:rPr>
          <w:b/>
          <w:bCs/>
        </w:rPr>
        <w:t>/2023</w:t>
      </w:r>
    </w:p>
    <w:p w14:paraId="01A43596" w14:textId="075363CC" w:rsidR="00480914" w:rsidRPr="008F29C4" w:rsidRDefault="00480914" w:rsidP="00480914">
      <w:pPr>
        <w:spacing w:line="312" w:lineRule="auto"/>
        <w:sectPr w:rsidR="00480914" w:rsidRPr="008F29C4" w:rsidSect="00277509">
          <w:headerReference w:type="default" r:id="rId11"/>
          <w:footerReference w:type="default" r:id="rId12"/>
          <w:headerReference w:type="first" r:id="rId13"/>
          <w:footerReference w:type="first" r:id="rId14"/>
          <w:pgSz w:w="11900" w:h="16840" w:code="9"/>
          <w:pgMar w:top="1134" w:right="1134" w:bottom="1134" w:left="1701" w:header="709" w:footer="709"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titlePg/>
          <w:docGrid w:linePitch="326"/>
        </w:sectPr>
      </w:pPr>
    </w:p>
    <w:bookmarkStart w:id="4" w:name="_Toc136014517" w:displacedByCustomXml="next"/>
    <w:bookmarkStart w:id="5" w:name="_Toc458910654" w:displacedByCustomXml="next"/>
    <w:bookmarkStart w:id="6" w:name="_Toc825696753" w:displacedByCustomXml="next"/>
    <w:bookmarkStart w:id="7" w:name="_Toc84330699" w:displacedByCustomXml="next"/>
    <w:bookmarkStart w:id="8" w:name="_Toc1337120115" w:displacedByCustomXml="next"/>
    <w:bookmarkStart w:id="9" w:name="_Toc1012513795" w:displacedByCustomXml="next"/>
    <w:bookmarkStart w:id="10" w:name="_Toc1691457080" w:displacedByCustomXml="next"/>
    <w:bookmarkStart w:id="11" w:name="_Toc433589721" w:displacedByCustomXml="next"/>
    <w:bookmarkStart w:id="12" w:name="_Toc99571535" w:displacedByCustomXml="next"/>
    <w:bookmarkStart w:id="13" w:name="_Toc99572942" w:displacedByCustomXml="next"/>
    <w:bookmarkStart w:id="14" w:name="_Toc522028143" w:displacedByCustomXml="next"/>
    <w:sdt>
      <w:sdtPr>
        <w:rPr>
          <w:rFonts w:eastAsia="Times New Roman" w:cs="Times New Roman"/>
          <w:b w:val="0"/>
          <w:bCs w:val="0"/>
        </w:rPr>
        <w:id w:val="953760894"/>
        <w:docPartObj>
          <w:docPartGallery w:val="Table of Contents"/>
          <w:docPartUnique/>
        </w:docPartObj>
      </w:sdtPr>
      <w:sdtEndPr>
        <w:rPr>
          <w:noProof/>
        </w:rPr>
      </w:sdtEndPr>
      <w:sdtContent>
        <w:p w14:paraId="79A9926D" w14:textId="77777777" w:rsidR="00480914" w:rsidRPr="00CA031D" w:rsidRDefault="00480914" w:rsidP="00480914">
          <w:pPr>
            <w:pStyle w:val="TOCHeading"/>
            <w:numPr>
              <w:ilvl w:val="0"/>
              <w:numId w:val="0"/>
            </w:numPr>
            <w:rPr>
              <w:rFonts w:cs="Times New Roman"/>
              <w:sz w:val="40"/>
              <w:szCs w:val="40"/>
            </w:rPr>
          </w:pPr>
          <w:r w:rsidRPr="00CA031D">
            <w:rPr>
              <w:rFonts w:cs="Times New Roman"/>
              <w:sz w:val="40"/>
              <w:szCs w:val="40"/>
            </w:rPr>
            <w:t>MỤC LỤC</w:t>
          </w:r>
          <w:bookmarkEnd w:id="4"/>
        </w:p>
        <w:p w14:paraId="13447F42" w14:textId="06CD1745" w:rsidR="000D1CDD" w:rsidRPr="000D1CDD" w:rsidRDefault="00480914">
          <w:pPr>
            <w:pStyle w:val="TOC1"/>
            <w:rPr>
              <w:rFonts w:eastAsiaTheme="minorEastAsia"/>
              <w:b w:val="0"/>
              <w:bCs w:val="0"/>
              <w:caps w:val="0"/>
              <w:noProof/>
              <w:kern w:val="2"/>
              <w:sz w:val="22"/>
              <w:szCs w:val="22"/>
              <w14:ligatures w14:val="standardContextual"/>
            </w:rPr>
          </w:pPr>
          <w:r w:rsidRPr="000D1CDD">
            <w:fldChar w:fldCharType="begin"/>
          </w:r>
          <w:r w:rsidRPr="000D1CDD">
            <w:instrText xml:space="preserve"> TOC \o "1-3" \h \z \u </w:instrText>
          </w:r>
          <w:r w:rsidRPr="000D1CDD">
            <w:fldChar w:fldCharType="separate"/>
          </w:r>
          <w:hyperlink w:anchor="_Toc136014517" w:history="1">
            <w:r w:rsidR="000D1CDD" w:rsidRPr="000D1CDD">
              <w:rPr>
                <w:rStyle w:val="Hyperlink"/>
                <w:noProof/>
              </w:rPr>
              <w:t>MỤC LỤC</w:t>
            </w:r>
            <w:r w:rsidR="000D1CDD" w:rsidRPr="000D1CDD">
              <w:rPr>
                <w:noProof/>
                <w:webHidden/>
              </w:rPr>
              <w:tab/>
            </w:r>
            <w:r w:rsidR="000D1CDD" w:rsidRPr="000D1CDD">
              <w:rPr>
                <w:noProof/>
                <w:webHidden/>
              </w:rPr>
              <w:fldChar w:fldCharType="begin"/>
            </w:r>
            <w:r w:rsidR="000D1CDD" w:rsidRPr="000D1CDD">
              <w:rPr>
                <w:noProof/>
                <w:webHidden/>
              </w:rPr>
              <w:instrText xml:space="preserve"> PAGEREF _Toc136014517 \h </w:instrText>
            </w:r>
            <w:r w:rsidR="000D1CDD" w:rsidRPr="000D1CDD">
              <w:rPr>
                <w:noProof/>
                <w:webHidden/>
              </w:rPr>
            </w:r>
            <w:r w:rsidR="000D1CDD" w:rsidRPr="000D1CDD">
              <w:rPr>
                <w:noProof/>
                <w:webHidden/>
              </w:rPr>
              <w:fldChar w:fldCharType="separate"/>
            </w:r>
            <w:r w:rsidR="000D1CDD" w:rsidRPr="000D1CDD">
              <w:rPr>
                <w:noProof/>
                <w:webHidden/>
              </w:rPr>
              <w:t>3</w:t>
            </w:r>
            <w:r w:rsidR="000D1CDD" w:rsidRPr="000D1CDD">
              <w:rPr>
                <w:noProof/>
                <w:webHidden/>
              </w:rPr>
              <w:fldChar w:fldCharType="end"/>
            </w:r>
          </w:hyperlink>
        </w:p>
        <w:p w14:paraId="45D2C7A4" w14:textId="3A385230" w:rsidR="000D1CDD" w:rsidRPr="000D1CDD" w:rsidRDefault="000D1CDD">
          <w:pPr>
            <w:pStyle w:val="TOC1"/>
            <w:rPr>
              <w:rFonts w:eastAsiaTheme="minorEastAsia"/>
              <w:b w:val="0"/>
              <w:bCs w:val="0"/>
              <w:caps w:val="0"/>
              <w:noProof/>
              <w:kern w:val="2"/>
              <w:sz w:val="22"/>
              <w:szCs w:val="22"/>
              <w14:ligatures w14:val="standardContextual"/>
            </w:rPr>
          </w:pPr>
          <w:hyperlink w:anchor="_Toc136014518" w:history="1">
            <w:r w:rsidRPr="000D1CDD">
              <w:rPr>
                <w:rStyle w:val="Hyperlink"/>
                <w:noProof/>
              </w:rPr>
              <w:t>LỜI CÁM ƠN</w:t>
            </w:r>
            <w:r w:rsidRPr="000D1CDD">
              <w:rPr>
                <w:noProof/>
                <w:webHidden/>
              </w:rPr>
              <w:tab/>
            </w:r>
            <w:r w:rsidRPr="000D1CDD">
              <w:rPr>
                <w:noProof/>
                <w:webHidden/>
              </w:rPr>
              <w:fldChar w:fldCharType="begin"/>
            </w:r>
            <w:r w:rsidRPr="000D1CDD">
              <w:rPr>
                <w:noProof/>
                <w:webHidden/>
              </w:rPr>
              <w:instrText xml:space="preserve"> PAGEREF _Toc136014518 \h </w:instrText>
            </w:r>
            <w:r w:rsidRPr="000D1CDD">
              <w:rPr>
                <w:noProof/>
                <w:webHidden/>
              </w:rPr>
            </w:r>
            <w:r w:rsidRPr="000D1CDD">
              <w:rPr>
                <w:noProof/>
                <w:webHidden/>
              </w:rPr>
              <w:fldChar w:fldCharType="separate"/>
            </w:r>
            <w:r w:rsidRPr="000D1CDD">
              <w:rPr>
                <w:noProof/>
                <w:webHidden/>
              </w:rPr>
              <w:t>5</w:t>
            </w:r>
            <w:r w:rsidRPr="000D1CDD">
              <w:rPr>
                <w:noProof/>
                <w:webHidden/>
              </w:rPr>
              <w:fldChar w:fldCharType="end"/>
            </w:r>
          </w:hyperlink>
        </w:p>
        <w:p w14:paraId="4241AF0D" w14:textId="2BBCA471" w:rsidR="000D1CDD" w:rsidRPr="000D1CDD" w:rsidRDefault="000D1CDD">
          <w:pPr>
            <w:pStyle w:val="TOC1"/>
            <w:rPr>
              <w:rFonts w:eastAsiaTheme="minorEastAsia"/>
              <w:b w:val="0"/>
              <w:bCs w:val="0"/>
              <w:caps w:val="0"/>
              <w:noProof/>
              <w:kern w:val="2"/>
              <w:sz w:val="22"/>
              <w:szCs w:val="22"/>
              <w14:ligatures w14:val="standardContextual"/>
            </w:rPr>
          </w:pPr>
          <w:hyperlink w:anchor="_Toc136014519" w:history="1">
            <w:r w:rsidRPr="000D1CDD">
              <w:rPr>
                <w:rStyle w:val="Hyperlink"/>
                <w:noProof/>
              </w:rPr>
              <w:t>DANH MỤC CÁC HÌNH VẼ</w:t>
            </w:r>
            <w:r w:rsidRPr="000D1CDD">
              <w:rPr>
                <w:noProof/>
                <w:webHidden/>
              </w:rPr>
              <w:tab/>
            </w:r>
            <w:r w:rsidRPr="000D1CDD">
              <w:rPr>
                <w:noProof/>
                <w:webHidden/>
              </w:rPr>
              <w:fldChar w:fldCharType="begin"/>
            </w:r>
            <w:r w:rsidRPr="000D1CDD">
              <w:rPr>
                <w:noProof/>
                <w:webHidden/>
              </w:rPr>
              <w:instrText xml:space="preserve"> PAGEREF _Toc136014519 \h </w:instrText>
            </w:r>
            <w:r w:rsidRPr="000D1CDD">
              <w:rPr>
                <w:noProof/>
                <w:webHidden/>
              </w:rPr>
            </w:r>
            <w:r w:rsidRPr="000D1CDD">
              <w:rPr>
                <w:noProof/>
                <w:webHidden/>
              </w:rPr>
              <w:fldChar w:fldCharType="separate"/>
            </w:r>
            <w:r w:rsidRPr="000D1CDD">
              <w:rPr>
                <w:noProof/>
                <w:webHidden/>
              </w:rPr>
              <w:t>6</w:t>
            </w:r>
            <w:r w:rsidRPr="000D1CDD">
              <w:rPr>
                <w:noProof/>
                <w:webHidden/>
              </w:rPr>
              <w:fldChar w:fldCharType="end"/>
            </w:r>
          </w:hyperlink>
        </w:p>
        <w:p w14:paraId="6CE562B5" w14:textId="3FB339F7" w:rsidR="000D1CDD" w:rsidRPr="000D1CDD" w:rsidRDefault="000D1CDD">
          <w:pPr>
            <w:pStyle w:val="TOC1"/>
            <w:rPr>
              <w:rFonts w:eastAsiaTheme="minorEastAsia"/>
              <w:b w:val="0"/>
              <w:bCs w:val="0"/>
              <w:caps w:val="0"/>
              <w:noProof/>
              <w:kern w:val="2"/>
              <w:sz w:val="22"/>
              <w:szCs w:val="22"/>
              <w14:ligatures w14:val="standardContextual"/>
            </w:rPr>
          </w:pPr>
          <w:hyperlink w:anchor="_Toc136014520" w:history="1">
            <w:r w:rsidRPr="000D1CDD">
              <w:rPr>
                <w:rStyle w:val="Hyperlink"/>
                <w:noProof/>
              </w:rPr>
              <w:t>DANH MỤC CÁC BẢNG</w:t>
            </w:r>
            <w:r w:rsidRPr="000D1CDD">
              <w:rPr>
                <w:noProof/>
                <w:webHidden/>
              </w:rPr>
              <w:tab/>
            </w:r>
            <w:r w:rsidRPr="000D1CDD">
              <w:rPr>
                <w:noProof/>
                <w:webHidden/>
              </w:rPr>
              <w:fldChar w:fldCharType="begin"/>
            </w:r>
            <w:r w:rsidRPr="000D1CDD">
              <w:rPr>
                <w:noProof/>
                <w:webHidden/>
              </w:rPr>
              <w:instrText xml:space="preserve"> PAGEREF _Toc136014520 \h </w:instrText>
            </w:r>
            <w:r w:rsidRPr="000D1CDD">
              <w:rPr>
                <w:noProof/>
                <w:webHidden/>
              </w:rPr>
            </w:r>
            <w:r w:rsidRPr="000D1CDD">
              <w:rPr>
                <w:noProof/>
                <w:webHidden/>
              </w:rPr>
              <w:fldChar w:fldCharType="separate"/>
            </w:r>
            <w:r w:rsidRPr="000D1CDD">
              <w:rPr>
                <w:noProof/>
                <w:webHidden/>
              </w:rPr>
              <w:t>7</w:t>
            </w:r>
            <w:r w:rsidRPr="000D1CDD">
              <w:rPr>
                <w:noProof/>
                <w:webHidden/>
              </w:rPr>
              <w:fldChar w:fldCharType="end"/>
            </w:r>
          </w:hyperlink>
        </w:p>
        <w:p w14:paraId="3708A38E" w14:textId="6109F85B" w:rsidR="000D1CDD" w:rsidRPr="000D1CDD" w:rsidRDefault="000D1CDD">
          <w:pPr>
            <w:pStyle w:val="TOC1"/>
            <w:rPr>
              <w:rFonts w:eastAsiaTheme="minorEastAsia"/>
              <w:b w:val="0"/>
              <w:bCs w:val="0"/>
              <w:caps w:val="0"/>
              <w:noProof/>
              <w:kern w:val="2"/>
              <w:sz w:val="22"/>
              <w:szCs w:val="22"/>
              <w14:ligatures w14:val="standardContextual"/>
            </w:rPr>
          </w:pPr>
          <w:hyperlink w:anchor="_Toc136014521" w:history="1">
            <w:r w:rsidRPr="000D1CDD">
              <w:rPr>
                <w:rStyle w:val="Hyperlink"/>
                <w:noProof/>
              </w:rPr>
              <w:t>MỞ ĐẦU</w:t>
            </w:r>
            <w:r w:rsidRPr="000D1CDD">
              <w:rPr>
                <w:noProof/>
                <w:webHidden/>
              </w:rPr>
              <w:tab/>
            </w:r>
            <w:r w:rsidRPr="000D1CDD">
              <w:rPr>
                <w:noProof/>
                <w:webHidden/>
              </w:rPr>
              <w:fldChar w:fldCharType="begin"/>
            </w:r>
            <w:r w:rsidRPr="000D1CDD">
              <w:rPr>
                <w:noProof/>
                <w:webHidden/>
              </w:rPr>
              <w:instrText xml:space="preserve"> PAGEREF _Toc136014521 \h </w:instrText>
            </w:r>
            <w:r w:rsidRPr="000D1CDD">
              <w:rPr>
                <w:noProof/>
                <w:webHidden/>
              </w:rPr>
            </w:r>
            <w:r w:rsidRPr="000D1CDD">
              <w:rPr>
                <w:noProof/>
                <w:webHidden/>
              </w:rPr>
              <w:fldChar w:fldCharType="separate"/>
            </w:r>
            <w:r w:rsidRPr="000D1CDD">
              <w:rPr>
                <w:noProof/>
                <w:webHidden/>
              </w:rPr>
              <w:t>8</w:t>
            </w:r>
            <w:r w:rsidRPr="000D1CDD">
              <w:rPr>
                <w:noProof/>
                <w:webHidden/>
              </w:rPr>
              <w:fldChar w:fldCharType="end"/>
            </w:r>
          </w:hyperlink>
        </w:p>
        <w:p w14:paraId="61774458" w14:textId="2CCD3EB9" w:rsidR="000D1CDD" w:rsidRPr="000D1CDD" w:rsidRDefault="000D1CDD">
          <w:pPr>
            <w:pStyle w:val="TOC1"/>
            <w:rPr>
              <w:rFonts w:eastAsiaTheme="minorEastAsia"/>
              <w:b w:val="0"/>
              <w:bCs w:val="0"/>
              <w:caps w:val="0"/>
              <w:noProof/>
              <w:kern w:val="2"/>
              <w:sz w:val="22"/>
              <w:szCs w:val="22"/>
              <w14:ligatures w14:val="standardContextual"/>
            </w:rPr>
          </w:pPr>
          <w:hyperlink w:anchor="_Toc136014522" w:history="1">
            <w:r w:rsidRPr="000D1CDD">
              <w:rPr>
                <w:rStyle w:val="Hyperlink"/>
                <w:noProof/>
              </w:rPr>
              <w:t>CHƯƠNG 1. LỊCH SỬ RA ĐỜI VÀ CÁC GIAI ĐOẠN PHÁT TRIỂN CỦA HỆ ĐIỀU HÀNH LINUX</w:t>
            </w:r>
            <w:r w:rsidRPr="000D1CDD">
              <w:rPr>
                <w:noProof/>
                <w:webHidden/>
              </w:rPr>
              <w:tab/>
            </w:r>
            <w:r w:rsidRPr="000D1CDD">
              <w:rPr>
                <w:noProof/>
                <w:webHidden/>
              </w:rPr>
              <w:fldChar w:fldCharType="begin"/>
            </w:r>
            <w:r w:rsidRPr="000D1CDD">
              <w:rPr>
                <w:noProof/>
                <w:webHidden/>
              </w:rPr>
              <w:instrText xml:space="preserve"> PAGEREF _Toc136014522 \h </w:instrText>
            </w:r>
            <w:r w:rsidRPr="000D1CDD">
              <w:rPr>
                <w:noProof/>
                <w:webHidden/>
              </w:rPr>
            </w:r>
            <w:r w:rsidRPr="000D1CDD">
              <w:rPr>
                <w:noProof/>
                <w:webHidden/>
              </w:rPr>
              <w:fldChar w:fldCharType="separate"/>
            </w:r>
            <w:r w:rsidRPr="000D1CDD">
              <w:rPr>
                <w:noProof/>
                <w:webHidden/>
              </w:rPr>
              <w:t>11</w:t>
            </w:r>
            <w:r w:rsidRPr="000D1CDD">
              <w:rPr>
                <w:noProof/>
                <w:webHidden/>
              </w:rPr>
              <w:fldChar w:fldCharType="end"/>
            </w:r>
          </w:hyperlink>
        </w:p>
        <w:p w14:paraId="3785C1EE" w14:textId="12E5F064"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23" w:history="1">
            <w:r w:rsidRPr="000D1CDD">
              <w:rPr>
                <w:rStyle w:val="Hyperlink"/>
                <w:rFonts w:ascii="Times New Roman" w:hAnsi="Times New Roman"/>
                <w:noProof/>
              </w:rPr>
              <w:t>1.1 Lịch sử ra đời của Linux</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23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11</w:t>
            </w:r>
            <w:r w:rsidRPr="000D1CDD">
              <w:rPr>
                <w:rFonts w:ascii="Times New Roman" w:hAnsi="Times New Roman"/>
                <w:noProof/>
                <w:webHidden/>
              </w:rPr>
              <w:fldChar w:fldCharType="end"/>
            </w:r>
          </w:hyperlink>
        </w:p>
        <w:p w14:paraId="216D98C3" w14:textId="3EC3C1F1" w:rsidR="000D1CDD" w:rsidRPr="000D1CDD" w:rsidRDefault="000D1CDD">
          <w:pPr>
            <w:pStyle w:val="TOC3"/>
            <w:rPr>
              <w:rFonts w:eastAsiaTheme="minorEastAsia"/>
              <w:kern w:val="2"/>
              <w:sz w:val="22"/>
              <w:szCs w:val="22"/>
              <w14:ligatures w14:val="standardContextual"/>
            </w:rPr>
          </w:pPr>
          <w:hyperlink w:anchor="_Toc136014524" w:history="1">
            <w:r w:rsidRPr="000D1CDD">
              <w:rPr>
                <w:rStyle w:val="Hyperlink"/>
              </w:rPr>
              <w:t>1.1.1 Unix - tiền thân của Linux</w:t>
            </w:r>
            <w:r w:rsidRPr="000D1CDD">
              <w:rPr>
                <w:webHidden/>
              </w:rPr>
              <w:tab/>
            </w:r>
            <w:r w:rsidRPr="000D1CDD">
              <w:rPr>
                <w:webHidden/>
              </w:rPr>
              <w:fldChar w:fldCharType="begin"/>
            </w:r>
            <w:r w:rsidRPr="000D1CDD">
              <w:rPr>
                <w:webHidden/>
              </w:rPr>
              <w:instrText xml:space="preserve"> PAGEREF _Toc136014524 \h </w:instrText>
            </w:r>
            <w:r w:rsidRPr="000D1CDD">
              <w:rPr>
                <w:webHidden/>
              </w:rPr>
            </w:r>
            <w:r w:rsidRPr="000D1CDD">
              <w:rPr>
                <w:webHidden/>
              </w:rPr>
              <w:fldChar w:fldCharType="separate"/>
            </w:r>
            <w:r w:rsidRPr="000D1CDD">
              <w:rPr>
                <w:webHidden/>
              </w:rPr>
              <w:t>11</w:t>
            </w:r>
            <w:r w:rsidRPr="000D1CDD">
              <w:rPr>
                <w:webHidden/>
              </w:rPr>
              <w:fldChar w:fldCharType="end"/>
            </w:r>
          </w:hyperlink>
        </w:p>
        <w:p w14:paraId="048A2764" w14:textId="0D99EDFA" w:rsidR="000D1CDD" w:rsidRPr="000D1CDD" w:rsidRDefault="000D1CDD">
          <w:pPr>
            <w:pStyle w:val="TOC3"/>
            <w:rPr>
              <w:rFonts w:eastAsiaTheme="minorEastAsia"/>
              <w:kern w:val="2"/>
              <w:sz w:val="22"/>
              <w:szCs w:val="22"/>
              <w14:ligatures w14:val="standardContextual"/>
            </w:rPr>
          </w:pPr>
          <w:hyperlink w:anchor="_Toc136014525" w:history="1">
            <w:r w:rsidRPr="000D1CDD">
              <w:rPr>
                <w:rStyle w:val="Hyperlink"/>
              </w:rPr>
              <w:t>1.1.2 Linux</w:t>
            </w:r>
            <w:r w:rsidRPr="000D1CDD">
              <w:rPr>
                <w:webHidden/>
              </w:rPr>
              <w:tab/>
            </w:r>
            <w:r w:rsidRPr="000D1CDD">
              <w:rPr>
                <w:webHidden/>
              </w:rPr>
              <w:fldChar w:fldCharType="begin"/>
            </w:r>
            <w:r w:rsidRPr="000D1CDD">
              <w:rPr>
                <w:webHidden/>
              </w:rPr>
              <w:instrText xml:space="preserve"> PAGEREF _Toc136014525 \h </w:instrText>
            </w:r>
            <w:r w:rsidRPr="000D1CDD">
              <w:rPr>
                <w:webHidden/>
              </w:rPr>
            </w:r>
            <w:r w:rsidRPr="000D1CDD">
              <w:rPr>
                <w:webHidden/>
              </w:rPr>
              <w:fldChar w:fldCharType="separate"/>
            </w:r>
            <w:r w:rsidRPr="000D1CDD">
              <w:rPr>
                <w:webHidden/>
              </w:rPr>
              <w:t>14</w:t>
            </w:r>
            <w:r w:rsidRPr="000D1CDD">
              <w:rPr>
                <w:webHidden/>
              </w:rPr>
              <w:fldChar w:fldCharType="end"/>
            </w:r>
          </w:hyperlink>
        </w:p>
        <w:p w14:paraId="4315E3CC" w14:textId="4B3F1EEA"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26" w:history="1">
            <w:r w:rsidRPr="000D1CDD">
              <w:rPr>
                <w:rStyle w:val="Hyperlink"/>
                <w:rFonts w:ascii="Times New Roman" w:hAnsi="Times New Roman"/>
                <w:noProof/>
              </w:rPr>
              <w:t>1.2 Các giai đoạn phát triển của hệ điều hành</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26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16</w:t>
            </w:r>
            <w:r w:rsidRPr="000D1CDD">
              <w:rPr>
                <w:rFonts w:ascii="Times New Roman" w:hAnsi="Times New Roman"/>
                <w:noProof/>
                <w:webHidden/>
              </w:rPr>
              <w:fldChar w:fldCharType="end"/>
            </w:r>
          </w:hyperlink>
        </w:p>
        <w:p w14:paraId="39D0D2FD" w14:textId="7DCD2BFE" w:rsidR="000D1CDD" w:rsidRPr="000D1CDD" w:rsidRDefault="000D1CDD">
          <w:pPr>
            <w:pStyle w:val="TOC1"/>
            <w:rPr>
              <w:rFonts w:eastAsiaTheme="minorEastAsia"/>
              <w:b w:val="0"/>
              <w:bCs w:val="0"/>
              <w:caps w:val="0"/>
              <w:noProof/>
              <w:kern w:val="2"/>
              <w:sz w:val="22"/>
              <w:szCs w:val="22"/>
              <w14:ligatures w14:val="standardContextual"/>
            </w:rPr>
          </w:pPr>
          <w:hyperlink w:anchor="_Toc136014527" w:history="1">
            <w:r w:rsidRPr="000D1CDD">
              <w:rPr>
                <w:rStyle w:val="Hyperlink"/>
                <w:noProof/>
              </w:rPr>
              <w:t>CHƯƠNG 2. CÁC VẤN ĐỀ LIÊN QUAN ĐẾN BÀI TOÁN PHÂN PHỐI TÀI NGUYÊN CPU CHO CÁC TIẾN TRÌNH</w:t>
            </w:r>
            <w:r w:rsidRPr="000D1CDD">
              <w:rPr>
                <w:noProof/>
                <w:webHidden/>
              </w:rPr>
              <w:tab/>
            </w:r>
            <w:r w:rsidRPr="000D1CDD">
              <w:rPr>
                <w:noProof/>
                <w:webHidden/>
              </w:rPr>
              <w:fldChar w:fldCharType="begin"/>
            </w:r>
            <w:r w:rsidRPr="000D1CDD">
              <w:rPr>
                <w:noProof/>
                <w:webHidden/>
              </w:rPr>
              <w:instrText xml:space="preserve"> PAGEREF _Toc136014527 \h </w:instrText>
            </w:r>
            <w:r w:rsidRPr="000D1CDD">
              <w:rPr>
                <w:noProof/>
                <w:webHidden/>
              </w:rPr>
            </w:r>
            <w:r w:rsidRPr="000D1CDD">
              <w:rPr>
                <w:noProof/>
                <w:webHidden/>
              </w:rPr>
              <w:fldChar w:fldCharType="separate"/>
            </w:r>
            <w:r w:rsidRPr="000D1CDD">
              <w:rPr>
                <w:noProof/>
                <w:webHidden/>
              </w:rPr>
              <w:t>18</w:t>
            </w:r>
            <w:r w:rsidRPr="000D1CDD">
              <w:rPr>
                <w:noProof/>
                <w:webHidden/>
              </w:rPr>
              <w:fldChar w:fldCharType="end"/>
            </w:r>
          </w:hyperlink>
        </w:p>
        <w:p w14:paraId="1B3B1180" w14:textId="6FB2075E"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28" w:history="1">
            <w:r w:rsidRPr="000D1CDD">
              <w:rPr>
                <w:rStyle w:val="Hyperlink"/>
                <w:rFonts w:ascii="Times New Roman" w:hAnsi="Times New Roman"/>
                <w:noProof/>
              </w:rPr>
              <w:t>2.1 Khái quát về bài toán</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28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18</w:t>
            </w:r>
            <w:r w:rsidRPr="000D1CDD">
              <w:rPr>
                <w:rFonts w:ascii="Times New Roman" w:hAnsi="Times New Roman"/>
                <w:noProof/>
                <w:webHidden/>
              </w:rPr>
              <w:fldChar w:fldCharType="end"/>
            </w:r>
          </w:hyperlink>
        </w:p>
        <w:p w14:paraId="441B09F5" w14:textId="2F28D1E2"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29" w:history="1">
            <w:r w:rsidRPr="000D1CDD">
              <w:rPr>
                <w:rStyle w:val="Hyperlink"/>
                <w:rFonts w:ascii="Times New Roman" w:hAnsi="Times New Roman"/>
                <w:noProof/>
              </w:rPr>
              <w:t>2.2 Các thuật toán phân phối tài nguyên CPU</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29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19</w:t>
            </w:r>
            <w:r w:rsidRPr="000D1CDD">
              <w:rPr>
                <w:rFonts w:ascii="Times New Roman" w:hAnsi="Times New Roman"/>
                <w:noProof/>
                <w:webHidden/>
              </w:rPr>
              <w:fldChar w:fldCharType="end"/>
            </w:r>
          </w:hyperlink>
        </w:p>
        <w:p w14:paraId="5C59C728" w14:textId="2BE1A766" w:rsidR="000D1CDD" w:rsidRPr="000D1CDD" w:rsidRDefault="000D1CDD">
          <w:pPr>
            <w:pStyle w:val="TOC3"/>
            <w:rPr>
              <w:rFonts w:eastAsiaTheme="minorEastAsia"/>
              <w:kern w:val="2"/>
              <w:sz w:val="22"/>
              <w:szCs w:val="22"/>
              <w14:ligatures w14:val="standardContextual"/>
            </w:rPr>
          </w:pPr>
          <w:hyperlink w:anchor="_Toc136014530" w:history="1">
            <w:r w:rsidRPr="000D1CDD">
              <w:rPr>
                <w:rStyle w:val="Hyperlink"/>
              </w:rPr>
              <w:t>2.2.1 First Come First Serve</w:t>
            </w:r>
            <w:r w:rsidRPr="000D1CDD">
              <w:rPr>
                <w:webHidden/>
              </w:rPr>
              <w:tab/>
            </w:r>
            <w:r w:rsidRPr="000D1CDD">
              <w:rPr>
                <w:webHidden/>
              </w:rPr>
              <w:fldChar w:fldCharType="begin"/>
            </w:r>
            <w:r w:rsidRPr="000D1CDD">
              <w:rPr>
                <w:webHidden/>
              </w:rPr>
              <w:instrText xml:space="preserve"> PAGEREF _Toc136014530 \h </w:instrText>
            </w:r>
            <w:r w:rsidRPr="000D1CDD">
              <w:rPr>
                <w:webHidden/>
              </w:rPr>
            </w:r>
            <w:r w:rsidRPr="000D1CDD">
              <w:rPr>
                <w:webHidden/>
              </w:rPr>
              <w:fldChar w:fldCharType="separate"/>
            </w:r>
            <w:r w:rsidRPr="000D1CDD">
              <w:rPr>
                <w:webHidden/>
              </w:rPr>
              <w:t>19</w:t>
            </w:r>
            <w:r w:rsidRPr="000D1CDD">
              <w:rPr>
                <w:webHidden/>
              </w:rPr>
              <w:fldChar w:fldCharType="end"/>
            </w:r>
          </w:hyperlink>
        </w:p>
        <w:p w14:paraId="7B3A2A7C" w14:textId="70F34911" w:rsidR="000D1CDD" w:rsidRPr="000D1CDD" w:rsidRDefault="000D1CDD">
          <w:pPr>
            <w:pStyle w:val="TOC3"/>
            <w:rPr>
              <w:rFonts w:eastAsiaTheme="minorEastAsia"/>
              <w:kern w:val="2"/>
              <w:sz w:val="22"/>
              <w:szCs w:val="22"/>
              <w14:ligatures w14:val="standardContextual"/>
            </w:rPr>
          </w:pPr>
          <w:hyperlink w:anchor="_Toc136014531" w:history="1">
            <w:r w:rsidRPr="000D1CDD">
              <w:rPr>
                <w:rStyle w:val="Hyperlink"/>
              </w:rPr>
              <w:t>2.2.2 Round Robin (RR)</w:t>
            </w:r>
            <w:r w:rsidRPr="000D1CDD">
              <w:rPr>
                <w:webHidden/>
              </w:rPr>
              <w:tab/>
            </w:r>
            <w:r w:rsidRPr="000D1CDD">
              <w:rPr>
                <w:webHidden/>
              </w:rPr>
              <w:fldChar w:fldCharType="begin"/>
            </w:r>
            <w:r w:rsidRPr="000D1CDD">
              <w:rPr>
                <w:webHidden/>
              </w:rPr>
              <w:instrText xml:space="preserve"> PAGEREF _Toc136014531 \h </w:instrText>
            </w:r>
            <w:r w:rsidRPr="000D1CDD">
              <w:rPr>
                <w:webHidden/>
              </w:rPr>
            </w:r>
            <w:r w:rsidRPr="000D1CDD">
              <w:rPr>
                <w:webHidden/>
              </w:rPr>
              <w:fldChar w:fldCharType="separate"/>
            </w:r>
            <w:r w:rsidRPr="000D1CDD">
              <w:rPr>
                <w:webHidden/>
              </w:rPr>
              <w:t>20</w:t>
            </w:r>
            <w:r w:rsidRPr="000D1CDD">
              <w:rPr>
                <w:webHidden/>
              </w:rPr>
              <w:fldChar w:fldCharType="end"/>
            </w:r>
          </w:hyperlink>
        </w:p>
        <w:p w14:paraId="017CD8E7" w14:textId="4160D5C2" w:rsidR="000D1CDD" w:rsidRPr="000D1CDD" w:rsidRDefault="000D1CDD">
          <w:pPr>
            <w:pStyle w:val="TOC3"/>
            <w:rPr>
              <w:rFonts w:eastAsiaTheme="minorEastAsia"/>
              <w:kern w:val="2"/>
              <w:sz w:val="22"/>
              <w:szCs w:val="22"/>
              <w14:ligatures w14:val="standardContextual"/>
            </w:rPr>
          </w:pPr>
          <w:hyperlink w:anchor="_Toc136014532" w:history="1">
            <w:r w:rsidRPr="000D1CDD">
              <w:rPr>
                <w:rStyle w:val="Hyperlink"/>
              </w:rPr>
              <w:t>2.2.3 Shortest Job First (SJF)</w:t>
            </w:r>
            <w:r w:rsidRPr="000D1CDD">
              <w:rPr>
                <w:webHidden/>
              </w:rPr>
              <w:tab/>
            </w:r>
            <w:r w:rsidRPr="000D1CDD">
              <w:rPr>
                <w:webHidden/>
              </w:rPr>
              <w:fldChar w:fldCharType="begin"/>
            </w:r>
            <w:r w:rsidRPr="000D1CDD">
              <w:rPr>
                <w:webHidden/>
              </w:rPr>
              <w:instrText xml:space="preserve"> PAGEREF _Toc136014532 \h </w:instrText>
            </w:r>
            <w:r w:rsidRPr="000D1CDD">
              <w:rPr>
                <w:webHidden/>
              </w:rPr>
            </w:r>
            <w:r w:rsidRPr="000D1CDD">
              <w:rPr>
                <w:webHidden/>
              </w:rPr>
              <w:fldChar w:fldCharType="separate"/>
            </w:r>
            <w:r w:rsidRPr="000D1CDD">
              <w:rPr>
                <w:webHidden/>
              </w:rPr>
              <w:t>22</w:t>
            </w:r>
            <w:r w:rsidRPr="000D1CDD">
              <w:rPr>
                <w:webHidden/>
              </w:rPr>
              <w:fldChar w:fldCharType="end"/>
            </w:r>
          </w:hyperlink>
        </w:p>
        <w:p w14:paraId="2D99C127" w14:textId="0439689A" w:rsidR="000D1CDD" w:rsidRPr="000D1CDD" w:rsidRDefault="000D1CDD">
          <w:pPr>
            <w:pStyle w:val="TOC3"/>
            <w:rPr>
              <w:rFonts w:eastAsiaTheme="minorEastAsia"/>
              <w:kern w:val="2"/>
              <w:sz w:val="22"/>
              <w:szCs w:val="22"/>
              <w14:ligatures w14:val="standardContextual"/>
            </w:rPr>
          </w:pPr>
          <w:hyperlink w:anchor="_Toc136014533" w:history="1">
            <w:r w:rsidRPr="000D1CDD">
              <w:rPr>
                <w:rStyle w:val="Hyperlink"/>
              </w:rPr>
              <w:t>2.2.4 Shortest Remain Time (SRT)</w:t>
            </w:r>
            <w:r w:rsidRPr="000D1CDD">
              <w:rPr>
                <w:webHidden/>
              </w:rPr>
              <w:tab/>
            </w:r>
            <w:r w:rsidRPr="000D1CDD">
              <w:rPr>
                <w:webHidden/>
              </w:rPr>
              <w:fldChar w:fldCharType="begin"/>
            </w:r>
            <w:r w:rsidRPr="000D1CDD">
              <w:rPr>
                <w:webHidden/>
              </w:rPr>
              <w:instrText xml:space="preserve"> PAGEREF _Toc136014533 \h </w:instrText>
            </w:r>
            <w:r w:rsidRPr="000D1CDD">
              <w:rPr>
                <w:webHidden/>
              </w:rPr>
            </w:r>
            <w:r w:rsidRPr="000D1CDD">
              <w:rPr>
                <w:webHidden/>
              </w:rPr>
              <w:fldChar w:fldCharType="separate"/>
            </w:r>
            <w:r w:rsidRPr="000D1CDD">
              <w:rPr>
                <w:webHidden/>
              </w:rPr>
              <w:t>22</w:t>
            </w:r>
            <w:r w:rsidRPr="000D1CDD">
              <w:rPr>
                <w:webHidden/>
              </w:rPr>
              <w:fldChar w:fldCharType="end"/>
            </w:r>
          </w:hyperlink>
        </w:p>
        <w:p w14:paraId="7E93C796" w14:textId="4C1B878D"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34" w:history="1">
            <w:r w:rsidRPr="000D1CDD">
              <w:rPr>
                <w:rStyle w:val="Hyperlink"/>
                <w:rFonts w:ascii="Times New Roman" w:hAnsi="Times New Roman"/>
                <w:noProof/>
              </w:rPr>
              <w:t>2.3 Adaptive</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34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23</w:t>
            </w:r>
            <w:r w:rsidRPr="000D1CDD">
              <w:rPr>
                <w:rFonts w:ascii="Times New Roman" w:hAnsi="Times New Roman"/>
                <w:noProof/>
                <w:webHidden/>
              </w:rPr>
              <w:fldChar w:fldCharType="end"/>
            </w:r>
          </w:hyperlink>
        </w:p>
        <w:p w14:paraId="065CC9B5" w14:textId="416168C3"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35" w:history="1">
            <w:r w:rsidRPr="000D1CDD">
              <w:rPr>
                <w:rStyle w:val="Hyperlink"/>
                <w:rFonts w:ascii="Times New Roman" w:hAnsi="Times New Roman"/>
                <w:noProof/>
              </w:rPr>
              <w:t>2.4 Định thời có xu hướng chuyển sang “Tweak and See”</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35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25</w:t>
            </w:r>
            <w:r w:rsidRPr="000D1CDD">
              <w:rPr>
                <w:rFonts w:ascii="Times New Roman" w:hAnsi="Times New Roman"/>
                <w:noProof/>
                <w:webHidden/>
              </w:rPr>
              <w:fldChar w:fldCharType="end"/>
            </w:r>
          </w:hyperlink>
        </w:p>
        <w:p w14:paraId="30B2D888" w14:textId="21ADCF16"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36" w:history="1">
            <w:r w:rsidRPr="000D1CDD">
              <w:rPr>
                <w:rStyle w:val="Hyperlink"/>
                <w:rFonts w:ascii="Times New Roman" w:hAnsi="Times New Roman"/>
                <w:noProof/>
              </w:rPr>
              <w:t>2.5 Định thời trên hệ thống Multiprocessor</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36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26</w:t>
            </w:r>
            <w:r w:rsidRPr="000D1CDD">
              <w:rPr>
                <w:rFonts w:ascii="Times New Roman" w:hAnsi="Times New Roman"/>
                <w:noProof/>
                <w:webHidden/>
              </w:rPr>
              <w:fldChar w:fldCharType="end"/>
            </w:r>
          </w:hyperlink>
        </w:p>
        <w:p w14:paraId="5829A096" w14:textId="1117F009"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37" w:history="1">
            <w:r w:rsidRPr="000D1CDD">
              <w:rPr>
                <w:rStyle w:val="Hyperlink"/>
                <w:rFonts w:ascii="Times New Roman" w:hAnsi="Times New Roman"/>
                <w:noProof/>
              </w:rPr>
              <w:t>2.6 User Thread</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37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28</w:t>
            </w:r>
            <w:r w:rsidRPr="000D1CDD">
              <w:rPr>
                <w:rFonts w:ascii="Times New Roman" w:hAnsi="Times New Roman"/>
                <w:noProof/>
                <w:webHidden/>
              </w:rPr>
              <w:fldChar w:fldCharType="end"/>
            </w:r>
          </w:hyperlink>
        </w:p>
        <w:p w14:paraId="500289C3" w14:textId="660CDB67" w:rsidR="000D1CDD" w:rsidRPr="000D1CDD" w:rsidRDefault="000D1CDD">
          <w:pPr>
            <w:pStyle w:val="TOC1"/>
            <w:rPr>
              <w:rFonts w:eastAsiaTheme="minorEastAsia"/>
              <w:b w:val="0"/>
              <w:bCs w:val="0"/>
              <w:caps w:val="0"/>
              <w:noProof/>
              <w:kern w:val="2"/>
              <w:sz w:val="22"/>
              <w:szCs w:val="22"/>
              <w14:ligatures w14:val="standardContextual"/>
            </w:rPr>
          </w:pPr>
          <w:hyperlink w:anchor="_Toc136014538" w:history="1">
            <w:r w:rsidRPr="000D1CDD">
              <w:rPr>
                <w:rStyle w:val="Hyperlink"/>
                <w:noProof/>
              </w:rPr>
              <w:t>CHƯƠNG 3. CHƯƠNG TRÌNH MÔ PHỎNG HOẠT ĐỘNG CỦA CHIẾN LƯỢC FCFS</w:t>
            </w:r>
            <w:r w:rsidRPr="000D1CDD">
              <w:rPr>
                <w:noProof/>
                <w:webHidden/>
              </w:rPr>
              <w:tab/>
            </w:r>
            <w:r w:rsidRPr="000D1CDD">
              <w:rPr>
                <w:noProof/>
                <w:webHidden/>
              </w:rPr>
              <w:fldChar w:fldCharType="begin"/>
            </w:r>
            <w:r w:rsidRPr="000D1CDD">
              <w:rPr>
                <w:noProof/>
                <w:webHidden/>
              </w:rPr>
              <w:instrText xml:space="preserve"> PAGEREF _Toc136014538 \h </w:instrText>
            </w:r>
            <w:r w:rsidRPr="000D1CDD">
              <w:rPr>
                <w:noProof/>
                <w:webHidden/>
              </w:rPr>
            </w:r>
            <w:r w:rsidRPr="000D1CDD">
              <w:rPr>
                <w:noProof/>
                <w:webHidden/>
              </w:rPr>
              <w:fldChar w:fldCharType="separate"/>
            </w:r>
            <w:r w:rsidRPr="000D1CDD">
              <w:rPr>
                <w:noProof/>
                <w:webHidden/>
              </w:rPr>
              <w:t>31</w:t>
            </w:r>
            <w:r w:rsidRPr="000D1CDD">
              <w:rPr>
                <w:noProof/>
                <w:webHidden/>
              </w:rPr>
              <w:fldChar w:fldCharType="end"/>
            </w:r>
          </w:hyperlink>
        </w:p>
        <w:p w14:paraId="0C6BCD91" w14:textId="069CF57C"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39" w:history="1">
            <w:r w:rsidRPr="000D1CDD">
              <w:rPr>
                <w:rStyle w:val="Hyperlink"/>
                <w:rFonts w:ascii="Times New Roman" w:hAnsi="Times New Roman"/>
                <w:noProof/>
              </w:rPr>
              <w:t>3.1 Mục tiêu chương trình</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39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31</w:t>
            </w:r>
            <w:r w:rsidRPr="000D1CDD">
              <w:rPr>
                <w:rFonts w:ascii="Times New Roman" w:hAnsi="Times New Roman"/>
                <w:noProof/>
                <w:webHidden/>
              </w:rPr>
              <w:fldChar w:fldCharType="end"/>
            </w:r>
          </w:hyperlink>
        </w:p>
        <w:p w14:paraId="1EB9F158" w14:textId="4B1F9DDC"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40" w:history="1">
            <w:r w:rsidRPr="000D1CDD">
              <w:rPr>
                <w:rStyle w:val="Hyperlink"/>
                <w:rFonts w:ascii="Times New Roman" w:hAnsi="Times New Roman"/>
                <w:noProof/>
              </w:rPr>
              <w:t>3.2 Xác định đầu ra, đầu vào của chương trình</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40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31</w:t>
            </w:r>
            <w:r w:rsidRPr="000D1CDD">
              <w:rPr>
                <w:rFonts w:ascii="Times New Roman" w:hAnsi="Times New Roman"/>
                <w:noProof/>
                <w:webHidden/>
              </w:rPr>
              <w:fldChar w:fldCharType="end"/>
            </w:r>
          </w:hyperlink>
        </w:p>
        <w:p w14:paraId="5E6C8340" w14:textId="6B6D2FB9"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41" w:history="1">
            <w:r w:rsidRPr="000D1CDD">
              <w:rPr>
                <w:rStyle w:val="Hyperlink"/>
                <w:rFonts w:ascii="Times New Roman" w:hAnsi="Times New Roman"/>
                <w:noProof/>
              </w:rPr>
              <w:t>3.3 Tiến hành cài đặt và thực thi chương trình</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41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31</w:t>
            </w:r>
            <w:r w:rsidRPr="000D1CDD">
              <w:rPr>
                <w:rFonts w:ascii="Times New Roman" w:hAnsi="Times New Roman"/>
                <w:noProof/>
                <w:webHidden/>
              </w:rPr>
              <w:fldChar w:fldCharType="end"/>
            </w:r>
          </w:hyperlink>
        </w:p>
        <w:p w14:paraId="03F416A1" w14:textId="390DC704"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42" w:history="1">
            <w:r w:rsidRPr="000D1CDD">
              <w:rPr>
                <w:rStyle w:val="Hyperlink"/>
                <w:rFonts w:ascii="Times New Roman" w:hAnsi="Times New Roman"/>
                <w:noProof/>
              </w:rPr>
              <w:t>3.4 Các Test Case của chương trình</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42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35</w:t>
            </w:r>
            <w:r w:rsidRPr="000D1CDD">
              <w:rPr>
                <w:rFonts w:ascii="Times New Roman" w:hAnsi="Times New Roman"/>
                <w:noProof/>
                <w:webHidden/>
              </w:rPr>
              <w:fldChar w:fldCharType="end"/>
            </w:r>
          </w:hyperlink>
        </w:p>
        <w:p w14:paraId="4614D2F0" w14:textId="0E43113D" w:rsidR="000D1CDD" w:rsidRPr="000D1CDD" w:rsidRDefault="000D1CDD">
          <w:pPr>
            <w:pStyle w:val="TOC2"/>
            <w:tabs>
              <w:tab w:val="right" w:leader="dot" w:pos="9055"/>
            </w:tabs>
            <w:rPr>
              <w:rFonts w:ascii="Times New Roman" w:eastAsiaTheme="minorEastAsia" w:hAnsi="Times New Roman"/>
              <w:b w:val="0"/>
              <w:bCs w:val="0"/>
              <w:noProof/>
              <w:kern w:val="2"/>
              <w:sz w:val="22"/>
              <w:szCs w:val="22"/>
              <w14:ligatures w14:val="standardContextual"/>
            </w:rPr>
          </w:pPr>
          <w:hyperlink w:anchor="_Toc136014543" w:history="1">
            <w:r w:rsidRPr="000D1CDD">
              <w:rPr>
                <w:rStyle w:val="Hyperlink"/>
                <w:rFonts w:ascii="Times New Roman" w:hAnsi="Times New Roman"/>
                <w:noProof/>
              </w:rPr>
              <w:t>3.5 Đánh giá và hướng phát triển</w:t>
            </w:r>
            <w:r w:rsidRPr="000D1CDD">
              <w:rPr>
                <w:rFonts w:ascii="Times New Roman" w:hAnsi="Times New Roman"/>
                <w:noProof/>
                <w:webHidden/>
              </w:rPr>
              <w:tab/>
            </w:r>
            <w:r w:rsidRPr="000D1CDD">
              <w:rPr>
                <w:rFonts w:ascii="Times New Roman" w:hAnsi="Times New Roman"/>
                <w:noProof/>
                <w:webHidden/>
              </w:rPr>
              <w:fldChar w:fldCharType="begin"/>
            </w:r>
            <w:r w:rsidRPr="000D1CDD">
              <w:rPr>
                <w:rFonts w:ascii="Times New Roman" w:hAnsi="Times New Roman"/>
                <w:noProof/>
                <w:webHidden/>
              </w:rPr>
              <w:instrText xml:space="preserve"> PAGEREF _Toc136014543 \h </w:instrText>
            </w:r>
            <w:r w:rsidRPr="000D1CDD">
              <w:rPr>
                <w:rFonts w:ascii="Times New Roman" w:hAnsi="Times New Roman"/>
                <w:noProof/>
                <w:webHidden/>
              </w:rPr>
            </w:r>
            <w:r w:rsidRPr="000D1CDD">
              <w:rPr>
                <w:rFonts w:ascii="Times New Roman" w:hAnsi="Times New Roman"/>
                <w:noProof/>
                <w:webHidden/>
              </w:rPr>
              <w:fldChar w:fldCharType="separate"/>
            </w:r>
            <w:r w:rsidRPr="000D1CDD">
              <w:rPr>
                <w:rFonts w:ascii="Times New Roman" w:hAnsi="Times New Roman"/>
                <w:noProof/>
                <w:webHidden/>
              </w:rPr>
              <w:t>40</w:t>
            </w:r>
            <w:r w:rsidRPr="000D1CDD">
              <w:rPr>
                <w:rFonts w:ascii="Times New Roman" w:hAnsi="Times New Roman"/>
                <w:noProof/>
                <w:webHidden/>
              </w:rPr>
              <w:fldChar w:fldCharType="end"/>
            </w:r>
          </w:hyperlink>
        </w:p>
        <w:p w14:paraId="27ED20B9" w14:textId="01365128" w:rsidR="000D1CDD" w:rsidRPr="000D1CDD" w:rsidRDefault="000D1CDD">
          <w:pPr>
            <w:pStyle w:val="TOC3"/>
            <w:rPr>
              <w:rFonts w:eastAsiaTheme="minorEastAsia"/>
              <w:kern w:val="2"/>
              <w:sz w:val="22"/>
              <w:szCs w:val="22"/>
              <w14:ligatures w14:val="standardContextual"/>
            </w:rPr>
          </w:pPr>
          <w:hyperlink w:anchor="_Toc136014544" w:history="1">
            <w:r w:rsidRPr="000D1CDD">
              <w:rPr>
                <w:rStyle w:val="Hyperlink"/>
              </w:rPr>
              <w:t>3.5.1 Đánh giá</w:t>
            </w:r>
            <w:r w:rsidRPr="000D1CDD">
              <w:rPr>
                <w:webHidden/>
              </w:rPr>
              <w:tab/>
            </w:r>
            <w:r w:rsidRPr="000D1CDD">
              <w:rPr>
                <w:webHidden/>
              </w:rPr>
              <w:fldChar w:fldCharType="begin"/>
            </w:r>
            <w:r w:rsidRPr="000D1CDD">
              <w:rPr>
                <w:webHidden/>
              </w:rPr>
              <w:instrText xml:space="preserve"> PAGEREF _Toc136014544 \h </w:instrText>
            </w:r>
            <w:r w:rsidRPr="000D1CDD">
              <w:rPr>
                <w:webHidden/>
              </w:rPr>
            </w:r>
            <w:r w:rsidRPr="000D1CDD">
              <w:rPr>
                <w:webHidden/>
              </w:rPr>
              <w:fldChar w:fldCharType="separate"/>
            </w:r>
            <w:r w:rsidRPr="000D1CDD">
              <w:rPr>
                <w:webHidden/>
              </w:rPr>
              <w:t>40</w:t>
            </w:r>
            <w:r w:rsidRPr="000D1CDD">
              <w:rPr>
                <w:webHidden/>
              </w:rPr>
              <w:fldChar w:fldCharType="end"/>
            </w:r>
          </w:hyperlink>
        </w:p>
        <w:p w14:paraId="4F0D2363" w14:textId="4F443C63" w:rsidR="000D1CDD" w:rsidRPr="000D1CDD" w:rsidRDefault="000D1CDD">
          <w:pPr>
            <w:pStyle w:val="TOC3"/>
            <w:rPr>
              <w:rFonts w:eastAsiaTheme="minorEastAsia"/>
              <w:kern w:val="2"/>
              <w:sz w:val="22"/>
              <w:szCs w:val="22"/>
              <w14:ligatures w14:val="standardContextual"/>
            </w:rPr>
          </w:pPr>
          <w:hyperlink w:anchor="_Toc136014545" w:history="1">
            <w:r w:rsidRPr="000D1CDD">
              <w:rPr>
                <w:rStyle w:val="Hyperlink"/>
              </w:rPr>
              <w:t>3.5.2 Hướng phát triển</w:t>
            </w:r>
            <w:r w:rsidRPr="000D1CDD">
              <w:rPr>
                <w:webHidden/>
              </w:rPr>
              <w:tab/>
            </w:r>
            <w:r w:rsidRPr="000D1CDD">
              <w:rPr>
                <w:webHidden/>
              </w:rPr>
              <w:fldChar w:fldCharType="begin"/>
            </w:r>
            <w:r w:rsidRPr="000D1CDD">
              <w:rPr>
                <w:webHidden/>
              </w:rPr>
              <w:instrText xml:space="preserve"> PAGEREF _Toc136014545 \h </w:instrText>
            </w:r>
            <w:r w:rsidRPr="000D1CDD">
              <w:rPr>
                <w:webHidden/>
              </w:rPr>
            </w:r>
            <w:r w:rsidRPr="000D1CDD">
              <w:rPr>
                <w:webHidden/>
              </w:rPr>
              <w:fldChar w:fldCharType="separate"/>
            </w:r>
            <w:r w:rsidRPr="000D1CDD">
              <w:rPr>
                <w:webHidden/>
              </w:rPr>
              <w:t>41</w:t>
            </w:r>
            <w:r w:rsidRPr="000D1CDD">
              <w:rPr>
                <w:webHidden/>
              </w:rPr>
              <w:fldChar w:fldCharType="end"/>
            </w:r>
          </w:hyperlink>
        </w:p>
        <w:p w14:paraId="4613600F" w14:textId="2F16776F" w:rsidR="000D1CDD" w:rsidRPr="000D1CDD" w:rsidRDefault="000D1CDD">
          <w:pPr>
            <w:pStyle w:val="TOC1"/>
            <w:rPr>
              <w:rFonts w:eastAsiaTheme="minorEastAsia"/>
              <w:b w:val="0"/>
              <w:bCs w:val="0"/>
              <w:caps w:val="0"/>
              <w:noProof/>
              <w:kern w:val="2"/>
              <w:sz w:val="22"/>
              <w:szCs w:val="22"/>
              <w14:ligatures w14:val="standardContextual"/>
            </w:rPr>
          </w:pPr>
          <w:hyperlink w:anchor="_Toc136014546" w:history="1">
            <w:r w:rsidRPr="000D1CDD">
              <w:rPr>
                <w:rStyle w:val="Hyperlink"/>
                <w:noProof/>
                <w:lang w:val="fr-FR"/>
              </w:rPr>
              <w:t>TÀI LIỆU THAM KHẢO</w:t>
            </w:r>
            <w:r w:rsidRPr="000D1CDD">
              <w:rPr>
                <w:noProof/>
                <w:webHidden/>
              </w:rPr>
              <w:tab/>
            </w:r>
            <w:r w:rsidRPr="000D1CDD">
              <w:rPr>
                <w:noProof/>
                <w:webHidden/>
              </w:rPr>
              <w:fldChar w:fldCharType="begin"/>
            </w:r>
            <w:r w:rsidRPr="000D1CDD">
              <w:rPr>
                <w:noProof/>
                <w:webHidden/>
              </w:rPr>
              <w:instrText xml:space="preserve"> PAGEREF _Toc136014546 \h </w:instrText>
            </w:r>
            <w:r w:rsidRPr="000D1CDD">
              <w:rPr>
                <w:noProof/>
                <w:webHidden/>
              </w:rPr>
            </w:r>
            <w:r w:rsidRPr="000D1CDD">
              <w:rPr>
                <w:noProof/>
                <w:webHidden/>
              </w:rPr>
              <w:fldChar w:fldCharType="separate"/>
            </w:r>
            <w:r w:rsidRPr="000D1CDD">
              <w:rPr>
                <w:noProof/>
                <w:webHidden/>
              </w:rPr>
              <w:t>42</w:t>
            </w:r>
            <w:r w:rsidRPr="000D1CDD">
              <w:rPr>
                <w:noProof/>
                <w:webHidden/>
              </w:rPr>
              <w:fldChar w:fldCharType="end"/>
            </w:r>
          </w:hyperlink>
        </w:p>
        <w:p w14:paraId="516ABF30" w14:textId="70590A25" w:rsidR="00F61365" w:rsidRPr="00B3346E" w:rsidRDefault="00480914" w:rsidP="006C7E94">
          <w:pPr>
            <w:rPr>
              <w:noProof/>
            </w:rPr>
          </w:pPr>
          <w:r w:rsidRPr="000D1CDD">
            <w:rPr>
              <w:b/>
              <w:bCs/>
              <w:noProof/>
            </w:rPr>
            <w:fldChar w:fldCharType="end"/>
          </w:r>
        </w:p>
      </w:sdtContent>
    </w:sdt>
    <w:bookmarkStart w:id="15" w:name="_Toc132564783" w:displacedByCustomXml="prev"/>
    <w:bookmarkStart w:id="16" w:name="_Toc132564721" w:displacedByCustomXml="prev"/>
    <w:bookmarkStart w:id="17" w:name="_Toc132564656" w:displacedByCustomXml="prev"/>
    <w:bookmarkStart w:id="18" w:name="_Toc312117040" w:displacedByCustomXml="prev"/>
    <w:bookmarkStart w:id="19" w:name="_Toc1612649015" w:displacedByCustomXml="prev"/>
    <w:p w14:paraId="7E374B32" w14:textId="77777777" w:rsidR="00CA031D" w:rsidRDefault="00CA031D">
      <w:pPr>
        <w:spacing w:after="160" w:line="259" w:lineRule="auto"/>
        <w:jc w:val="left"/>
        <w:rPr>
          <w:rFonts w:eastAsiaTheme="majorEastAsia"/>
          <w:b/>
          <w:bCs/>
        </w:rPr>
      </w:pPr>
      <w:r>
        <w:br w:type="page"/>
      </w:r>
    </w:p>
    <w:p w14:paraId="2B4010ED" w14:textId="7A49D9D9" w:rsidR="00480914" w:rsidRPr="008F29C4" w:rsidRDefault="00480914" w:rsidP="00480914">
      <w:pPr>
        <w:pStyle w:val="Heading1"/>
        <w:numPr>
          <w:ilvl w:val="0"/>
          <w:numId w:val="0"/>
        </w:numPr>
        <w:rPr>
          <w:rFonts w:cs="Times New Roman"/>
        </w:rPr>
      </w:pPr>
      <w:bookmarkStart w:id="20" w:name="_Toc136014518"/>
      <w:r w:rsidRPr="493B1E20">
        <w:rPr>
          <w:rFonts w:cs="Times New Roman"/>
        </w:rPr>
        <w:lastRenderedPageBreak/>
        <w:t>LỜI CÁM ƠN</w:t>
      </w:r>
      <w:bookmarkStart w:id="21" w:name="_Toc522671296"/>
      <w:bookmarkEnd w:id="13"/>
      <w:bookmarkEnd w:id="12"/>
      <w:bookmarkEnd w:id="11"/>
      <w:bookmarkEnd w:id="10"/>
      <w:bookmarkEnd w:id="9"/>
      <w:bookmarkEnd w:id="8"/>
      <w:bookmarkEnd w:id="7"/>
      <w:bookmarkEnd w:id="6"/>
      <w:bookmarkEnd w:id="5"/>
      <w:bookmarkEnd w:id="19"/>
      <w:bookmarkEnd w:id="18"/>
      <w:bookmarkEnd w:id="17"/>
      <w:bookmarkEnd w:id="16"/>
      <w:bookmarkEnd w:id="15"/>
      <w:bookmarkEnd w:id="20"/>
    </w:p>
    <w:p w14:paraId="6ADC2997" w14:textId="02476179" w:rsidR="00480914" w:rsidRPr="008F29C4" w:rsidRDefault="00480914" w:rsidP="00480914">
      <w:pPr>
        <w:ind w:firstLine="720"/>
      </w:pPr>
      <w:bookmarkStart w:id="22" w:name="_Toc1062969282"/>
      <w:bookmarkStart w:id="23" w:name="_Toc765111154"/>
      <w:r w:rsidRPr="008F29C4">
        <w:t xml:space="preserve">Đầu tiên chúng em xin gửi lời cám ơn sâu sắc và chân thành tới các thầy cô trong trường Đại học Sư phạm, đặc biệt là thầy </w:t>
      </w:r>
      <w:r w:rsidR="00077ED9">
        <w:t>Trần Đức Tâm</w:t>
      </w:r>
      <w:r w:rsidRPr="008F29C4">
        <w:t xml:space="preserve">, một người thầy đã tận tâm, hết mình trực tiếp giảng dạy, hướng dẫn, động viên và giúp đỡ chúng em trong suốt quá trình thực hiện </w:t>
      </w:r>
      <w:r w:rsidR="00077ED9">
        <w:t>tiểu luận</w:t>
      </w:r>
      <w:r w:rsidRPr="008F29C4">
        <w:t xml:space="preserve"> </w:t>
      </w:r>
      <w:bookmarkEnd w:id="22"/>
      <w:bookmarkEnd w:id="23"/>
    </w:p>
    <w:p w14:paraId="3E5331F0" w14:textId="0773076C" w:rsidR="00480914" w:rsidRPr="008F29C4" w:rsidRDefault="00480914" w:rsidP="00480914">
      <w:pPr>
        <w:ind w:firstLine="720"/>
      </w:pPr>
      <w:bookmarkStart w:id="24" w:name="_Toc1638478704"/>
      <w:bookmarkStart w:id="25" w:name="_Toc1266215242"/>
      <w:r w:rsidRPr="008F29C4">
        <w:t>Trong quá trình làm việc với Thầy, chúng em không những học hỏi những kiến thức mới bổ ích mà còn học được tinh thần và thái độ làm việc nghiêm túc trong một tập hợp nhóm.</w:t>
      </w:r>
      <w:bookmarkEnd w:id="24"/>
      <w:bookmarkEnd w:id="25"/>
    </w:p>
    <w:p w14:paraId="5DBE61FA" w14:textId="2FB4D05A" w:rsidR="00480914" w:rsidRPr="008F29C4" w:rsidRDefault="00480914" w:rsidP="00480914">
      <w:pPr>
        <w:ind w:firstLine="567"/>
      </w:pPr>
      <w:bookmarkStart w:id="26" w:name="_Toc1975725732"/>
      <w:bookmarkStart w:id="27" w:name="_Toc532385262"/>
      <w:r w:rsidRPr="008F29C4">
        <w:t>Mặc dù chúng em đã cố gắng hoàn thiện đề tài này bằng tất cả sự nỗ lực và lượng kiến thức hiện có nên có thể sẽ không tránh khỏi những thiếu sót. Chúng em kính mong nhận được sự cảm thông và chỉ bảo của quý Thầy</w:t>
      </w:r>
      <w:r w:rsidR="00077ED9">
        <w:t>,</w:t>
      </w:r>
      <w:r w:rsidRPr="008F29C4">
        <w:t xml:space="preserve"> cùng các bạn đồng môn.</w:t>
      </w:r>
      <w:bookmarkEnd w:id="26"/>
      <w:bookmarkEnd w:id="27"/>
    </w:p>
    <w:p w14:paraId="70F40258" w14:textId="70E7D90E" w:rsidR="00480914" w:rsidRPr="008F29C4" w:rsidRDefault="00480914" w:rsidP="00480914">
      <w:bookmarkStart w:id="28" w:name="_Toc619448662"/>
      <w:bookmarkStart w:id="29" w:name="_Toc1552529781"/>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t>TP Hồ Chí Minh, tháng 0</w:t>
      </w:r>
      <w:r w:rsidR="00077ED9">
        <w:t>5</w:t>
      </w:r>
      <w:r w:rsidRPr="008F29C4">
        <w:t xml:space="preserve"> năm 202</w:t>
      </w:r>
      <w:bookmarkEnd w:id="28"/>
      <w:bookmarkEnd w:id="29"/>
      <w:r w:rsidRPr="008F29C4">
        <w:t>3</w:t>
      </w:r>
    </w:p>
    <w:p w14:paraId="008D11C2" w14:textId="7934DF33" w:rsidR="00480914" w:rsidRPr="008F29C4" w:rsidRDefault="00480914" w:rsidP="00480914">
      <w:pPr>
        <w:rPr>
          <w:b/>
          <w:bCs/>
        </w:rPr>
      </w:pPr>
      <w:bookmarkStart w:id="30" w:name="_Toc971875644"/>
      <w:bookmarkStart w:id="31" w:name="_Toc1062935643"/>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rPr>
          <w:bCs/>
          <w:szCs w:val="28"/>
        </w:rPr>
        <w:tab/>
      </w:r>
      <w:r w:rsidRPr="008F29C4">
        <w:rPr>
          <w:b/>
          <w:bCs/>
        </w:rPr>
        <w:t>Sinh Viên</w:t>
      </w:r>
      <w:bookmarkEnd w:id="30"/>
      <w:bookmarkEnd w:id="31"/>
    </w:p>
    <w:p w14:paraId="7C63A6AD" w14:textId="77777777" w:rsidR="00480914" w:rsidRPr="008F29C4" w:rsidRDefault="00480914" w:rsidP="00480914">
      <w:pPr>
        <w:rPr>
          <w:b/>
        </w:rPr>
      </w:pPr>
    </w:p>
    <w:p w14:paraId="44FDAC28" w14:textId="37B510BA" w:rsidR="00480914" w:rsidRPr="008F29C4" w:rsidRDefault="00480914" w:rsidP="00480914">
      <w:bookmarkStart w:id="32" w:name="_Toc740332085"/>
      <w:bookmarkStart w:id="33" w:name="_Toc1520816641"/>
      <w:r w:rsidRPr="008F29C4">
        <w:rPr>
          <w:szCs w:val="28"/>
        </w:rPr>
        <w:tab/>
      </w:r>
      <w:r w:rsidRPr="008F29C4">
        <w:rPr>
          <w:szCs w:val="28"/>
        </w:rPr>
        <w:tab/>
      </w:r>
      <w:r w:rsidRPr="008F29C4">
        <w:rPr>
          <w:szCs w:val="28"/>
        </w:rPr>
        <w:tab/>
      </w:r>
      <w:r w:rsidRPr="008F29C4">
        <w:rPr>
          <w:szCs w:val="28"/>
        </w:rPr>
        <w:tab/>
      </w:r>
      <w:r w:rsidRPr="008F29C4">
        <w:rPr>
          <w:szCs w:val="28"/>
        </w:rPr>
        <w:tab/>
      </w:r>
      <w:r w:rsidRPr="008F29C4">
        <w:rPr>
          <w:szCs w:val="28"/>
        </w:rPr>
        <w:tab/>
      </w:r>
      <w:r w:rsidRPr="008F29C4">
        <w:rPr>
          <w:szCs w:val="28"/>
        </w:rPr>
        <w:tab/>
      </w:r>
      <w:r w:rsidRPr="008F29C4">
        <w:rPr>
          <w:szCs w:val="28"/>
        </w:rPr>
        <w:tab/>
      </w:r>
      <w:bookmarkEnd w:id="32"/>
      <w:bookmarkEnd w:id="33"/>
      <w:r w:rsidRPr="008F29C4">
        <w:tab/>
      </w:r>
    </w:p>
    <w:p w14:paraId="5ECA4DA4" w14:textId="252D26E3" w:rsidR="00480914" w:rsidRPr="008F29C4" w:rsidRDefault="00480914" w:rsidP="00480914">
      <w:pPr>
        <w:ind w:firstLine="4962"/>
        <w:jc w:val="center"/>
      </w:pPr>
      <w:r w:rsidRPr="008F29C4">
        <w:t>Phạm Hoài Nhân</w:t>
      </w:r>
    </w:p>
    <w:p w14:paraId="769B5224" w14:textId="50399872" w:rsidR="00480914" w:rsidRDefault="00480914" w:rsidP="00480914">
      <w:pPr>
        <w:ind w:firstLine="4962"/>
        <w:jc w:val="center"/>
      </w:pPr>
      <w:r w:rsidRPr="008F29C4">
        <w:t>Thái Gia Bảo</w:t>
      </w:r>
    </w:p>
    <w:p w14:paraId="60126329" w14:textId="07B85C49" w:rsidR="00077ED9" w:rsidRDefault="00077ED9" w:rsidP="00480914">
      <w:pPr>
        <w:ind w:firstLine="4962"/>
        <w:jc w:val="center"/>
      </w:pPr>
      <w:r>
        <w:t>Mai Thành Danh</w:t>
      </w:r>
    </w:p>
    <w:p w14:paraId="43378BDD" w14:textId="748523FD" w:rsidR="00077ED9" w:rsidRPr="008F29C4" w:rsidRDefault="00077ED9" w:rsidP="00480914">
      <w:pPr>
        <w:ind w:firstLine="4962"/>
        <w:jc w:val="center"/>
        <w:rPr>
          <w:szCs w:val="28"/>
        </w:rPr>
      </w:pPr>
      <w:r>
        <w:t>Trần Duy Quân</w:t>
      </w:r>
    </w:p>
    <w:p w14:paraId="6B94A236" w14:textId="77777777" w:rsidR="00480914" w:rsidRPr="008F29C4" w:rsidRDefault="00480914" w:rsidP="00480914">
      <w:pPr>
        <w:pStyle w:val="Nidungvnbn"/>
        <w:outlineLvl w:val="0"/>
        <w:rPr>
          <w:bCs/>
          <w:szCs w:val="28"/>
        </w:rPr>
      </w:pPr>
    </w:p>
    <w:p w14:paraId="4CA15675" w14:textId="77777777" w:rsidR="00480914" w:rsidRPr="008F29C4" w:rsidRDefault="00480914" w:rsidP="00480914">
      <w:pPr>
        <w:pStyle w:val="Nidungvnbn"/>
        <w:outlineLvl w:val="0"/>
        <w:rPr>
          <w:bCs/>
          <w:szCs w:val="28"/>
        </w:rPr>
      </w:pPr>
    </w:p>
    <w:p w14:paraId="343566E4" w14:textId="2FDC9C32" w:rsidR="00480914" w:rsidRPr="008F29C4" w:rsidRDefault="00480914" w:rsidP="00480914">
      <w:pPr>
        <w:pStyle w:val="Nidungvnbn"/>
        <w:rPr>
          <w:szCs w:val="28"/>
        </w:rPr>
      </w:pPr>
    </w:p>
    <w:p w14:paraId="3D60F6D1" w14:textId="77777777" w:rsidR="00480914" w:rsidRPr="008F29C4" w:rsidRDefault="00480914" w:rsidP="00480914">
      <w:pPr>
        <w:pStyle w:val="Nidungvnbn"/>
        <w:rPr>
          <w:szCs w:val="28"/>
        </w:rPr>
      </w:pPr>
    </w:p>
    <w:p w14:paraId="7A757722" w14:textId="0768585A" w:rsidR="00480914" w:rsidRPr="008F29C4" w:rsidRDefault="00480914" w:rsidP="00480914">
      <w:pPr>
        <w:pStyle w:val="Nidungvnbn"/>
        <w:rPr>
          <w:szCs w:val="28"/>
        </w:rPr>
      </w:pPr>
    </w:p>
    <w:p w14:paraId="4912380E" w14:textId="5AFD563D" w:rsidR="00480914" w:rsidRPr="008F29C4" w:rsidRDefault="00480914" w:rsidP="00480914">
      <w:pPr>
        <w:pStyle w:val="Nidungvnbn"/>
        <w:rPr>
          <w:szCs w:val="28"/>
        </w:rPr>
      </w:pPr>
    </w:p>
    <w:p w14:paraId="43E2443E" w14:textId="5A60CF72" w:rsidR="00480914" w:rsidRPr="008F29C4" w:rsidRDefault="00480914" w:rsidP="00480914">
      <w:pPr>
        <w:pStyle w:val="Nidungvnbn"/>
        <w:rPr>
          <w:szCs w:val="28"/>
        </w:rPr>
      </w:pPr>
    </w:p>
    <w:p w14:paraId="4F0328D9" w14:textId="4742DDE8" w:rsidR="00480914" w:rsidRPr="008F29C4" w:rsidRDefault="00480914" w:rsidP="00480914">
      <w:pPr>
        <w:pStyle w:val="Nidungvnbn"/>
        <w:rPr>
          <w:szCs w:val="28"/>
        </w:rPr>
      </w:pPr>
    </w:p>
    <w:p w14:paraId="7CFB3D74" w14:textId="4D719515" w:rsidR="00480914" w:rsidRPr="008F29C4" w:rsidRDefault="00480914" w:rsidP="00480914">
      <w:pPr>
        <w:pStyle w:val="Nidungvnbn"/>
        <w:ind w:firstLine="0"/>
        <w:rPr>
          <w:szCs w:val="28"/>
        </w:rPr>
      </w:pPr>
    </w:p>
    <w:p w14:paraId="4E4B2ED8" w14:textId="44EDC3BA" w:rsidR="00480914" w:rsidRPr="008F29C4" w:rsidRDefault="00480914" w:rsidP="00480914"/>
    <w:p w14:paraId="52D4D8EE" w14:textId="77777777" w:rsidR="00871514" w:rsidRDefault="00480914" w:rsidP="009E4C50">
      <w:pPr>
        <w:pStyle w:val="Heading1"/>
        <w:numPr>
          <w:ilvl w:val="0"/>
          <w:numId w:val="0"/>
        </w:numPr>
        <w:rPr>
          <w:noProof/>
        </w:rPr>
      </w:pPr>
      <w:bookmarkStart w:id="34" w:name="_Toc22574763"/>
      <w:bookmarkStart w:id="35" w:name="_Toc28191210"/>
      <w:bookmarkStart w:id="36" w:name="_Toc99572945"/>
      <w:bookmarkStart w:id="37" w:name="_Toc132564659"/>
      <w:bookmarkStart w:id="38" w:name="_Toc132564724"/>
      <w:bookmarkStart w:id="39" w:name="_Toc132564786"/>
      <w:bookmarkStart w:id="40" w:name="_Toc136014519"/>
      <w:r w:rsidRPr="6AA11054">
        <w:rPr>
          <w:rFonts w:cs="Times New Roman"/>
        </w:rPr>
        <w:lastRenderedPageBreak/>
        <w:t>DANH MỤC CÁC HÌNH VẼ</w:t>
      </w:r>
      <w:bookmarkEnd w:id="34"/>
      <w:bookmarkEnd w:id="35"/>
      <w:bookmarkEnd w:id="36"/>
      <w:bookmarkEnd w:id="37"/>
      <w:bookmarkEnd w:id="38"/>
      <w:bookmarkEnd w:id="39"/>
      <w:bookmarkEnd w:id="40"/>
      <w:r w:rsidR="009E4C50">
        <w:rPr>
          <w:b w:val="0"/>
          <w:bCs w:val="0"/>
        </w:rPr>
        <w:fldChar w:fldCharType="begin"/>
      </w:r>
      <w:r w:rsidR="009E4C50">
        <w:rPr>
          <w:b w:val="0"/>
          <w:bCs w:val="0"/>
        </w:rPr>
        <w:instrText xml:space="preserve"> TOC \h \z \c "Hình" </w:instrText>
      </w:r>
      <w:r w:rsidR="009E4C50">
        <w:rPr>
          <w:b w:val="0"/>
          <w:bCs w:val="0"/>
        </w:rPr>
        <w:fldChar w:fldCharType="separate"/>
      </w:r>
    </w:p>
    <w:p w14:paraId="4A930A03" w14:textId="281602E7"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67" w:history="1">
        <w:r w:rsidRPr="00066AB4">
          <w:rPr>
            <w:rStyle w:val="Hyperlink"/>
            <w:noProof/>
          </w:rPr>
          <w:t>Hình 1.1 Giao diện của Unix Version 7, 1979 chạy trong một trình giả lập</w:t>
        </w:r>
        <w:r>
          <w:rPr>
            <w:noProof/>
            <w:webHidden/>
          </w:rPr>
          <w:tab/>
        </w:r>
        <w:r>
          <w:rPr>
            <w:noProof/>
            <w:webHidden/>
          </w:rPr>
          <w:fldChar w:fldCharType="begin"/>
        </w:r>
        <w:r>
          <w:rPr>
            <w:noProof/>
            <w:webHidden/>
          </w:rPr>
          <w:instrText xml:space="preserve"> PAGEREF _Toc136014467 \h </w:instrText>
        </w:r>
        <w:r>
          <w:rPr>
            <w:noProof/>
            <w:webHidden/>
          </w:rPr>
        </w:r>
        <w:r>
          <w:rPr>
            <w:noProof/>
            <w:webHidden/>
          </w:rPr>
          <w:fldChar w:fldCharType="separate"/>
        </w:r>
        <w:r>
          <w:rPr>
            <w:noProof/>
            <w:webHidden/>
          </w:rPr>
          <w:t>10</w:t>
        </w:r>
        <w:r>
          <w:rPr>
            <w:noProof/>
            <w:webHidden/>
          </w:rPr>
          <w:fldChar w:fldCharType="end"/>
        </w:r>
      </w:hyperlink>
    </w:p>
    <w:p w14:paraId="05F3EFFB" w14:textId="3CA9BD8F"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68" w:history="1">
        <w:r w:rsidRPr="00066AB4">
          <w:rPr>
            <w:rStyle w:val="Hyperlink"/>
            <w:noProof/>
          </w:rPr>
          <w:t>Hình 1.2 Giao diện người dùng của Mac OS X 10.1, 2001 - phiên bản Mac OS đầu tiên xây dựng trên nền Unix</w:t>
        </w:r>
        <w:r>
          <w:rPr>
            <w:noProof/>
            <w:webHidden/>
          </w:rPr>
          <w:tab/>
        </w:r>
        <w:r>
          <w:rPr>
            <w:noProof/>
            <w:webHidden/>
          </w:rPr>
          <w:fldChar w:fldCharType="begin"/>
        </w:r>
        <w:r>
          <w:rPr>
            <w:noProof/>
            <w:webHidden/>
          </w:rPr>
          <w:instrText xml:space="preserve"> PAGEREF _Toc136014468 \h </w:instrText>
        </w:r>
        <w:r>
          <w:rPr>
            <w:noProof/>
            <w:webHidden/>
          </w:rPr>
        </w:r>
        <w:r>
          <w:rPr>
            <w:noProof/>
            <w:webHidden/>
          </w:rPr>
          <w:fldChar w:fldCharType="separate"/>
        </w:r>
        <w:r>
          <w:rPr>
            <w:noProof/>
            <w:webHidden/>
          </w:rPr>
          <w:t>10</w:t>
        </w:r>
        <w:r>
          <w:rPr>
            <w:noProof/>
            <w:webHidden/>
          </w:rPr>
          <w:fldChar w:fldCharType="end"/>
        </w:r>
      </w:hyperlink>
    </w:p>
    <w:p w14:paraId="7A4A3052" w14:textId="281922BD"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69" w:history="1">
        <w:r w:rsidRPr="00066AB4">
          <w:rPr>
            <w:rStyle w:val="Hyperlink"/>
            <w:noProof/>
          </w:rPr>
          <w:t>Hình 1.3 Máy tính PDP-7, 1965</w:t>
        </w:r>
        <w:r>
          <w:rPr>
            <w:noProof/>
            <w:webHidden/>
          </w:rPr>
          <w:tab/>
        </w:r>
        <w:r>
          <w:rPr>
            <w:noProof/>
            <w:webHidden/>
          </w:rPr>
          <w:fldChar w:fldCharType="begin"/>
        </w:r>
        <w:r>
          <w:rPr>
            <w:noProof/>
            <w:webHidden/>
          </w:rPr>
          <w:instrText xml:space="preserve"> PAGEREF _Toc136014469 \h </w:instrText>
        </w:r>
        <w:r>
          <w:rPr>
            <w:noProof/>
            <w:webHidden/>
          </w:rPr>
        </w:r>
        <w:r>
          <w:rPr>
            <w:noProof/>
            <w:webHidden/>
          </w:rPr>
          <w:fldChar w:fldCharType="separate"/>
        </w:r>
        <w:r>
          <w:rPr>
            <w:noProof/>
            <w:webHidden/>
          </w:rPr>
          <w:t>11</w:t>
        </w:r>
        <w:r>
          <w:rPr>
            <w:noProof/>
            <w:webHidden/>
          </w:rPr>
          <w:fldChar w:fldCharType="end"/>
        </w:r>
      </w:hyperlink>
    </w:p>
    <w:p w14:paraId="0B2CA637" w14:textId="25D488C3"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0" w:history="1">
        <w:r w:rsidRPr="00066AB4">
          <w:rPr>
            <w:rStyle w:val="Hyperlink"/>
            <w:noProof/>
          </w:rPr>
          <w:t>Hình 1.4 Giản đồ về sử ra đời của Linux, nhưng không giới hạn đến các nhánh chính của Unix. Trong đó Linux không phải là "cháu ruột" (một nhánh chính thức) của Unix mà chỉ là "con nhận nuôi" (có thiết kế tương tự) mà thôi.</w:t>
        </w:r>
        <w:r>
          <w:rPr>
            <w:noProof/>
            <w:webHidden/>
          </w:rPr>
          <w:tab/>
        </w:r>
        <w:r>
          <w:rPr>
            <w:noProof/>
            <w:webHidden/>
          </w:rPr>
          <w:fldChar w:fldCharType="begin"/>
        </w:r>
        <w:r>
          <w:rPr>
            <w:noProof/>
            <w:webHidden/>
          </w:rPr>
          <w:instrText xml:space="preserve"> PAGEREF _Toc136014470 \h </w:instrText>
        </w:r>
        <w:r>
          <w:rPr>
            <w:noProof/>
            <w:webHidden/>
          </w:rPr>
        </w:r>
        <w:r>
          <w:rPr>
            <w:noProof/>
            <w:webHidden/>
          </w:rPr>
          <w:fldChar w:fldCharType="separate"/>
        </w:r>
        <w:r>
          <w:rPr>
            <w:noProof/>
            <w:webHidden/>
          </w:rPr>
          <w:t>14</w:t>
        </w:r>
        <w:r>
          <w:rPr>
            <w:noProof/>
            <w:webHidden/>
          </w:rPr>
          <w:fldChar w:fldCharType="end"/>
        </w:r>
      </w:hyperlink>
    </w:p>
    <w:p w14:paraId="4AF13929" w14:textId="6376FD1B"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1" w:history="1">
        <w:r w:rsidRPr="00066AB4">
          <w:rPr>
            <w:rStyle w:val="Hyperlink"/>
            <w:noProof/>
          </w:rPr>
          <w:t>Hình 1.5 Hệ điều hành Slackware được phát triển dựa trên mã nguồn Linux</w:t>
        </w:r>
        <w:r>
          <w:rPr>
            <w:noProof/>
            <w:webHidden/>
          </w:rPr>
          <w:tab/>
        </w:r>
        <w:r>
          <w:rPr>
            <w:noProof/>
            <w:webHidden/>
          </w:rPr>
          <w:fldChar w:fldCharType="begin"/>
        </w:r>
        <w:r>
          <w:rPr>
            <w:noProof/>
            <w:webHidden/>
          </w:rPr>
          <w:instrText xml:space="preserve"> PAGEREF _Toc136014471 \h </w:instrText>
        </w:r>
        <w:r>
          <w:rPr>
            <w:noProof/>
            <w:webHidden/>
          </w:rPr>
        </w:r>
        <w:r>
          <w:rPr>
            <w:noProof/>
            <w:webHidden/>
          </w:rPr>
          <w:fldChar w:fldCharType="separate"/>
        </w:r>
        <w:r>
          <w:rPr>
            <w:noProof/>
            <w:webHidden/>
          </w:rPr>
          <w:t>15</w:t>
        </w:r>
        <w:r>
          <w:rPr>
            <w:noProof/>
            <w:webHidden/>
          </w:rPr>
          <w:fldChar w:fldCharType="end"/>
        </w:r>
      </w:hyperlink>
    </w:p>
    <w:p w14:paraId="232AC80B" w14:textId="3B43DC4D"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2" w:history="1">
        <w:r w:rsidRPr="00066AB4">
          <w:rPr>
            <w:rStyle w:val="Hyperlink"/>
            <w:noProof/>
          </w:rPr>
          <w:t>Hình 1.6 Biểu tượng chính thức của Linux</w:t>
        </w:r>
        <w:r>
          <w:rPr>
            <w:noProof/>
            <w:webHidden/>
          </w:rPr>
          <w:tab/>
        </w:r>
        <w:r>
          <w:rPr>
            <w:noProof/>
            <w:webHidden/>
          </w:rPr>
          <w:fldChar w:fldCharType="begin"/>
        </w:r>
        <w:r>
          <w:rPr>
            <w:noProof/>
            <w:webHidden/>
          </w:rPr>
          <w:instrText xml:space="preserve"> PAGEREF _Toc136014472 \h </w:instrText>
        </w:r>
        <w:r>
          <w:rPr>
            <w:noProof/>
            <w:webHidden/>
          </w:rPr>
        </w:r>
        <w:r>
          <w:rPr>
            <w:noProof/>
            <w:webHidden/>
          </w:rPr>
          <w:fldChar w:fldCharType="separate"/>
        </w:r>
        <w:r>
          <w:rPr>
            <w:noProof/>
            <w:webHidden/>
          </w:rPr>
          <w:t>16</w:t>
        </w:r>
        <w:r>
          <w:rPr>
            <w:noProof/>
            <w:webHidden/>
          </w:rPr>
          <w:fldChar w:fldCharType="end"/>
        </w:r>
      </w:hyperlink>
    </w:p>
    <w:p w14:paraId="3B4901EC" w14:textId="06E5D787"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3" w:history="1">
        <w:r w:rsidRPr="00066AB4">
          <w:rPr>
            <w:rStyle w:val="Hyperlink"/>
            <w:noProof/>
          </w:rPr>
          <w:t>Hình 3.1 Mô hình bài toán được cài đặt trong chương trình</w:t>
        </w:r>
        <w:r>
          <w:rPr>
            <w:noProof/>
            <w:webHidden/>
          </w:rPr>
          <w:tab/>
        </w:r>
        <w:r>
          <w:rPr>
            <w:noProof/>
            <w:webHidden/>
          </w:rPr>
          <w:fldChar w:fldCharType="begin"/>
        </w:r>
        <w:r>
          <w:rPr>
            <w:noProof/>
            <w:webHidden/>
          </w:rPr>
          <w:instrText xml:space="preserve"> PAGEREF _Toc136014473 \h </w:instrText>
        </w:r>
        <w:r>
          <w:rPr>
            <w:noProof/>
            <w:webHidden/>
          </w:rPr>
        </w:r>
        <w:r>
          <w:rPr>
            <w:noProof/>
            <w:webHidden/>
          </w:rPr>
          <w:fldChar w:fldCharType="separate"/>
        </w:r>
        <w:r>
          <w:rPr>
            <w:noProof/>
            <w:webHidden/>
          </w:rPr>
          <w:t>30</w:t>
        </w:r>
        <w:r>
          <w:rPr>
            <w:noProof/>
            <w:webHidden/>
          </w:rPr>
          <w:fldChar w:fldCharType="end"/>
        </w:r>
      </w:hyperlink>
    </w:p>
    <w:p w14:paraId="7ADB8FDA" w14:textId="21B0FBF9"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4" w:history="1">
        <w:r w:rsidRPr="00066AB4">
          <w:rPr>
            <w:rStyle w:val="Hyperlink"/>
            <w:noProof/>
          </w:rPr>
          <w:t>Hình 3.2 Giao diện đăng nhập</w:t>
        </w:r>
        <w:r>
          <w:rPr>
            <w:noProof/>
            <w:webHidden/>
          </w:rPr>
          <w:tab/>
        </w:r>
        <w:r>
          <w:rPr>
            <w:noProof/>
            <w:webHidden/>
          </w:rPr>
          <w:fldChar w:fldCharType="begin"/>
        </w:r>
        <w:r>
          <w:rPr>
            <w:noProof/>
            <w:webHidden/>
          </w:rPr>
          <w:instrText xml:space="preserve"> PAGEREF _Toc136014474 \h </w:instrText>
        </w:r>
        <w:r>
          <w:rPr>
            <w:noProof/>
            <w:webHidden/>
          </w:rPr>
        </w:r>
        <w:r>
          <w:rPr>
            <w:noProof/>
            <w:webHidden/>
          </w:rPr>
          <w:fldChar w:fldCharType="separate"/>
        </w:r>
        <w:r>
          <w:rPr>
            <w:noProof/>
            <w:webHidden/>
          </w:rPr>
          <w:t>31</w:t>
        </w:r>
        <w:r>
          <w:rPr>
            <w:noProof/>
            <w:webHidden/>
          </w:rPr>
          <w:fldChar w:fldCharType="end"/>
        </w:r>
      </w:hyperlink>
    </w:p>
    <w:p w14:paraId="542A8539" w14:textId="6B2C7FD7"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5" w:history="1">
        <w:r w:rsidRPr="00066AB4">
          <w:rPr>
            <w:rStyle w:val="Hyperlink"/>
            <w:noProof/>
          </w:rPr>
          <w:t>Hình 3.3 Giao diện tuỳ chọn</w:t>
        </w:r>
        <w:r>
          <w:rPr>
            <w:noProof/>
            <w:webHidden/>
          </w:rPr>
          <w:tab/>
        </w:r>
        <w:r>
          <w:rPr>
            <w:noProof/>
            <w:webHidden/>
          </w:rPr>
          <w:fldChar w:fldCharType="begin"/>
        </w:r>
        <w:r>
          <w:rPr>
            <w:noProof/>
            <w:webHidden/>
          </w:rPr>
          <w:instrText xml:space="preserve"> PAGEREF _Toc136014475 \h </w:instrText>
        </w:r>
        <w:r>
          <w:rPr>
            <w:noProof/>
            <w:webHidden/>
          </w:rPr>
        </w:r>
        <w:r>
          <w:rPr>
            <w:noProof/>
            <w:webHidden/>
          </w:rPr>
          <w:fldChar w:fldCharType="separate"/>
        </w:r>
        <w:r>
          <w:rPr>
            <w:noProof/>
            <w:webHidden/>
          </w:rPr>
          <w:t>31</w:t>
        </w:r>
        <w:r>
          <w:rPr>
            <w:noProof/>
            <w:webHidden/>
          </w:rPr>
          <w:fldChar w:fldCharType="end"/>
        </w:r>
      </w:hyperlink>
    </w:p>
    <w:p w14:paraId="7E45AC40" w14:textId="52FD3767"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6" w:history="1">
        <w:r w:rsidRPr="00066AB4">
          <w:rPr>
            <w:rStyle w:val="Hyperlink"/>
            <w:noProof/>
          </w:rPr>
          <w:t>Hình 3.4 Giao diện nhập vào dữ liệu đối với trường hợp không có I/O</w:t>
        </w:r>
        <w:r>
          <w:rPr>
            <w:noProof/>
            <w:webHidden/>
          </w:rPr>
          <w:tab/>
        </w:r>
        <w:r>
          <w:rPr>
            <w:noProof/>
            <w:webHidden/>
          </w:rPr>
          <w:fldChar w:fldCharType="begin"/>
        </w:r>
        <w:r>
          <w:rPr>
            <w:noProof/>
            <w:webHidden/>
          </w:rPr>
          <w:instrText xml:space="preserve"> PAGEREF _Toc136014476 \h </w:instrText>
        </w:r>
        <w:r>
          <w:rPr>
            <w:noProof/>
            <w:webHidden/>
          </w:rPr>
        </w:r>
        <w:r>
          <w:rPr>
            <w:noProof/>
            <w:webHidden/>
          </w:rPr>
          <w:fldChar w:fldCharType="separate"/>
        </w:r>
        <w:r>
          <w:rPr>
            <w:noProof/>
            <w:webHidden/>
          </w:rPr>
          <w:t>32</w:t>
        </w:r>
        <w:r>
          <w:rPr>
            <w:noProof/>
            <w:webHidden/>
          </w:rPr>
          <w:fldChar w:fldCharType="end"/>
        </w:r>
      </w:hyperlink>
    </w:p>
    <w:p w14:paraId="51EE1D91" w14:textId="6BC5F600"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7" w:history="1">
        <w:r w:rsidRPr="00066AB4">
          <w:rPr>
            <w:rStyle w:val="Hyperlink"/>
            <w:noProof/>
          </w:rPr>
          <w:t>Hình 3.5 Giao diện nhập vào dữ liệu đối với trường hợp có I/O</w:t>
        </w:r>
        <w:r>
          <w:rPr>
            <w:noProof/>
            <w:webHidden/>
          </w:rPr>
          <w:tab/>
        </w:r>
        <w:r>
          <w:rPr>
            <w:noProof/>
            <w:webHidden/>
          </w:rPr>
          <w:fldChar w:fldCharType="begin"/>
        </w:r>
        <w:r>
          <w:rPr>
            <w:noProof/>
            <w:webHidden/>
          </w:rPr>
          <w:instrText xml:space="preserve"> PAGEREF _Toc136014477 \h </w:instrText>
        </w:r>
        <w:r>
          <w:rPr>
            <w:noProof/>
            <w:webHidden/>
          </w:rPr>
        </w:r>
        <w:r>
          <w:rPr>
            <w:noProof/>
            <w:webHidden/>
          </w:rPr>
          <w:fldChar w:fldCharType="separate"/>
        </w:r>
        <w:r>
          <w:rPr>
            <w:noProof/>
            <w:webHidden/>
          </w:rPr>
          <w:t>32</w:t>
        </w:r>
        <w:r>
          <w:rPr>
            <w:noProof/>
            <w:webHidden/>
          </w:rPr>
          <w:fldChar w:fldCharType="end"/>
        </w:r>
      </w:hyperlink>
    </w:p>
    <w:p w14:paraId="36F12981" w14:textId="1BB20735"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8" w:history="1">
        <w:r w:rsidRPr="00066AB4">
          <w:rPr>
            <w:rStyle w:val="Hyperlink"/>
            <w:noProof/>
          </w:rPr>
          <w:t>Hình 3.6 Giao diện hiển thị kết quả đối với trường hợp không có I/O</w:t>
        </w:r>
        <w:r>
          <w:rPr>
            <w:noProof/>
            <w:webHidden/>
          </w:rPr>
          <w:tab/>
        </w:r>
        <w:r>
          <w:rPr>
            <w:noProof/>
            <w:webHidden/>
          </w:rPr>
          <w:fldChar w:fldCharType="begin"/>
        </w:r>
        <w:r>
          <w:rPr>
            <w:noProof/>
            <w:webHidden/>
          </w:rPr>
          <w:instrText xml:space="preserve"> PAGEREF _Toc136014478 \h </w:instrText>
        </w:r>
        <w:r>
          <w:rPr>
            <w:noProof/>
            <w:webHidden/>
          </w:rPr>
        </w:r>
        <w:r>
          <w:rPr>
            <w:noProof/>
            <w:webHidden/>
          </w:rPr>
          <w:fldChar w:fldCharType="separate"/>
        </w:r>
        <w:r>
          <w:rPr>
            <w:noProof/>
            <w:webHidden/>
          </w:rPr>
          <w:t>33</w:t>
        </w:r>
        <w:r>
          <w:rPr>
            <w:noProof/>
            <w:webHidden/>
          </w:rPr>
          <w:fldChar w:fldCharType="end"/>
        </w:r>
      </w:hyperlink>
    </w:p>
    <w:p w14:paraId="5CD20DEE" w14:textId="7714B63C"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79" w:history="1">
        <w:r w:rsidRPr="00066AB4">
          <w:rPr>
            <w:rStyle w:val="Hyperlink"/>
            <w:noProof/>
          </w:rPr>
          <w:t>Hình 3.7 Giao diện hiển thị kết quả đối với trường hợp có I/O</w:t>
        </w:r>
        <w:r>
          <w:rPr>
            <w:noProof/>
            <w:webHidden/>
          </w:rPr>
          <w:tab/>
        </w:r>
        <w:r>
          <w:rPr>
            <w:noProof/>
            <w:webHidden/>
          </w:rPr>
          <w:fldChar w:fldCharType="begin"/>
        </w:r>
        <w:r>
          <w:rPr>
            <w:noProof/>
            <w:webHidden/>
          </w:rPr>
          <w:instrText xml:space="preserve"> PAGEREF _Toc136014479 \h </w:instrText>
        </w:r>
        <w:r>
          <w:rPr>
            <w:noProof/>
            <w:webHidden/>
          </w:rPr>
        </w:r>
        <w:r>
          <w:rPr>
            <w:noProof/>
            <w:webHidden/>
          </w:rPr>
          <w:fldChar w:fldCharType="separate"/>
        </w:r>
        <w:r>
          <w:rPr>
            <w:noProof/>
            <w:webHidden/>
          </w:rPr>
          <w:t>34</w:t>
        </w:r>
        <w:r>
          <w:rPr>
            <w:noProof/>
            <w:webHidden/>
          </w:rPr>
          <w:fldChar w:fldCharType="end"/>
        </w:r>
      </w:hyperlink>
    </w:p>
    <w:p w14:paraId="31EABB92" w14:textId="328EBBB4" w:rsidR="00480914" w:rsidRPr="008F29C4" w:rsidRDefault="009E4C50" w:rsidP="00C70F53">
      <w:pPr>
        <w:pStyle w:val="Caption"/>
        <w:jc w:val="both"/>
        <w:rPr>
          <w:b/>
          <w:bCs/>
        </w:rPr>
      </w:pPr>
      <w:r>
        <w:rPr>
          <w:b/>
          <w:bCs/>
        </w:rPr>
        <w:fldChar w:fldCharType="end"/>
      </w:r>
    </w:p>
    <w:p w14:paraId="05681F8E" w14:textId="70A0066B" w:rsidR="00871514" w:rsidRDefault="00871514">
      <w:pPr>
        <w:spacing w:after="160" w:line="259" w:lineRule="auto"/>
        <w:jc w:val="left"/>
        <w:rPr>
          <w:b/>
          <w:bCs/>
        </w:rPr>
      </w:pPr>
      <w:r>
        <w:rPr>
          <w:b/>
          <w:bCs/>
        </w:rPr>
        <w:br w:type="page"/>
      </w:r>
    </w:p>
    <w:p w14:paraId="5217B642" w14:textId="59AF32FA" w:rsidR="00871514" w:rsidRPr="00871514" w:rsidRDefault="00871514" w:rsidP="00871514">
      <w:pPr>
        <w:pStyle w:val="Heading1"/>
        <w:numPr>
          <w:ilvl w:val="0"/>
          <w:numId w:val="0"/>
        </w:numPr>
        <w:rPr>
          <w:rFonts w:asciiTheme="minorHAnsi" w:eastAsiaTheme="minorEastAsia" w:hAnsiTheme="minorHAnsi" w:cstheme="minorBidi"/>
          <w:noProof/>
          <w:kern w:val="2"/>
          <w:sz w:val="22"/>
          <w:szCs w:val="22"/>
        </w:rPr>
      </w:pPr>
      <w:bookmarkStart w:id="41" w:name="_Toc136014520"/>
      <w:r w:rsidRPr="6AA11054">
        <w:rPr>
          <w:rFonts w:cs="Times New Roman"/>
        </w:rPr>
        <w:lastRenderedPageBreak/>
        <w:t xml:space="preserve">DANH MỤC CÁC </w:t>
      </w:r>
      <w:r>
        <w:rPr>
          <w:rFonts w:cs="Times New Roman"/>
        </w:rPr>
        <w:t>BẢNG</w:t>
      </w:r>
      <w:bookmarkEnd w:id="41"/>
    </w:p>
    <w:p w14:paraId="0002885B" w14:textId="7B56F591"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r>
        <w:rPr>
          <w:b/>
          <w:bCs/>
        </w:rPr>
        <w:fldChar w:fldCharType="begin"/>
      </w:r>
      <w:r>
        <w:rPr>
          <w:b/>
          <w:bCs/>
        </w:rPr>
        <w:instrText xml:space="preserve"> TOC \h \z \c "Bảng" </w:instrText>
      </w:r>
      <w:r>
        <w:rPr>
          <w:b/>
          <w:bCs/>
        </w:rPr>
        <w:fldChar w:fldCharType="separate"/>
      </w:r>
      <w:hyperlink w:anchor="_Toc136014480" w:history="1">
        <w:r w:rsidRPr="00ED3AB1">
          <w:rPr>
            <w:rStyle w:val="Hyperlink"/>
            <w:noProof/>
          </w:rPr>
          <w:t>Bảng 1. Các Test Case ở tuỳ chọn không I/O</w:t>
        </w:r>
        <w:r>
          <w:rPr>
            <w:noProof/>
            <w:webHidden/>
          </w:rPr>
          <w:tab/>
        </w:r>
        <w:r>
          <w:rPr>
            <w:noProof/>
            <w:webHidden/>
          </w:rPr>
          <w:fldChar w:fldCharType="begin"/>
        </w:r>
        <w:r>
          <w:rPr>
            <w:noProof/>
            <w:webHidden/>
          </w:rPr>
          <w:instrText xml:space="preserve"> PAGEREF _Toc136014480 \h </w:instrText>
        </w:r>
        <w:r>
          <w:rPr>
            <w:noProof/>
            <w:webHidden/>
          </w:rPr>
        </w:r>
        <w:r>
          <w:rPr>
            <w:noProof/>
            <w:webHidden/>
          </w:rPr>
          <w:fldChar w:fldCharType="separate"/>
        </w:r>
        <w:r>
          <w:rPr>
            <w:noProof/>
            <w:webHidden/>
          </w:rPr>
          <w:t>35</w:t>
        </w:r>
        <w:r>
          <w:rPr>
            <w:noProof/>
            <w:webHidden/>
          </w:rPr>
          <w:fldChar w:fldCharType="end"/>
        </w:r>
      </w:hyperlink>
    </w:p>
    <w:p w14:paraId="7C35B743" w14:textId="4CC9F8B4" w:rsidR="00871514" w:rsidRDefault="00871514">
      <w:pPr>
        <w:pStyle w:val="TableofFigures"/>
        <w:tabs>
          <w:tab w:val="right" w:leader="dot" w:pos="9055"/>
        </w:tabs>
        <w:rPr>
          <w:rFonts w:asciiTheme="minorHAnsi" w:eastAsiaTheme="minorEastAsia" w:hAnsiTheme="minorHAnsi" w:cstheme="minorBidi"/>
          <w:noProof/>
          <w:kern w:val="2"/>
          <w:sz w:val="22"/>
          <w:szCs w:val="22"/>
          <w14:ligatures w14:val="standardContextual"/>
        </w:rPr>
      </w:pPr>
      <w:hyperlink w:anchor="_Toc136014481" w:history="1">
        <w:r w:rsidRPr="00ED3AB1">
          <w:rPr>
            <w:rStyle w:val="Hyperlink"/>
            <w:noProof/>
          </w:rPr>
          <w:t>Bảng 2. Các Test Case ở tuỳ chọn có I/O</w:t>
        </w:r>
        <w:r>
          <w:rPr>
            <w:noProof/>
            <w:webHidden/>
          </w:rPr>
          <w:tab/>
        </w:r>
        <w:r>
          <w:rPr>
            <w:noProof/>
            <w:webHidden/>
          </w:rPr>
          <w:fldChar w:fldCharType="begin"/>
        </w:r>
        <w:r>
          <w:rPr>
            <w:noProof/>
            <w:webHidden/>
          </w:rPr>
          <w:instrText xml:space="preserve"> PAGEREF _Toc136014481 \h </w:instrText>
        </w:r>
        <w:r>
          <w:rPr>
            <w:noProof/>
            <w:webHidden/>
          </w:rPr>
        </w:r>
        <w:r>
          <w:rPr>
            <w:noProof/>
            <w:webHidden/>
          </w:rPr>
          <w:fldChar w:fldCharType="separate"/>
        </w:r>
        <w:r>
          <w:rPr>
            <w:noProof/>
            <w:webHidden/>
          </w:rPr>
          <w:t>37</w:t>
        </w:r>
        <w:r>
          <w:rPr>
            <w:noProof/>
            <w:webHidden/>
          </w:rPr>
          <w:fldChar w:fldCharType="end"/>
        </w:r>
      </w:hyperlink>
    </w:p>
    <w:p w14:paraId="462322FE" w14:textId="33C48BFD" w:rsidR="00480914" w:rsidRPr="008F29C4" w:rsidRDefault="00871514" w:rsidP="00480914">
      <w:pPr>
        <w:rPr>
          <w:b/>
          <w:bCs/>
        </w:rPr>
      </w:pPr>
      <w:r>
        <w:rPr>
          <w:b/>
          <w:bCs/>
        </w:rPr>
        <w:fldChar w:fldCharType="end"/>
      </w:r>
    </w:p>
    <w:p w14:paraId="16DD5DB0" w14:textId="34795C46" w:rsidR="00480914" w:rsidRPr="008F29C4" w:rsidRDefault="00480914" w:rsidP="005E4A7B">
      <w:pPr>
        <w:pStyle w:val="Caption"/>
        <w:jc w:val="both"/>
        <w:rPr>
          <w:b/>
          <w:bCs/>
        </w:rPr>
      </w:pPr>
    </w:p>
    <w:p w14:paraId="74D95EF5" w14:textId="38D9F6C1" w:rsidR="00480914" w:rsidRPr="008F29C4" w:rsidRDefault="00480914" w:rsidP="00480914">
      <w:pPr>
        <w:rPr>
          <w:b/>
          <w:bCs/>
        </w:rPr>
      </w:pPr>
    </w:p>
    <w:p w14:paraId="1375ADC9" w14:textId="508C5C70" w:rsidR="00480914" w:rsidRPr="008F29C4" w:rsidRDefault="00480914" w:rsidP="00480914">
      <w:pPr>
        <w:jc w:val="center"/>
        <w:rPr>
          <w:b/>
          <w:bCs/>
        </w:rPr>
      </w:pPr>
    </w:p>
    <w:p w14:paraId="76E3594C" w14:textId="77777777" w:rsidR="00480914" w:rsidRPr="008F29C4" w:rsidRDefault="00480914" w:rsidP="00480914">
      <w:pPr>
        <w:spacing w:after="160"/>
        <w:rPr>
          <w:b/>
          <w:bCs/>
        </w:rPr>
      </w:pPr>
      <w:r w:rsidRPr="008F29C4">
        <w:rPr>
          <w:b/>
          <w:bCs/>
        </w:rPr>
        <w:br w:type="page"/>
      </w:r>
    </w:p>
    <w:p w14:paraId="5659DC95" w14:textId="3A6287C7" w:rsidR="00480914" w:rsidRPr="008F29C4" w:rsidRDefault="00480914" w:rsidP="00480914">
      <w:pPr>
        <w:pStyle w:val="Heading1"/>
        <w:numPr>
          <w:ilvl w:val="0"/>
          <w:numId w:val="0"/>
        </w:numPr>
        <w:rPr>
          <w:rFonts w:cs="Times New Roman"/>
        </w:rPr>
      </w:pPr>
      <w:bookmarkStart w:id="42" w:name="_Toc246420430"/>
      <w:bookmarkStart w:id="43" w:name="_Toc516757706"/>
      <w:bookmarkStart w:id="44" w:name="_Toc2146772196"/>
      <w:bookmarkStart w:id="45" w:name="_Toc281409958"/>
      <w:bookmarkStart w:id="46" w:name="_Toc1012161020"/>
      <w:bookmarkStart w:id="47" w:name="_Toc1304597044"/>
      <w:bookmarkStart w:id="48" w:name="_Toc572809277"/>
      <w:bookmarkStart w:id="49" w:name="_Toc99571538"/>
      <w:bookmarkStart w:id="50" w:name="_Toc99572946"/>
      <w:bookmarkStart w:id="51" w:name="_Toc776489516"/>
      <w:bookmarkStart w:id="52" w:name="_Toc1718970595"/>
      <w:bookmarkStart w:id="53" w:name="_Toc132564660"/>
      <w:bookmarkStart w:id="54" w:name="_Toc132564725"/>
      <w:bookmarkStart w:id="55" w:name="_Toc132564787"/>
      <w:bookmarkStart w:id="56" w:name="_Toc136014521"/>
      <w:r w:rsidRPr="493B1E20">
        <w:rPr>
          <w:rFonts w:cs="Times New Roman"/>
        </w:rPr>
        <w:lastRenderedPageBreak/>
        <w:t>MỞ ĐẦU</w:t>
      </w:r>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60330D73" w14:textId="70502631" w:rsidR="00480914" w:rsidRPr="005D2886" w:rsidRDefault="00480914" w:rsidP="00480914">
      <w:pPr>
        <w:pStyle w:val="ListParagraph"/>
        <w:numPr>
          <w:ilvl w:val="0"/>
          <w:numId w:val="6"/>
        </w:numPr>
      </w:pPr>
      <w:r w:rsidRPr="008F29C4">
        <w:rPr>
          <w:b/>
          <w:bCs/>
        </w:rPr>
        <w:t>Tính cấp thiết của đề tài</w:t>
      </w:r>
    </w:p>
    <w:p w14:paraId="657E0029" w14:textId="08D63D63" w:rsidR="005D2886" w:rsidRDefault="005D2886" w:rsidP="005D2886">
      <w:pPr>
        <w:ind w:firstLine="360"/>
      </w:pPr>
      <w:r w:rsidRPr="005D2886">
        <w:t>Hệ điều hành Linux là một hệ điều hành mã nguồn mở và miễn phí, phát triển dựa trên nhân Linux. Với nguồn gốc từ công việc của Linus Torvalds, Linux đã trở thành một trong những hệ điều hành phổ biến nhất trên thế giới. Với tính ổn định, bảo mật cao và khả năng tương thích với nhiều loại phần cứng, Linux đáp ứng được nhu cầu đa dạng của người dùng từ cá nhân đến doanh nghiệp lớn. Hệ điều hành này cung cấp một môi trường phát triển phong phú và hỗ trợ đa nền tảng, cho phép người dùng tuỳ chỉnh và tùy biến theo nhu cầu riêng. Với sự phát triển liên tục và sự đóng góp từ cộng đồng mã nguồn mở, Linux tiếp tục thúc đẩy sự tiến bộ và đóng vai trò quan trọng trong ngành công nghệ thông tin ngày nay.</w:t>
      </w:r>
    </w:p>
    <w:p w14:paraId="2386C398" w14:textId="119DC84E" w:rsidR="000718DD" w:rsidRDefault="000718DD" w:rsidP="005D2886">
      <w:pPr>
        <w:ind w:firstLine="360"/>
      </w:pPr>
      <w:r w:rsidRPr="000718DD">
        <w:t>Bài toán phân phối tài nguyên CPU cho các tiến trình là một trong những vấn đề quan trọng trong lĩnh vực hệ điều hành và quản lý tài nguyên hệ thống. Khi máy tính hoặc hệ thống có nhiều tiến trình cần thực thi, việc phân phối tài nguyên CPU một cách hiệu quả và công bằng giữa các tiến trình là rất quan trọng để đảm bảo hoạt động của hệ thống được ổn định và tối ưu.</w:t>
      </w:r>
      <w:r>
        <w:t xml:space="preserve"> </w:t>
      </w:r>
      <w:r w:rsidRPr="000718DD">
        <w:t>Bài toán này đặt ra một số vấn đề liên quan đến việc quyết định việc phân chia thời gian CPU giữa các tiến trình. Một trong những vấn đề quan trọng là việc lập lịch CPU, tức là quyết định xem tiến trình nào sẽ được thực thi trên CPU và trong khoảng thời gian nào. Mục tiêu là cung cấp sự công bằng và hiệu quả trong việc sử dụng tài nguyên CPU, đồng thời đảm bảo sự đáp ứng và độ ổn định của hệ thống.</w:t>
      </w:r>
    </w:p>
    <w:p w14:paraId="2ED24FC1" w14:textId="554A5835" w:rsidR="005C2BBA" w:rsidRDefault="000718DD" w:rsidP="005C2BBA">
      <w:pPr>
        <w:ind w:firstLine="360"/>
        <w:rPr>
          <w:b/>
          <w:bCs/>
          <w:i/>
          <w:iCs/>
        </w:rPr>
      </w:pPr>
      <w:r>
        <w:t xml:space="preserve">Chính vì tầm quan trọng to lớn nên nhóm chúng em đã chọn đề tài: </w:t>
      </w:r>
      <w:r w:rsidRPr="000718DD">
        <w:rPr>
          <w:b/>
          <w:bCs/>
          <w:i/>
          <w:iCs/>
        </w:rPr>
        <w:t>“Lịch sử ra đời, các giai đoạn phát triển của hệ điều hành Linux và các vấn đề liên quan đến bài toán phân phối tài nguyên CPU cho các tiến trình”.</w:t>
      </w:r>
      <w:r w:rsidR="005C2BBA">
        <w:rPr>
          <w:b/>
          <w:bCs/>
          <w:i/>
          <w:iCs/>
        </w:rPr>
        <w:t xml:space="preserve"> </w:t>
      </w:r>
    </w:p>
    <w:p w14:paraId="20781162" w14:textId="6660BAE4" w:rsidR="005C2BBA" w:rsidRPr="005C2BBA" w:rsidRDefault="005C2BBA" w:rsidP="005C2BBA">
      <w:pPr>
        <w:pStyle w:val="Nidungvnbn"/>
        <w:numPr>
          <w:ilvl w:val="0"/>
          <w:numId w:val="6"/>
        </w:numPr>
      </w:pPr>
      <w:r>
        <w:rPr>
          <w:b/>
          <w:bCs/>
        </w:rPr>
        <w:t>Tình hình nghiên cứu</w:t>
      </w:r>
    </w:p>
    <w:p w14:paraId="2A4209BE" w14:textId="4F630FC4" w:rsidR="000718DD" w:rsidRDefault="005C2BBA" w:rsidP="005C2BBA">
      <w:pPr>
        <w:pStyle w:val="Nidungvnbn"/>
        <w:ind w:firstLine="360"/>
      </w:pPr>
      <w:r>
        <w:t>Đối với việc tìm hiểu “Lịch sử ra đời, các giai đoạn phát triển của hệ điều hành Linux”, đã có nhiều nghiên cứu chi tiết về lịch sử và quá trình phát triển của Linux. Các tài liệu, sách và bài báo đã được xuất bản với mục đích phân tích sâu về các phiên bản Linux.</w:t>
      </w:r>
    </w:p>
    <w:p w14:paraId="66336DFA" w14:textId="2D005351" w:rsidR="005C2BBA" w:rsidRDefault="005C2BBA" w:rsidP="005C2BBA">
      <w:pPr>
        <w:pStyle w:val="Nidungvnbn"/>
        <w:ind w:firstLine="360"/>
      </w:pPr>
      <w:r>
        <w:lastRenderedPageBreak/>
        <w:t>D</w:t>
      </w:r>
      <w:r w:rsidR="000C41F9">
        <w:t xml:space="preserve">. </w:t>
      </w:r>
      <w:r>
        <w:t xml:space="preserve">Bretthauer trong bài báo </w:t>
      </w:r>
      <w:r w:rsidRPr="005C2BBA">
        <w:rPr>
          <w:i/>
          <w:iCs/>
        </w:rPr>
        <w:t>“Open Source Software: A History”</w:t>
      </w:r>
      <w:r w:rsidR="002B3CE3">
        <w:rPr>
          <w:i/>
          <w:iCs/>
        </w:rPr>
        <w:t xml:space="preserve"> </w:t>
      </w:r>
      <w:r w:rsidR="002B3CE3" w:rsidRPr="002B3CE3">
        <w:fldChar w:fldCharType="begin"/>
      </w:r>
      <w:r w:rsidR="002B3CE3" w:rsidRPr="002B3CE3">
        <w:instrText xml:space="preserve"> ADDIN EN.CITE &lt;EndNote&gt;&lt;Cite&gt;&lt;Author&gt;Bretthauer&lt;/Author&gt;&lt;Year&gt;2001&lt;/Year&gt;&lt;RecNum&gt;1&lt;/RecNum&gt;&lt;DisplayText&gt;[1]&lt;/DisplayText&gt;&lt;record&gt;&lt;rec-number&gt;1&lt;/rec-number&gt;&lt;foreign-keys&gt;&lt;key app="EN" db-id="9xw0vdww8zfrp6exvfgvt5r4d5ztr0rasdsa" timestamp="1684495415"&gt;1&lt;/key&gt;&lt;/foreign-keys&gt;&lt;ref-type name="Journal Article"&gt;17&lt;/ref-type&gt;&lt;contributors&gt;&lt;authors&gt;&lt;author&gt;Bretthauer, David&lt;/author&gt;&lt;/authors&gt;&lt;/contributors&gt;&lt;titles&gt;&lt;title&gt;Open source software: A history&lt;/title&gt;&lt;/titles&gt;&lt;dates&gt;&lt;year&gt;2001&lt;/year&gt;&lt;/dates&gt;&lt;urls&gt;&lt;/urls&gt;&lt;/record&gt;&lt;/Cite&gt;&lt;/EndNote&gt;</w:instrText>
      </w:r>
      <w:r w:rsidR="002B3CE3" w:rsidRPr="002B3CE3">
        <w:fldChar w:fldCharType="separate"/>
      </w:r>
      <w:r w:rsidR="002B3CE3" w:rsidRPr="002B3CE3">
        <w:rPr>
          <w:noProof/>
        </w:rPr>
        <w:t>[1]</w:t>
      </w:r>
      <w:r w:rsidR="002B3CE3" w:rsidRPr="002B3CE3">
        <w:fldChar w:fldCharType="end"/>
      </w:r>
      <w:r>
        <w:rPr>
          <w:i/>
          <w:iCs/>
        </w:rPr>
        <w:t xml:space="preserve"> </w:t>
      </w:r>
      <w:r w:rsidR="000C41F9">
        <w:t>đã bàn về sự phát triển</w:t>
      </w:r>
      <w:r w:rsidR="000C41F9" w:rsidRPr="000C41F9">
        <w:t xml:space="preserve"> của ba hệ điều hành: GNU, BSD và Linux, cũng như cộng đồng đã phát triển xung quanh các hệ điều hành này và một số gói phần mềm phổ biến được phát triển bằng mô hình mã nguồn mở. Nó cũng thảo luận về một số nhân vật nổi tiếng trong lĩnh vực phần mềm mã nguồn mở và xác định cả "phần mềm miễn phí" và "phần mềm mã nguồn mở".</w:t>
      </w:r>
    </w:p>
    <w:p w14:paraId="2BF382B6" w14:textId="1AE69973" w:rsidR="000C41F9" w:rsidRDefault="000C41F9" w:rsidP="005C2BBA">
      <w:pPr>
        <w:pStyle w:val="Nidungvnbn"/>
        <w:ind w:firstLine="360"/>
      </w:pPr>
      <w:r>
        <w:t>R. Hasan trong</w:t>
      </w:r>
      <w:r w:rsidR="00C75DCD">
        <w:t xml:space="preserve"> </w:t>
      </w:r>
      <w:r>
        <w:t xml:space="preserve"> bài báo “History of Linux”</w:t>
      </w:r>
      <w:r w:rsidR="002B3CE3">
        <w:t xml:space="preserve"> </w:t>
      </w:r>
      <w:r w:rsidR="002B3CE3">
        <w:fldChar w:fldCharType="begin"/>
      </w:r>
      <w:r w:rsidR="002B3CE3">
        <w:instrText xml:space="preserve"> ADDIN EN.CITE &lt;EndNote&gt;&lt;Cite&gt;&lt;Author&gt;Hasan&lt;/Author&gt;&lt;Year&gt;2002&lt;/Year&gt;&lt;RecNum&gt;2&lt;/RecNum&gt;&lt;DisplayText&gt;[2]&lt;/DisplayText&gt;&lt;record&gt;&lt;rec-number&gt;2&lt;/rec-number&gt;&lt;foreign-keys&gt;&lt;key app="EN" db-id="9xw0vdww8zfrp6exvfgvt5r4d5ztr0rasdsa" timestamp="1684495429"&gt;2&lt;/key&gt;&lt;/foreign-keys&gt;&lt;ref-type name="Generic"&gt;13&lt;/ref-type&gt;&lt;contributors&gt;&lt;authors&gt;&lt;author&gt;Hasan, Ragib&lt;/author&gt;&lt;/authors&gt;&lt;/contributors&gt;&lt;titles&gt;&lt;title&gt;History of linux&lt;/title&gt;&lt;/titles&gt;&lt;dates&gt;&lt;year&gt;2002&lt;/year&gt;&lt;/dates&gt;&lt;urls&gt;&lt;/urls&gt;&lt;/record&gt;&lt;/Cite&gt;&lt;/EndNote&gt;</w:instrText>
      </w:r>
      <w:r w:rsidR="002B3CE3">
        <w:fldChar w:fldCharType="separate"/>
      </w:r>
      <w:r w:rsidR="002B3CE3">
        <w:rPr>
          <w:noProof/>
        </w:rPr>
        <w:t>[2]</w:t>
      </w:r>
      <w:r w:rsidR="002B3CE3">
        <w:fldChar w:fldCharType="end"/>
      </w:r>
      <w:r>
        <w:t xml:space="preserve"> đã bàn chi tiết hơn về hệ điều hành Linux từ những ngày mà người sáng lập ra nó có những ý tưởng, những suy nghĩ như thế nào và dẫn tới quyết định tự mình tạo ra hệ điều hành Linux.</w:t>
      </w:r>
    </w:p>
    <w:p w14:paraId="78D0697D" w14:textId="06BA5862" w:rsidR="000C41F9" w:rsidRPr="005C2BBA" w:rsidRDefault="000C41F9" w:rsidP="005C2BBA">
      <w:pPr>
        <w:pStyle w:val="Nidungvnbn"/>
        <w:ind w:firstLine="360"/>
      </w:pPr>
      <w:r>
        <w:t>J. Aas</w:t>
      </w:r>
      <w:r w:rsidR="00C75DCD">
        <w:t xml:space="preserve"> </w:t>
      </w:r>
      <w:r w:rsidR="002B3CE3">
        <w:fldChar w:fldCharType="begin"/>
      </w:r>
      <w:r w:rsidR="002B3CE3">
        <w:instrText xml:space="preserve"> ADDIN EN.CITE &lt;EndNote&gt;&lt;Cite&gt;&lt;Author&gt;Aas&lt;/Author&gt;&lt;Year&gt;2005&lt;/Year&gt;&lt;RecNum&gt;3&lt;/RecNum&gt;&lt;DisplayText&gt;[3]&lt;/DisplayText&gt;&lt;record&gt;&lt;rec-number&gt;3&lt;/rec-number&gt;&lt;foreign-keys&gt;&lt;key app="EN" db-id="9xw0vdww8zfrp6exvfgvt5r4d5ztr0rasdsa" timestamp="1684495511"&gt;3&lt;/key&gt;&lt;/foreign-keys&gt;&lt;ref-type name="Journal Article"&gt;17&lt;/ref-type&gt;&lt;contributors&gt;&lt;authors&gt;&lt;author&gt;Aas, Josh %J Retrieved Oct&lt;/author&gt;&lt;/authors&gt;&lt;/contributors&gt;&lt;titles&gt;&lt;title&gt;Understanding the Linux 2.6. 8.1 CPU scheduler&lt;/title&gt;&lt;/titles&gt;&lt;pages&gt;1-38&lt;/pages&gt;&lt;volume&gt;16&lt;/volume&gt;&lt;dates&gt;&lt;year&gt;2005&lt;/year&gt;&lt;/dates&gt;&lt;urls&gt;&lt;/urls&gt;&lt;/record&gt;&lt;/Cite&gt;&lt;/EndNote&gt;</w:instrText>
      </w:r>
      <w:r w:rsidR="002B3CE3">
        <w:fldChar w:fldCharType="separate"/>
      </w:r>
      <w:r w:rsidR="002B3CE3">
        <w:rPr>
          <w:noProof/>
        </w:rPr>
        <w:t>[3]</w:t>
      </w:r>
      <w:r w:rsidR="002B3CE3">
        <w:fldChar w:fldCharType="end"/>
      </w:r>
      <w:r>
        <w:t xml:space="preserve"> còn đi sâu hơn vào hệ thống, các mã lệnh, giải thuật và cách mà hệ điều hành Linux được thiết lập và hoạt động như thế nào một cách đầy đủ và chi tiết nhất, giải thích lí do tại sao mà Linux vẫn được ưa chuộng từ xưa cho đến nay mặc dù đã có nhiều hệ điều hành khác nổi lên.</w:t>
      </w:r>
    </w:p>
    <w:p w14:paraId="40A4659F" w14:textId="73023843" w:rsidR="00480914" w:rsidRPr="00C55FD2" w:rsidRDefault="00C55FD2" w:rsidP="000718DD">
      <w:pPr>
        <w:pStyle w:val="Nidungvnbn"/>
        <w:ind w:firstLine="360"/>
      </w:pPr>
      <w:r>
        <w:t xml:space="preserve">Về </w:t>
      </w:r>
      <w:r w:rsidR="000718DD">
        <w:t>các thuật toán lập lịch CPU được thiết kế và triển khai để quản lý tài nguyên CPU</w:t>
      </w:r>
      <w:r>
        <w:t xml:space="preserve">, đã có nhiều bài báo và các giáo trình nói về điều này rất chi tiết, tiểu biểu như các cuốn </w:t>
      </w:r>
      <w:r w:rsidRPr="00C55FD2">
        <w:rPr>
          <w:i/>
          <w:iCs/>
        </w:rPr>
        <w:t>“Nguyên lí Hệ điều hành</w:t>
      </w:r>
      <w:r w:rsidR="00C75DCD">
        <w:rPr>
          <w:i/>
          <w:iCs/>
        </w:rPr>
        <w:t>”</w:t>
      </w:r>
      <w:r w:rsidR="002B3CE3">
        <w:rPr>
          <w:i/>
          <w:iCs/>
        </w:rPr>
        <w:fldChar w:fldCharType="begin"/>
      </w:r>
      <w:r w:rsidR="002B3CE3">
        <w:rPr>
          <w:i/>
          <w:iCs/>
        </w:rPr>
        <w:instrText xml:space="preserve"> ADDIN EN.CITE &lt;EndNote&gt;&lt;Cite&gt;&lt;Author&gt;Phương&lt;/Author&gt;&lt;Year&gt;2010&lt;/Year&gt;&lt;RecNum&gt;4&lt;/RecNum&gt;&lt;DisplayText&gt;[4]&lt;/DisplayText&gt;&lt;record&gt;&lt;rec-number&gt;4&lt;/rec-number&gt;&lt;foreign-keys&gt;&lt;key app="EN" db-id="9xw0vdww8zfrp6exvfgvt5r4d5ztr0rasdsa" timestamp="1684495624"&gt;4&lt;/key&gt;&lt;/foreign-keys&gt;&lt;ref-type name="Book"&gt;6&lt;/ref-type&gt;&lt;contributors&gt;&lt;authors&gt;&lt;author&gt;&lt;style face="normal" font="default" size="100%"&gt;H&lt;/style&gt;&lt;style face="normal" font="default" charset="163" size="100%"&gt;ồ&lt;/style&gt;&lt;style face="normal" font="default" size="100%"&gt; &lt;/style&gt;&lt;style face="normal" font="default" charset="238" size="100%"&gt;Đ&lt;/style&gt;&lt;style face="normal" font="default" charset="163" size="100%"&gt;ắ&lt;/style&gt;&lt;style face="normal" font="default" size="100%"&gt;c Ph&lt;/style&gt;&lt;style face="normal" font="default" charset="238" size="100%"&gt;ươ&lt;/style&gt;&lt;style face="normal" font="default" size="100%"&gt;ng&lt;/style&gt;&lt;/author&gt;&lt;/authors&gt;&lt;/contributors&gt;&lt;titles&gt;&lt;title&gt;&lt;style face="normal" font="default" size="100%"&gt;&amp;quot;Nguyên lý H&lt;/style&gt;&lt;style face="normal" font="default" charset="163" size="100%"&gt;ệ&lt;/style&gt;&lt;style face="normal" font="default" size="100%"&gt; &lt;/style&gt;&lt;style face="normal" font="default" charset="238" size="100%"&gt;đ&lt;/style&gt;&lt;style face="normal" font="default" size="100%"&gt;i&lt;/style&gt;&lt;style face="normal" font="default" charset="163" size="100%"&gt;ề&lt;/style&gt;&lt;style face="normal" font="default" size="100%"&gt;u hành&amp;quot;&lt;/style&gt;&lt;/title&gt;&lt;/titles&gt;&lt;dates&gt;&lt;year&gt;2010&lt;/year&gt;&lt;/dates&gt;&lt;publisher&gt;&lt;style face="normal" font="default" size="100%"&gt;NXB Giáo d&lt;/style&gt;&lt;style face="normal" font="default" charset="163" size="100%"&gt;ụ&lt;/style&gt;&lt;style face="normal" font="default" size="100%"&gt;c&lt;/style&gt;&lt;/publisher&gt;&lt;urls&gt;&lt;/urls&gt;&lt;/record&gt;&lt;/Cite&gt;&lt;/EndNote&gt;</w:instrText>
      </w:r>
      <w:r w:rsidR="002B3CE3">
        <w:rPr>
          <w:i/>
          <w:iCs/>
        </w:rPr>
        <w:fldChar w:fldCharType="separate"/>
      </w:r>
      <w:r w:rsidR="002B3CE3">
        <w:rPr>
          <w:i/>
          <w:iCs/>
          <w:noProof/>
        </w:rPr>
        <w:t>[4]</w:t>
      </w:r>
      <w:r w:rsidR="002B3CE3">
        <w:rPr>
          <w:i/>
          <w:iCs/>
        </w:rPr>
        <w:fldChar w:fldCharType="end"/>
      </w:r>
      <w:r>
        <w:rPr>
          <w:i/>
          <w:iCs/>
        </w:rPr>
        <w:t xml:space="preserve">, </w:t>
      </w:r>
      <w:r w:rsidRPr="00C55FD2">
        <w:rPr>
          <w:i/>
          <w:iCs/>
        </w:rPr>
        <w:t>“Giáo trình Hệ điều hành</w:t>
      </w:r>
      <w:r>
        <w:rPr>
          <w:i/>
          <w:iCs/>
        </w:rPr>
        <w:t>”</w:t>
      </w:r>
      <w:r w:rsidR="002B3CE3">
        <w:rPr>
          <w:i/>
          <w:iCs/>
        </w:rPr>
        <w:fldChar w:fldCharType="begin"/>
      </w:r>
      <w:r w:rsidR="002B3CE3">
        <w:rPr>
          <w:i/>
          <w:iCs/>
        </w:rPr>
        <w:instrText xml:space="preserve"> ADDIN EN.CITE &lt;EndNote&gt;&lt;Cite&gt;&lt;Author&gt;Phương&lt;/Author&gt;&lt;Year&gt;2013&lt;/Year&gt;&lt;RecNum&gt;5&lt;/RecNum&gt;&lt;DisplayText&gt;[5]&lt;/DisplayText&gt;&lt;record&gt;&lt;rec-number&gt;5&lt;/rec-number&gt;&lt;foreign-keys&gt;&lt;key app="EN" db-id="9xw0vdww8zfrp6exvfgvt5r4d5ztr0rasdsa" timestamp="1684495701"&gt;5&lt;/key&gt;&lt;/foreign-keys&gt;&lt;ref-type name="Book"&gt;6&lt;/ref-type&gt;&lt;contributors&gt;&lt;authors&gt;&lt;author&gt;&lt;style face="normal" font="default" size="100%"&gt;T&lt;/style&gt;&lt;style face="normal" font="default" charset="163" size="100%"&gt;ừ&lt;/style&gt;&lt;style face="normal" font="default" size="100%"&gt; Minh Ph&lt;/style&gt;&lt;style face="normal" font="default" charset="238" size="100%"&gt;ươ&lt;/style&gt;&lt;style face="normal" font="default" size="100%"&gt;ng&lt;/style&gt;&lt;/author&gt;&lt;/authors&gt;&lt;/contributors&gt;&lt;titles&gt;&lt;title&gt;&lt;style face="normal" font="default" size="100%"&gt;&amp;quot;Giáo trình H&lt;/style&gt;&lt;style face="normal" font="default" charset="163" size="100%"&gt;ệ&lt;/style&gt;&lt;style face="normal" font="default" size="100%"&gt; &lt;/style&gt;&lt;style face="normal" font="default" charset="238" size="100%"&gt;đ&lt;/style&gt;&lt;style face="normal" font="default" size="100%"&gt;i&lt;/style&gt;&lt;style face="normal" font="default" charset="163" size="100%"&gt;ề&lt;/style&gt;&lt;style face="normal" font="default" size="100%"&gt;u hành&amp;quot;&lt;/style&gt;&lt;/title&gt;&lt;/titles&gt;&lt;dates&gt;&lt;year&gt;2013&lt;/year&gt;&lt;/dates&gt;&lt;publisher&gt;&lt;style face="normal" font="default" size="100%"&gt;NXB H&lt;/style&gt;&lt;style face="normal" font="default" charset="163" size="100%"&gt;ọ&lt;/style&gt;&lt;style face="normal" font="default" size="100%"&gt;c vi&lt;/style&gt;&lt;style face="normal" font="default" charset="163" size="100%"&gt;ệ&lt;/style&gt;&lt;style face="normal" font="default" size="100%"&gt;n Công ngh&lt;/style&gt;&lt;style face="normal" font="default" charset="163" size="100%"&gt;ệ&lt;/style&gt;&lt;style face="normal" font="default" size="100%"&gt; B&lt;/style&gt;&lt;style face="normal" font="default" charset="238" size="100%"&gt;ư&lt;/style&gt;&lt;style face="normal" font="default" size="100%"&gt;u chính Vi&lt;/style&gt;&lt;style face="normal" font="default" charset="163" size="100%"&gt;ễ&lt;/style&gt;&lt;style face="normal" font="default" size="100%"&gt;n thông&lt;/style&gt;&lt;/publisher&gt;&lt;urls&gt;&lt;/urls&gt;&lt;/record&gt;&lt;/Cite&gt;&lt;/EndNote&gt;</w:instrText>
      </w:r>
      <w:r w:rsidR="002B3CE3">
        <w:rPr>
          <w:i/>
          <w:iCs/>
        </w:rPr>
        <w:fldChar w:fldCharType="separate"/>
      </w:r>
      <w:r w:rsidR="002B3CE3">
        <w:rPr>
          <w:i/>
          <w:iCs/>
          <w:noProof/>
        </w:rPr>
        <w:t>[5]</w:t>
      </w:r>
      <w:r w:rsidR="002B3CE3">
        <w:rPr>
          <w:i/>
          <w:iCs/>
        </w:rPr>
        <w:fldChar w:fldCharType="end"/>
      </w:r>
      <w:r>
        <w:rPr>
          <w:i/>
          <w:iCs/>
        </w:rPr>
        <w:t>,</w:t>
      </w:r>
      <w:r w:rsidR="002B3CE3">
        <w:rPr>
          <w:i/>
          <w:iCs/>
        </w:rPr>
        <w:t xml:space="preserve"> </w:t>
      </w:r>
      <w:r>
        <w:rPr>
          <w:i/>
          <w:iCs/>
        </w:rPr>
        <w:t>“Giáo trình lý thuyết hệ điều hành”</w:t>
      </w:r>
      <w:r w:rsidR="002B3CE3">
        <w:rPr>
          <w:i/>
          <w:iCs/>
        </w:rPr>
        <w:fldChar w:fldCharType="begin"/>
      </w:r>
      <w:r w:rsidR="002B3CE3">
        <w:rPr>
          <w:i/>
          <w:iCs/>
        </w:rPr>
        <w:instrText xml:space="preserve"> ADDIN EN.CITE &lt;EndNote&gt;&lt;Cite&gt;&lt;Author&gt;Tuấn&lt;/Author&gt;&lt;Year&gt;2014&lt;/Year&gt;&lt;RecNum&gt;6&lt;/RecNum&gt;&lt;DisplayText&gt;[6]&lt;/DisplayText&gt;&lt;record&gt;&lt;rec-number&gt;6&lt;/rec-number&gt;&lt;foreign-keys&gt;&lt;key app="EN" db-id="9xw0vdww8zfrp6exvfgvt5r4d5ztr0rasdsa" timestamp="1684495747"&gt;6&lt;/key&gt;&lt;/foreign-keys&gt;&lt;ref-type name="Book"&gt;6&lt;/ref-type&gt;&lt;contributors&gt;&lt;authors&gt;&lt;author&gt;&lt;style face="normal" font="default" size="100%"&gt;Nguy&lt;/style&gt;&lt;style face="normal" font="default" charset="163" size="100%"&gt;ễ&lt;/style&gt;&lt;style face="normal" font="default" size="100%"&gt;n Kim Tu&lt;/style&gt;&lt;style face="normal" font="default" charset="163" size="100%"&gt;ấ&lt;/style&gt;&lt;style face="normal" font="default" size="100%"&gt;n&lt;/style&gt;&lt;/author&gt;&lt;/authors&gt;&lt;/contributors&gt;&lt;titles&gt;&lt;title&gt;&lt;style face="normal" font="default" size="100%"&gt;&amp;quot;Giáo trình lý thuy&lt;/style&gt;&lt;style face="normal" font="default" charset="163" size="100%"&gt;ế&lt;/style&gt;&lt;style face="normal" font="default" size="100%"&gt;t H&lt;/style&gt;&lt;style face="normal" font="default" charset="163" size="100%"&gt;ệ&lt;/style&gt;&lt;style face="normal" font="default" size="100%"&gt; &lt;/style&gt;&lt;style face="normal" font="default" charset="238" size="100%"&gt;đ&lt;/style&gt;&lt;style face="normal" font="default" size="100%"&gt;i&lt;/style&gt;&lt;style face="normal" font="default" charset="163" size="100%"&gt;ề&lt;/style&gt;&lt;style face="normal" font="default" size="100%"&gt;u hành&amp;quot;&lt;/style&gt;&lt;/title&gt;&lt;/titles&gt;&lt;dates&gt;&lt;year&gt;2014&lt;/year&gt;&lt;/dates&gt;&lt;publisher&gt;&lt;style face="normal" font="default" size="100%"&gt;NXB &lt;/style&gt;&lt;style face="normal" font="default" charset="238" size="100%"&gt;Đ&lt;/style&gt;&lt;style face="normal" font="default" size="100%"&gt;HQGHN&lt;/style&gt;&lt;/publisher&gt;&lt;urls&gt;&lt;/urls&gt;&lt;/record&gt;&lt;/Cite&gt;&lt;/EndNote&gt;</w:instrText>
      </w:r>
      <w:r w:rsidR="002B3CE3">
        <w:rPr>
          <w:i/>
          <w:iCs/>
        </w:rPr>
        <w:fldChar w:fldCharType="separate"/>
      </w:r>
      <w:r w:rsidR="002B3CE3">
        <w:rPr>
          <w:i/>
          <w:iCs/>
          <w:noProof/>
        </w:rPr>
        <w:t>[6]</w:t>
      </w:r>
      <w:r w:rsidR="002B3CE3">
        <w:rPr>
          <w:i/>
          <w:iCs/>
        </w:rPr>
        <w:fldChar w:fldCharType="end"/>
      </w:r>
      <w:r>
        <w:rPr>
          <w:i/>
          <w:iCs/>
        </w:rPr>
        <w:t xml:space="preserve">, … </w:t>
      </w:r>
      <w:r>
        <w:t>chứng tỏ vấn đề liên quan đến bài toán phân phối tài nguyên CPU cho các tiến trình đều đã được nghiên cứu rất đầy đủ ở trước đó.</w:t>
      </w:r>
    </w:p>
    <w:p w14:paraId="4A2D66AE" w14:textId="09EA92D3" w:rsidR="00480914" w:rsidRPr="008F29C4" w:rsidRDefault="00480914" w:rsidP="00480914">
      <w:pPr>
        <w:pStyle w:val="Nidungvnbn"/>
        <w:numPr>
          <w:ilvl w:val="0"/>
          <w:numId w:val="6"/>
        </w:numPr>
      </w:pPr>
      <w:r w:rsidRPr="008F29C4">
        <w:rPr>
          <w:b/>
          <w:bCs/>
        </w:rPr>
        <w:t>Đối tượng nghiên cứu và phạm vi nghiên cứu</w:t>
      </w:r>
    </w:p>
    <w:p w14:paraId="070F6C64" w14:textId="2173E5E9" w:rsidR="00480914" w:rsidRDefault="00480914" w:rsidP="00480914">
      <w:pPr>
        <w:pStyle w:val="Nidungvnbn"/>
        <w:numPr>
          <w:ilvl w:val="1"/>
          <w:numId w:val="6"/>
        </w:numPr>
        <w:rPr>
          <w:b/>
          <w:bCs/>
        </w:rPr>
      </w:pPr>
      <w:r w:rsidRPr="008F29C4">
        <w:rPr>
          <w:b/>
          <w:bCs/>
        </w:rPr>
        <w:t>Đối tượng nghiên cứu</w:t>
      </w:r>
    </w:p>
    <w:p w14:paraId="7901ACD9" w14:textId="66080359" w:rsidR="000718DD" w:rsidRPr="000718DD" w:rsidRDefault="000718DD" w:rsidP="000718DD">
      <w:pPr>
        <w:pStyle w:val="Nidungvnbn"/>
        <w:numPr>
          <w:ilvl w:val="0"/>
          <w:numId w:val="18"/>
        </w:numPr>
        <w:rPr>
          <w:b/>
          <w:bCs/>
        </w:rPr>
      </w:pPr>
      <w:r>
        <w:t>Hệ điều hành Linux.</w:t>
      </w:r>
    </w:p>
    <w:p w14:paraId="1B016B9B" w14:textId="4A062A75" w:rsidR="000718DD" w:rsidRPr="000718DD" w:rsidRDefault="000718DD" w:rsidP="000718DD">
      <w:pPr>
        <w:pStyle w:val="Nidungvnbn"/>
        <w:numPr>
          <w:ilvl w:val="0"/>
          <w:numId w:val="18"/>
        </w:numPr>
        <w:rPr>
          <w:b/>
          <w:bCs/>
        </w:rPr>
      </w:pPr>
      <w:r>
        <w:t>Các giải thuật phân phối tài nguyên CPU</w:t>
      </w:r>
    </w:p>
    <w:p w14:paraId="7A2F4E23" w14:textId="69183916" w:rsidR="000718DD" w:rsidRPr="008F29C4" w:rsidRDefault="000718DD" w:rsidP="000718DD">
      <w:pPr>
        <w:pStyle w:val="Nidungvnbn"/>
        <w:numPr>
          <w:ilvl w:val="0"/>
          <w:numId w:val="18"/>
        </w:numPr>
        <w:rPr>
          <w:b/>
          <w:bCs/>
        </w:rPr>
      </w:pPr>
      <w:r>
        <w:t>Chương trình mô phỏng chiến lược hoạt động của 1 chiến lược lập lịch CPU, cụ thể ở đây là chiến lược First Come First Serve (FCFS).</w:t>
      </w:r>
    </w:p>
    <w:p w14:paraId="5C168DCC" w14:textId="775D27B3" w:rsidR="00480914" w:rsidRPr="000718DD" w:rsidRDefault="00480914" w:rsidP="00480914">
      <w:pPr>
        <w:pStyle w:val="Nidungvnbn"/>
        <w:numPr>
          <w:ilvl w:val="1"/>
          <w:numId w:val="6"/>
        </w:numPr>
      </w:pPr>
      <w:r w:rsidRPr="008F29C4">
        <w:rPr>
          <w:b/>
          <w:bCs/>
        </w:rPr>
        <w:t>Phạm vi nghiên cứu</w:t>
      </w:r>
    </w:p>
    <w:p w14:paraId="4653A481" w14:textId="18081AF5" w:rsidR="000718DD" w:rsidRDefault="000718DD" w:rsidP="000718DD">
      <w:pPr>
        <w:pStyle w:val="Nidungvnbn"/>
        <w:ind w:firstLine="360"/>
      </w:pPr>
      <w:r>
        <w:t xml:space="preserve">Đề tài sẽ chỉ tập trung nghiên cứu lí thuyết về lịch sử ra đời, các giai đoạn phát triển của hệ điều hành Linux từ trước đến nay, và các bài toán, các giải thuật cụ thể để phân phối tài nguyên trong CPU. </w:t>
      </w:r>
    </w:p>
    <w:p w14:paraId="1314F892" w14:textId="3676B953" w:rsidR="000718DD" w:rsidRPr="000718DD" w:rsidRDefault="000718DD" w:rsidP="000718DD">
      <w:pPr>
        <w:pStyle w:val="Nidungvnbn"/>
        <w:ind w:firstLine="360"/>
      </w:pPr>
      <w:r>
        <w:lastRenderedPageBreak/>
        <w:t>Do giới hạn về thời gian và kiến thức, đề tài sẽ chỉ tập trung nghiên cứu, xây dựng chương trình minh hoạ một chiến lược hoạt động của chiến lược FCFS trong phân phối tài nguyên CPU</w:t>
      </w:r>
      <w:r w:rsidR="005C2BBA">
        <w:t>.</w:t>
      </w:r>
    </w:p>
    <w:p w14:paraId="202F376F" w14:textId="73507F89" w:rsidR="00480914" w:rsidRPr="008F29C4" w:rsidRDefault="00480914" w:rsidP="00480914">
      <w:pPr>
        <w:pStyle w:val="Nidungvnbn"/>
        <w:numPr>
          <w:ilvl w:val="0"/>
          <w:numId w:val="6"/>
        </w:numPr>
      </w:pPr>
      <w:r w:rsidRPr="008F29C4">
        <w:rPr>
          <w:b/>
          <w:bCs/>
          <w:color w:val="000000"/>
          <w:shd w:val="clear" w:color="auto" w:fill="FFFFFF"/>
        </w:rPr>
        <w:t>Phương thức nghiên cứu</w:t>
      </w:r>
    </w:p>
    <w:p w14:paraId="43C1597E" w14:textId="19836736" w:rsidR="00480914" w:rsidRPr="008F29C4" w:rsidRDefault="00480914" w:rsidP="00480914">
      <w:pPr>
        <w:pStyle w:val="Nidungvnbn"/>
        <w:numPr>
          <w:ilvl w:val="1"/>
          <w:numId w:val="6"/>
        </w:numPr>
        <w:rPr>
          <w:b/>
          <w:bCs/>
        </w:rPr>
      </w:pPr>
      <w:bookmarkStart w:id="57" w:name="_Toc1593202919"/>
      <w:bookmarkStart w:id="58" w:name="_Toc2046397386"/>
      <w:r w:rsidRPr="008F29C4">
        <w:rPr>
          <w:b/>
          <w:bCs/>
        </w:rPr>
        <w:t>Phương pháp nghiên cứu lý thuyết:</w:t>
      </w:r>
      <w:bookmarkEnd w:id="57"/>
      <w:bookmarkEnd w:id="58"/>
    </w:p>
    <w:p w14:paraId="6B931FE5" w14:textId="4B97B9AF" w:rsidR="00480914" w:rsidRDefault="00480914" w:rsidP="00480914">
      <w:pPr>
        <w:pStyle w:val="ListParagraph"/>
        <w:numPr>
          <w:ilvl w:val="0"/>
          <w:numId w:val="13"/>
        </w:numPr>
      </w:pPr>
      <w:bookmarkStart w:id="59" w:name="_Toc290291437"/>
      <w:bookmarkStart w:id="60" w:name="_Toc1535475584"/>
      <w:r w:rsidRPr="008F29C4">
        <w:t xml:space="preserve">Tìm hiểu các công trình nghiên cứu liên quan. </w:t>
      </w:r>
      <w:bookmarkEnd w:id="59"/>
      <w:bookmarkEnd w:id="60"/>
    </w:p>
    <w:p w14:paraId="21F80A09" w14:textId="0A628458" w:rsidR="005C2BBA" w:rsidRPr="008F29C4" w:rsidRDefault="005C2BBA" w:rsidP="00480914">
      <w:pPr>
        <w:pStyle w:val="ListParagraph"/>
        <w:numPr>
          <w:ilvl w:val="0"/>
          <w:numId w:val="13"/>
        </w:numPr>
      </w:pPr>
      <w:r>
        <w:t>Tìm hiểu chi tiết về lịch sử của hệ điều hành Linux</w:t>
      </w:r>
    </w:p>
    <w:p w14:paraId="063B8E54" w14:textId="29AA1C9C" w:rsidR="00480914" w:rsidRPr="008F29C4" w:rsidRDefault="00480914" w:rsidP="00480914">
      <w:pPr>
        <w:pStyle w:val="ListParagraph"/>
        <w:numPr>
          <w:ilvl w:val="0"/>
          <w:numId w:val="13"/>
        </w:numPr>
      </w:pPr>
      <w:bookmarkStart w:id="61" w:name="_Toc942268172"/>
      <w:bookmarkStart w:id="62" w:name="_Toc2023161594"/>
      <w:r w:rsidRPr="008F29C4">
        <w:t xml:space="preserve">Tìm hiểu về bài toán </w:t>
      </w:r>
      <w:bookmarkEnd w:id="61"/>
      <w:bookmarkEnd w:id="62"/>
      <w:r w:rsidR="005C2BBA">
        <w:t>phân phối tài nguyên CPU</w:t>
      </w:r>
    </w:p>
    <w:p w14:paraId="0A0B1CD5" w14:textId="16FF7979" w:rsidR="00480914" w:rsidRPr="008F29C4" w:rsidRDefault="00480914" w:rsidP="00480914">
      <w:pPr>
        <w:pStyle w:val="Nidungvnbn"/>
        <w:ind w:left="720" w:firstLine="0"/>
      </w:pPr>
      <w:r w:rsidRPr="008F29C4">
        <w:rPr>
          <w:b/>
          <w:bCs/>
        </w:rPr>
        <w:t xml:space="preserve">4.2 </w:t>
      </w:r>
      <w:bookmarkStart w:id="63" w:name="_Toc1086504124"/>
      <w:bookmarkStart w:id="64" w:name="_Toc1422874105"/>
      <w:r w:rsidRPr="008F29C4">
        <w:rPr>
          <w:b/>
          <w:bCs/>
        </w:rPr>
        <w:t>Phương pháp nghiên cứu thực nghiệm</w:t>
      </w:r>
      <w:r w:rsidRPr="008F29C4">
        <w:t>:</w:t>
      </w:r>
      <w:bookmarkEnd w:id="63"/>
      <w:bookmarkEnd w:id="64"/>
    </w:p>
    <w:p w14:paraId="675DC7B5" w14:textId="00EF767C" w:rsidR="00480914" w:rsidRPr="008F29C4" w:rsidRDefault="00480914" w:rsidP="00480914">
      <w:pPr>
        <w:pStyle w:val="ListParagraph"/>
        <w:numPr>
          <w:ilvl w:val="0"/>
          <w:numId w:val="14"/>
        </w:numPr>
      </w:pPr>
      <w:bookmarkStart w:id="65" w:name="_Toc333399345"/>
      <w:bookmarkStart w:id="66" w:name="_Toc201622713"/>
      <w:r w:rsidRPr="008F29C4">
        <w:t xml:space="preserve">Tiến hành phân tích, xây dựng </w:t>
      </w:r>
      <w:bookmarkEnd w:id="65"/>
      <w:bookmarkEnd w:id="66"/>
      <w:r w:rsidR="005C2BBA">
        <w:t>chương trình và cài đặt</w:t>
      </w:r>
    </w:p>
    <w:p w14:paraId="5A651649" w14:textId="007E7BF4" w:rsidR="00480914" w:rsidRPr="008F29C4" w:rsidRDefault="00480914" w:rsidP="00480914">
      <w:pPr>
        <w:pStyle w:val="Nidungvnbn"/>
        <w:numPr>
          <w:ilvl w:val="0"/>
          <w:numId w:val="6"/>
        </w:numPr>
      </w:pPr>
      <w:r w:rsidRPr="008F29C4">
        <w:rPr>
          <w:b/>
          <w:bCs/>
          <w:color w:val="000000"/>
          <w:shd w:val="clear" w:color="auto" w:fill="FFFFFF"/>
        </w:rPr>
        <w:t xml:space="preserve">Nội dung </w:t>
      </w:r>
      <w:r w:rsidR="005C2BBA">
        <w:rPr>
          <w:b/>
          <w:bCs/>
          <w:color w:val="000000"/>
          <w:shd w:val="clear" w:color="auto" w:fill="FFFFFF"/>
        </w:rPr>
        <w:t>tiểu luận</w:t>
      </w:r>
    </w:p>
    <w:p w14:paraId="584E5BAD" w14:textId="2DEDF630" w:rsidR="00480914" w:rsidRPr="008F29C4" w:rsidRDefault="00480914" w:rsidP="00480914">
      <w:pPr>
        <w:ind w:firstLine="720"/>
        <w:rPr>
          <w:shd w:val="clear" w:color="auto" w:fill="FFFFFF"/>
        </w:rPr>
      </w:pPr>
      <w:r w:rsidRPr="008F29C4">
        <w:rPr>
          <w:shd w:val="clear" w:color="auto" w:fill="FFFFFF"/>
        </w:rPr>
        <w:t xml:space="preserve">Đề tài này gồm </w:t>
      </w:r>
      <w:r w:rsidR="005204B0">
        <w:rPr>
          <w:shd w:val="clear" w:color="auto" w:fill="FFFFFF"/>
        </w:rPr>
        <w:t>3</w:t>
      </w:r>
      <w:r w:rsidRPr="008F29C4">
        <w:rPr>
          <w:shd w:val="clear" w:color="auto" w:fill="FFFFFF"/>
        </w:rPr>
        <w:t xml:space="preserve"> chương:</w:t>
      </w:r>
    </w:p>
    <w:p w14:paraId="1D37F7D1" w14:textId="57A3E5E1" w:rsidR="00480914" w:rsidRPr="008F29C4" w:rsidRDefault="00480914" w:rsidP="00480914">
      <w:pPr>
        <w:rPr>
          <w:shd w:val="clear" w:color="auto" w:fill="FFFFFF"/>
        </w:rPr>
      </w:pPr>
      <w:r w:rsidRPr="008F29C4">
        <w:rPr>
          <w:shd w:val="clear" w:color="auto" w:fill="FFFFFF"/>
        </w:rPr>
        <w:tab/>
      </w:r>
      <w:r w:rsidRPr="008F29C4">
        <w:rPr>
          <w:b/>
          <w:bCs/>
          <w:shd w:val="clear" w:color="auto" w:fill="FFFFFF"/>
        </w:rPr>
        <w:t xml:space="preserve">Chương 1: </w:t>
      </w:r>
      <w:r w:rsidR="005204B0">
        <w:rPr>
          <w:shd w:val="clear" w:color="auto" w:fill="FFFFFF"/>
        </w:rPr>
        <w:t>Lịch sử ra đời và các giai đoạn phát triển của hệ điều hành Linux</w:t>
      </w:r>
    </w:p>
    <w:p w14:paraId="15C3DDBA" w14:textId="2BB63864" w:rsidR="00480914" w:rsidRPr="008F29C4" w:rsidRDefault="00480914" w:rsidP="00480914">
      <w:pPr>
        <w:rPr>
          <w:shd w:val="clear" w:color="auto" w:fill="FFFFFF"/>
        </w:rPr>
      </w:pPr>
      <w:r w:rsidRPr="008F29C4">
        <w:rPr>
          <w:b/>
          <w:bCs/>
          <w:shd w:val="clear" w:color="auto" w:fill="FFFFFF"/>
        </w:rPr>
        <w:tab/>
        <w:t xml:space="preserve">Chương 2: </w:t>
      </w:r>
      <w:r w:rsidR="005204B0" w:rsidRPr="00DB0D7A">
        <w:rPr>
          <w:spacing w:val="-6"/>
          <w:shd w:val="clear" w:color="auto" w:fill="FFFFFF"/>
        </w:rPr>
        <w:t>Các vấn đề liên quan đến phân phối tài nguyên CPU cho các tiến trình</w:t>
      </w:r>
    </w:p>
    <w:p w14:paraId="3A6FB5A4" w14:textId="52466262" w:rsidR="00480914" w:rsidRPr="008F29C4" w:rsidRDefault="00480914" w:rsidP="005204B0">
      <w:pPr>
        <w:rPr>
          <w:shd w:val="clear" w:color="auto" w:fill="FFFFFF"/>
        </w:rPr>
      </w:pPr>
      <w:r w:rsidRPr="008F29C4">
        <w:rPr>
          <w:b/>
          <w:bCs/>
          <w:shd w:val="clear" w:color="auto" w:fill="FFFFFF"/>
        </w:rPr>
        <w:tab/>
        <w:t xml:space="preserve">Chương 3: </w:t>
      </w:r>
      <w:r w:rsidR="005204B0">
        <w:rPr>
          <w:color w:val="000000" w:themeColor="text1"/>
        </w:rPr>
        <w:t>Chương trình mô phỏng hoạt động của chiến lược FCFS</w:t>
      </w:r>
      <w:r w:rsidRPr="008F29C4">
        <w:rPr>
          <w:shd w:val="clear" w:color="auto" w:fill="FFFFFF"/>
        </w:rPr>
        <w:br w:type="page"/>
      </w:r>
    </w:p>
    <w:p w14:paraId="1204122A" w14:textId="44AF93B7" w:rsidR="00480914" w:rsidRPr="008F29C4" w:rsidRDefault="00C55FD2" w:rsidP="00480914">
      <w:pPr>
        <w:pStyle w:val="Heading1"/>
        <w:rPr>
          <w:rFonts w:cs="Times New Roman"/>
        </w:rPr>
      </w:pPr>
      <w:bookmarkStart w:id="67" w:name="_Toc136014522"/>
      <w:r>
        <w:rPr>
          <w:rFonts w:cs="Times New Roman"/>
        </w:rPr>
        <w:lastRenderedPageBreak/>
        <w:t>LỊCH SỬ RA ĐỜI VÀ CÁC GIAI ĐOẠN PHÁT TRIỂN CỦA HỆ ĐIỀU HÀNH LINUX</w:t>
      </w:r>
      <w:bookmarkEnd w:id="67"/>
    </w:p>
    <w:p w14:paraId="097295F7" w14:textId="0300D8AD" w:rsidR="00480914" w:rsidRPr="008F29C4" w:rsidRDefault="00C55FD2" w:rsidP="00480914">
      <w:pPr>
        <w:pStyle w:val="Heading2"/>
        <w:rPr>
          <w:rFonts w:cs="Times New Roman"/>
        </w:rPr>
      </w:pPr>
      <w:bookmarkStart w:id="68" w:name="_Toc136014523"/>
      <w:r>
        <w:rPr>
          <w:rFonts w:cs="Times New Roman"/>
        </w:rPr>
        <w:t>Lịch sử ra đời của Linux</w:t>
      </w:r>
      <w:bookmarkEnd w:id="68"/>
    </w:p>
    <w:p w14:paraId="263E62AC" w14:textId="7B1DC8C6" w:rsidR="00480914" w:rsidRDefault="00C55FD2" w:rsidP="00C55FD2">
      <w:pPr>
        <w:pStyle w:val="Heading3"/>
      </w:pPr>
      <w:bookmarkStart w:id="69" w:name="_Toc136014524"/>
      <w:r>
        <w:t>Unix - tiền thân của Linux</w:t>
      </w:r>
      <w:bookmarkEnd w:id="69"/>
    </w:p>
    <w:p w14:paraId="4D0C9B22" w14:textId="1E3567A9" w:rsidR="00C55FD2" w:rsidRDefault="00C55FD2" w:rsidP="00480914">
      <w:pPr>
        <w:ind w:firstLine="720"/>
      </w:pPr>
      <w:r w:rsidRPr="00C55FD2">
        <w:t>Vào năm 1969, phòng thí nghiệm Bell Labs của AT&amp;T (một trong những nhà cung cấp dịch vụ viễn thông lớn nhất Hoa Kỳ) đã phát triển một hệ điều hành gọi là "Unix"</w:t>
      </w:r>
      <w:r w:rsidR="005E7647">
        <w:t xml:space="preserve"> </w:t>
      </w:r>
      <w:r w:rsidR="002B3CE3">
        <w:fldChar w:fldCharType="begin"/>
      </w:r>
      <w:r w:rsidR="002B3CE3">
        <w:instrText xml:space="preserve"> ADDIN EN.CITE &lt;EndNote&gt;&lt;Cite&gt;&lt;Author&gt;Hiraki&lt;/Author&gt;&lt;Year&gt;2021&lt;/Year&gt;&lt;RecNum&gt;7&lt;/RecNum&gt;&lt;DisplayText&gt;[7]&lt;/DisplayText&gt;&lt;record&gt;&lt;rec-number&gt;7&lt;/rec-number&gt;&lt;foreign-keys&gt;&lt;key app="EN" db-id="9xw0vdww8zfrp6exvfgvt5r4d5ztr0rasdsa" timestamp="1684495819"&gt;7&lt;/key&gt;&lt;/foreign-keys&gt;&lt;ref-type name="Web Page"&gt;12&lt;/ref-type&gt;&lt;contributors&gt;&lt;authors&gt;&lt;author&gt;Hiraki&lt;/author&gt;&lt;/authors&gt;&lt;/contributors&gt;&lt;titles&gt;&lt;title&gt;&lt;style face="normal" font="default" size="100%"&gt;[Series] S&lt;/style&gt;&lt;style face="normal" font="default" charset="163" size="100%"&gt;ự kỳ diệu của Linux (Phần 1: Lịch sử v&lt;/style&gt;&lt;style face="normal" font="default" size="100%"&gt;à tính &lt;/style&gt;&lt;style face="normal" font="default" charset="238" size="100%"&gt;ưu vi&lt;/style&gt;&lt;style face="normal" font="default" charset="163" size="100%"&gt;ệt của Linux)&lt;/style&gt;&lt;/title&gt;&lt;/titles&gt;&lt;volume&gt;2023&lt;/volume&gt;&lt;number&gt;May 18&lt;/number&gt;&lt;dates&gt;&lt;year&gt;2021&lt;/year&gt;&lt;/dates&gt;&lt;urls&gt;&lt;related-urls&gt;&lt;url&gt;https://spiderum.com/bai-dang/Series-Su-ky-dieu-cua-Linux-Phan-1-uju&lt;/url&gt;&lt;/related-urls&gt;&lt;/urls&gt;&lt;/record&gt;&lt;/Cite&gt;&lt;/EndNote&gt;</w:instrText>
      </w:r>
      <w:r w:rsidR="002B3CE3">
        <w:fldChar w:fldCharType="separate"/>
      </w:r>
      <w:r w:rsidR="002B3CE3">
        <w:rPr>
          <w:noProof/>
        </w:rPr>
        <w:t>[7]</w:t>
      </w:r>
      <w:r w:rsidR="002B3CE3">
        <w:fldChar w:fldCharType="end"/>
      </w:r>
      <w:r w:rsidRPr="00C55FD2">
        <w:t>. Unix ban đầu được viết bằng Assembly (Hợp ngữ), vốn khá khổ biến ở thời đó. Cần lưu ý MS-DOS được phát hành vào tận năm 1981 và 2 năm sau đó Windows mới ra đời. Đôi khi Unix được nhắc tới bởi ký tự 'X' (như trong A/UX hay Mac OS X).</w:t>
      </w:r>
    </w:p>
    <w:p w14:paraId="709331EA" w14:textId="77777777" w:rsidR="00C55FD2" w:rsidRDefault="00C55FD2" w:rsidP="00C55FD2">
      <w:pPr>
        <w:keepNext/>
        <w:jc w:val="center"/>
      </w:pPr>
      <w:r>
        <w:rPr>
          <w:noProof/>
        </w:rPr>
        <w:drawing>
          <wp:inline distT="0" distB="0" distL="0" distR="0" wp14:anchorId="0FA82EEB" wp14:editId="0522C68B">
            <wp:extent cx="3615601" cy="2015066"/>
            <wp:effectExtent l="0" t="0" r="0" b="0"/>
            <wp:docPr id="2109413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37047" cy="2027019"/>
                    </a:xfrm>
                    <a:prstGeom prst="rect">
                      <a:avLst/>
                    </a:prstGeom>
                    <a:noFill/>
                  </pic:spPr>
                </pic:pic>
              </a:graphicData>
            </a:graphic>
          </wp:inline>
        </w:drawing>
      </w:r>
    </w:p>
    <w:p w14:paraId="2BF0F92E" w14:textId="6F658924" w:rsidR="00C55FD2" w:rsidRDefault="00C55FD2" w:rsidP="00C55FD2">
      <w:pPr>
        <w:pStyle w:val="Caption"/>
      </w:pPr>
      <w:bookmarkStart w:id="70" w:name="_Toc136014467"/>
      <w:r>
        <w:t xml:space="preserve">Hình </w:t>
      </w:r>
      <w:fldSimple w:instr=" STYLEREF 1 \s ">
        <w:r w:rsidR="005E675C">
          <w:rPr>
            <w:noProof/>
          </w:rPr>
          <w:t>1</w:t>
        </w:r>
      </w:fldSimple>
      <w:r w:rsidR="005E675C">
        <w:t>.</w:t>
      </w:r>
      <w:fldSimple w:instr=" SEQ Hình \* ARABIC \s 1 ">
        <w:r w:rsidR="005E675C">
          <w:rPr>
            <w:noProof/>
          </w:rPr>
          <w:t>1</w:t>
        </w:r>
      </w:fldSimple>
      <w:r>
        <w:t xml:space="preserve"> </w:t>
      </w:r>
      <w:r w:rsidRPr="00C55FD2">
        <w:t>Giao diện của Unix Version 7, 1979 chạy trong một trình giả lập</w:t>
      </w:r>
      <w:bookmarkEnd w:id="70"/>
    </w:p>
    <w:p w14:paraId="7EBC2899" w14:textId="77777777" w:rsidR="00C55FD2" w:rsidRDefault="00C55FD2" w:rsidP="00C55FD2">
      <w:pPr>
        <w:keepNext/>
        <w:jc w:val="center"/>
      </w:pPr>
      <w:r>
        <w:rPr>
          <w:noProof/>
        </w:rPr>
        <w:drawing>
          <wp:inline distT="0" distB="0" distL="0" distR="0" wp14:anchorId="79A67EDE" wp14:editId="06F90AEB">
            <wp:extent cx="3538855" cy="2422017"/>
            <wp:effectExtent l="0" t="0" r="0" b="0"/>
            <wp:docPr id="107169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64977" cy="2439895"/>
                    </a:xfrm>
                    <a:prstGeom prst="rect">
                      <a:avLst/>
                    </a:prstGeom>
                    <a:noFill/>
                  </pic:spPr>
                </pic:pic>
              </a:graphicData>
            </a:graphic>
          </wp:inline>
        </w:drawing>
      </w:r>
    </w:p>
    <w:p w14:paraId="05DCCD89" w14:textId="1E1C4836" w:rsidR="00C55FD2" w:rsidRDefault="00C55FD2" w:rsidP="00C55FD2">
      <w:pPr>
        <w:pStyle w:val="Caption"/>
      </w:pPr>
      <w:bookmarkStart w:id="71" w:name="_Toc136014468"/>
      <w:r>
        <w:t xml:space="preserve">Hình </w:t>
      </w:r>
      <w:fldSimple w:instr=" STYLEREF 1 \s ">
        <w:r w:rsidR="005E675C">
          <w:rPr>
            <w:noProof/>
          </w:rPr>
          <w:t>1</w:t>
        </w:r>
      </w:fldSimple>
      <w:r w:rsidR="005E675C">
        <w:t>.</w:t>
      </w:r>
      <w:fldSimple w:instr=" SEQ Hình \* ARABIC \s 1 ">
        <w:r w:rsidR="005E675C">
          <w:rPr>
            <w:noProof/>
          </w:rPr>
          <w:t>2</w:t>
        </w:r>
      </w:fldSimple>
      <w:r>
        <w:t xml:space="preserve"> </w:t>
      </w:r>
      <w:r w:rsidRPr="00C55FD2">
        <w:t>Giao diện người dùng của Mac OS X 10.1, 2001 - phiên bản Mac OS đầu tiên xây dựng trên nền Unix</w:t>
      </w:r>
      <w:bookmarkEnd w:id="71"/>
    </w:p>
    <w:p w14:paraId="52D947F0" w14:textId="11B70853" w:rsidR="00C55FD2" w:rsidRDefault="00C55FD2" w:rsidP="00C55FD2">
      <w:pPr>
        <w:ind w:firstLine="720"/>
      </w:pPr>
      <w:r w:rsidRPr="00C55FD2">
        <w:lastRenderedPageBreak/>
        <w:t>Lúc đó, đĩa mềm vẫn còn là một thứ gì đó khá xa xỉ. Những chiếc máy tính thời đó đã "nhỏ gọn" hơn xưa, khi chỉ còn to bằng vài cái tủ quần áo ghép lại. Dữ liệu của chúng được nạp từ các băng từ (giống như các cuộn băng cát-xét khổng lồ), và thiết bị nhập/xuất chuẩn là các máy teletypewriter (nhìn giống như máy đánh chữ).</w:t>
      </w:r>
    </w:p>
    <w:p w14:paraId="2EF856C6" w14:textId="77777777" w:rsidR="00C55FD2" w:rsidRDefault="00C55FD2" w:rsidP="00C55FD2">
      <w:pPr>
        <w:keepNext/>
        <w:ind w:firstLine="720"/>
        <w:jc w:val="center"/>
      </w:pPr>
      <w:r>
        <w:rPr>
          <w:noProof/>
        </w:rPr>
        <w:drawing>
          <wp:inline distT="0" distB="0" distL="0" distR="0" wp14:anchorId="01FABFCF" wp14:editId="24411170">
            <wp:extent cx="4267200" cy="3198188"/>
            <wp:effectExtent l="0" t="0" r="0" b="0"/>
            <wp:docPr id="7969560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70425" cy="3200605"/>
                    </a:xfrm>
                    <a:prstGeom prst="rect">
                      <a:avLst/>
                    </a:prstGeom>
                    <a:noFill/>
                  </pic:spPr>
                </pic:pic>
              </a:graphicData>
            </a:graphic>
          </wp:inline>
        </w:drawing>
      </w:r>
    </w:p>
    <w:p w14:paraId="2F91B71C" w14:textId="781C1C51" w:rsidR="00C55FD2" w:rsidRDefault="00C55FD2" w:rsidP="00C55FD2">
      <w:pPr>
        <w:pStyle w:val="Caption"/>
      </w:pPr>
      <w:bookmarkStart w:id="72" w:name="_Toc136014469"/>
      <w:r>
        <w:t xml:space="preserve">Hình </w:t>
      </w:r>
      <w:fldSimple w:instr=" STYLEREF 1 \s ">
        <w:r w:rsidR="005E675C">
          <w:rPr>
            <w:noProof/>
          </w:rPr>
          <w:t>1</w:t>
        </w:r>
      </w:fldSimple>
      <w:r w:rsidR="005E675C">
        <w:t>.</w:t>
      </w:r>
      <w:fldSimple w:instr=" SEQ Hình \* ARABIC \s 1 ">
        <w:r w:rsidR="005E675C">
          <w:rPr>
            <w:noProof/>
          </w:rPr>
          <w:t>3</w:t>
        </w:r>
      </w:fldSimple>
      <w:r>
        <w:t xml:space="preserve"> </w:t>
      </w:r>
      <w:r w:rsidRPr="00C55FD2">
        <w:t>Máy tính PDP-7, 1965</w:t>
      </w:r>
      <w:bookmarkEnd w:id="72"/>
    </w:p>
    <w:p w14:paraId="0ED073EE" w14:textId="77777777" w:rsidR="00C55FD2" w:rsidRPr="003F1DC0" w:rsidRDefault="00C55FD2" w:rsidP="006D4DF5">
      <w:pPr>
        <w:ind w:firstLine="720"/>
      </w:pPr>
      <w:r w:rsidRPr="003F1DC0">
        <w:t>Unix được thiết kế theo hướng module hóa "do one thing and do it well", gọi là "Unix Philosophy" (Triết lý Unix):</w:t>
      </w:r>
    </w:p>
    <w:p w14:paraId="6DFC3605" w14:textId="77777777" w:rsidR="00C55FD2" w:rsidRPr="003F1DC0" w:rsidRDefault="00C55FD2" w:rsidP="006D4DF5">
      <w:pPr>
        <w:ind w:left="720"/>
        <w:rPr>
          <w:i/>
          <w:iCs/>
        </w:rPr>
      </w:pPr>
      <w:r w:rsidRPr="003F1DC0">
        <w:rPr>
          <w:i/>
          <w:iCs/>
        </w:rPr>
        <w:t>1. Làm cho mỗi chương trình làm tốt một việc. Để thực hiện một công việc mới, hãy xây dựng lại từ đầu thay vì làm phức tạp các chương trình cũ bằng cách thêm các "tính năng" mới.</w:t>
      </w:r>
    </w:p>
    <w:p w14:paraId="7FB13F5F" w14:textId="77777777" w:rsidR="00C55FD2" w:rsidRPr="003F1DC0" w:rsidRDefault="00C55FD2" w:rsidP="006D4DF5">
      <w:pPr>
        <w:ind w:left="720"/>
        <w:rPr>
          <w:i/>
          <w:iCs/>
        </w:rPr>
      </w:pPr>
      <w:r w:rsidRPr="003F1DC0">
        <w:rPr>
          <w:i/>
          <w:iCs/>
        </w:rPr>
        <w:t>2. Mong đợi đầu ra của mọi chương trình trở thành đầu vào của một chương trình khác, chưa được biết đến. Đừng làm lộn xộn đầu ra với thông tin không liên quan. Tránh nghiêm ngặt các định dạng đầu vào dạng cột hoặc nhị phân. Đừng nhấn mạnh vào đầu vào tương tác.</w:t>
      </w:r>
    </w:p>
    <w:p w14:paraId="4DD90C88" w14:textId="77777777" w:rsidR="00C55FD2" w:rsidRPr="003F1DC0" w:rsidRDefault="00C55FD2" w:rsidP="006D4DF5">
      <w:pPr>
        <w:ind w:left="720"/>
        <w:rPr>
          <w:i/>
          <w:iCs/>
        </w:rPr>
      </w:pPr>
      <w:r w:rsidRPr="003F1DC0">
        <w:rPr>
          <w:i/>
          <w:iCs/>
        </w:rPr>
        <w:t>3. Thiết kế và xây dựng phần mềm, thậm chí cả hệ điều hành, để dùng thử sớm, lý tưởng nhất là trong vòng vài tuần. Đừng ngần ngại vứt bỏ những phần vụng về và xây dựng lại chúng.</w:t>
      </w:r>
    </w:p>
    <w:p w14:paraId="1AC2A256" w14:textId="77777777" w:rsidR="00C55FD2" w:rsidRPr="003F1DC0" w:rsidRDefault="00C55FD2" w:rsidP="006D4DF5">
      <w:pPr>
        <w:ind w:left="720"/>
        <w:rPr>
          <w:i/>
          <w:iCs/>
        </w:rPr>
      </w:pPr>
      <w:r w:rsidRPr="003F1DC0">
        <w:rPr>
          <w:i/>
          <w:iCs/>
        </w:rPr>
        <w:lastRenderedPageBreak/>
        <w:t>4. Ưu tiên sử dụng các công cụ hơn là trợ giúp không có kỹ năng để giảm bớt công việc lập trình, ngay cả khi bạn phải đi đường vòng để xây dựng các công cụ và mong muốn vứt bỏ một số trong số chúng sau khi sử dụng xong.</w:t>
      </w:r>
    </w:p>
    <w:p w14:paraId="37DA8A6B" w14:textId="77777777" w:rsidR="00C55FD2" w:rsidRPr="003F1DC0" w:rsidRDefault="00C55FD2" w:rsidP="006D4DF5">
      <w:pPr>
        <w:ind w:firstLine="360"/>
      </w:pPr>
      <w:r w:rsidRPr="003F1DC0">
        <w:t>Năm 1971, Unix đã được viết lại bằng ngôn ngữ C. Thực ra C ban đầu sinh ra để viết các phần mềm ứng dụng cho Unix.</w:t>
      </w:r>
    </w:p>
    <w:p w14:paraId="55FD0828" w14:textId="77777777" w:rsidR="00C55FD2" w:rsidRPr="003F1DC0" w:rsidRDefault="00C55FD2" w:rsidP="006D4DF5">
      <w:pPr>
        <w:ind w:firstLine="360"/>
      </w:pPr>
      <w:r w:rsidRPr="003F1DC0">
        <w:t>Do Luật Chống độc quyền của chính phủ Mỹ, AT&amp;T bị buộc phải công bố mã nguồn của Unix cho bất cứ người nào có nhu cầu. Kết quả là Unix đã phát triển nhanh chóng, được các tổ chức học thuật và doanh nghiệp sử dụng rộng rãi. Các nhánh lớn của Unix có thể kể đến như:</w:t>
      </w:r>
    </w:p>
    <w:p w14:paraId="672EC5D7" w14:textId="7DFAC2ED" w:rsidR="00C55FD2" w:rsidRPr="003F1DC0" w:rsidRDefault="00C55FD2" w:rsidP="006D4DF5">
      <w:pPr>
        <w:pStyle w:val="ListParagraph"/>
        <w:numPr>
          <w:ilvl w:val="0"/>
          <w:numId w:val="14"/>
        </w:numPr>
      </w:pPr>
      <w:r w:rsidRPr="003F1DC0">
        <w:t>Berkeley Software Distribution (BSD): được phát triển bởi Đại học California, Berkeley. BSD là một trong các nhánh lớn nhất của Unix còn sống tới hiện nay. BSD là nền tảng cốt lõi của các hệ điều hành Apple hiện đại như macOS, iOS, tvOS, …, firmware của các hệ máy console như PS4, Nintendo Switch, …</w:t>
      </w:r>
    </w:p>
    <w:p w14:paraId="0868A4BF" w14:textId="7FF761D4" w:rsidR="00C55FD2" w:rsidRPr="003F1DC0" w:rsidRDefault="00C55FD2" w:rsidP="006D4DF5">
      <w:pPr>
        <w:pStyle w:val="ListParagraph"/>
        <w:numPr>
          <w:ilvl w:val="0"/>
          <w:numId w:val="14"/>
        </w:numPr>
      </w:pPr>
      <w:r w:rsidRPr="003F1DC0">
        <w:t>Ngoài ra, chúng ta còn có Xenix (Microsoft), SunOS/Solaris (Sun Microsystems, hiện nay là Oracle), AIX (IBM), ...</w:t>
      </w:r>
    </w:p>
    <w:p w14:paraId="3184EC7C" w14:textId="77777777" w:rsidR="00C55FD2" w:rsidRPr="003F1DC0" w:rsidRDefault="00C55FD2" w:rsidP="006D4DF5">
      <w:pPr>
        <w:ind w:firstLine="360"/>
      </w:pPr>
      <w:r w:rsidRPr="003F1DC0">
        <w:t>Cần nói thêm một tí, các phần mềm hệ thống trong Unix có thể được đơn giản hóa (một cách rất đơn giản) thành 2 phần chính: kernel (hạt nhân) và bộ các công cụ hệ thống (system utilities, bao gồm các lệnh ls, cat, awk, find, grep, cd, shell, ...). Qua các phần mềm hệ thống (đang xét đến riêng nhóm này), người dùng có thể ra lệnh cho hạt nhân của hệ điều hành điều khiển phần cứng của máy tính để thực hiện các tác vụ tính toán cần thiết.</w:t>
      </w:r>
    </w:p>
    <w:p w14:paraId="53711442" w14:textId="77777777" w:rsidR="00C55FD2" w:rsidRPr="003F1DC0" w:rsidRDefault="00C55FD2" w:rsidP="006D4DF5">
      <w:pPr>
        <w:ind w:firstLine="360"/>
      </w:pPr>
      <w:r w:rsidRPr="003F1DC0">
        <w:t>Năm 1984, lệnh chống độc quyền đối với AT&amp;T đã kết thúc, nên họ đã biến Unix trở thành một phần mềm độc quyền (mã nguồn đóng) để kinh doanh.</w:t>
      </w:r>
    </w:p>
    <w:p w14:paraId="3422FF32" w14:textId="77777777" w:rsidR="00C55FD2" w:rsidRPr="003F1DC0" w:rsidRDefault="00C55FD2" w:rsidP="006D4DF5">
      <w:pPr>
        <w:ind w:firstLine="360"/>
      </w:pPr>
      <w:r w:rsidRPr="003F1DC0">
        <w:t>Một năm trước đó (1983), một dự án phần mềm miễn phí là GNU Project (viết tắt đệ quy của GNU is Not Unix) đã được thiết lập bởi Richard Stallman nhằm mục đích viết ra một hệ điều hành tương thích hoàn toàn với Unix (gọi là Unix-like, hay "tương tự Unix"), toàn bộ được cấu thành bởi các phần mềm miễn phí (và mã nguồn mở). </w:t>
      </w:r>
    </w:p>
    <w:p w14:paraId="3DA4E520" w14:textId="77777777" w:rsidR="00C55FD2" w:rsidRPr="003F1DC0" w:rsidRDefault="00C55FD2" w:rsidP="006D4DF5">
      <w:pPr>
        <w:ind w:firstLine="360"/>
      </w:pPr>
      <w:r w:rsidRPr="003F1DC0">
        <w:t xml:space="preserve">Cần nhấn mạnh lại là GNU và các hệ điều hành Unix-like khác không phải là Unix mà chỉ được thiết kế dựa trên khung sườn của Unix. Nghĩa là, mục tiêu của dự án GNU là viết lại hoàn toàn một hệ điều hành có cấu trúc và hành vi "ăn theo" hệ điều </w:t>
      </w:r>
      <w:r w:rsidRPr="003F1DC0">
        <w:lastRenderedPageBreak/>
        <w:t>hành Unix (bao gồm bộ công cụ cốt lõi như ls, cat, awk, find, grep, cd, ...) mà không kế thừa từ mã nguồn của Unix gốc như các hệ điều hành BSD, AIX, .... Do đó, GNU là một hệ điều hành POSIX-compliant.</w:t>
      </w:r>
    </w:p>
    <w:p w14:paraId="79F6CCCC" w14:textId="77777777" w:rsidR="00C55FD2" w:rsidRDefault="00C55FD2" w:rsidP="006D4DF5">
      <w:pPr>
        <w:ind w:firstLine="360"/>
      </w:pPr>
      <w:r w:rsidRPr="003F1DC0">
        <w:t>Năm 1987, một giáo sư khoa học máy tính tên là Andrew S. Tanenbaum đã viết một hệ điều hành Unix-like tối giản tên là MINIX nhắm đến đối tượng các sinh viên muốn tìm hiểu về hệ điều hành. Tuy nhiên, nó bị giới hạn chỉ được sử dụng trong môi trường giáo dục.</w:t>
      </w:r>
    </w:p>
    <w:p w14:paraId="0C1B9597" w14:textId="77777777" w:rsidR="00C55FD2" w:rsidRDefault="00C55FD2" w:rsidP="006D4DF5">
      <w:pPr>
        <w:ind w:firstLine="360"/>
      </w:pPr>
      <w:r w:rsidRPr="003F1DC0">
        <w:t>Đầu những năm 90, đa phần các chương trình cơ bản của GNU Project như trình biên dịch, bộ thư viện, trình soạn thảo văn bản, command line shell, ... đã hoàn thiện. GNU chỉ còn thiếu một kernel tương thích với Unix để có thể tạo thành một hệ điều hành hoàn chỉnh. Kernel mà họ đang viết cho hệ điều hành này, gọi là GNU Hurd, đang lâm vào bế tắc.</w:t>
      </w:r>
    </w:p>
    <w:p w14:paraId="5858C777" w14:textId="5C91449E" w:rsidR="00C55FD2" w:rsidRPr="00C55FD2" w:rsidRDefault="00C55FD2" w:rsidP="006D4DF5">
      <w:pPr>
        <w:ind w:firstLine="360"/>
      </w:pPr>
      <w:r w:rsidRPr="003F1DC0">
        <w:t xml:space="preserve">Cần phải nói thêm, </w:t>
      </w:r>
      <w:r w:rsidR="006D4DF5">
        <w:t>G</w:t>
      </w:r>
      <w:r w:rsidRPr="003F1DC0">
        <w:t>++, trình biên dịch C++ được sử dụng phổ biến nhất hiện nay là một thành phần của GCC, viết tắt của GNU Compiler Collection (trước kia là GNU C Compiler).</w:t>
      </w:r>
    </w:p>
    <w:p w14:paraId="67C04446" w14:textId="48BE16C2" w:rsidR="00480914" w:rsidRPr="008F29C4" w:rsidRDefault="006D4DF5" w:rsidP="000E3BCB">
      <w:pPr>
        <w:pStyle w:val="Heading3"/>
      </w:pPr>
      <w:bookmarkStart w:id="73" w:name="_Toc136014525"/>
      <w:r>
        <w:t>Linux</w:t>
      </w:r>
      <w:bookmarkEnd w:id="73"/>
    </w:p>
    <w:p w14:paraId="7AF900E5" w14:textId="4AD3CC73" w:rsidR="006D4DF5" w:rsidRDefault="006D4DF5" w:rsidP="006D4DF5">
      <w:pPr>
        <w:ind w:firstLine="720"/>
      </w:pPr>
      <w:r>
        <w:t>Năm 1991, một chàng sinh viên trẻ đang học tại Đại học Helsinki (Phần Lan) tên là Linus Torvalds cảm thấy rất hứng thú với các thể loại hệ điều hành, đặc biệt là MINIX. Nhưng anh này cảm thấy khá bức xúc vì MINIX bị giới hạn chỉ được dùng trong môi trường giáo dục nên đã chơi lớn, viết ra luôn một kernel của riêng mình, và gọi nó là Linux</w:t>
      </w:r>
      <w:r w:rsidR="002B3CE3">
        <w:t xml:space="preserve"> </w:t>
      </w:r>
      <w:r w:rsidR="002B3CE3">
        <w:fldChar w:fldCharType="begin"/>
      </w:r>
      <w:r w:rsidR="002B3CE3">
        <w:instrText xml:space="preserve"> ADDIN EN.CITE &lt;EndNote&gt;&lt;Cite&gt;&lt;Author&gt;Nguyễn&lt;/Author&gt;&lt;Year&gt;2018&lt;/Year&gt;&lt;RecNum&gt;8&lt;/RecNum&gt;&lt;DisplayText&gt;[8]&lt;/DisplayText&gt;&lt;record&gt;&lt;rec-number&gt;8&lt;/rec-number&gt;&lt;foreign-keys&gt;&lt;key app="EN" db-id="9xw0vdww8zfrp6exvfgvt5r4d5ztr0rasdsa" timestamp="1684495895"&gt;8&lt;/key&gt;&lt;/foreign-keys&gt;&lt;ref-type name="Web Page"&gt;12&lt;/ref-type&gt;&lt;contributors&gt;&lt;authors&gt;&lt;author&gt;&lt;style face="normal" font="default" charset="238" size="100%"&gt;Đ&lt;/style&gt;&lt;style face="normal" font="default" size="100%"&gt;ang Nguy&lt;/style&gt;&lt;style face="normal" font="default" charset="163" size="100%"&gt;ễ&lt;/style&gt;&lt;style face="normal" font="default" size="100%"&gt;n&lt;/style&gt;&lt;/author&gt;&lt;/authors&gt;&lt;/contributors&gt;&lt;titles&gt;&lt;title&gt;&lt;style face="normal" font="default" size="100%"&gt;L&lt;/style&gt;&lt;style face="normal" font="default" charset="163" size="100%"&gt;ị&lt;/style&gt;&lt;style face="normal" font="default" size="100%"&gt;ch s&lt;/style&gt;&lt;style face="normal" font="default" charset="163" size="100%"&gt;ử&lt;/style&gt;&lt;style face="normal" font="default" size="100%"&gt; v&lt;/style&gt;&lt;style face="normal" font="default" charset="163" size="100%"&gt;ề&lt;/style&gt;&lt;style face="normal" font="default" size="100%"&gt; h&lt;/style&gt;&lt;style face="normal" font="default" charset="163" size="100%"&gt;ệ&lt;/style&gt;&lt;style face="normal" font="default" size="100%"&gt; &lt;/style&gt;&lt;style face="normal" font="default" charset="238" size="100%"&gt;đ&lt;/style&gt;&lt;style face="normal" font="default" size="100%"&gt;i&lt;/style&gt;&lt;style face="normal" font="default" charset="163" size="100%"&gt;ề&lt;/style&gt;&lt;style face="normal" font="default" size="100%"&gt;u hành Linux&lt;/style&gt;&lt;/title&gt;&lt;/titles&gt;&lt;volume&gt;2023&lt;/volume&gt;&lt;number&gt;May 18&lt;/number&gt;&lt;dates&gt;&lt;year&gt;2018&lt;/year&gt;&lt;/dates&gt;&lt;urls&gt;&lt;related-urls&gt;&lt;url&gt;https://blogd.net/linux/lich-su-he-dieu-hanh-linux/&lt;/url&gt;&lt;/related-urls&gt;&lt;/urls&gt;&lt;/record&gt;&lt;/Cite&gt;&lt;/EndNote&gt;</w:instrText>
      </w:r>
      <w:r w:rsidR="002B3CE3">
        <w:fldChar w:fldCharType="separate"/>
      </w:r>
      <w:r w:rsidR="002B3CE3">
        <w:rPr>
          <w:noProof/>
        </w:rPr>
        <w:t>[8]</w:t>
      </w:r>
      <w:r w:rsidR="002B3CE3">
        <w:fldChar w:fldCharType="end"/>
      </w:r>
      <w:r>
        <w:t>.</w:t>
      </w:r>
    </w:p>
    <w:p w14:paraId="3DA43CB7" w14:textId="77777777" w:rsidR="006D4DF5" w:rsidRDefault="006D4DF5" w:rsidP="006D4DF5">
      <w:pPr>
        <w:ind w:firstLine="720"/>
      </w:pPr>
      <w:r>
        <w:t>Thời gian đầu, Linux sử dụng các phần mềm hệ thống từ dự án MINIX. Tuy nhiên khi đã có được nền tảng vững chắc, Linus, với sự trợ giúp của các lập trình viên, đã quyết định tích hợp các chương trình trong dự án GNU với kernel Linux của mình để tạo nên một hệ điều hành hoàn chỉnh, được phát hành với giấy phép GNU GPL, đảm bảo cho người dùng cuối tự do chạy, nghiên cứu, sửa đổi và chia sẻ các phần mềm.</w:t>
      </w:r>
    </w:p>
    <w:p w14:paraId="60BA0521" w14:textId="77777777" w:rsidR="006D4DF5" w:rsidRDefault="006D4DF5" w:rsidP="006D4DF5">
      <w:pPr>
        <w:ind w:firstLine="720"/>
      </w:pPr>
      <w:r>
        <w:t xml:space="preserve">Hệ điều hành hoàn chỉnh được cấu thành bởi kernel Linux và bộ phần mềm GNU được gọi là Hệ điều hành GNU/Linux, mà hiện nay thường được gọi tắt là Linux. Thực tế, Linux không phải là hệ điều hành mà chỉ là cái lõi bên trong mà thôi. </w:t>
      </w:r>
      <w:r>
        <w:lastRenderedPageBreak/>
        <w:t xml:space="preserve">Tất cả các "lệnh Linux" như cd, ls, cat, find, ... thực chất là các lệnh của bộ công cụ GNU. Nói chính xác hơn, đây là các lệnh của của tiêu chuẩn POSIX, được implement (triển khai) bởi dự án GNU. Các lệnh này sau đó mới giao tiếp với kernel (hạt nhân) của hệ điều hành, là Linux để ra lệnh cho phần cứng thực hiện các tác vụ cần thiết. </w:t>
      </w:r>
    </w:p>
    <w:p w14:paraId="547F5F9A" w14:textId="5B63BC39" w:rsidR="00480914" w:rsidRDefault="006D4DF5" w:rsidP="006D4DF5">
      <w:pPr>
        <w:ind w:firstLine="720"/>
      </w:pPr>
      <w:r>
        <w:t>Cái lõi Linux đó có thể kết hợp với các bộ phần mềm khác để tạo ra các hệ điều hành khác nhau, ví dụ như Android được kết hợp từ kernel Linux và các thành phần khác do Google (ban đầu là Công ty Android) phát triển, không dùng các phần mềm từ bộ GNU. Có nghĩa là, Android cũng có các lệnh cd, ls, cat, ... nhưng các lệnh đó không phải là các lệnh của bộ công cụ GNU, mà là các lệnh của một bộ công cụ tên là toybox do Google phát triển. Toybox chỉ bao gồm một số lệnh cơ bản của tiêu chuẩn Unix nên rõ ràng không thể làm việc đầy đủ như một máy tính Linux thực thụ được, dù bản thân Android  có thể được xem là một Linux distro (Linux Foundation và Google đều đồng ý về cách gọi này).</w:t>
      </w:r>
    </w:p>
    <w:p w14:paraId="36326F84" w14:textId="77777777" w:rsidR="006D4DF5" w:rsidRDefault="006D4DF5" w:rsidP="006D4DF5">
      <w:pPr>
        <w:keepNext/>
        <w:ind w:firstLine="720"/>
        <w:jc w:val="center"/>
      </w:pPr>
      <w:r>
        <w:rPr>
          <w:noProof/>
        </w:rPr>
        <w:drawing>
          <wp:inline distT="0" distB="0" distL="0" distR="0" wp14:anchorId="7959EC43" wp14:editId="2906DE2F">
            <wp:extent cx="5639435" cy="3169920"/>
            <wp:effectExtent l="0" t="0" r="0" b="0"/>
            <wp:docPr id="1637699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9435" cy="3169920"/>
                    </a:xfrm>
                    <a:prstGeom prst="rect">
                      <a:avLst/>
                    </a:prstGeom>
                    <a:noFill/>
                  </pic:spPr>
                </pic:pic>
              </a:graphicData>
            </a:graphic>
          </wp:inline>
        </w:drawing>
      </w:r>
    </w:p>
    <w:p w14:paraId="63716DD8" w14:textId="5015867A" w:rsidR="006D4DF5" w:rsidRPr="008F29C4" w:rsidRDefault="006D4DF5" w:rsidP="006D4DF5">
      <w:pPr>
        <w:pStyle w:val="Caption"/>
      </w:pPr>
      <w:bookmarkStart w:id="74" w:name="_Toc136014470"/>
      <w:r>
        <w:t xml:space="preserve">Hình </w:t>
      </w:r>
      <w:fldSimple w:instr=" STYLEREF 1 \s ">
        <w:r w:rsidR="005E675C">
          <w:rPr>
            <w:noProof/>
          </w:rPr>
          <w:t>1</w:t>
        </w:r>
      </w:fldSimple>
      <w:r w:rsidR="005E675C">
        <w:t>.</w:t>
      </w:r>
      <w:fldSimple w:instr=" SEQ Hình \* ARABIC \s 1 ">
        <w:r w:rsidR="005E675C">
          <w:rPr>
            <w:noProof/>
          </w:rPr>
          <w:t>4</w:t>
        </w:r>
      </w:fldSimple>
      <w:r>
        <w:t xml:space="preserve"> </w:t>
      </w:r>
      <w:r w:rsidR="000E3BCB">
        <w:t>G</w:t>
      </w:r>
      <w:r w:rsidR="000E3BCB" w:rsidRPr="000E3BCB">
        <w:t xml:space="preserve">iản đồ </w:t>
      </w:r>
      <w:r w:rsidR="000E3BCB">
        <w:t>về sử ra đời của Linux</w:t>
      </w:r>
      <w:r w:rsidR="000E3BCB" w:rsidRPr="000E3BCB">
        <w:t>, nhưng không giới hạn đến các nhánh chính của Unix. Trong đó Linux không phải là "cháu ruột" (một nhánh chính thức) của Unix mà chỉ là "con nhận nuôi" (có thiết kế tương tự) mà thôi.</w:t>
      </w:r>
      <w:bookmarkEnd w:id="74"/>
    </w:p>
    <w:p w14:paraId="1B4B53C9" w14:textId="505CCA3D" w:rsidR="00480914" w:rsidRPr="008F29C4" w:rsidRDefault="000E3BCB" w:rsidP="00480914">
      <w:pPr>
        <w:pStyle w:val="Heading2"/>
        <w:rPr>
          <w:rFonts w:cs="Times New Roman"/>
        </w:rPr>
      </w:pPr>
      <w:bookmarkStart w:id="75" w:name="_Toc136014526"/>
      <w:r>
        <w:rPr>
          <w:rFonts w:cs="Times New Roman"/>
        </w:rPr>
        <w:lastRenderedPageBreak/>
        <w:t>Các giai đoạn phát triển của hệ điều hành</w:t>
      </w:r>
      <w:bookmarkEnd w:id="75"/>
      <w:r>
        <w:rPr>
          <w:rFonts w:cs="Times New Roman"/>
        </w:rPr>
        <w:tab/>
      </w:r>
    </w:p>
    <w:p w14:paraId="42DA9510" w14:textId="77777777" w:rsidR="000E3BCB" w:rsidRDefault="000E3BCB" w:rsidP="000E3BCB">
      <w:pPr>
        <w:pStyle w:val="Nidungvnbn"/>
      </w:pPr>
      <w:r>
        <w:t>Tháng 9/1991, phiên bản Linux 0.01, phiên bản Linux đầu tiên được Torvalds công bố. Tháng 10/1991 phiên bản Linux 0.02 ra đời.</w:t>
      </w:r>
    </w:p>
    <w:p w14:paraId="5695570F" w14:textId="77777777" w:rsidR="000E3BCB" w:rsidRDefault="000E3BCB" w:rsidP="000E3BCB">
      <w:pPr>
        <w:pStyle w:val="Nidungvnbn"/>
      </w:pPr>
      <w:r>
        <w:t>Năm 1992, Torvals đã quyết định phát hành Linux dưới dạng mã nguồn mở của giấy phép GPL ( giấy phép phần mềm miễn phí ), cho phép tất cả mọi người có quyền download về để xem mã nguồn để cùng phát triển. Quyết định đã giúp hệ điều hành Linux phổ biến như ngày nay.</w:t>
      </w:r>
    </w:p>
    <w:p w14:paraId="1AA79C4D" w14:textId="77777777" w:rsidR="000E3BCB" w:rsidRDefault="000E3BCB" w:rsidP="000E3BCB">
      <w:pPr>
        <w:pStyle w:val="Nidungvnbn"/>
        <w:keepNext/>
        <w:jc w:val="center"/>
      </w:pPr>
      <w:r>
        <w:t>Năm 1993, Slackware là hệ điều hành đầu tiên phát triển dựa trên mã nguồn Linux ra đời. Slackware là một trong những hệ điều hành Linux đầu tiên và có tuổi đời lâu nhất hiện nay. Phiên bản mới nhất của Slackware được công bố vào tháng 5/2010.</w:t>
      </w:r>
      <w:r>
        <w:rPr>
          <w:noProof/>
        </w:rPr>
        <w:drawing>
          <wp:inline distT="0" distB="0" distL="0" distR="0" wp14:anchorId="787F5F2C" wp14:editId="45B4DCA9">
            <wp:extent cx="2859405" cy="2133600"/>
            <wp:effectExtent l="0" t="0" r="0" b="0"/>
            <wp:docPr id="20532755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9405" cy="2133600"/>
                    </a:xfrm>
                    <a:prstGeom prst="rect">
                      <a:avLst/>
                    </a:prstGeom>
                    <a:noFill/>
                  </pic:spPr>
                </pic:pic>
              </a:graphicData>
            </a:graphic>
          </wp:inline>
        </w:drawing>
      </w:r>
    </w:p>
    <w:p w14:paraId="4993B5CA" w14:textId="175E302D" w:rsidR="00480914" w:rsidRDefault="000E3BCB" w:rsidP="000E3BCB">
      <w:pPr>
        <w:pStyle w:val="Caption"/>
      </w:pPr>
      <w:bookmarkStart w:id="76" w:name="_Toc136014471"/>
      <w:r>
        <w:t xml:space="preserve">Hình </w:t>
      </w:r>
      <w:fldSimple w:instr=" STYLEREF 1 \s ">
        <w:r w:rsidR="005E675C">
          <w:rPr>
            <w:noProof/>
          </w:rPr>
          <w:t>1</w:t>
        </w:r>
      </w:fldSimple>
      <w:r w:rsidR="005E675C">
        <w:t>.</w:t>
      </w:r>
      <w:fldSimple w:instr=" SEQ Hình \* ARABIC \s 1 ">
        <w:r w:rsidR="005E675C">
          <w:rPr>
            <w:noProof/>
          </w:rPr>
          <w:t>5</w:t>
        </w:r>
      </w:fldSimple>
      <w:r>
        <w:t xml:space="preserve"> Hệ điều hành Slackware được phát triển dựa trên mã nguồn Linux</w:t>
      </w:r>
      <w:bookmarkEnd w:id="76"/>
    </w:p>
    <w:p w14:paraId="3499096D" w14:textId="77777777" w:rsidR="000E3BCB" w:rsidRDefault="000E3BCB" w:rsidP="000E3BCB">
      <w:pPr>
        <w:ind w:firstLine="720"/>
      </w:pPr>
      <w:r>
        <w:t>Ngày 14/3/1994, sau 3 năm miệt mài, Torvalds cho ra mắt phiên bản hoàn thiện đầu tiên, Linux 1.0 với 176.250 dòng lệnh. Sau 1 năm, phiên bản 1.2 ra mắt với 310.950 dòng lệnh.</w:t>
      </w:r>
    </w:p>
    <w:p w14:paraId="6E0B6E97" w14:textId="77777777" w:rsidR="000E3BCB" w:rsidRDefault="000E3BCB" w:rsidP="000E3BCB">
      <w:pPr>
        <w:ind w:firstLine="720"/>
      </w:pPr>
      <w:r>
        <w:t>Ngày 3/11/1994, Red Hat Linux phiên bản 1.0 được giới thiệu. Đây là một trong những hệ điều hành được thương mại hóa đầu tiên dựa trên Linux.</w:t>
      </w:r>
    </w:p>
    <w:p w14:paraId="2938F2C7" w14:textId="479E8872" w:rsidR="000E3BCB" w:rsidRDefault="000E3BCB" w:rsidP="000E3BCB">
      <w:pPr>
        <w:ind w:firstLine="720"/>
      </w:pPr>
      <w:r>
        <w:t>Năm 1996, Linus Torvalds ghé thăm công viên hải dương học. Ông đã quyết định sử dụng hình ảnh chú chim cánh cụt để làm biểu tượng chính thức của Linux</w:t>
      </w:r>
    </w:p>
    <w:p w14:paraId="15C6A8CD" w14:textId="77777777" w:rsidR="000E3BCB" w:rsidRDefault="000E3BCB" w:rsidP="000E3BCB">
      <w:pPr>
        <w:keepNext/>
        <w:ind w:firstLine="720"/>
        <w:jc w:val="center"/>
      </w:pPr>
      <w:r>
        <w:rPr>
          <w:noProof/>
        </w:rPr>
        <w:lastRenderedPageBreak/>
        <w:drawing>
          <wp:inline distT="0" distB="0" distL="0" distR="0" wp14:anchorId="1E6253FB" wp14:editId="176B5BEF">
            <wp:extent cx="2877820" cy="1676400"/>
            <wp:effectExtent l="0" t="0" r="0" b="0"/>
            <wp:docPr id="2671099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7820" cy="1676400"/>
                    </a:xfrm>
                    <a:prstGeom prst="rect">
                      <a:avLst/>
                    </a:prstGeom>
                    <a:noFill/>
                  </pic:spPr>
                </pic:pic>
              </a:graphicData>
            </a:graphic>
          </wp:inline>
        </w:drawing>
      </w:r>
    </w:p>
    <w:p w14:paraId="16868786" w14:textId="52B7D9D6" w:rsidR="000E3BCB" w:rsidRDefault="000E3BCB" w:rsidP="000E3BCB">
      <w:pPr>
        <w:pStyle w:val="Caption"/>
      </w:pPr>
      <w:bookmarkStart w:id="77" w:name="_Toc136014472"/>
      <w:r>
        <w:t xml:space="preserve">Hình </w:t>
      </w:r>
      <w:fldSimple w:instr=" STYLEREF 1 \s ">
        <w:r w:rsidR="005E675C">
          <w:rPr>
            <w:noProof/>
          </w:rPr>
          <w:t>1</w:t>
        </w:r>
      </w:fldSimple>
      <w:r w:rsidR="005E675C">
        <w:t>.</w:t>
      </w:r>
      <w:fldSimple w:instr=" SEQ Hình \* ARABIC \s 1 ">
        <w:r w:rsidR="005E675C">
          <w:rPr>
            <w:noProof/>
          </w:rPr>
          <w:t>6</w:t>
        </w:r>
      </w:fldSimple>
      <w:r>
        <w:t xml:space="preserve"> Biểu tượng chính thức của Linux</w:t>
      </w:r>
      <w:bookmarkEnd w:id="77"/>
    </w:p>
    <w:p w14:paraId="4634B0EF" w14:textId="77777777" w:rsidR="0033601F" w:rsidRDefault="0033601F" w:rsidP="0033601F">
      <w:pPr>
        <w:ind w:firstLine="720"/>
      </w:pPr>
      <w:r>
        <w:t>Năm 1998, Linux bắt đầu được các tập đoàn công nghệ quan tâm và đầu tư để phát triển. Nổi bật là IBM đã đầu tư hàng tỉ USD để phát triển các dịch vụ và phần mềm trên nền tảng Linux. Ngoài IBM, còn có Compaq và Oracle cũng bắt đầu đầu tư và phát triển hê điều hành Linux.</w:t>
      </w:r>
    </w:p>
    <w:p w14:paraId="6E749EC8" w14:textId="77777777" w:rsidR="0033601F" w:rsidRDefault="0033601F" w:rsidP="0033601F">
      <w:pPr>
        <w:ind w:firstLine="720"/>
      </w:pPr>
      <w:r>
        <w:t>Năm 2000-2005, Linus Torvalds được xuất hiện trên trang bìa của tạp chí về kinh tế BusinessWeek, với câu chuyện về sự thành công của hệ điều hành Linux. Giai đoạn này là thời kỳ Linux trở thành một trong những hệ điều hành phổ biến nhất trên thế giới. Nhiều doanh nghiệp và tổ chức chính phủ đã chuyển sang sử dụng Linux như một giải pháp cho hệ thống máy chủ của họ.</w:t>
      </w:r>
    </w:p>
    <w:p w14:paraId="0AFC5652" w14:textId="77777777" w:rsidR="0033601F" w:rsidRDefault="0033601F" w:rsidP="0033601F">
      <w:pPr>
        <w:ind w:firstLine="720"/>
      </w:pPr>
      <w:r>
        <w:t>Năm 2006-2011: Là thời kỳ phát triển các tính năng mới cho Linux, như hệ thống file ext4, phát triển của Ubuntu và Fedora, sự ra đời của Android.</w:t>
      </w:r>
    </w:p>
    <w:p w14:paraId="0D883E6A" w14:textId="77777777" w:rsidR="0033601F" w:rsidRDefault="0033601F" w:rsidP="0033601F">
      <w:r>
        <w:t>Năm 2012-2017: Phát triển của các công nghệ mới như OpenStack, Docker và các ứng dụng điện toán đám mây, điều này đã giúp Linux trở thành một trong những nền tảng quan trọng nhất cho các ứng dụng đám mây và máy chủ.</w:t>
      </w:r>
    </w:p>
    <w:p w14:paraId="3ECF2BF2" w14:textId="77777777" w:rsidR="0033601F" w:rsidRDefault="0033601F" w:rsidP="0033601F">
      <w:pPr>
        <w:ind w:firstLine="720"/>
      </w:pPr>
      <w:r>
        <w:t>Năm 2018-nay: Giai đoạn hiện tại của Linux đang tập trung vào các công nghệ mới như học sâu, trí tuệ nhân tạo, IoT và các giải pháp an ninh. Linux vẫn tiếp tục là hệ điều hành phổ biến nhất trên thế giới và được sử dụng trong nhiều lĩnh vực khác nhau như máy chủ, đám mây, điện toán viễn thông và máy tính nhúng.</w:t>
      </w:r>
    </w:p>
    <w:p w14:paraId="3AFFD6E7" w14:textId="2CD5A8AC" w:rsidR="0033601F" w:rsidRPr="0033601F" w:rsidRDefault="0033601F" w:rsidP="0033601F">
      <w:pPr>
        <w:ind w:firstLine="720"/>
      </w:pPr>
      <w:r>
        <w:t>Tính đến hiện tại, Linux đã có rất nhiều phiên bản khác nhau, được xây dựng và phát triển riêng biệt bởi các công ty phần mềm và các cá nhân. Nổi bật trong số đó chính là hệ điều hành di động Android của Google, hiện là một trong những hệ điều hành thông dụng nhất hiện nay.</w:t>
      </w:r>
    </w:p>
    <w:p w14:paraId="5535C32D" w14:textId="3E6283E9" w:rsidR="00480914" w:rsidRPr="008F29C4" w:rsidRDefault="00280B5C" w:rsidP="00480914">
      <w:pPr>
        <w:pStyle w:val="Heading1"/>
        <w:rPr>
          <w:rFonts w:cs="Times New Roman"/>
        </w:rPr>
      </w:pPr>
      <w:bookmarkStart w:id="78" w:name="_Toc136014527"/>
      <w:bookmarkEnd w:id="14"/>
      <w:bookmarkEnd w:id="21"/>
      <w:r>
        <w:rPr>
          <w:rFonts w:cs="Times New Roman"/>
        </w:rPr>
        <w:lastRenderedPageBreak/>
        <w:t>CÁC VẤN ĐỀ LIÊN QUAN ĐẾN BÀI TOÁN PHÂN PHỐI TÀI NGUYÊN CPU CHO CÁC TIẾN TRÌNH</w:t>
      </w:r>
      <w:bookmarkEnd w:id="78"/>
    </w:p>
    <w:p w14:paraId="0B6644BF" w14:textId="647CA313" w:rsidR="00480914" w:rsidRDefault="00280B5C" w:rsidP="00480914">
      <w:pPr>
        <w:pStyle w:val="Heading2"/>
        <w:rPr>
          <w:rFonts w:cs="Times New Roman"/>
        </w:rPr>
      </w:pPr>
      <w:bookmarkStart w:id="79" w:name="_Toc136014528"/>
      <w:r>
        <w:rPr>
          <w:rFonts w:cs="Times New Roman"/>
        </w:rPr>
        <w:t>Khái quát về bài toán</w:t>
      </w:r>
      <w:bookmarkEnd w:id="79"/>
    </w:p>
    <w:p w14:paraId="7453BE8B" w14:textId="6350CF66" w:rsidR="00280B5C" w:rsidRDefault="00280B5C" w:rsidP="0065360B">
      <w:pPr>
        <w:ind w:firstLine="720"/>
      </w:pPr>
      <w:r w:rsidRPr="00280B5C">
        <w:t xml:space="preserve">Bài toán phân phối tài nguyên CPU </w:t>
      </w:r>
      <w:r w:rsidR="008E1ACA">
        <w:fldChar w:fldCharType="begin">
          <w:fldData xml:space="preserve">PEVuZE5vdGU+PENpdGU+PEF1dGhvcj5UaeG6v248L0F1dGhvcj48WWVhcj4yMDE3PC9ZZWFyPjxS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</w:fldData>
        </w:fldChar>
      </w:r>
      <w:r w:rsidR="00564B3B">
        <w:instrText xml:space="preserve"> ADDIN EN.CITE </w:instrText>
      </w:r>
      <w:r w:rsidR="00564B3B">
        <w:fldChar w:fldCharType="begin">
          <w:fldData xml:space="preserve">PEVuZE5vdGU+PENpdGU+PEF1dGhvcj5UaeG6v248L0F1dGhvcj48WWVhcj4yMDE3PC9ZZWFyPjxS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</w:fldData>
        </w:fldChar>
      </w:r>
      <w:r w:rsidR="00564B3B">
        <w:instrText xml:space="preserve"> ADDIN EN.CITE.DATA </w:instrText>
      </w:r>
      <w:r w:rsidR="00564B3B">
        <w:fldChar w:fldCharType="end"/>
      </w:r>
      <w:r w:rsidR="008E1ACA">
        <w:fldChar w:fldCharType="separate"/>
      </w:r>
      <w:r w:rsidR="00564B3B">
        <w:rPr>
          <w:noProof/>
        </w:rPr>
        <w:t>[9, 10]</w:t>
      </w:r>
      <w:r w:rsidR="008E1ACA">
        <w:fldChar w:fldCharType="end"/>
      </w:r>
      <w:r w:rsidR="002B3CE3">
        <w:t xml:space="preserve"> </w:t>
      </w:r>
      <w:r w:rsidRPr="00280B5C">
        <w:t>cho các tiến trình là một vấn đề quan trọng trong hệ thống máy tính. Khi có nhiều tiến trình chạy cùng lúc trên một máy tính, hệ thống phải phân chia tài nguyên CPU một cách hiệu quả để đảm bảo tính ổn định và tối ưu hóa hiệu suất của các tiến trình đang chạy. Sau đây là một số vấn đề liên quan đến bài toán phân phối tài nguyên CPU:</w:t>
      </w:r>
    </w:p>
    <w:p w14:paraId="530B940D" w14:textId="77777777" w:rsidR="00280B5C" w:rsidRPr="00280B5C" w:rsidRDefault="00280B5C" w:rsidP="00280B5C">
      <w:pPr>
        <w:pStyle w:val="ListParagraph"/>
        <w:numPr>
          <w:ilvl w:val="0"/>
          <w:numId w:val="19"/>
        </w:numPr>
      </w:pPr>
      <w:r w:rsidRPr="00280B5C">
        <w:t>Lập lịch tiến trình: Hệ điều hành phải quyết định xem tiến trình nào được thực thi trước, tiến trình nào được thực thi sau đó. Các thuật toán lập lịch có thể được sử dụng để phân phối tài nguyên CPU cho các tiến trình. Một số thuật toán lập lịch phổ biến bao gồm Round Robin, Priority Scheduling, và Shortest Job First.</w:t>
      </w:r>
    </w:p>
    <w:p w14:paraId="658A86C0" w14:textId="77777777" w:rsidR="00280B5C" w:rsidRPr="003F1DC0" w:rsidRDefault="00280B5C" w:rsidP="00280B5C">
      <w:pPr>
        <w:numPr>
          <w:ilvl w:val="0"/>
          <w:numId w:val="19"/>
        </w:numPr>
        <w:spacing w:after="100" w:afterAutospacing="1"/>
      </w:pPr>
      <w:r w:rsidRPr="003F1DC0">
        <w:t>Thời gian chờ đợi: Thời gian chờ đợi của các tiến trình có thể ảnh hưởng đến hiệu suất của hệ thống. Nếu một tiến trình phải chờ đợi quá lâu để có được tài nguyên CPU, nó có thể làm giảm hiệu suất của hệ thống. Vì vậy, hệ thống phải có cơ chế phân phối tài nguyên CPU sao cho các tiến trình được thực thi một cách nhanh chóng và hiệu quả.</w:t>
      </w:r>
    </w:p>
    <w:p w14:paraId="1E3B706D" w14:textId="77777777" w:rsidR="00280B5C" w:rsidRPr="003F1DC0" w:rsidRDefault="00280B5C" w:rsidP="00280B5C">
      <w:pPr>
        <w:numPr>
          <w:ilvl w:val="0"/>
          <w:numId w:val="19"/>
        </w:numPr>
        <w:spacing w:after="100" w:afterAutospacing="1"/>
      </w:pPr>
      <w:r w:rsidRPr="003F1DC0">
        <w:t>Tối ưu hiệu suất: Tối ưu hiệu suất của các tiến trình đang chạy là một yếu tố quan trọng trong bài toán phân phối tài nguyên CPU. Hệ thống phải sử dụng các thuật toán phân phối tài nguyên CPU sao cho các tiến trình có thể chạy với tốc độ cao nhất mà không làm giảm hiệu suất của hệ thống.</w:t>
      </w:r>
    </w:p>
    <w:p w14:paraId="6B372FF8" w14:textId="77777777" w:rsidR="00280B5C" w:rsidRPr="003F1DC0" w:rsidRDefault="00280B5C" w:rsidP="00280B5C">
      <w:pPr>
        <w:numPr>
          <w:ilvl w:val="0"/>
          <w:numId w:val="19"/>
        </w:numPr>
        <w:spacing w:after="100" w:afterAutospacing="1"/>
      </w:pPr>
      <w:r w:rsidRPr="003F1DC0">
        <w:t>Đồng bộ hóa tiến trình: Đồng bộ hóa tiến trình là một yếu tố khác cần được xem xét trong bài toán phân phối tài nguyên CPU. Các tiến trình phải được đồng bộ hóa để tránh xung đột và đảm bảo tính ổn định của hệ thống.</w:t>
      </w:r>
    </w:p>
    <w:p w14:paraId="091165D6" w14:textId="77777777" w:rsidR="00280B5C" w:rsidRPr="003F1DC0" w:rsidRDefault="00280B5C" w:rsidP="00280B5C">
      <w:pPr>
        <w:numPr>
          <w:ilvl w:val="0"/>
          <w:numId w:val="19"/>
        </w:numPr>
        <w:spacing w:after="100" w:afterAutospacing="1"/>
      </w:pPr>
      <w:r w:rsidRPr="003F1DC0">
        <w:t>Khối lượng tài nguyên CPU: Khối lượng tài nguyên CPU được yêu cầu bởi các tiến trình khác nhau có thể khác nhau. Các tiến trình yêu cầu nhiều tài nguyên CPU hơn có thể ảnh hưởng đến các tiến trình khác và làm giảm hiệu suất của hệ thống. Hệ thống cần phân phối tài nguyên CPU sao cho các tiến trình được cung cấp đủ tài nguyên để hoạt động hiệu quả.</w:t>
      </w:r>
    </w:p>
    <w:p w14:paraId="1A174CFB" w14:textId="77777777" w:rsidR="00280B5C" w:rsidRPr="003F1DC0" w:rsidRDefault="00280B5C" w:rsidP="00280B5C">
      <w:pPr>
        <w:numPr>
          <w:ilvl w:val="0"/>
          <w:numId w:val="19"/>
        </w:numPr>
        <w:spacing w:after="100" w:afterAutospacing="1"/>
      </w:pPr>
      <w:r w:rsidRPr="003F1DC0">
        <w:lastRenderedPageBreak/>
        <w:t>Tối ưu hóa tiến trình đang chạy: Các tiến trình đang chạy có thể được tối ưu hóa để sử dụng tài nguyên CPU một cách hiệu quả hơn. Ví dụ, các tiến trình có thể được phân tích để tìm ra các phần của mã hoặc các thao tác được thực hiện một cách chậm chạp, từ đó cải thiện hiệu suất của chúng. Điều này có thể được thực hiện bằng cách sử dụng các công cụ phân tích và tối ưu hóa mã như Compiler Optimization hoặc Profilers.</w:t>
      </w:r>
    </w:p>
    <w:p w14:paraId="0E8E4794" w14:textId="77777777" w:rsidR="00280B5C" w:rsidRPr="003F1DC0" w:rsidRDefault="00280B5C" w:rsidP="00280B5C">
      <w:pPr>
        <w:numPr>
          <w:ilvl w:val="0"/>
          <w:numId w:val="19"/>
        </w:numPr>
        <w:spacing w:after="100" w:afterAutospacing="1"/>
      </w:pPr>
      <w:r w:rsidRPr="003F1DC0">
        <w:t>Tài nguyên khác: Bên cạnh tài nguyên CPU, hệ thống cũng cần phân phối các tài nguyên khác như bộ nhớ, băng thông mạng và bộ xử lý đồ họa (GPU) để đảm bảo hiệu suất của các tiến trình. Sự cân bằng tài nguyên giữa các thành phần khác nhau của hệ thống cũng là một yếu tố quan trọng trong bài toán phân phối tài nguyên.</w:t>
      </w:r>
    </w:p>
    <w:p w14:paraId="4A07F229" w14:textId="07A4B553" w:rsidR="00280B5C" w:rsidRDefault="00280B5C" w:rsidP="00280B5C">
      <w:pPr>
        <w:numPr>
          <w:ilvl w:val="0"/>
          <w:numId w:val="19"/>
        </w:numPr>
        <w:spacing w:after="100" w:afterAutospacing="1"/>
      </w:pPr>
      <w:r w:rsidRPr="003F1DC0">
        <w:t>Tác động của ảo hóa: Khi sử dụng công nghệ ảo hóa, bài toán phân phối tài nguyên CPU trở nên phức tạp hơn. Việc phân phối tài nguyên CPU cho các máy ảo và các tiến trình chạy trong các máy ảo khác nhau cần được cân nhắc cẩn thận để đảm bảo tính ổn định và hiệu suất của hệ thống.</w:t>
      </w:r>
    </w:p>
    <w:p w14:paraId="602A60AA" w14:textId="156C27F3" w:rsidR="0065360B" w:rsidRPr="00280B5C" w:rsidRDefault="0065360B" w:rsidP="0065360B">
      <w:pPr>
        <w:spacing w:after="100" w:afterAutospacing="1"/>
        <w:ind w:firstLine="720"/>
      </w:pPr>
      <w:r w:rsidRPr="0065360B">
        <w:t>Trên đây là một số vấn đề liên quan đến bài toán phân phối tài nguyên CPU cho các tiến trình. Để giải quyết bài toán này, cần sử dụng các công cụ và thuật toán phân phối tài nguyên CPU phù hợp để đảm bảo tính ổn định và tối ưu hóa hiệu suất của hệ thống</w:t>
      </w:r>
      <w:r>
        <w:t>.</w:t>
      </w:r>
    </w:p>
    <w:p w14:paraId="14B9FE1B" w14:textId="100D41FC" w:rsidR="00480914" w:rsidRPr="008F29C4" w:rsidRDefault="00280B5C" w:rsidP="00480914">
      <w:pPr>
        <w:pStyle w:val="Heading2"/>
        <w:rPr>
          <w:rFonts w:cs="Times New Roman"/>
        </w:rPr>
      </w:pPr>
      <w:bookmarkStart w:id="80" w:name="_Toc136014529"/>
      <w:r>
        <w:rPr>
          <w:rFonts w:cs="Times New Roman"/>
        </w:rPr>
        <w:t>Các thuật toán phân phối tài nguyên CPU</w:t>
      </w:r>
      <w:bookmarkEnd w:id="80"/>
    </w:p>
    <w:p w14:paraId="3E55FE51" w14:textId="2C56BD5B" w:rsidR="00480914" w:rsidRPr="008F29C4" w:rsidRDefault="00280B5C" w:rsidP="00480914">
      <w:pPr>
        <w:pStyle w:val="Heading3"/>
        <w:rPr>
          <w:rFonts w:ascii="Times New Roman" w:hAnsi="Times New Roman" w:cs="Times New Roman"/>
        </w:rPr>
      </w:pPr>
      <w:bookmarkStart w:id="81" w:name="_Toc136014530"/>
      <w:r>
        <w:rPr>
          <w:rFonts w:ascii="Times New Roman" w:hAnsi="Times New Roman" w:cs="Times New Roman"/>
        </w:rPr>
        <w:t>First Come First Serve</w:t>
      </w:r>
      <w:bookmarkEnd w:id="81"/>
    </w:p>
    <w:p w14:paraId="66A9D1B2" w14:textId="358A362D" w:rsidR="00280B5C" w:rsidRDefault="00280B5C" w:rsidP="0065360B">
      <w:pPr>
        <w:ind w:firstLine="360"/>
      </w:pPr>
      <w:r>
        <w:t xml:space="preserve">Trong thuật toán này, độ ưu tiên phục vụ tiến trình căn cứ vào thời điểm hình thành tiến trình. Hàng đợi các tiến trình được tổ chức theo kiểu </w:t>
      </w:r>
      <w:r w:rsidR="0065360B">
        <w:t>FCFS</w:t>
      </w:r>
      <w:r>
        <w:t xml:space="preserve">. Mọi tiến trình đều được phục vụ theo trình tự xuất hiện cho đến khi kết thúc hoặc bị ngắt. Ưu điểm của thuật toán này là giờ CPU không bị phân phối lại (không bị ngắt) và chi phí thực hiện thấp nhất (vì không phải thay đổi thứ tự ưu tiên phục vụ, thứ tự ưu tiên là thứ tự của tiến trình trong hàng đợi). Nhược điểm của thuật toán là thời gian trung bình chờ phục </w:t>
      </w:r>
      <w:r>
        <w:lastRenderedPageBreak/>
        <w:t>vụ của các tiến trình là như nhau (không kể tiến trình ngắn hay dài), do đó dẫn tới ba điểm sau:</w:t>
      </w:r>
    </w:p>
    <w:p w14:paraId="1BDE917A" w14:textId="77560B81" w:rsidR="00280B5C" w:rsidRDefault="00280B5C" w:rsidP="0065360B">
      <w:pPr>
        <w:pStyle w:val="ListParagraph"/>
        <w:numPr>
          <w:ilvl w:val="0"/>
          <w:numId w:val="22"/>
        </w:numPr>
      </w:pPr>
      <w:r>
        <w:t>Thời gian chờ trung bình sẽ tăng vô hạn khi hệ thống tiếp cận tới hạn khả năng phục vụ của mình.</w:t>
      </w:r>
    </w:p>
    <w:p w14:paraId="447FB9CE" w14:textId="732F2FBF" w:rsidR="00280B5C" w:rsidRDefault="00280B5C" w:rsidP="0065360B">
      <w:pPr>
        <w:pStyle w:val="ListParagraph"/>
        <w:numPr>
          <w:ilvl w:val="0"/>
          <w:numId w:val="22"/>
        </w:numPr>
      </w:pPr>
      <w:r>
        <w:t>Nếu độ phát tán thời gian thực hiện tiến trình tăng thì thời gian chờ đợi trung bình cũng tăng theo</w:t>
      </w:r>
    </w:p>
    <w:p w14:paraId="2270F1CF" w14:textId="01068EC6" w:rsidR="0065360B" w:rsidRDefault="00280B5C" w:rsidP="0065360B">
      <w:pPr>
        <w:pStyle w:val="ListParagraph"/>
        <w:numPr>
          <w:ilvl w:val="0"/>
          <w:numId w:val="22"/>
        </w:numPr>
      </w:pPr>
      <w:r>
        <w:t>Khi có tiến trình dài, ít bị ngắt thì các tiến trình khác phải chờ đợi lâu hơn.</w:t>
      </w:r>
    </w:p>
    <w:p w14:paraId="57604D71" w14:textId="6732FF3E" w:rsidR="0065360B" w:rsidRPr="0065360B" w:rsidRDefault="0065360B" w:rsidP="0065360B">
      <w:pPr>
        <w:ind w:firstLine="360"/>
        <w:rPr>
          <w:b/>
          <w:bCs/>
        </w:rPr>
      </w:pPr>
      <w:r w:rsidRPr="0065360B">
        <w:rPr>
          <w:b/>
          <w:bCs/>
        </w:rPr>
        <w:t>Ví dụ:</w:t>
      </w:r>
    </w:p>
    <w:tbl>
      <w:tblPr>
        <w:tblW w:w="8559" w:type="dxa"/>
        <w:tblInd w:w="360" w:type="dxa"/>
        <w:shd w:val="clear" w:color="auto" w:fill="FFFFFF"/>
        <w:tblCellMar>
          <w:top w:w="15" w:type="dxa"/>
          <w:left w:w="15" w:type="dxa"/>
          <w:bottom w:w="15" w:type="dxa"/>
          <w:right w:w="15" w:type="dxa"/>
        </w:tblCellMar>
        <w:tblLook w:val="04A0" w:firstRow="1" w:lastRow="0" w:firstColumn="1" w:lastColumn="0" w:noHBand="0" w:noVBand="1"/>
      </w:tblPr>
      <w:tblGrid>
        <w:gridCol w:w="2232"/>
        <w:gridCol w:w="3132"/>
        <w:gridCol w:w="3195"/>
      </w:tblGrid>
      <w:tr w:rsidR="0065360B" w:rsidRPr="003F1DC0" w14:paraId="3DD5AE5E" w14:textId="77777777" w:rsidTr="004E5394">
        <w:trPr>
          <w:trHeight w:val="414"/>
          <w:tblHeader/>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B30F9D7" w14:textId="77777777" w:rsidR="0065360B" w:rsidRPr="003F1DC0" w:rsidRDefault="0065360B" w:rsidP="004E5394">
            <w:pPr>
              <w:spacing w:after="100" w:afterAutospacing="1"/>
              <w:rPr>
                <w:b/>
                <w:bCs/>
              </w:rPr>
            </w:pPr>
            <w:r w:rsidRPr="003F1DC0">
              <w:rPr>
                <w:b/>
                <w:bCs/>
              </w:rPr>
              <w:t>Tiến trình</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00ED88AC" w14:textId="77777777" w:rsidR="0065360B" w:rsidRPr="003F1DC0" w:rsidRDefault="0065360B" w:rsidP="004E5394">
            <w:pPr>
              <w:spacing w:after="100" w:afterAutospacing="1"/>
              <w:rPr>
                <w:b/>
                <w:bCs/>
              </w:rPr>
            </w:pPr>
            <w:r w:rsidRPr="003F1DC0">
              <w:rPr>
                <w:b/>
                <w:bCs/>
              </w:rPr>
              <w:t>Thời điểm vào</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3A0E09D" w14:textId="77777777" w:rsidR="0065360B" w:rsidRPr="003F1DC0" w:rsidRDefault="0065360B" w:rsidP="004E5394">
            <w:pPr>
              <w:spacing w:after="100" w:afterAutospacing="1"/>
              <w:rPr>
                <w:b/>
                <w:bCs/>
              </w:rPr>
            </w:pPr>
            <w:r w:rsidRPr="003F1DC0">
              <w:rPr>
                <w:b/>
                <w:bCs/>
              </w:rPr>
              <w:t>Thời gian xử lí</w:t>
            </w:r>
          </w:p>
        </w:tc>
      </w:tr>
      <w:tr w:rsidR="0065360B" w:rsidRPr="003F1DC0" w14:paraId="34A66580" w14:textId="77777777" w:rsidTr="004E5394">
        <w:trPr>
          <w:trHeight w:val="414"/>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98F2E7E" w14:textId="77777777" w:rsidR="0065360B" w:rsidRPr="003F1DC0" w:rsidRDefault="0065360B" w:rsidP="004E5394">
            <w:pPr>
              <w:spacing w:after="100" w:afterAutospacing="1"/>
            </w:pPr>
            <w:r w:rsidRPr="003F1DC0">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4F76DF2" w14:textId="77777777" w:rsidR="0065360B" w:rsidRPr="003F1DC0" w:rsidRDefault="0065360B" w:rsidP="004E5394">
            <w:pPr>
              <w:spacing w:after="100" w:afterAutospacing="1"/>
            </w:pPr>
            <w:r w:rsidRPr="003F1DC0">
              <w:t>0</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3418C0B" w14:textId="77777777" w:rsidR="0065360B" w:rsidRPr="003F1DC0" w:rsidRDefault="0065360B" w:rsidP="004E5394">
            <w:pPr>
              <w:spacing w:after="100" w:afterAutospacing="1"/>
            </w:pPr>
            <w:r w:rsidRPr="003F1DC0">
              <w:t>24</w:t>
            </w:r>
          </w:p>
        </w:tc>
      </w:tr>
      <w:tr w:rsidR="0065360B" w:rsidRPr="003F1DC0" w14:paraId="57EAA8C0" w14:textId="77777777" w:rsidTr="004E5394">
        <w:trPr>
          <w:trHeight w:val="414"/>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E90C1BA" w14:textId="77777777" w:rsidR="0065360B" w:rsidRPr="003F1DC0" w:rsidRDefault="0065360B" w:rsidP="004E5394">
            <w:pPr>
              <w:spacing w:after="100" w:afterAutospacing="1"/>
            </w:pPr>
            <w:r w:rsidRPr="003F1DC0">
              <w:t>P2</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26501CB" w14:textId="77777777" w:rsidR="0065360B" w:rsidRPr="003F1DC0" w:rsidRDefault="0065360B" w:rsidP="004E5394">
            <w:pPr>
              <w:spacing w:after="100" w:afterAutospacing="1"/>
            </w:pPr>
            <w:r w:rsidRPr="003F1DC0">
              <w:t>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802A116" w14:textId="77777777" w:rsidR="0065360B" w:rsidRPr="003F1DC0" w:rsidRDefault="0065360B" w:rsidP="004E5394">
            <w:pPr>
              <w:spacing w:after="100" w:afterAutospacing="1"/>
            </w:pPr>
            <w:r w:rsidRPr="003F1DC0">
              <w:t>3</w:t>
            </w:r>
          </w:p>
        </w:tc>
      </w:tr>
      <w:tr w:rsidR="0065360B" w:rsidRPr="003F1DC0" w14:paraId="172967BF" w14:textId="77777777" w:rsidTr="004E5394">
        <w:trPr>
          <w:trHeight w:val="414"/>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058ACD5" w14:textId="77777777" w:rsidR="0065360B" w:rsidRPr="003F1DC0" w:rsidRDefault="0065360B" w:rsidP="004E5394">
            <w:pPr>
              <w:spacing w:after="100" w:afterAutospacing="1"/>
            </w:pPr>
            <w:r w:rsidRPr="003F1DC0">
              <w:t>P3</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4EB5479" w14:textId="77777777" w:rsidR="0065360B" w:rsidRPr="003F1DC0" w:rsidRDefault="0065360B" w:rsidP="004E5394">
            <w:pPr>
              <w:spacing w:after="100" w:afterAutospacing="1"/>
            </w:pPr>
            <w:r w:rsidRPr="003F1DC0">
              <w:t>2</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31491C8" w14:textId="77777777" w:rsidR="0065360B" w:rsidRPr="003F1DC0" w:rsidRDefault="0065360B" w:rsidP="004E5394">
            <w:pPr>
              <w:spacing w:after="100" w:afterAutospacing="1"/>
            </w:pPr>
            <w:r w:rsidRPr="003F1DC0">
              <w:t>3</w:t>
            </w:r>
          </w:p>
        </w:tc>
      </w:tr>
    </w:tbl>
    <w:p w14:paraId="647AC3B5" w14:textId="3064EC9A" w:rsidR="0065360B" w:rsidRPr="003F1DC0" w:rsidRDefault="0065360B" w:rsidP="0065360B">
      <w:pPr>
        <w:spacing w:before="240" w:after="100" w:afterAutospacing="1"/>
        <w:ind w:firstLine="720"/>
      </w:pPr>
      <w:r w:rsidRPr="003F1DC0">
        <w:t>Thứ tự cấp phát tiến trình:</w:t>
      </w:r>
    </w:p>
    <w:tbl>
      <w:tblPr>
        <w:tblW w:w="8569" w:type="dxa"/>
        <w:tblInd w:w="360" w:type="dxa"/>
        <w:shd w:val="clear" w:color="auto" w:fill="FFFFFF"/>
        <w:tblCellMar>
          <w:top w:w="15" w:type="dxa"/>
          <w:left w:w="15" w:type="dxa"/>
          <w:bottom w:w="15" w:type="dxa"/>
          <w:right w:w="15" w:type="dxa"/>
        </w:tblCellMar>
        <w:tblLook w:val="04A0" w:firstRow="1" w:lastRow="0" w:firstColumn="1" w:lastColumn="0" w:noHBand="0" w:noVBand="1"/>
      </w:tblPr>
      <w:tblGrid>
        <w:gridCol w:w="4114"/>
        <w:gridCol w:w="1127"/>
        <w:gridCol w:w="1127"/>
        <w:gridCol w:w="2201"/>
      </w:tblGrid>
      <w:tr w:rsidR="0065360B" w:rsidRPr="003F1DC0" w14:paraId="7D63966A" w14:textId="77777777" w:rsidTr="004E5394">
        <w:trPr>
          <w:trHeight w:val="399"/>
          <w:tblHeader/>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4B2D6D0" w14:textId="77777777" w:rsidR="0065360B" w:rsidRPr="003F1DC0" w:rsidRDefault="0065360B" w:rsidP="0065360B">
            <w:pPr>
              <w:spacing w:after="100" w:afterAutospacing="1"/>
              <w:rPr>
                <w:b/>
                <w:bCs/>
              </w:rPr>
            </w:pPr>
            <w:r w:rsidRPr="003F1DC0">
              <w:rPr>
                <w:b/>
                <w:bCs/>
              </w:rPr>
              <w:t>Tiến trình</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BE7BE27" w14:textId="77777777" w:rsidR="0065360B" w:rsidRPr="003F1DC0" w:rsidRDefault="0065360B" w:rsidP="0065360B">
            <w:pPr>
              <w:spacing w:after="100" w:afterAutospacing="1"/>
              <w:rPr>
                <w:b/>
                <w:bCs/>
              </w:rPr>
            </w:pPr>
            <w:r w:rsidRPr="003F1DC0">
              <w:rPr>
                <w:b/>
                <w:bCs/>
              </w:rPr>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476E125" w14:textId="77777777" w:rsidR="0065360B" w:rsidRPr="003F1DC0" w:rsidRDefault="0065360B" w:rsidP="0065360B">
            <w:pPr>
              <w:spacing w:after="100" w:afterAutospacing="1"/>
              <w:rPr>
                <w:b/>
                <w:bCs/>
              </w:rPr>
            </w:pPr>
            <w:r w:rsidRPr="003F1DC0">
              <w:rPr>
                <w:b/>
                <w:bCs/>
              </w:rPr>
              <w:t>P2</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FA80F66" w14:textId="77777777" w:rsidR="0065360B" w:rsidRPr="003F1DC0" w:rsidRDefault="0065360B" w:rsidP="0065360B">
            <w:pPr>
              <w:spacing w:after="100" w:afterAutospacing="1"/>
              <w:rPr>
                <w:b/>
                <w:bCs/>
              </w:rPr>
            </w:pPr>
            <w:r w:rsidRPr="003F1DC0">
              <w:rPr>
                <w:b/>
                <w:bCs/>
              </w:rPr>
              <w:t>P3</w:t>
            </w:r>
          </w:p>
        </w:tc>
      </w:tr>
      <w:tr w:rsidR="0065360B" w:rsidRPr="003F1DC0" w14:paraId="07A67473" w14:textId="77777777" w:rsidTr="004E5394">
        <w:trPr>
          <w:trHeight w:val="387"/>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08E62F5" w14:textId="77777777" w:rsidR="0065360B" w:rsidRPr="003F1DC0" w:rsidRDefault="0065360B" w:rsidP="0065360B">
            <w:pPr>
              <w:spacing w:after="100" w:afterAutospacing="1"/>
            </w:pPr>
            <w:r w:rsidRPr="003F1DC0">
              <w:t>Thời điểm</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17733FD" w14:textId="77777777" w:rsidR="0065360B" w:rsidRPr="003F1DC0" w:rsidRDefault="0065360B" w:rsidP="0065360B">
            <w:pPr>
              <w:spacing w:after="100" w:afterAutospacing="1"/>
            </w:pPr>
            <w:r w:rsidRPr="003F1DC0">
              <w:t>0</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512226F" w14:textId="77777777" w:rsidR="0065360B" w:rsidRPr="003F1DC0" w:rsidRDefault="0065360B" w:rsidP="0065360B">
            <w:pPr>
              <w:spacing w:after="100" w:afterAutospacing="1"/>
            </w:pPr>
            <w:r w:rsidRPr="003F1DC0">
              <w:t>24</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3BFFF00" w14:textId="77777777" w:rsidR="0065360B" w:rsidRPr="003F1DC0" w:rsidRDefault="0065360B" w:rsidP="0065360B">
            <w:pPr>
              <w:spacing w:after="100" w:afterAutospacing="1"/>
            </w:pPr>
            <w:r w:rsidRPr="003F1DC0">
              <w:t>27/30</w:t>
            </w:r>
          </w:p>
        </w:tc>
      </w:tr>
    </w:tbl>
    <w:p w14:paraId="02D437E5" w14:textId="6D5016FD" w:rsidR="0065360B" w:rsidRPr="008F29C4" w:rsidRDefault="0065360B" w:rsidP="0065360B">
      <w:pPr>
        <w:spacing w:before="240" w:after="100" w:afterAutospacing="1"/>
        <w:ind w:firstLine="720"/>
      </w:pPr>
      <w:r w:rsidRPr="003F1DC0">
        <w:t>Thời gian chờ trung bình: (23+25)/3=16</w:t>
      </w:r>
      <w:r>
        <w:t>.</w:t>
      </w:r>
    </w:p>
    <w:p w14:paraId="1C4BF91C" w14:textId="744185AA" w:rsidR="00480914" w:rsidRPr="008F29C4" w:rsidRDefault="0065360B" w:rsidP="00480914">
      <w:pPr>
        <w:pStyle w:val="Heading3"/>
        <w:rPr>
          <w:rFonts w:ascii="Times New Roman" w:hAnsi="Times New Roman" w:cs="Times New Roman"/>
        </w:rPr>
      </w:pPr>
      <w:bookmarkStart w:id="82" w:name="_Toc136014531"/>
      <w:r>
        <w:rPr>
          <w:rFonts w:ascii="Times New Roman" w:hAnsi="Times New Roman" w:cs="Times New Roman"/>
        </w:rPr>
        <w:t>Round Robin (RR)</w:t>
      </w:r>
      <w:bookmarkEnd w:id="82"/>
    </w:p>
    <w:p w14:paraId="5C5EF8B6" w14:textId="77777777" w:rsidR="0065360B" w:rsidRDefault="0065360B" w:rsidP="0065360B">
      <w:pPr>
        <w:ind w:firstLine="720"/>
      </w:pPr>
      <w:r w:rsidRPr="0065360B">
        <w:t>Giải thuật định thời luân phiên (</w:t>
      </w:r>
      <w:r>
        <w:t>R</w:t>
      </w:r>
      <w:r w:rsidRPr="0065360B">
        <w:t>ound</w:t>
      </w:r>
      <w:r>
        <w:t xml:space="preserve"> </w:t>
      </w:r>
      <w:r w:rsidRPr="0065360B">
        <w:t>-</w:t>
      </w:r>
      <w:r>
        <w:t xml:space="preserve"> R</w:t>
      </w:r>
      <w:r w:rsidRPr="0065360B">
        <w:t xml:space="preserve">obin </w:t>
      </w:r>
      <w:r>
        <w:t>S</w:t>
      </w:r>
      <w:r w:rsidRPr="0065360B">
        <w:t xml:space="preserve">cheduling </w:t>
      </w:r>
      <w:r>
        <w:t>A</w:t>
      </w:r>
      <w:r w:rsidRPr="0065360B">
        <w:t>lgorithm</w:t>
      </w:r>
      <w:r>
        <w:t xml:space="preserve"> </w:t>
      </w:r>
      <w:r w:rsidRPr="0065360B">
        <w:t>-</w:t>
      </w:r>
      <w:r>
        <w:t xml:space="preserve"> </w:t>
      </w:r>
      <w:r w:rsidRPr="0065360B">
        <w:t xml:space="preserve">RR) được thiết kế đặc biệt cho hệ thống chia sẻ thời gian. Tương tự như định thời </w:t>
      </w:r>
      <w:r>
        <w:t>FCFS</w:t>
      </w:r>
      <w:r w:rsidRPr="0065360B">
        <w:t xml:space="preserve"> nhưng sự trưng dụng CPU được thêm vào để chuyển CPU giữa các quá trình. Đơn vị thời gian nhỏ được gọi là định mức thời gian (time quantum) hay phần thời gian (time slice) được định nghĩa. Định mức thời gian thường từ 10 đến 100 mili giây. Hàng đợi sẳn sàng được xem như một hàng đợi vòng. Bộ định thời CPU di chuyển vòng quanh hàng đợi sẳn sàng, cấp phát CPU tới mỗi quá trình có khoảng thời gian tối đa bằng một định mức thời gian. Để cài đặt định thời RR, chúng ta quản lý hàng đợi sẳn sàng như một hàng đợi F</w:t>
      </w:r>
      <w:r>
        <w:t>CFS</w:t>
      </w:r>
      <w:r w:rsidRPr="0065360B">
        <w:t xml:space="preserve"> của các quá trình. Các quá trình mới được thêm vào đuôi hàng đợi. Bộ định thời CPU chọn quá trình đầu tiên từ hàng đợi sẳn sàng, đặt bộ đếm </w:t>
      </w:r>
      <w:r w:rsidRPr="0065360B">
        <w:lastRenderedPageBreak/>
        <w:t>thời gian để ngắt sau 1 định mức thời gian và gởi tới quá trình. Sau đó, một trong hai trường hợp sẽ xảy ra. Quá trình có 1</w:t>
      </w:r>
      <w:r>
        <w:t xml:space="preserve"> </w:t>
      </w:r>
      <w:r w:rsidRPr="0065360B">
        <w:t xml:space="preserve">chu kỳ CPU ít hơn 1 định mức thời gian. Trong trường hợp này, quá trình sẽ tự giải phóng. Sau đó, bộ định thời biểu sẽ xử lý quá trình tiếp theo trong hàng đợi sẳn sàng. Ngược lại, nếu chu kỳ CPU của quá trình đang chạy dài hơn 1 định mức thời gian thì độ đếm thời gian sẽ báo và gây ra một ngắt tới hệ điều hành. Chuyển đổi ngữ cảnh sẽ được thực thi và quá trình được đặt trở lại tại đuôi của hàng đợi sẳn sàng. Sau đó, bộ định thời biểu CPU sẽ chọn quá trình tiếp theo trong hàng đợi </w:t>
      </w:r>
      <w:r>
        <w:t>sẵn sàng.</w:t>
      </w:r>
    </w:p>
    <w:p w14:paraId="4E0B08A8" w14:textId="55CAB3C2" w:rsidR="0065360B" w:rsidRPr="0065360B" w:rsidRDefault="0065360B" w:rsidP="0065360B">
      <w:pPr>
        <w:ind w:firstLine="360"/>
        <w:rPr>
          <w:b/>
          <w:bCs/>
        </w:rPr>
      </w:pPr>
      <w:r w:rsidRPr="0065360B">
        <w:rPr>
          <w:b/>
          <w:bCs/>
        </w:rPr>
        <w:t>Ưu điểm:</w:t>
      </w:r>
    </w:p>
    <w:p w14:paraId="1857FF5B" w14:textId="0AC3EFD6" w:rsidR="0065360B" w:rsidRDefault="0065360B" w:rsidP="0065360B">
      <w:pPr>
        <w:pStyle w:val="ListParagraph"/>
        <w:numPr>
          <w:ilvl w:val="0"/>
          <w:numId w:val="22"/>
        </w:numPr>
      </w:pPr>
      <w:r>
        <w:t>Các quá trình sẽ được luân phiên cho CPU xữ lý nên thời gian chờ đợi sẽ ít.</w:t>
      </w:r>
    </w:p>
    <w:p w14:paraId="02EC163C" w14:textId="5931B395" w:rsidR="0065360B" w:rsidRDefault="0065360B" w:rsidP="0065360B">
      <w:pPr>
        <w:pStyle w:val="ListParagraph"/>
        <w:numPr>
          <w:ilvl w:val="0"/>
          <w:numId w:val="22"/>
        </w:numPr>
      </w:pPr>
      <w:r>
        <w:t>Đối với các quá trình liên quan đến nhập xuất, IO, người dùng thì rất hiệu quả.</w:t>
      </w:r>
    </w:p>
    <w:p w14:paraId="361DBCE9" w14:textId="73FF8675" w:rsidR="0065360B" w:rsidRDefault="0065360B" w:rsidP="0065360B">
      <w:pPr>
        <w:pStyle w:val="ListParagraph"/>
        <w:numPr>
          <w:ilvl w:val="0"/>
          <w:numId w:val="22"/>
        </w:numPr>
      </w:pPr>
      <w:r>
        <w:t>Việc cài đặt không quá phức tạp</w:t>
      </w:r>
    </w:p>
    <w:p w14:paraId="2DE50A91" w14:textId="286B28AA" w:rsidR="0065360B" w:rsidRPr="0065360B" w:rsidRDefault="0065360B" w:rsidP="0065360B">
      <w:pPr>
        <w:ind w:firstLine="360"/>
        <w:rPr>
          <w:b/>
          <w:bCs/>
        </w:rPr>
      </w:pPr>
      <w:r w:rsidRPr="0065360B">
        <w:rPr>
          <w:b/>
          <w:bCs/>
        </w:rPr>
        <w:t>Nhược điểm:</w:t>
      </w:r>
    </w:p>
    <w:p w14:paraId="46D337F0" w14:textId="6AC38441" w:rsidR="0065360B" w:rsidRDefault="0065360B" w:rsidP="0065360B">
      <w:pPr>
        <w:pStyle w:val="ListParagraph"/>
        <w:numPr>
          <w:ilvl w:val="0"/>
          <w:numId w:val="22"/>
        </w:numPr>
      </w:pPr>
      <w:r>
        <w:t>Thời gian chờ đợi trung bình dưới chính sách RR thường là quá dài.</w:t>
      </w:r>
    </w:p>
    <w:p w14:paraId="3015D52B" w14:textId="2000FEAC" w:rsidR="0065360B" w:rsidRDefault="0065360B" w:rsidP="0065360B">
      <w:pPr>
        <w:pStyle w:val="ListParagraph"/>
        <w:numPr>
          <w:ilvl w:val="0"/>
          <w:numId w:val="22"/>
        </w:numPr>
      </w:pPr>
      <w:r>
        <w:t>Nếu thời gian định mức cho việc xữ lý quá lớn thì RR thành FIFO</w:t>
      </w:r>
    </w:p>
    <w:p w14:paraId="509FAA70" w14:textId="2071BF3D" w:rsidR="0065360B" w:rsidRDefault="0065360B" w:rsidP="0065360B">
      <w:pPr>
        <w:pStyle w:val="ListParagraph"/>
        <w:numPr>
          <w:ilvl w:val="0"/>
          <w:numId w:val="22"/>
        </w:numPr>
      </w:pPr>
      <w:r>
        <w:t>Nếu thời gian quá ngắn so với thời gian xữ lý của một tiến trình trong danh sách hàng đợi thì việc chờ đợi và xữ lý luân phiên sẽ nhiều.</w:t>
      </w:r>
    </w:p>
    <w:p w14:paraId="318DB501" w14:textId="2494357C" w:rsidR="0065360B" w:rsidRDefault="0065360B" w:rsidP="0065360B">
      <w:pPr>
        <w:pStyle w:val="ListParagraph"/>
        <w:numPr>
          <w:ilvl w:val="0"/>
          <w:numId w:val="22"/>
        </w:numPr>
      </w:pPr>
      <w:r>
        <w:t>Qui tắc là định mức thời gian nên dài hơn 80% chu kỳ CPU.</w:t>
      </w:r>
    </w:p>
    <w:p w14:paraId="7E562E09" w14:textId="4A1D170F" w:rsidR="0065360B" w:rsidRDefault="0065360B" w:rsidP="0065360B">
      <w:pPr>
        <w:ind w:left="360"/>
        <w:rPr>
          <w:b/>
          <w:bCs/>
        </w:rPr>
      </w:pPr>
      <w:r w:rsidRPr="0065360B">
        <w:rPr>
          <w:b/>
          <w:bCs/>
        </w:rPr>
        <w:t>Ví dụ:</w:t>
      </w:r>
    </w:p>
    <w:tbl>
      <w:tblPr>
        <w:tblW w:w="8643" w:type="dxa"/>
        <w:tblInd w:w="360" w:type="dxa"/>
        <w:shd w:val="clear" w:color="auto" w:fill="FFFFFF"/>
        <w:tblCellMar>
          <w:top w:w="15" w:type="dxa"/>
          <w:left w:w="15" w:type="dxa"/>
          <w:bottom w:w="15" w:type="dxa"/>
          <w:right w:w="15" w:type="dxa"/>
        </w:tblCellMar>
        <w:tblLook w:val="04A0" w:firstRow="1" w:lastRow="0" w:firstColumn="1" w:lastColumn="0" w:noHBand="0" w:noVBand="1"/>
      </w:tblPr>
      <w:tblGrid>
        <w:gridCol w:w="2314"/>
        <w:gridCol w:w="3074"/>
        <w:gridCol w:w="3255"/>
      </w:tblGrid>
      <w:tr w:rsidR="0065360B" w:rsidRPr="003F1DC0" w14:paraId="2D509905" w14:textId="77777777" w:rsidTr="004E5394">
        <w:trPr>
          <w:trHeight w:val="599"/>
          <w:tblHeader/>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51AE027" w14:textId="77777777" w:rsidR="0065360B" w:rsidRPr="003F1DC0" w:rsidRDefault="0065360B" w:rsidP="004E5394">
            <w:pPr>
              <w:spacing w:after="100" w:afterAutospacing="1"/>
              <w:rPr>
                <w:b/>
                <w:bCs/>
              </w:rPr>
            </w:pPr>
            <w:r w:rsidRPr="003F1DC0">
              <w:rPr>
                <w:b/>
                <w:bCs/>
              </w:rPr>
              <w:t>Tiến trình</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3160964" w14:textId="77777777" w:rsidR="0065360B" w:rsidRPr="003F1DC0" w:rsidRDefault="0065360B" w:rsidP="004E5394">
            <w:pPr>
              <w:spacing w:after="100" w:afterAutospacing="1"/>
              <w:rPr>
                <w:b/>
                <w:bCs/>
              </w:rPr>
            </w:pPr>
            <w:r w:rsidRPr="003F1DC0">
              <w:rPr>
                <w:b/>
                <w:bCs/>
              </w:rPr>
              <w:t>thời điểm vào</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F731745" w14:textId="77777777" w:rsidR="0065360B" w:rsidRPr="003F1DC0" w:rsidRDefault="0065360B" w:rsidP="004E5394">
            <w:pPr>
              <w:spacing w:after="100" w:afterAutospacing="1"/>
              <w:rPr>
                <w:b/>
                <w:bCs/>
              </w:rPr>
            </w:pPr>
            <w:r w:rsidRPr="003F1DC0">
              <w:rPr>
                <w:b/>
                <w:bCs/>
              </w:rPr>
              <w:t>thời gian xử lý</w:t>
            </w:r>
          </w:p>
        </w:tc>
      </w:tr>
      <w:tr w:rsidR="0065360B" w:rsidRPr="003F1DC0" w14:paraId="46ECB915" w14:textId="77777777" w:rsidTr="004E5394">
        <w:trPr>
          <w:trHeight w:val="599"/>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080B1E7A" w14:textId="77777777" w:rsidR="0065360B" w:rsidRPr="003F1DC0" w:rsidRDefault="0065360B" w:rsidP="004E5394">
            <w:pPr>
              <w:spacing w:after="100" w:afterAutospacing="1"/>
            </w:pPr>
            <w:r w:rsidRPr="003F1DC0">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D9CD0A4" w14:textId="77777777" w:rsidR="0065360B" w:rsidRPr="003F1DC0" w:rsidRDefault="0065360B" w:rsidP="004E5394">
            <w:pPr>
              <w:spacing w:after="100" w:afterAutospacing="1"/>
            </w:pPr>
            <w:r w:rsidRPr="003F1DC0">
              <w:t>0</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3FCDE65" w14:textId="77777777" w:rsidR="0065360B" w:rsidRPr="003F1DC0" w:rsidRDefault="0065360B" w:rsidP="004E5394">
            <w:pPr>
              <w:spacing w:after="100" w:afterAutospacing="1"/>
            </w:pPr>
            <w:r w:rsidRPr="003F1DC0">
              <w:t>24</w:t>
            </w:r>
          </w:p>
        </w:tc>
      </w:tr>
      <w:tr w:rsidR="0065360B" w:rsidRPr="003F1DC0" w14:paraId="5D0708CC" w14:textId="77777777" w:rsidTr="004E5394">
        <w:trPr>
          <w:trHeight w:val="599"/>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02854628" w14:textId="77777777" w:rsidR="0065360B" w:rsidRPr="003F1DC0" w:rsidRDefault="0065360B" w:rsidP="004E5394">
            <w:pPr>
              <w:spacing w:after="100" w:afterAutospacing="1"/>
            </w:pPr>
            <w:r w:rsidRPr="003F1DC0">
              <w:t>P2</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DE112BF" w14:textId="77777777" w:rsidR="0065360B" w:rsidRPr="003F1DC0" w:rsidRDefault="0065360B" w:rsidP="004E5394">
            <w:pPr>
              <w:spacing w:after="100" w:afterAutospacing="1"/>
            </w:pPr>
            <w:r w:rsidRPr="003F1DC0">
              <w:t>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E98F54A" w14:textId="77777777" w:rsidR="0065360B" w:rsidRPr="003F1DC0" w:rsidRDefault="0065360B" w:rsidP="004E5394">
            <w:pPr>
              <w:spacing w:after="100" w:afterAutospacing="1"/>
            </w:pPr>
            <w:r w:rsidRPr="003F1DC0">
              <w:t>3</w:t>
            </w:r>
          </w:p>
        </w:tc>
      </w:tr>
      <w:tr w:rsidR="0065360B" w:rsidRPr="003F1DC0" w14:paraId="43671341" w14:textId="77777777" w:rsidTr="004E5394">
        <w:trPr>
          <w:trHeight w:val="584"/>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1E9700B" w14:textId="77777777" w:rsidR="0065360B" w:rsidRPr="003F1DC0" w:rsidRDefault="0065360B" w:rsidP="004E5394">
            <w:pPr>
              <w:spacing w:after="100" w:afterAutospacing="1"/>
            </w:pPr>
            <w:r w:rsidRPr="003F1DC0">
              <w:t>P3</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37C5274" w14:textId="77777777" w:rsidR="0065360B" w:rsidRPr="003F1DC0" w:rsidRDefault="0065360B" w:rsidP="004E5394">
            <w:pPr>
              <w:spacing w:after="100" w:afterAutospacing="1"/>
            </w:pPr>
            <w:r w:rsidRPr="003F1DC0">
              <w:t>2</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7373FABD" w14:textId="77777777" w:rsidR="0065360B" w:rsidRPr="003F1DC0" w:rsidRDefault="0065360B" w:rsidP="004E5394">
            <w:pPr>
              <w:spacing w:after="100" w:afterAutospacing="1"/>
            </w:pPr>
            <w:r w:rsidRPr="003F1DC0">
              <w:t>3</w:t>
            </w:r>
          </w:p>
        </w:tc>
      </w:tr>
    </w:tbl>
    <w:p w14:paraId="631289D0" w14:textId="77777777" w:rsidR="0065360B" w:rsidRDefault="0065360B" w:rsidP="0065360B">
      <w:pPr>
        <w:spacing w:before="240"/>
        <w:ind w:firstLine="720"/>
      </w:pPr>
      <w:r>
        <w:t>Quantum = 4</w:t>
      </w:r>
    </w:p>
    <w:p w14:paraId="22FD1979" w14:textId="593DE11B" w:rsidR="0065360B" w:rsidRDefault="0065360B" w:rsidP="0065360B">
      <w:pPr>
        <w:ind w:firstLine="720"/>
      </w:pPr>
      <w:r>
        <w:t>Thì thứ tự cấp processor cho các tiến trình lần lượt là:</w:t>
      </w:r>
    </w:p>
    <w:tbl>
      <w:tblPr>
        <w:tblW w:w="8808" w:type="dxa"/>
        <w:tblInd w:w="360" w:type="dxa"/>
        <w:shd w:val="clear" w:color="auto" w:fill="FFFFFF"/>
        <w:tblCellMar>
          <w:top w:w="15" w:type="dxa"/>
          <w:left w:w="15" w:type="dxa"/>
          <w:bottom w:w="15" w:type="dxa"/>
          <w:right w:w="15" w:type="dxa"/>
        </w:tblCellMar>
        <w:tblLook w:val="04A0" w:firstRow="1" w:lastRow="0" w:firstColumn="1" w:lastColumn="0" w:noHBand="0" w:noVBand="1"/>
      </w:tblPr>
      <w:tblGrid>
        <w:gridCol w:w="2760"/>
        <w:gridCol w:w="756"/>
        <w:gridCol w:w="756"/>
        <w:gridCol w:w="756"/>
        <w:gridCol w:w="756"/>
        <w:gridCol w:w="756"/>
        <w:gridCol w:w="756"/>
        <w:gridCol w:w="756"/>
        <w:gridCol w:w="756"/>
      </w:tblGrid>
      <w:tr w:rsidR="0065360B" w:rsidRPr="003F1DC0" w14:paraId="6F160E6A" w14:textId="77777777" w:rsidTr="004E5394">
        <w:trPr>
          <w:trHeight w:val="480"/>
          <w:tblHeader/>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E32A28F" w14:textId="77777777" w:rsidR="0065360B" w:rsidRPr="003F1DC0" w:rsidRDefault="0065360B" w:rsidP="004E5394">
            <w:pPr>
              <w:spacing w:after="100" w:afterAutospacing="1"/>
              <w:rPr>
                <w:b/>
                <w:bCs/>
              </w:rPr>
            </w:pPr>
            <w:r w:rsidRPr="003F1DC0">
              <w:rPr>
                <w:b/>
                <w:bCs/>
              </w:rPr>
              <w:t>Tiến trình</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793380B" w14:textId="77777777" w:rsidR="0065360B" w:rsidRPr="003F1DC0" w:rsidRDefault="0065360B" w:rsidP="004E5394">
            <w:pPr>
              <w:spacing w:after="100" w:afterAutospacing="1"/>
              <w:rPr>
                <w:b/>
                <w:bCs/>
              </w:rPr>
            </w:pPr>
            <w:r w:rsidRPr="003F1DC0">
              <w:rPr>
                <w:b/>
                <w:bCs/>
              </w:rPr>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5D9CDA5" w14:textId="77777777" w:rsidR="0065360B" w:rsidRPr="003F1DC0" w:rsidRDefault="0065360B" w:rsidP="004E5394">
            <w:pPr>
              <w:spacing w:after="100" w:afterAutospacing="1"/>
              <w:rPr>
                <w:b/>
                <w:bCs/>
              </w:rPr>
            </w:pPr>
            <w:r w:rsidRPr="003F1DC0">
              <w:rPr>
                <w:b/>
                <w:bCs/>
              </w:rPr>
              <w:t>P2</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FB31001" w14:textId="77777777" w:rsidR="0065360B" w:rsidRPr="003F1DC0" w:rsidRDefault="0065360B" w:rsidP="004E5394">
            <w:pPr>
              <w:spacing w:after="100" w:afterAutospacing="1"/>
              <w:rPr>
                <w:b/>
                <w:bCs/>
              </w:rPr>
            </w:pPr>
            <w:r w:rsidRPr="003F1DC0">
              <w:rPr>
                <w:b/>
                <w:bCs/>
              </w:rPr>
              <w:t>P3</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379C0C5" w14:textId="77777777" w:rsidR="0065360B" w:rsidRPr="003F1DC0" w:rsidRDefault="0065360B" w:rsidP="004E5394">
            <w:pPr>
              <w:spacing w:after="100" w:afterAutospacing="1"/>
              <w:rPr>
                <w:b/>
                <w:bCs/>
              </w:rPr>
            </w:pPr>
            <w:r w:rsidRPr="003F1DC0">
              <w:rPr>
                <w:b/>
                <w:bCs/>
              </w:rPr>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0E50734" w14:textId="77777777" w:rsidR="0065360B" w:rsidRPr="003F1DC0" w:rsidRDefault="0065360B" w:rsidP="004E5394">
            <w:pPr>
              <w:spacing w:after="100" w:afterAutospacing="1"/>
              <w:rPr>
                <w:b/>
                <w:bCs/>
              </w:rPr>
            </w:pPr>
            <w:r w:rsidRPr="003F1DC0">
              <w:rPr>
                <w:b/>
                <w:bCs/>
              </w:rPr>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4D52343A" w14:textId="77777777" w:rsidR="0065360B" w:rsidRPr="003F1DC0" w:rsidRDefault="0065360B" w:rsidP="004E5394">
            <w:pPr>
              <w:spacing w:after="100" w:afterAutospacing="1"/>
              <w:rPr>
                <w:b/>
                <w:bCs/>
              </w:rPr>
            </w:pPr>
            <w:r w:rsidRPr="003F1DC0">
              <w:rPr>
                <w:b/>
                <w:bCs/>
              </w:rPr>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5AA62D8" w14:textId="77777777" w:rsidR="0065360B" w:rsidRPr="003F1DC0" w:rsidRDefault="0065360B" w:rsidP="004E5394">
            <w:pPr>
              <w:spacing w:after="100" w:afterAutospacing="1"/>
              <w:rPr>
                <w:b/>
                <w:bCs/>
              </w:rPr>
            </w:pPr>
            <w:r w:rsidRPr="003F1DC0">
              <w:rPr>
                <w:b/>
                <w:bCs/>
              </w:rPr>
              <w:t>P1</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49EE723" w14:textId="77777777" w:rsidR="0065360B" w:rsidRPr="003F1DC0" w:rsidRDefault="0065360B" w:rsidP="004E5394">
            <w:pPr>
              <w:spacing w:after="100" w:afterAutospacing="1"/>
              <w:rPr>
                <w:b/>
                <w:bCs/>
              </w:rPr>
            </w:pPr>
            <w:r w:rsidRPr="003F1DC0">
              <w:rPr>
                <w:b/>
                <w:bCs/>
              </w:rPr>
              <w:t>P1</w:t>
            </w:r>
          </w:p>
        </w:tc>
      </w:tr>
      <w:tr w:rsidR="0065360B" w:rsidRPr="003F1DC0" w14:paraId="3CCCD9C5" w14:textId="77777777" w:rsidTr="004E5394">
        <w:trPr>
          <w:trHeight w:val="468"/>
        </w:trPr>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C33FD82" w14:textId="77777777" w:rsidR="0065360B" w:rsidRPr="003F1DC0" w:rsidRDefault="0065360B" w:rsidP="004E5394">
            <w:pPr>
              <w:spacing w:after="100" w:afterAutospacing="1"/>
            </w:pPr>
            <w:r w:rsidRPr="003F1DC0">
              <w:t>Thời điểm</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31912797" w14:textId="77777777" w:rsidR="0065360B" w:rsidRPr="003F1DC0" w:rsidRDefault="0065360B" w:rsidP="004E5394">
            <w:pPr>
              <w:spacing w:after="100" w:afterAutospacing="1"/>
            </w:pPr>
            <w:r w:rsidRPr="003F1DC0">
              <w:t>0</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8A88AA6" w14:textId="77777777" w:rsidR="0065360B" w:rsidRPr="003F1DC0" w:rsidRDefault="0065360B" w:rsidP="004E5394">
            <w:pPr>
              <w:spacing w:after="100" w:afterAutospacing="1"/>
            </w:pPr>
            <w:r w:rsidRPr="003F1DC0">
              <w:t>4</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64DBBE05" w14:textId="77777777" w:rsidR="0065360B" w:rsidRPr="003F1DC0" w:rsidRDefault="0065360B" w:rsidP="004E5394">
            <w:pPr>
              <w:spacing w:after="100" w:afterAutospacing="1"/>
            </w:pPr>
            <w:r w:rsidRPr="003F1DC0">
              <w:t>7</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5D15BD1A" w14:textId="77777777" w:rsidR="0065360B" w:rsidRPr="003F1DC0" w:rsidRDefault="0065360B" w:rsidP="004E5394">
            <w:pPr>
              <w:spacing w:after="100" w:afterAutospacing="1"/>
            </w:pPr>
            <w:r w:rsidRPr="003F1DC0">
              <w:t>10</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26046EE1" w14:textId="77777777" w:rsidR="0065360B" w:rsidRPr="003F1DC0" w:rsidRDefault="0065360B" w:rsidP="004E5394">
            <w:pPr>
              <w:spacing w:after="100" w:afterAutospacing="1"/>
            </w:pPr>
            <w:r w:rsidRPr="003F1DC0">
              <w:t>14</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31E7ED0" w14:textId="77777777" w:rsidR="0065360B" w:rsidRPr="003F1DC0" w:rsidRDefault="0065360B" w:rsidP="004E5394">
            <w:pPr>
              <w:spacing w:after="100" w:afterAutospacing="1"/>
            </w:pPr>
            <w:r w:rsidRPr="003F1DC0">
              <w:t>18</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13F3B992" w14:textId="77777777" w:rsidR="0065360B" w:rsidRPr="003F1DC0" w:rsidRDefault="0065360B" w:rsidP="004E5394">
            <w:pPr>
              <w:spacing w:after="100" w:afterAutospacing="1"/>
            </w:pPr>
            <w:r w:rsidRPr="003F1DC0">
              <w:t>22</w:t>
            </w:r>
          </w:p>
        </w:tc>
        <w:tc>
          <w:tcPr>
            <w:tcW w:w="0" w:type="auto"/>
            <w:tcBorders>
              <w:top w:val="single" w:sz="6" w:space="0" w:color="D6D6D7"/>
              <w:left w:val="single" w:sz="6" w:space="0" w:color="D6D6D7"/>
              <w:bottom w:val="single" w:sz="6" w:space="0" w:color="D6D6D7"/>
              <w:right w:val="single" w:sz="6" w:space="0" w:color="D6D6D7"/>
            </w:tcBorders>
            <w:shd w:val="clear" w:color="auto" w:fill="FFFFFF"/>
            <w:hideMark/>
          </w:tcPr>
          <w:p w14:paraId="0822DEE0" w14:textId="77777777" w:rsidR="0065360B" w:rsidRPr="003F1DC0" w:rsidRDefault="0065360B" w:rsidP="004E5394">
            <w:pPr>
              <w:spacing w:after="100" w:afterAutospacing="1"/>
            </w:pPr>
            <w:r w:rsidRPr="003F1DC0">
              <w:t>26</w:t>
            </w:r>
          </w:p>
        </w:tc>
      </w:tr>
    </w:tbl>
    <w:p w14:paraId="59DB555D" w14:textId="01CB37C6" w:rsidR="0065360B" w:rsidRPr="0065360B" w:rsidRDefault="0065360B" w:rsidP="0065360B">
      <w:pPr>
        <w:spacing w:before="240"/>
        <w:ind w:firstLine="720"/>
      </w:pPr>
      <w:r w:rsidRPr="0065360B">
        <w:lastRenderedPageBreak/>
        <w:t xml:space="preserve">Vậy thời gian chờ đợi trung bình sẽ là: (3+5+6)/3 = 4,67 Như vậy RR có thời gian chờ đợi trung bình nhỏ hơn so với </w:t>
      </w:r>
      <w:r>
        <w:t>FCFS.</w:t>
      </w:r>
    </w:p>
    <w:p w14:paraId="14EBEF63" w14:textId="602B3780" w:rsidR="00480914" w:rsidRPr="008F29C4" w:rsidRDefault="0065360B" w:rsidP="00480914">
      <w:pPr>
        <w:pStyle w:val="Heading3"/>
        <w:rPr>
          <w:rFonts w:ascii="Times New Roman" w:hAnsi="Times New Roman" w:cs="Times New Roman"/>
        </w:rPr>
      </w:pPr>
      <w:bookmarkStart w:id="83" w:name="_Toc136014532"/>
      <w:r>
        <w:rPr>
          <w:rFonts w:ascii="Times New Roman" w:hAnsi="Times New Roman" w:cs="Times New Roman"/>
        </w:rPr>
        <w:t>Shortest Job First (SJF)</w:t>
      </w:r>
      <w:bookmarkEnd w:id="83"/>
    </w:p>
    <w:p w14:paraId="61FA3E07" w14:textId="59A6CC83" w:rsidR="0065360B" w:rsidRDefault="0065360B" w:rsidP="0065360B">
      <w:pPr>
        <w:pStyle w:val="Caption"/>
        <w:spacing w:after="0"/>
        <w:ind w:firstLine="360"/>
        <w:jc w:val="both"/>
        <w:rPr>
          <w:i w:val="0"/>
          <w:iCs w:val="0"/>
        </w:rPr>
      </w:pPr>
      <w:r w:rsidRPr="0065360B">
        <w:rPr>
          <w:i w:val="0"/>
          <w:iCs w:val="0"/>
        </w:rPr>
        <w:t>Một tiếp cận khác đối với việc định thời CPU là giải thuật định thời công việc ngắn nhất trước (shortest-job-first-SJF). Giải thuật này gán tới mỗi quá trình chiều dài của chu kỳ CPU tiếp theo cho quá trình sau đó. Khi CPU sẵn dùng, nó được gán tới quá trình có chu kỳ CPU kế tiếp ngắn nhất. Nếu hai quá trình có cùng chiều dài chu kỳ CPU kế tiếp, định thời FIFO được dùng. Chú ý rằng thuật ngữ phù hợp hơn là chu kỳ CPU kế tiếp ngắn nhất (shortest next CPU burst) vì định thời được thực hiện bằng cách xem xét chiều dài của chu kỳ CPU kế tiếp của quá trình hơn là toàn bộ chiều dài của nó. Chúng ta dùng thuật ngữ SJF vì hầu hết mọi người và mọi sách tham khảo tới nguyên lý của loại định thời biểu này như SJF.</w:t>
      </w:r>
    </w:p>
    <w:p w14:paraId="032D5550" w14:textId="275F7315" w:rsidR="0065360B" w:rsidRPr="0065360B" w:rsidRDefault="0065360B" w:rsidP="0065360B">
      <w:pPr>
        <w:ind w:firstLine="360"/>
        <w:rPr>
          <w:b/>
          <w:bCs/>
        </w:rPr>
      </w:pPr>
      <w:r w:rsidRPr="0065360B">
        <w:rPr>
          <w:b/>
          <w:bCs/>
        </w:rPr>
        <w:t>Ưu điểm:</w:t>
      </w:r>
    </w:p>
    <w:p w14:paraId="7D2E8C24" w14:textId="268DC75C" w:rsidR="0065360B" w:rsidRDefault="0065360B" w:rsidP="0065360B">
      <w:pPr>
        <w:pStyle w:val="ListParagraph"/>
        <w:numPr>
          <w:ilvl w:val="0"/>
          <w:numId w:val="22"/>
        </w:numPr>
      </w:pPr>
      <w:r>
        <w:t>Giải thuật được xem là tối ưu, thời gian chờ đợi trung bình giảm</w:t>
      </w:r>
    </w:p>
    <w:p w14:paraId="7DC3361D" w14:textId="0FA121DA" w:rsidR="0065360B" w:rsidRDefault="0065360B" w:rsidP="0065360B">
      <w:pPr>
        <w:pStyle w:val="ListParagraph"/>
        <w:numPr>
          <w:ilvl w:val="0"/>
          <w:numId w:val="22"/>
        </w:numPr>
      </w:pPr>
      <w:r>
        <w:t>Tận dụng hết năng lực của CPU</w:t>
      </w:r>
    </w:p>
    <w:p w14:paraId="4500032D" w14:textId="2A096FCE" w:rsidR="0065360B" w:rsidRPr="0065360B" w:rsidRDefault="0065360B" w:rsidP="0065360B">
      <w:pPr>
        <w:ind w:firstLine="360"/>
        <w:rPr>
          <w:b/>
          <w:bCs/>
        </w:rPr>
      </w:pPr>
      <w:r w:rsidRPr="0065360B">
        <w:rPr>
          <w:b/>
          <w:bCs/>
        </w:rPr>
        <w:t>Nhược điểm:</w:t>
      </w:r>
    </w:p>
    <w:p w14:paraId="2C86ACF1" w14:textId="19A48A84" w:rsidR="0065360B" w:rsidRDefault="0065360B" w:rsidP="0065360B">
      <w:pPr>
        <w:pStyle w:val="ListParagraph"/>
        <w:numPr>
          <w:ilvl w:val="0"/>
          <w:numId w:val="22"/>
        </w:numPr>
      </w:pPr>
      <w:r>
        <w:t>Cài đặt thuật toán phức tạp, tốn nhiều xữ lý cho quá trình quản lý.</w:t>
      </w:r>
    </w:p>
    <w:p w14:paraId="45A559FD" w14:textId="7C2B90C9" w:rsidR="0065360B" w:rsidRDefault="0065360B" w:rsidP="0065360B">
      <w:pPr>
        <w:pStyle w:val="ListParagraph"/>
        <w:numPr>
          <w:ilvl w:val="0"/>
          <w:numId w:val="22"/>
        </w:numPr>
      </w:pPr>
      <w:r>
        <w:t>Mặc dù SJF là tối ưu nhưng nó không thể được cài đặt tại cấp định thời CPU ngắn vì không có cách nào để biết chiều dài chu kỳ CPU tiếp theo.</w:t>
      </w:r>
    </w:p>
    <w:p w14:paraId="50D998D1" w14:textId="0DDC0F8A" w:rsidR="0065360B" w:rsidRPr="0065360B" w:rsidRDefault="0065360B" w:rsidP="0065360B">
      <w:pPr>
        <w:pStyle w:val="ListParagraph"/>
        <w:numPr>
          <w:ilvl w:val="0"/>
          <w:numId w:val="22"/>
        </w:numPr>
      </w:pPr>
      <w:r>
        <w:t>Giải thuật SJF có thể trưng dụng hoặc không trưng dụng CPU, dẫn tới giải thuật này có nhiều dị bản khác nhau và sẽ tối ưu hay không tối ưu phụ thuộc vào trưng dụng CPU.</w:t>
      </w:r>
    </w:p>
    <w:p w14:paraId="40E20290" w14:textId="562C43C7" w:rsidR="00480914" w:rsidRDefault="0065360B" w:rsidP="0065360B">
      <w:pPr>
        <w:pStyle w:val="Heading3"/>
        <w:rPr>
          <w:rFonts w:ascii="Times New Roman" w:hAnsi="Times New Roman" w:cs="Times New Roman"/>
        </w:rPr>
      </w:pPr>
      <w:bookmarkStart w:id="84" w:name="_Toc136014533"/>
      <w:r>
        <w:rPr>
          <w:rFonts w:ascii="Times New Roman" w:hAnsi="Times New Roman" w:cs="Times New Roman"/>
        </w:rPr>
        <w:t>Shortest Remain Time (SRT)</w:t>
      </w:r>
      <w:bookmarkEnd w:id="84"/>
    </w:p>
    <w:p w14:paraId="23604BDF" w14:textId="15E71C2C" w:rsidR="0065360B" w:rsidRDefault="0065360B" w:rsidP="0065360B">
      <w:pPr>
        <w:ind w:firstLine="720"/>
      </w:pPr>
      <w:r w:rsidRPr="0065360B">
        <w:t>Tương tự như SJF nhưng trong thuật toán này, độ ưu tiên thực hiện các tiến trình dựa vào thời gian cần thiết để thực hiện nốt tiến trình(bằng tổng thời gian trừ đi thời gian đã thực hiện). Như vậy, trong thuật toán này cần phải thường xuyên cập nhật thông tin về giời gian đã thực hiện của tiến trình. Đồng thời, chế độ phân bổ lại giờ CPU cũng phải được áp dụng nếu không sẽ làm mất tình ưu việc của thuật toán.</w:t>
      </w:r>
    </w:p>
    <w:p w14:paraId="3BE6131E" w14:textId="77777777" w:rsidR="002A2147" w:rsidRDefault="002A2147" w:rsidP="0065360B">
      <w:pPr>
        <w:ind w:firstLine="720"/>
      </w:pPr>
    </w:p>
    <w:p w14:paraId="65114C38" w14:textId="1E07C6BF" w:rsidR="0065360B" w:rsidRPr="002A2147" w:rsidRDefault="0065360B" w:rsidP="0065360B">
      <w:pPr>
        <w:ind w:firstLine="360"/>
        <w:rPr>
          <w:b/>
          <w:bCs/>
        </w:rPr>
      </w:pPr>
      <w:r w:rsidRPr="002A2147">
        <w:rPr>
          <w:b/>
          <w:bCs/>
        </w:rPr>
        <w:lastRenderedPageBreak/>
        <w:t>Ưu điểm:</w:t>
      </w:r>
    </w:p>
    <w:p w14:paraId="63A5FA07" w14:textId="67F03B77" w:rsidR="0065360B" w:rsidRDefault="0065360B" w:rsidP="0065360B">
      <w:pPr>
        <w:pStyle w:val="ListParagraph"/>
        <w:numPr>
          <w:ilvl w:val="0"/>
          <w:numId w:val="22"/>
        </w:numPr>
      </w:pPr>
      <w:r>
        <w:t>Thời gian chờ đợi, tồn tại trong hệ thống của mỗi tiến trình đều ngắn</w:t>
      </w:r>
    </w:p>
    <w:p w14:paraId="7175C33E" w14:textId="5985B89F" w:rsidR="0065360B" w:rsidRDefault="0065360B" w:rsidP="0065360B">
      <w:pPr>
        <w:pStyle w:val="ListParagraph"/>
        <w:numPr>
          <w:ilvl w:val="0"/>
          <w:numId w:val="22"/>
        </w:numPr>
      </w:pPr>
      <w:r>
        <w:t>Thuật toán tối ưu nhất</w:t>
      </w:r>
    </w:p>
    <w:p w14:paraId="4DD02685" w14:textId="01F0B95A" w:rsidR="0065360B" w:rsidRPr="002A2147" w:rsidRDefault="0065360B" w:rsidP="0065360B">
      <w:pPr>
        <w:ind w:firstLine="360"/>
        <w:rPr>
          <w:b/>
          <w:bCs/>
        </w:rPr>
      </w:pPr>
      <w:r w:rsidRPr="002A2147">
        <w:rPr>
          <w:b/>
          <w:bCs/>
        </w:rPr>
        <w:t>Nhược điểm:</w:t>
      </w:r>
    </w:p>
    <w:p w14:paraId="4562A60A" w14:textId="709C07B1" w:rsidR="0065360B" w:rsidRDefault="0065360B" w:rsidP="0065360B">
      <w:pPr>
        <w:pStyle w:val="ListParagraph"/>
        <w:numPr>
          <w:ilvl w:val="0"/>
          <w:numId w:val="22"/>
        </w:numPr>
      </w:pPr>
      <w:r>
        <w:t>Việc cài đặt thuật toán khá phức tạp</w:t>
      </w:r>
    </w:p>
    <w:p w14:paraId="7488B2C8" w14:textId="795311AE" w:rsidR="0065360B" w:rsidRDefault="0065360B" w:rsidP="0065360B">
      <w:pPr>
        <w:pStyle w:val="ListParagraph"/>
        <w:numPr>
          <w:ilvl w:val="0"/>
          <w:numId w:val="22"/>
        </w:numPr>
      </w:pPr>
      <w:r>
        <w:t>Cần quản lý chặt chẽ việc điều phối các tiến trình</w:t>
      </w:r>
    </w:p>
    <w:p w14:paraId="760054E4" w14:textId="0E81AA4F" w:rsidR="0065360B" w:rsidRPr="0065360B" w:rsidRDefault="0065360B" w:rsidP="0065360B">
      <w:pPr>
        <w:pStyle w:val="ListParagraph"/>
        <w:numPr>
          <w:ilvl w:val="0"/>
          <w:numId w:val="22"/>
        </w:numPr>
      </w:pPr>
      <w:r>
        <w:t>Quản lý thời gian đến của mỗi tiến trình</w:t>
      </w:r>
    </w:p>
    <w:p w14:paraId="799D063E" w14:textId="5C85BDF1" w:rsidR="00480914" w:rsidRDefault="002A2147" w:rsidP="002A2147">
      <w:pPr>
        <w:pStyle w:val="Heading2"/>
        <w:rPr>
          <w:rFonts w:cs="Times New Roman"/>
        </w:rPr>
      </w:pPr>
      <w:bookmarkStart w:id="85" w:name="_Toc136014534"/>
      <w:r>
        <w:rPr>
          <w:rFonts w:cs="Times New Roman"/>
        </w:rPr>
        <w:t>Adaptive</w:t>
      </w:r>
      <w:bookmarkEnd w:id="85"/>
    </w:p>
    <w:p w14:paraId="3ACBC27C" w14:textId="64E737D7" w:rsidR="002A2147" w:rsidRDefault="002A2147" w:rsidP="002A2147">
      <w:pPr>
        <w:spacing w:after="100" w:afterAutospacing="1"/>
        <w:ind w:firstLine="720"/>
      </w:pPr>
      <w:r w:rsidRPr="003F1DC0">
        <w:t>Trong hệ điều hành, khái niệm "adaptive" (có thể hiểu là "thích ứng") được sử dụng để chỉ các tính năng, thuật toán, hoặc cơ chế tự động điều chỉnh để thích nghi với môi trường hoặc điều kiện thay đổi</w:t>
      </w:r>
      <w:r w:rsidR="008E1ACA">
        <w:t xml:space="preserve"> </w:t>
      </w:r>
      <w:r w:rsidR="008E1ACA">
        <w:fldChar w:fldCharType="begin"/>
      </w:r>
      <w:r w:rsidR="00564B3B">
        <w:instrText xml:space="preserve"> ADDIN EN.CITE &lt;EndNote&gt;&lt;Cite&gt;&lt;Author&gt;Yau&lt;/Author&gt;&lt;Year&gt;1997&lt;/Year&gt;&lt;RecNum&gt;10&lt;/RecNum&gt;&lt;DisplayText&gt;[11, 12]&lt;/DisplayText&gt;&lt;record&gt;&lt;rec-number&gt;10&lt;/rec-number&gt;&lt;foreign-keys&gt;&lt;key app="EN" db-id="9xw0vdww8zfrp6exvfgvt5r4d5ztr0rasdsa" timestamp="1684495982"&gt;10&lt;/key&gt;&lt;/foreign-keys&gt;&lt;ref-type name="Conference Proceedings"&gt;10&lt;/ref-type&gt;&lt;contributors&gt;&lt;authors&gt;&lt;author&gt;Yau, David KY&lt;/author&gt;&lt;author&gt;Lam, Simon S&lt;/author&gt;&lt;/authors&gt;&lt;/contributors&gt;&lt;titles&gt;&lt;title&gt;Adaptive rate-controlled scheduling for multimedia applications&lt;/title&gt;&lt;secondary-title&gt;Proceedings of the fourth ACM international conference on multimedia&lt;/secondary-title&gt;&lt;/titles&gt;&lt;pages&gt;129-140&lt;/pages&gt;&lt;dates&gt;&lt;year&gt;1997&lt;/year&gt;&lt;/dates&gt;&lt;urls&gt;&lt;/urls&gt;&lt;/record&gt;&lt;/Cite&gt;&lt;Cite&gt;&lt;Author&gt;Kalyvianaki&lt;/Author&gt;&lt;Year&gt;2009&lt;/Year&gt;&lt;RecNum&gt;11&lt;/RecNum&gt;&lt;record&gt;&lt;rec-number&gt;11&lt;/rec-number&gt;&lt;foreign-keys&gt;&lt;key app="EN" db-id="9xw0vdww8zfrp6exvfgvt5r4d5ztr0rasdsa" timestamp="1684495992"&gt;11&lt;/key&gt;&lt;/foreign-keys&gt;&lt;ref-type name="Conference Proceedings"&gt;10&lt;/ref-type&gt;&lt;contributors&gt;&lt;authors&gt;&lt;author&gt;Kalyvianaki, Evangelia&lt;/author&gt;&lt;author&gt;Charalambous, Themistoklis&lt;/author&gt;&lt;author&gt;Hand, Steven&lt;/author&gt;&lt;/authors&gt;&lt;/contributors&gt;&lt;titles&gt;&lt;title&gt;Self-adaptive and self-configured cpu resource provisioning for virtualized servers using kalman filters&lt;/title&gt;&lt;secondary-title&gt;Proceedings of the 6th international conference on Autonomic computing&lt;/secondary-title&gt;&lt;/titles&gt;&lt;pages&gt;117-126&lt;/pages&gt;&lt;dates&gt;&lt;year&gt;2009&lt;/year&gt;&lt;/dates&gt;&lt;urls&gt;&lt;/urls&gt;&lt;/record&gt;&lt;/Cite&gt;&lt;/EndNote&gt;</w:instrText>
      </w:r>
      <w:r w:rsidR="008E1ACA">
        <w:fldChar w:fldCharType="separate"/>
      </w:r>
      <w:r w:rsidR="00564B3B">
        <w:rPr>
          <w:noProof/>
        </w:rPr>
        <w:t>[11, 12]</w:t>
      </w:r>
      <w:r w:rsidR="008E1ACA">
        <w:fldChar w:fldCharType="end"/>
      </w:r>
      <w:r w:rsidRPr="003F1DC0">
        <w:t>.</w:t>
      </w:r>
      <w:r>
        <w:t xml:space="preserve"> Adaptive có thể dự đoán thời gian sử dụng CPU thông qua quan sát quá khứ. Nếu trong quá khứ, tiến trình sử dụng CPU nhiều thì rất có thể trong tương lai sẽ sử dụng CPU nhiều, ngược lại nếu trong tiến trình I/O nhiều thì trong tương lai sẽ sử dụng CPU ít. Dự đoán thời gian tiến trình sử dụng CPU ở thời điểm thứ n được xác định dựa trên công thứ sau đây:</w:t>
      </w:r>
    </w:p>
    <w:p w14:paraId="30B3B2C9" w14:textId="77777777" w:rsidR="002A2147" w:rsidRPr="007909B6" w:rsidRDefault="00000000" w:rsidP="002A2147">
      <w:pPr>
        <w:spacing w:after="100" w:afterAutospacing="1"/>
        <w:jc w:val="cente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2</m:t>
                  </m:r>
                </m:sub>
              </m:sSub>
              <m:r>
                <w:rPr>
                  <w:rFonts w:ascii="Cambria Math" w:hAnsi="Cambria Math"/>
                </w:rPr>
                <m:t>, …</m:t>
              </m:r>
            </m:e>
          </m:d>
        </m:oMath>
      </m:oMathPara>
    </w:p>
    <w:p w14:paraId="78DEA63A" w14:textId="77777777" w:rsidR="002A2147" w:rsidRPr="007909B6" w:rsidRDefault="00000000" w:rsidP="002A2147">
      <w:pPr>
        <w:spacing w:after="100" w:afterAutospacing="1"/>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1</m:t>
              </m:r>
            </m:sub>
          </m:sSub>
          <m:r>
            <w:rPr>
              <w:rFonts w:ascii="Cambria Math" w:eastAsiaTheme="minorEastAsia" w:hAnsi="Cambria Math"/>
            </w:rPr>
            <m:t>+</m:t>
          </m:r>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T</m:t>
              </m:r>
            </m:e>
            <m:sub>
              <m:r>
                <w:rPr>
                  <w:rFonts w:ascii="Cambria Math" w:eastAsiaTheme="minorEastAsia" w:hAnsi="Cambria Math"/>
                </w:rPr>
                <m:t>n-1</m:t>
              </m:r>
            </m:sub>
          </m:sSub>
          <m:r>
            <w:rPr>
              <w:rFonts w:ascii="Cambria Math" w:eastAsiaTheme="minorEastAsia" w:hAnsi="Cambria Math"/>
            </w:rPr>
            <m:t xml:space="preserve"> (∝∈[0,1]</m:t>
          </m:r>
        </m:oMath>
      </m:oMathPara>
    </w:p>
    <w:p w14:paraId="3C0B1AB7" w14:textId="77777777" w:rsidR="002A2147" w:rsidRDefault="002A2147" w:rsidP="002A2147">
      <w:pPr>
        <w:ind w:firstLine="720"/>
      </w:pPr>
      <w:r>
        <w:t>Trong bối cảnh của hệ điều hành, các tính năng adaptive có thể áp dụng trong nhiều khía cạnh, ví dụ:</w:t>
      </w:r>
    </w:p>
    <w:p w14:paraId="110CBC12" w14:textId="4088D5CB" w:rsidR="002A2147" w:rsidRDefault="002A2147" w:rsidP="002A2147">
      <w:pPr>
        <w:pStyle w:val="ListParagraph"/>
        <w:numPr>
          <w:ilvl w:val="0"/>
          <w:numId w:val="14"/>
        </w:numPr>
        <w:spacing w:after="100" w:afterAutospacing="1"/>
      </w:pPr>
      <w:r>
        <w:t>Adaptive Scheduling (Lập lịch thích ứng): Một thuật toán lập lịch thích ứng có khả năng điều chỉnh thời gian phân chia CPU cho các tiến trình dựa trên tình trạng và yêu cầu của hệ thống. Thuật toán này có thể thay đổi ưu tiên của các tiến trình, thời gian được cấp phát cho mỗi tiến trình, hoặc áp dụng các chiến lược linh hoạt khác để tối ưu hiệu suất hoặc đáp ứng của hệ thống.</w:t>
      </w:r>
    </w:p>
    <w:p w14:paraId="3097ACFF" w14:textId="2B31C481" w:rsidR="002A2147" w:rsidRDefault="002A2147" w:rsidP="002A2147">
      <w:pPr>
        <w:pStyle w:val="ListParagraph"/>
        <w:numPr>
          <w:ilvl w:val="0"/>
          <w:numId w:val="14"/>
        </w:numPr>
        <w:spacing w:after="100" w:afterAutospacing="1"/>
      </w:pPr>
      <w:r>
        <w:t xml:space="preserve">Adaptive Power Management (Quản lý năng lượng thích ứng): Hệ điều hành có thể sử dụng các cơ chế quản lý năng lượng thích ứng để điều chỉnh hoạt động của các thành phần phần cứng như CPU, màn hình, hay ổ cứng. Các cơ chế này có thể điều chỉnh tần số hoặc hiệu suất hoạt động của các thành phần dựa trên </w:t>
      </w:r>
      <w:r>
        <w:lastRenderedPageBreak/>
        <w:t>tình trạng sử dụng và yêu cầu của hệ thống, từ đó giảm tiêu thụ năng lượng và tăng tuổi thọ pin.</w:t>
      </w:r>
    </w:p>
    <w:p w14:paraId="45D47DCA" w14:textId="5CD8D8F0" w:rsidR="002A2147" w:rsidRDefault="002A2147" w:rsidP="002A2147">
      <w:pPr>
        <w:pStyle w:val="ListParagraph"/>
        <w:numPr>
          <w:ilvl w:val="0"/>
          <w:numId w:val="14"/>
        </w:numPr>
        <w:ind w:left="714" w:hanging="357"/>
      </w:pPr>
      <w:r>
        <w:t>Adaptive Memory Management (Quản lý bộ nhớ thích ứng): Quản lý bộ nhớ thích ứng đề cập đến việc sử dụng các thuật toán và cơ chế linh hoạt để điều chỉnh việc phân bổ bộ nhớ cho các tiến trình và ứng dụng. Hệ điều hành có thể tự động điều chỉnh việc cấp phát, giải phóng và tái sử dụng bộ nhớ dựa trên yêu cầu của các tiến trình và tình trạng sử dụng bộ nhớ.</w:t>
      </w:r>
    </w:p>
    <w:p w14:paraId="03EA8F58" w14:textId="77777777" w:rsidR="002A2147" w:rsidRDefault="002A2147" w:rsidP="002A2147">
      <w:pPr>
        <w:ind w:firstLine="357"/>
      </w:pPr>
      <w:r>
        <w:t>Các tính năng adaptive trong hệ điều hành nhằm cung cấp hiệu suất tối ưu, tương thích linh hoạt và sử dụng tài nguyên hiệu quả trong các môi trường thay đổi và đa dạng.</w:t>
      </w:r>
    </w:p>
    <w:p w14:paraId="5889D817" w14:textId="77777777" w:rsidR="002A2147" w:rsidRDefault="002A2147" w:rsidP="002A2147">
      <w:pPr>
        <w:ind w:firstLine="357"/>
      </w:pPr>
      <w:r>
        <w:t>Dưới đây là một số ví dụ về tính năng adaptive trong hệ điều hành:</w:t>
      </w:r>
    </w:p>
    <w:p w14:paraId="3B33E23E" w14:textId="41C1D71C" w:rsidR="002A2147" w:rsidRDefault="002A2147" w:rsidP="002A2147">
      <w:pPr>
        <w:pStyle w:val="ListParagraph"/>
        <w:numPr>
          <w:ilvl w:val="0"/>
          <w:numId w:val="14"/>
        </w:numPr>
      </w:pPr>
      <w:r>
        <w:t>Adaptive Display Brightness (Độ sáng màn hình thích ứng): Một tính năng phổ biến trên các thiết bị di động là điều chỉnh độ sáng của màn hình dựa trên môi trường xung quanh. Hệ điều hành sử dụng các cảm biến ánh sáng để đo mức độ sáng xung quanh và điều chỉnh độ sáng màn hình để tiết kiệm năng lượng và cung cấp trải nghiệm người dùng tốt hơn.</w:t>
      </w:r>
    </w:p>
    <w:p w14:paraId="507B2FFA" w14:textId="5A1EE6E1" w:rsidR="002A2147" w:rsidRDefault="002A2147" w:rsidP="002A2147">
      <w:pPr>
        <w:pStyle w:val="ListParagraph"/>
        <w:numPr>
          <w:ilvl w:val="0"/>
          <w:numId w:val="14"/>
        </w:numPr>
      </w:pPr>
      <w:r>
        <w:t>Adaptive Battery Management (Quản lý pin thích ứng): Trên các thiết bị di động, hệ điều hành có thể áp dụng các chiến lược quản lý pin thích ứng để kéo dài thời gian sử dụng pin. Ví dụ, hệ điều hành có thể tắt các ứng dụng chạy ngầm, giảm tần số hoạt động của CPU hoặc hạn chế các hoạt động không cần thiết để giảm tiêu thụ năng lượng.</w:t>
      </w:r>
    </w:p>
    <w:p w14:paraId="20EC604A" w14:textId="4F358CAE" w:rsidR="002A2147" w:rsidRDefault="002A2147" w:rsidP="002A2147">
      <w:pPr>
        <w:pStyle w:val="ListParagraph"/>
        <w:numPr>
          <w:ilvl w:val="0"/>
          <w:numId w:val="14"/>
        </w:numPr>
      </w:pPr>
      <w:r>
        <w:t>Adaptive Scheduling Algorithms (Thuật toán lập lịch thích ứng): Một ví dụ về thuật toán lập lịch thích ứng là Completely Fair Scheduler (CFS) trong hệ điều hành Linux. CFS sử dụng một cây đỏ đen (red-black tree) để theo dõi thời gian sử dụng CPU của các tiến trình và điều chỉnh ưu tiên của chúng. Khi một tiến trình cần thực thi thời gian CPU nhiều hơn, CFS tăng độ ưu tiên của nó để đảm bảo công bằng và tối ưu hiệu suất.</w:t>
      </w:r>
    </w:p>
    <w:p w14:paraId="2736C1E3" w14:textId="29B7BEAB" w:rsidR="002A2147" w:rsidRDefault="002A2147" w:rsidP="002A2147">
      <w:pPr>
        <w:pStyle w:val="ListParagraph"/>
        <w:numPr>
          <w:ilvl w:val="0"/>
          <w:numId w:val="14"/>
        </w:numPr>
      </w:pPr>
      <w:r>
        <w:t xml:space="preserve">Adaptive Memory Paging (Phân trang bộ nhớ thích ứng): Trong hệ điều hành, việc quản lý trang bộ nhớ (paging) có thể thích ứng với hoạt động và yêu cầu của các tiến trình. Hệ điều hành có thể điều chỉnh kích thước bộ nhớ trang </w:t>
      </w:r>
      <w:r>
        <w:lastRenderedPageBreak/>
        <w:t>(page size), tần suất truy cập vào các trang (page access frequency), hoặc cơ chế thay thế trang (page replacement algorithm) để tối ưu hiệu suất và sử dụng bộ nhớ.</w:t>
      </w:r>
    </w:p>
    <w:p w14:paraId="29EB1685" w14:textId="36754253" w:rsidR="002A2147" w:rsidRPr="002A2147" w:rsidRDefault="002A2147" w:rsidP="002A2147">
      <w:r>
        <w:t>Các ví dụ trên chỉ ra cách mà hệ điều hành có thể tự động điều chỉnh và thích ứng với môi trường, tình trạng hoạt động và yêu cầu của các thành phần khác nhau để cung cấp hiệu suất tốt nhất và tối ưu hóa sử dụng tài nguyên.</w:t>
      </w:r>
    </w:p>
    <w:p w14:paraId="42F22A31" w14:textId="53FDC748" w:rsidR="00480914" w:rsidRPr="008F29C4" w:rsidRDefault="002A2147" w:rsidP="00480914">
      <w:pPr>
        <w:pStyle w:val="Heading2"/>
        <w:rPr>
          <w:rFonts w:cs="Times New Roman"/>
        </w:rPr>
      </w:pPr>
      <w:bookmarkStart w:id="86" w:name="_Toc136014535"/>
      <w:r>
        <w:rPr>
          <w:rFonts w:cs="Times New Roman"/>
        </w:rPr>
        <w:t>Định thời có xu hướng chuyển sang “</w:t>
      </w:r>
      <w:r w:rsidR="006D4F9E">
        <w:rPr>
          <w:rFonts w:cs="Times New Roman"/>
        </w:rPr>
        <w:t>T</w:t>
      </w:r>
      <w:r>
        <w:rPr>
          <w:rFonts w:cs="Times New Roman"/>
        </w:rPr>
        <w:t xml:space="preserve">weak and </w:t>
      </w:r>
      <w:r w:rsidR="006D4F9E">
        <w:rPr>
          <w:rFonts w:cs="Times New Roman"/>
        </w:rPr>
        <w:t>S</w:t>
      </w:r>
      <w:r>
        <w:rPr>
          <w:rFonts w:cs="Times New Roman"/>
        </w:rPr>
        <w:t>ee”</w:t>
      </w:r>
      <w:bookmarkEnd w:id="86"/>
      <w:r>
        <w:rPr>
          <w:rFonts w:cs="Times New Roman"/>
        </w:rPr>
        <w:tab/>
      </w:r>
    </w:p>
    <w:p w14:paraId="69313E95" w14:textId="6C94F735" w:rsidR="002A2147" w:rsidRDefault="002A2147" w:rsidP="002A2147">
      <w:pPr>
        <w:ind w:firstLine="720"/>
      </w:pPr>
      <w:r>
        <w:t xml:space="preserve">Vấn đề định thời trong hệ điều hành liên quan đến việc quyết định thứ tự thực hiện các tiến trình và phân chia tài nguyên CPU cho chúng. Theo truyền thống, các thuật toán định thời đã được phát triển để đảm bảo công bằng, hiệu suất và đáp ứng trong việc phân phối tài nguyên. Tuy nhiên, gần đây, một xu hướng đang chuyển sang phương pháp </w:t>
      </w:r>
      <w:r w:rsidR="006D4F9E">
        <w:t>“T</w:t>
      </w:r>
      <w:r>
        <w:t xml:space="preserve">weak and </w:t>
      </w:r>
      <w:r w:rsidR="006D4F9E">
        <w:t>S</w:t>
      </w:r>
      <w:r>
        <w:t>ee</w:t>
      </w:r>
      <w:r w:rsidR="006D4F9E">
        <w:t>”</w:t>
      </w:r>
      <w:r>
        <w:t xml:space="preserve"> trong việc điều chỉnh các thông số định thời.</w:t>
      </w:r>
    </w:p>
    <w:p w14:paraId="213ABBEA" w14:textId="39084F8F" w:rsidR="002A2147" w:rsidRDefault="002A2147" w:rsidP="002A2147">
      <w:pPr>
        <w:ind w:firstLine="720"/>
      </w:pPr>
      <w:r>
        <w:t xml:space="preserve">Phương pháp </w:t>
      </w:r>
      <w:r w:rsidR="006D4F9E">
        <w:t>“T</w:t>
      </w:r>
      <w:r>
        <w:t xml:space="preserve">weak and </w:t>
      </w:r>
      <w:r w:rsidR="006D4F9E">
        <w:t>S</w:t>
      </w:r>
      <w:r>
        <w:t>ee</w:t>
      </w:r>
      <w:r w:rsidR="006D4F9E">
        <w:t>”</w:t>
      </w:r>
      <w:r>
        <w:t xml:space="preserve"> ám chỉ việc thay đổi và thử nghiệm các thông số định thời để tìm ra cấu hình tối ưu. Thay vì dựa trên các thuật toán định thời cố định, phương pháp này tạo ra một không gian tham số lớn để điều chỉnh các thông số như độ ưu tiên của tiến trình, thời gian cấp phát CPU, hoặc ngưỡng thời gian chờ.</w:t>
      </w:r>
    </w:p>
    <w:p w14:paraId="6547B50E" w14:textId="59BC6E26" w:rsidR="002A2147" w:rsidRDefault="002A2147" w:rsidP="002A2147">
      <w:pPr>
        <w:ind w:firstLine="720"/>
      </w:pPr>
      <w:r>
        <w:t xml:space="preserve">Việc sử dụng phương pháp </w:t>
      </w:r>
      <w:r w:rsidR="006D4F9E">
        <w:t>“T</w:t>
      </w:r>
      <w:r>
        <w:t xml:space="preserve">weak and </w:t>
      </w:r>
      <w:r w:rsidR="006D4F9E">
        <w:t>S</w:t>
      </w:r>
      <w:r>
        <w:t>ee</w:t>
      </w:r>
      <w:r w:rsidR="006D4F9E">
        <w:t>”</w:t>
      </w:r>
      <w:r>
        <w:t xml:space="preserve"> cho phép hệ điều hành tìm ra cấu hình tối ưu cho một môi trường cụ thể. Thông qua việc thực hiện các thay đổi và đánh giá hiệu suất, hệ điều hành có thể điều chỉnh thông số định thời để đáp ứng tốt nhất với yêu cầu và tình trạng của hệ thống.</w:t>
      </w:r>
    </w:p>
    <w:p w14:paraId="0AF9CB02" w14:textId="10836B88" w:rsidR="002A2147" w:rsidRDefault="002A2147" w:rsidP="002A2147">
      <w:pPr>
        <w:ind w:firstLine="720"/>
      </w:pPr>
      <w:r>
        <w:t xml:space="preserve">Tuy nhiên, phương pháp này cũng đòi hỏi quá trình thử nghiệm và điều chỉnh liên tục để tìm ra cấu hình tối ưu và có thể tốn nhiều thời gian và tài nguyên. Do đó, việc sử dụng phương pháp </w:t>
      </w:r>
      <w:r w:rsidR="006D4F9E">
        <w:t>“T</w:t>
      </w:r>
      <w:r>
        <w:t xml:space="preserve">weak and </w:t>
      </w:r>
      <w:r w:rsidR="006D4F9E">
        <w:t>S</w:t>
      </w:r>
      <w:r>
        <w:t>ee</w:t>
      </w:r>
      <w:r w:rsidR="006D4F9E">
        <w:t>”</w:t>
      </w:r>
      <w:r>
        <w:t xml:space="preserve"> trong vấn đề định thời cần cân nhắc kỹ lưỡng và đòi hỏi kiến thức sâu về hệ thống và môi trường để đảm bảo rằng các thay đổi được thực hiện một cách an toàn và có hiệu quả. Nếu điều chỉnh sai hoặc quá mức có thể gây ra sự bất ổn, hoặc quá nhiều vấn đề khác.</w:t>
      </w:r>
    </w:p>
    <w:p w14:paraId="2BEDB4F0" w14:textId="79085E30" w:rsidR="002A2147" w:rsidRDefault="002A2147" w:rsidP="002A2147">
      <w:pPr>
        <w:ind w:firstLine="720"/>
      </w:pPr>
      <w:r>
        <w:t xml:space="preserve">Dưới đây là một ví dụ để minh họa phương pháp </w:t>
      </w:r>
      <w:r w:rsidR="006D4F9E">
        <w:t>“T</w:t>
      </w:r>
      <w:r>
        <w:t xml:space="preserve">weak and </w:t>
      </w:r>
      <w:r w:rsidR="006D4F9E">
        <w:t>S</w:t>
      </w:r>
      <w:r>
        <w:t>ee</w:t>
      </w:r>
      <w:r w:rsidR="006D4F9E">
        <w:t>”</w:t>
      </w:r>
      <w:r>
        <w:t xml:space="preserve"> trong vấn đề định thời:</w:t>
      </w:r>
    </w:p>
    <w:p w14:paraId="59433147" w14:textId="686A7311" w:rsidR="002A2147" w:rsidRDefault="002A2147" w:rsidP="002A2147">
      <w:pPr>
        <w:ind w:firstLine="720"/>
      </w:pPr>
      <w:r>
        <w:t xml:space="preserve">Giả sử bạn đang làm việc trên một hệ thống máy chủ và bạn muốn điều chỉnh các thông số định thời để cân bằng công việc giữa các tiến trình. Thay vì sử dụng một </w:t>
      </w:r>
      <w:r>
        <w:lastRenderedPageBreak/>
        <w:t xml:space="preserve">thuật toán định thời cố định, bạn quyết định áp dụng phương pháp </w:t>
      </w:r>
      <w:r w:rsidR="006D4F9E">
        <w:t>“T</w:t>
      </w:r>
      <w:r>
        <w:t xml:space="preserve">weak and </w:t>
      </w:r>
      <w:r w:rsidR="006D4F9E">
        <w:t>S</w:t>
      </w:r>
      <w:r>
        <w:t>ee</w:t>
      </w:r>
      <w:r w:rsidR="006D4F9E">
        <w:t>”</w:t>
      </w:r>
      <w:r>
        <w:t xml:space="preserve"> để điều chỉnh các thông số định thời.</w:t>
      </w:r>
    </w:p>
    <w:p w14:paraId="01C665AF" w14:textId="1B47C989" w:rsidR="002A2147" w:rsidRDefault="002A2147" w:rsidP="002A2147">
      <w:pPr>
        <w:pStyle w:val="ListParagraph"/>
        <w:numPr>
          <w:ilvl w:val="0"/>
          <w:numId w:val="14"/>
        </w:numPr>
      </w:pPr>
      <w:r>
        <w:t>Bước 1: Bạn bắt đầu bằng việc chọn một thông số định thời cụ thể để điều chỉnh, ví dụ: độ ưu tiên của các tiến trình.</w:t>
      </w:r>
    </w:p>
    <w:p w14:paraId="3337ABD6" w14:textId="4DB83BEE" w:rsidR="002A2147" w:rsidRDefault="002A2147" w:rsidP="002A2147">
      <w:pPr>
        <w:pStyle w:val="ListParagraph"/>
        <w:numPr>
          <w:ilvl w:val="0"/>
          <w:numId w:val="14"/>
        </w:numPr>
      </w:pPr>
      <w:r>
        <w:t>Bước 2: Thiết lập giá trị ban đầu cho thông số định thời và theo dõi hiệu suất hệ thống.</w:t>
      </w:r>
    </w:p>
    <w:p w14:paraId="79C81299" w14:textId="582FB34E" w:rsidR="002A2147" w:rsidRDefault="002A2147" w:rsidP="002A2147">
      <w:pPr>
        <w:pStyle w:val="ListParagraph"/>
        <w:numPr>
          <w:ilvl w:val="0"/>
          <w:numId w:val="14"/>
        </w:numPr>
      </w:pPr>
      <w:r>
        <w:t>Bước 3: Tiếp theo, thay đổi giá trị thông số định thời và quan sát sự thay đổi trong hiệu suất và cân bằng công việc. Bạn có thể tăng hoặc giảm độ ưu tiên của các tiến trình để xem sự ảnh hưởng của các thay đổi này.</w:t>
      </w:r>
    </w:p>
    <w:p w14:paraId="0B7E70F8" w14:textId="16ACBE08" w:rsidR="002A2147" w:rsidRDefault="002A2147" w:rsidP="002A2147">
      <w:pPr>
        <w:pStyle w:val="ListParagraph"/>
        <w:numPr>
          <w:ilvl w:val="0"/>
          <w:numId w:val="14"/>
        </w:numPr>
      </w:pPr>
      <w:r>
        <w:t>Bước 4: Tiếp tục điều chỉnh các thông số định thời theo cách tuần tự và quan sát hiệu suất hệ thống sau mỗi thay đổi.</w:t>
      </w:r>
    </w:p>
    <w:p w14:paraId="0CC09777" w14:textId="2B0C467F" w:rsidR="002A2147" w:rsidRDefault="002A2147" w:rsidP="002A2147">
      <w:pPr>
        <w:pStyle w:val="ListParagraph"/>
        <w:numPr>
          <w:ilvl w:val="0"/>
          <w:numId w:val="14"/>
        </w:numPr>
      </w:pPr>
      <w:r>
        <w:t>Bước 5: Dựa trên quan sát và đánh giá hiệu suất, bạn lựa chọn giá trị tốt nhất cho thông số định thời, tức là cấu hình tối ưu cho việc cân bằng công việc giữa các tiến trình.</w:t>
      </w:r>
    </w:p>
    <w:p w14:paraId="537F5AA4" w14:textId="43463425" w:rsidR="002A2147" w:rsidRDefault="002A2147" w:rsidP="002A2147">
      <w:pPr>
        <w:pStyle w:val="ListParagraph"/>
        <w:numPr>
          <w:ilvl w:val="0"/>
          <w:numId w:val="14"/>
        </w:numPr>
      </w:pPr>
      <w:r>
        <w:t>Bước 6: Bạn tiếp tục với các thông số định thời khác và lặp lại quá trình điều chỉnh và đánh giá cho đến khi bạn tìm ra các giá trị tối ưu cho tất cả các thông số định thời.</w:t>
      </w:r>
    </w:p>
    <w:p w14:paraId="2274812E" w14:textId="64509006" w:rsidR="00480914" w:rsidRDefault="002A2147" w:rsidP="002A2147">
      <w:r>
        <w:t xml:space="preserve">Với phương pháp </w:t>
      </w:r>
      <w:r w:rsidR="006D4F9E">
        <w:t>“T</w:t>
      </w:r>
      <w:r>
        <w:t xml:space="preserve">weak and </w:t>
      </w:r>
      <w:r w:rsidR="006D4F9E">
        <w:t>S</w:t>
      </w:r>
      <w:r>
        <w:t>ee</w:t>
      </w:r>
      <w:r w:rsidR="006D4F9E">
        <w:t>”</w:t>
      </w:r>
      <w:r>
        <w:t>, bạn có thể tùy chỉnh các thông số định thời khác nhau, như thời gian cấp phát CPU, ngưỡng thời gian chờ, hoặc quy tắc lập lịch, để tìm ra cấu hình tốt nhất cho việc quản lý tiến trình và tối ưu hiệu suất hệ thống.</w:t>
      </w:r>
    </w:p>
    <w:p w14:paraId="0B8B4BEA" w14:textId="573A3F7B" w:rsidR="002A2147" w:rsidRDefault="002A2147" w:rsidP="002A2147">
      <w:pPr>
        <w:pStyle w:val="Heading2"/>
      </w:pPr>
      <w:bookmarkStart w:id="87" w:name="_Toc136014536"/>
      <w:r>
        <w:t>Đị</w:t>
      </w:r>
      <w:r w:rsidRPr="002A2147">
        <w:t xml:space="preserve">nh thời trên hệ thống </w:t>
      </w:r>
      <w:r w:rsidR="00BD5880">
        <w:t>M</w:t>
      </w:r>
      <w:r w:rsidRPr="002A2147">
        <w:t>ultiprocessor</w:t>
      </w:r>
      <w:bookmarkEnd w:id="87"/>
    </w:p>
    <w:p w14:paraId="25874392" w14:textId="2073AF9F" w:rsidR="002A2147" w:rsidRDefault="002A2147" w:rsidP="002A2147">
      <w:pPr>
        <w:ind w:firstLine="720"/>
      </w:pPr>
      <w:r>
        <w:t xml:space="preserve">Định thời trên hệ thống </w:t>
      </w:r>
      <w:r w:rsidR="00E40DD7">
        <w:t>M</w:t>
      </w:r>
      <w:r>
        <w:t>ultiprocessor liên quan đến việc quản lý và phân chia tài nguyên CPU cho các tiến trình trên một hệ thống có nhiều bộ xử lý (processor).</w:t>
      </w:r>
    </w:p>
    <w:p w14:paraId="51380A89" w14:textId="5974B06C" w:rsidR="002A2147" w:rsidRDefault="002A2147" w:rsidP="002A2147">
      <w:pPr>
        <w:ind w:firstLine="720"/>
      </w:pPr>
      <w:r>
        <w:t xml:space="preserve">Trong hệ thống </w:t>
      </w:r>
      <w:r w:rsidR="00E40DD7">
        <w:t>M</w:t>
      </w:r>
      <w:r>
        <w:t>ultiprocessor, có nhiều lõi CPU độc lập hoạt động đồng thời, cho phép thực thi đa nhiệm song song và tăng hiệu suất hệ thống. Tuy nhiên, để đạt được hiệu suất tối đa, cần có một cơ chế định thời hiệu quả để phân phối công việc cho các lõi CPU một cách cân bằng.</w:t>
      </w:r>
    </w:p>
    <w:p w14:paraId="6DF90315" w14:textId="79A21B7D" w:rsidR="002A2147" w:rsidRDefault="002A2147" w:rsidP="002A2147">
      <w:pPr>
        <w:ind w:firstLine="720"/>
      </w:pPr>
      <w:r>
        <w:t xml:space="preserve">Có hai phương pháp phổ biến để định thời trên hệ thống </w:t>
      </w:r>
      <w:r w:rsidR="00E40DD7">
        <w:t>M</w:t>
      </w:r>
      <w:r>
        <w:t>ultiprocessor:</w:t>
      </w:r>
    </w:p>
    <w:p w14:paraId="04F82A41" w14:textId="06CD89DE" w:rsidR="002A2147" w:rsidRDefault="002A2147" w:rsidP="002A2147">
      <w:pPr>
        <w:pStyle w:val="ListParagraph"/>
        <w:numPr>
          <w:ilvl w:val="0"/>
          <w:numId w:val="14"/>
        </w:numPr>
      </w:pPr>
      <w:r>
        <w:t xml:space="preserve">Định thời tĩnh (Static Scheduling): Trong phương pháp này, công việc được chia thành các phần bằng nhau và gán cho các lõi CPU theo một lịch trình cố </w:t>
      </w:r>
      <w:r>
        <w:lastRenderedPageBreak/>
        <w:t>định. Các lõi CPU được sử dụng với tần suất cố định và không thay đổi trong quá trình thực thi. Định thời tĩnh đơn giản và dễ triển khai, nhưng không linh hoạt trong việc ứng phó với biến đổi tải công việc và yêu cầu thời gian thực.</w:t>
      </w:r>
    </w:p>
    <w:p w14:paraId="3F79A933" w14:textId="4CB390F1" w:rsidR="002A2147" w:rsidRDefault="002A2147" w:rsidP="002A2147">
      <w:pPr>
        <w:pStyle w:val="ListParagraph"/>
        <w:numPr>
          <w:ilvl w:val="0"/>
          <w:numId w:val="14"/>
        </w:numPr>
      </w:pPr>
      <w:r>
        <w:t>Định thời động (Dynamic Scheduling): Trái ngược với định thời tĩnh, định thời động cho phép điều chỉnh phân phối công việc và tài nguyên CPU dựa trên tình trạng và yêu cầu thời gian thực của hệ thống. Các thuật toán định thời động như lập lịch thích ứng (</w:t>
      </w:r>
      <w:r w:rsidR="00066EF9">
        <w:t>A</w:t>
      </w:r>
      <w:r>
        <w:t xml:space="preserve">daptive </w:t>
      </w:r>
      <w:r w:rsidR="00066EF9">
        <w:t>S</w:t>
      </w:r>
      <w:r>
        <w:t>cheduling) và di chuyển luồng (</w:t>
      </w:r>
      <w:r w:rsidR="00066EF9">
        <w:t>T</w:t>
      </w:r>
      <w:r>
        <w:t xml:space="preserve">hread </w:t>
      </w:r>
      <w:r w:rsidR="00066EF9">
        <w:t>M</w:t>
      </w:r>
      <w:r>
        <w:t>igration) được sử dụng để cân bằng công việc giữa các lõi CPU, tối ưu hóa hiệu suất và đáp ứng của hệ thống.</w:t>
      </w:r>
    </w:p>
    <w:p w14:paraId="395CDC19" w14:textId="77777777" w:rsidR="002A2147" w:rsidRDefault="002A2147" w:rsidP="002A2147">
      <w:pPr>
        <w:ind w:firstLine="360"/>
      </w:pPr>
      <w:r>
        <w:t>Trong định thời động, các quyết định phân phối công việc và tài nguyên CPU có thể được điều chỉnh trong thời gian thực, dựa trên mức độ ưu tiên của tiến trình, tình trạng tải công việc của các lõi CPU và yêu cầu thời gian thực của các tiến trình. Việc điều chỉnh độ ưu tiên, di chuyển luồng và cân bằng công việc đảm bảo rằng tài nguyên CPU được sử dụng một cách hiệu quả và đáp ứng yêu cầu của hệ thống.</w:t>
      </w:r>
    </w:p>
    <w:p w14:paraId="3A748B5E" w14:textId="7EC0397C" w:rsidR="002A2147" w:rsidRDefault="002A2147" w:rsidP="002A2147">
      <w:pPr>
        <w:ind w:firstLine="360"/>
      </w:pPr>
      <w:r>
        <w:t xml:space="preserve">Định thời trên hệ thống </w:t>
      </w:r>
      <w:r w:rsidR="00E40DD7">
        <w:t>M</w:t>
      </w:r>
      <w:r>
        <w:t>ultiprocessor là một lĩnh vực phức tạp và có nhiều thuật toán và chiến lược khác nhau được phát triển để đạt được hiệu suất tối ưu. Sự lựa chọn của phương pháp và thuật toán định thời phụ thuộc vào yêu cầu cụ thể của ứng dụng và hệ thống.</w:t>
      </w:r>
    </w:p>
    <w:p w14:paraId="24135849" w14:textId="645C80AB" w:rsidR="002A2147" w:rsidRDefault="002A2147" w:rsidP="002A2147">
      <w:pPr>
        <w:ind w:firstLine="360"/>
      </w:pPr>
      <w:r>
        <w:t xml:space="preserve">Một ví dụ về bài toán định thời trên hệ thống </w:t>
      </w:r>
      <w:r w:rsidR="00E40DD7">
        <w:t>M</w:t>
      </w:r>
      <w:r>
        <w:t>ultiprocessor là bài toán lập lịch đa nhiệm trên môi trường đa lõi (</w:t>
      </w:r>
      <w:r w:rsidR="00E40DD7">
        <w:t>M</w:t>
      </w:r>
      <w:r>
        <w:t xml:space="preserve">ulticore </w:t>
      </w:r>
      <w:r w:rsidR="00E40DD7">
        <w:t>E</w:t>
      </w:r>
      <w:r>
        <w:t>nvironment). Giả sử bạn có một hệ thống máy tính với ba lõi CPU và một danh sách các tiến trình cần thực thi. Mỗi tiến trình có một thời gian thực thi khác nhau và yêu cầu một số lõi CPU để hoàn thành công việc.</w:t>
      </w:r>
    </w:p>
    <w:p w14:paraId="152EB8C5" w14:textId="77777777" w:rsidR="002A2147" w:rsidRDefault="002A2147" w:rsidP="002A2147">
      <w:pPr>
        <w:ind w:firstLine="360"/>
      </w:pPr>
      <w:r>
        <w:t>Bài toán là phân chia các tiến trình vào các lõi CPU sao cho tối đa hóa hiệu suất và đáp ứng của hệ thống. Đồng thời, cần đảm bảo rằng không có lõi CPU nào bị bỏ trống hoặc quá tải.</w:t>
      </w:r>
    </w:p>
    <w:p w14:paraId="3C7325A6" w14:textId="77777777" w:rsidR="002A2147" w:rsidRDefault="002A2147" w:rsidP="002A2147">
      <w:pPr>
        <w:ind w:firstLine="360"/>
      </w:pPr>
      <w:r>
        <w:t>Ví dụ:</w:t>
      </w:r>
    </w:p>
    <w:p w14:paraId="2878211B" w14:textId="77777777" w:rsidR="002A2147" w:rsidRDefault="002A2147" w:rsidP="002A2147">
      <w:pPr>
        <w:ind w:firstLine="360"/>
      </w:pPr>
      <w:r>
        <w:t>Có ba tiến trình A, B và C cần thực thi trên hệ thống có ba lõi CPU.</w:t>
      </w:r>
    </w:p>
    <w:p w14:paraId="239ACD72" w14:textId="77777777" w:rsidR="002A2147" w:rsidRDefault="002A2147" w:rsidP="002A2147">
      <w:pPr>
        <w:ind w:firstLine="360"/>
      </w:pPr>
      <w:r>
        <w:t>Tiến trình A cần 2 đơn vị thời gian để hoàn thành.</w:t>
      </w:r>
    </w:p>
    <w:p w14:paraId="04C85094" w14:textId="77777777" w:rsidR="002A2147" w:rsidRDefault="002A2147" w:rsidP="002A2147">
      <w:pPr>
        <w:ind w:firstLine="360"/>
      </w:pPr>
      <w:r>
        <w:t>Tiến trình B cần 3 đơn vị thời gian để hoàn thành.</w:t>
      </w:r>
    </w:p>
    <w:p w14:paraId="13C80028" w14:textId="77777777" w:rsidR="002A2147" w:rsidRDefault="002A2147" w:rsidP="002A2147">
      <w:pPr>
        <w:ind w:firstLine="360"/>
      </w:pPr>
      <w:r>
        <w:t>Tiến trình C cần 4 đơn vị thời gian để hoàn thành.</w:t>
      </w:r>
    </w:p>
    <w:p w14:paraId="7ABAAF75" w14:textId="77777777" w:rsidR="002A2147" w:rsidRDefault="002A2147" w:rsidP="002A2147">
      <w:pPr>
        <w:ind w:firstLine="360"/>
      </w:pPr>
      <w:r>
        <w:lastRenderedPageBreak/>
        <w:t>Mỗi lõi CPU chỉ có thể thực thi một tiến trình trong mỗi đơn vị thời gian.</w:t>
      </w:r>
    </w:p>
    <w:p w14:paraId="66EA0CCB" w14:textId="77777777" w:rsidR="002A2147" w:rsidRDefault="002A2147" w:rsidP="002A2147">
      <w:pPr>
        <w:ind w:firstLine="360"/>
      </w:pPr>
      <w:r>
        <w:t>Bạn cần phân chia các tiến trình vào các lõi CPU sao cho thời gian hoàn thành của hệ thống là nhỏ nhất.</w:t>
      </w:r>
    </w:p>
    <w:p w14:paraId="3BF9BA2A" w14:textId="77777777" w:rsidR="002A2147" w:rsidRDefault="002A2147" w:rsidP="002A2147">
      <w:pPr>
        <w:ind w:firstLine="360"/>
      </w:pPr>
      <w:r>
        <w:t>Một lịch trình lập lịch tối ưu có thể là:</w:t>
      </w:r>
    </w:p>
    <w:p w14:paraId="76679EBE" w14:textId="77777777" w:rsidR="002A2147" w:rsidRDefault="002A2147" w:rsidP="002A2147">
      <w:pPr>
        <w:ind w:firstLine="360"/>
      </w:pPr>
      <w:r>
        <w:t>Lõi CPU 1: Tiến trình A</w:t>
      </w:r>
    </w:p>
    <w:p w14:paraId="0041D5CA" w14:textId="77777777" w:rsidR="002A2147" w:rsidRDefault="002A2147" w:rsidP="002A2147">
      <w:pPr>
        <w:ind w:firstLine="360"/>
      </w:pPr>
      <w:r>
        <w:t>Lõi CPU 2: Tiến trình B</w:t>
      </w:r>
    </w:p>
    <w:p w14:paraId="78B3561C" w14:textId="77777777" w:rsidR="002A2147" w:rsidRDefault="002A2147" w:rsidP="002A2147">
      <w:pPr>
        <w:ind w:firstLine="360"/>
      </w:pPr>
      <w:r>
        <w:t>Lõi CPU 3: Tiến trình C</w:t>
      </w:r>
    </w:p>
    <w:p w14:paraId="5E0678B4" w14:textId="12FB6511" w:rsidR="002A2147" w:rsidRPr="008F29C4" w:rsidRDefault="002A2147" w:rsidP="002A2147">
      <w:pPr>
        <w:ind w:firstLine="360"/>
      </w:pPr>
      <w:r>
        <w:t>Với lịch trình này, thời gian hoàn thành của hệ thống là 4 đơn vị thời gian (tổng thời gian lâu nhất để hoàn thành một tiến trình). Các lõi CPU được sử dụng hiệu quả và không có lõi CPU nào bị bỏ trống hoặc quá tải.</w:t>
      </w:r>
    </w:p>
    <w:p w14:paraId="7A59F528" w14:textId="33400E10" w:rsidR="00480914" w:rsidRDefault="002A2147" w:rsidP="002A2147">
      <w:pPr>
        <w:pStyle w:val="Heading2"/>
      </w:pPr>
      <w:bookmarkStart w:id="88" w:name="_Toc136014537"/>
      <w:r w:rsidRPr="002A2147">
        <w:t>User Thread</w:t>
      </w:r>
      <w:bookmarkEnd w:id="88"/>
    </w:p>
    <w:p w14:paraId="109DE35B" w14:textId="3FB7BE0A" w:rsidR="002A2147" w:rsidRDefault="002A2147" w:rsidP="002A2147">
      <w:pPr>
        <w:ind w:firstLine="720"/>
      </w:pPr>
      <w:r>
        <w:t>User Thread (tiến trình người dùng)</w:t>
      </w:r>
      <w:r w:rsidR="00B46241">
        <w:t xml:space="preserve"> </w:t>
      </w:r>
      <w:r w:rsidR="009F2E31">
        <w:fldChar w:fldCharType="begin">
          <w:fldData xml:space="preserve">PEVuZE5vdGU+PENpdGU+PEF1dGhvcj5Bbmg8L0F1dGhvcj48WWVhcj4yMDIxPC9ZZWFyPjxSZWNO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</w:fldData>
        </w:fldChar>
      </w:r>
      <w:r w:rsidR="004B173F">
        <w:instrText xml:space="preserve"> ADDIN EN.CITE </w:instrText>
      </w:r>
      <w:r w:rsidR="004B173F">
        <w:fldChar w:fldCharType="begin">
          <w:fldData xml:space="preserve">PEVuZE5vdGU+PENpdGU+PEF1dGhvcj5Bbmg8L0F1dGhvcj48WWVhcj4yMDIxPC9ZZWFyPjxSZWNO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</w:fldData>
        </w:fldChar>
      </w:r>
      <w:r w:rsidR="004B173F">
        <w:instrText xml:space="preserve"> ADDIN EN.CITE.DATA </w:instrText>
      </w:r>
      <w:r w:rsidR="004B173F">
        <w:fldChar w:fldCharType="end"/>
      </w:r>
      <w:r w:rsidR="009F2E31">
        <w:fldChar w:fldCharType="separate"/>
      </w:r>
      <w:r w:rsidR="004B173F">
        <w:rPr>
          <w:noProof/>
        </w:rPr>
        <w:t>[13, 14]</w:t>
      </w:r>
      <w:r w:rsidR="009F2E31">
        <w:fldChar w:fldCharType="end"/>
      </w:r>
      <w:r w:rsidR="009F2E31">
        <w:t xml:space="preserve"> </w:t>
      </w:r>
      <w:r>
        <w:t>là một dạng tiến trình được quản lý và thực thi bởi ứng dụng người dùng mà không cần sự can thiệp từ hạt nhân hệ điều hành. User thread đóng vai trò quan trọng trong việc phân chia thời gian CPU giữa các tiến trình và quyết định thời gian thực thi chúng. Tuy nhiên, User Thread cũng có một số vấn đề cần được xem xét trong quản lý tiến trình:</w:t>
      </w:r>
    </w:p>
    <w:p w14:paraId="59DBF1B6" w14:textId="0CF0B1F0" w:rsidR="002A2147" w:rsidRDefault="002A2147" w:rsidP="002A2147">
      <w:pPr>
        <w:ind w:firstLine="720"/>
      </w:pPr>
      <w:r>
        <w:t>Việc quản lý User Thread vẫn có tác động đến lập lịch CPU. Khi một user thread được chọn để thực thi, hệ điều hành sẽ cấp phát thời gian CPU cho tiểu trình đó. Nếu một User Thread bị chặn (blocked), hệ điều hành có thể chuyển sang thực thi các tiểu trình khác. Khi User Thread giải chặn (unblock), hệ điều hành có thể quyết định thực thi tiếp User Thread đó hoặc tiếp tục với các tiểu trình khác.</w:t>
      </w:r>
    </w:p>
    <w:p w14:paraId="2E9DEAE1" w14:textId="39A7E6A3" w:rsidR="002A2147" w:rsidRDefault="002A2147" w:rsidP="002A2147">
      <w:pPr>
        <w:ind w:firstLine="720"/>
      </w:pPr>
      <w:r>
        <w:t>Đồng bộ hóa và xử lý tài nguyên: Vì User Thread không phải là các tiến trình hạt nhân, nên chúng không thể sử dụng trực tiếp các tài nguyên như CPU, bộ nhớ, I/O. Thay vào đó, User Thread phải chia sẻ tài nguyên với tiến trình người dùng chủ. Điều này có thể dẫn đến các vấn đề về đồng bộ hóa và quản lý tài nguyên, bởi vì các User Thread phải tự đảm bảo rằng việc truy cập vào tài nguyên chia sẻ được thực hiện một cách an toàn và không xảy ra xung đột.</w:t>
      </w:r>
    </w:p>
    <w:p w14:paraId="7B4879CC" w14:textId="5FAC2FCC" w:rsidR="002A2147" w:rsidRDefault="002A2147" w:rsidP="002A2147">
      <w:pPr>
        <w:ind w:firstLine="720"/>
      </w:pPr>
      <w:r>
        <w:t xml:space="preserve">Hiệu suất và đáp ứng: Trong trường User Thread được triển khai bằng cách sử dụng thư viện đa luồng trong ứng dụng người dùng, một vấn đề có thể xảy ra là khi một User Thread chờ đợi hoặc bị chặn, tất cả các User Thread khác cũng bị chặn. Điều </w:t>
      </w:r>
      <w:r>
        <w:lastRenderedPageBreak/>
        <w:t>này có thể ảnh hưởng đến hiệu suất và đáp ứng của ứng dụng, vì các user thread không thể tiếp tục thực thi trong khi một user thread khác đang chờ đợi hoặc bị chặn.</w:t>
      </w:r>
    </w:p>
    <w:p w14:paraId="079265D8" w14:textId="07D6BB0E" w:rsidR="002A2147" w:rsidRDefault="002A2147" w:rsidP="002A2147">
      <w:pPr>
        <w:ind w:firstLine="720"/>
      </w:pPr>
      <w:r>
        <w:t>Quản lý lập lịch: Trong quản lý tiến trình, lập lịch User Thread cũng có thể trở thành một vấn đề. Vì các User Thread được quản lý bởi ứng dụng người dùng, hệ điều hành không có thông tin chi tiết về User Thread và không thể can thiệp để lập lịch thực thi chúng trên CPU. Điều này có thể dẫn đến việc không có sự cân đối trong việc sử dụng CPU giữa các User Thread, và một User Thread có thể chiếm quá nhiều thời gian CPU trong khi các User Thread khác phải chờ đợi lâu hơn.</w:t>
      </w:r>
    </w:p>
    <w:p w14:paraId="0AE0C360" w14:textId="0F6D35DE" w:rsidR="002A2147" w:rsidRDefault="002A2147" w:rsidP="002A2147">
      <w:pPr>
        <w:ind w:firstLine="720"/>
      </w:pPr>
      <w:r>
        <w:t>Quản lý lỗi và gỡ lỗi: Khi xảy ra lỗi trong một User Thread, việc quản lý và gỡ lỗi có thể trở nên phức tạp hơn. Hệ điều hành không có kiến thức về User Thread và không thể kiểm soát và theo dõi trạng thái của chúng. Điều này có thể làm cho việc gỡ lỗi và xác định nguyên nhân gốc rễ của lỗi trở nên khó khăn hơn.</w:t>
      </w:r>
    </w:p>
    <w:p w14:paraId="73152B4D" w14:textId="6C9D3413" w:rsidR="002A2147" w:rsidRDefault="002A2147" w:rsidP="002A2147">
      <w:pPr>
        <w:ind w:firstLine="720"/>
      </w:pPr>
      <w:r>
        <w:t>Để giải quyết các vấn đề liên quan đến User Thread trong quản lý tiến trình, có thể áp dụng các biện pháp sau:</w:t>
      </w:r>
    </w:p>
    <w:p w14:paraId="27000A4E" w14:textId="2EA3E63B" w:rsidR="002A2147" w:rsidRDefault="002A2147" w:rsidP="002A2147">
      <w:pPr>
        <w:ind w:firstLine="720"/>
      </w:pPr>
      <w:r>
        <w:t>Sử dụng hỗ trợ từ hệ điều hành: Một số hệ điều hành cung cấp hỗ trợ cho việc quản lý User Thread thông qua các API hoặc thư viện đa luồng. Sử dụng các API này có thể giúp đồng bộ hóa và quản lý tài nguyên tốt hơn trong quá trình thực thi User Thread.</w:t>
      </w:r>
    </w:p>
    <w:p w14:paraId="32AA3A1E" w14:textId="5C8EAE6E" w:rsidR="002A2147" w:rsidRDefault="002A2147" w:rsidP="002A2147">
      <w:pPr>
        <w:ind w:firstLine="720"/>
      </w:pPr>
      <w:r>
        <w:t>Lập lịch và ưu tiên User Thread: Ứng dụng có thể tự định nghĩa cách lập lịch và ưu tiên User Thread bên trong nó. Bằng cách thiết kế một thuật toán lập lịch phù hợp, việc phân chia thời gian CPU giữa các User Thread có thể được cân bằng hơn, đảm bảo rằng không có User Thread nào chiếm quá nhiều thời gian CPU và đáp ứng tốt hơn.</w:t>
      </w:r>
    </w:p>
    <w:p w14:paraId="3C421A61" w14:textId="0A1D6A6D" w:rsidR="002A2147" w:rsidRDefault="002A2147" w:rsidP="002A2147">
      <w:pPr>
        <w:ind w:firstLine="720"/>
      </w:pPr>
      <w:r>
        <w:t>Sử dụng các kỹ thuật đồng bộ hóa: Để đảm bảo đồng bộ và tránh xung đột tài nguyên giữa các User Thread, có thể sử dụng các kỹ thuật đồng bộ hóa như khóa (lock), biến điều kiện (condition variable), semaphore, hoặc mutex để quản lý truy cập vào tài nguyên chia sẻ. Điều này giúp đảm bảo rằng User Thread không gây ra xung đột và tránh thời gian chờ đợi không cần thiết.</w:t>
      </w:r>
    </w:p>
    <w:p w14:paraId="05B969DE" w14:textId="6CB58C84" w:rsidR="002A2147" w:rsidRDefault="002A2147" w:rsidP="002A2147">
      <w:pPr>
        <w:ind w:firstLine="720"/>
      </w:pPr>
      <w:r>
        <w:t xml:space="preserve">Gỡ lỗi và quản lý lỗi: Để giải quyết vấn đề gỡ lỗi và quản lý lỗi trong User Thread, có thể sử dụng các công cụ và kỹ thuật phù hợp. Ví dụ, việc ghi log, đánh dấu </w:t>
      </w:r>
      <w:r>
        <w:lastRenderedPageBreak/>
        <w:t>user thread và theo dõi trạng thái của chúng, sử dụng công cụ gỡ lỗi phù hợp có thể giúp xác định và sửa lỗi một cách hiệu quả.</w:t>
      </w:r>
    </w:p>
    <w:p w14:paraId="223D4947" w14:textId="77777777" w:rsidR="003C3C87" w:rsidRDefault="002A2147" w:rsidP="003C3C87">
      <w:pPr>
        <w:ind w:firstLine="720"/>
      </w:pPr>
      <w:r>
        <w:t>Tối ưu hóa hiệu suất: Để đảm bảo hiệu suất tốt của các User Thread, có thể áp dụng các phương pháp tối ưu hóa như phân tích và cải tiến thuật toán, sử dụng kỹ thuật đa luồng hiệu quả, hoặc tận dụng các tài nguyên phần cứng một cách tối đa.</w:t>
      </w:r>
    </w:p>
    <w:p w14:paraId="059565AB" w14:textId="77777777" w:rsidR="003C3C87" w:rsidRDefault="003C3C87">
      <w:pPr>
        <w:spacing w:after="160" w:line="259" w:lineRule="auto"/>
        <w:jc w:val="left"/>
      </w:pPr>
      <w:r>
        <w:br w:type="page"/>
      </w:r>
    </w:p>
    <w:p w14:paraId="4F6A0040" w14:textId="2AEE5F09" w:rsidR="003C3C87" w:rsidRDefault="003C3C87" w:rsidP="003C3C87">
      <w:pPr>
        <w:pStyle w:val="Heading1"/>
        <w:rPr>
          <w:rFonts w:cs="Times New Roman"/>
        </w:rPr>
      </w:pPr>
      <w:bookmarkStart w:id="89" w:name="_Toc136014538"/>
      <w:r>
        <w:rPr>
          <w:rFonts w:cs="Times New Roman"/>
        </w:rPr>
        <w:lastRenderedPageBreak/>
        <w:t>CHƯƠNG TRÌNH MÔ PHỎNG HOẠT ĐỘNG CỦA CHIẾN LƯỢC FCFS</w:t>
      </w:r>
      <w:bookmarkEnd w:id="89"/>
    </w:p>
    <w:p w14:paraId="1BBE315E" w14:textId="04F3578C" w:rsidR="003C3C87" w:rsidRDefault="003C3C87" w:rsidP="003C3C87">
      <w:pPr>
        <w:pStyle w:val="Heading2"/>
      </w:pPr>
      <w:bookmarkStart w:id="90" w:name="_Toc136014539"/>
      <w:r>
        <w:t>Mục tiêu chương trình</w:t>
      </w:r>
      <w:bookmarkEnd w:id="90"/>
    </w:p>
    <w:p w14:paraId="17E28972" w14:textId="6191665D" w:rsidR="002E027C" w:rsidRDefault="002E027C" w:rsidP="002E027C">
      <w:pPr>
        <w:ind w:firstLine="720"/>
      </w:pPr>
      <w:r>
        <w:t>Mục tiêu của chương trình là mô phỏng lại được hoạt động của chiến lược FCFS dựa trên các tiến trình cho trước.</w:t>
      </w:r>
    </w:p>
    <w:p w14:paraId="7D073CEB" w14:textId="1D2F92D1" w:rsidR="002E027C" w:rsidRDefault="002E027C" w:rsidP="002E027C">
      <w:pPr>
        <w:ind w:firstLine="720"/>
      </w:pPr>
      <w:r>
        <w:t xml:space="preserve">Về phần mềm, sử dụng ngôn ngữ </w:t>
      </w:r>
      <w:r w:rsidR="00190CB9">
        <w:t>C++</w:t>
      </w:r>
      <w:r>
        <w:t xml:space="preserve"> viết trên chương trình</w:t>
      </w:r>
      <w:r w:rsidR="00190CB9">
        <w:t xml:space="preserve"> Microsoft </w:t>
      </w:r>
      <w:r>
        <w:t>V</w:t>
      </w:r>
      <w:r w:rsidR="00190CB9">
        <w:t xml:space="preserve">isual </w:t>
      </w:r>
      <w:r>
        <w:t>S</w:t>
      </w:r>
      <w:r w:rsidR="00190CB9">
        <w:t>tudio</w:t>
      </w:r>
      <w:r>
        <w:t xml:space="preserve"> Code</w:t>
      </w:r>
      <w:r w:rsidR="00190CB9">
        <w:t xml:space="preserve"> 2022</w:t>
      </w:r>
      <w:r>
        <w:t>.</w:t>
      </w:r>
    </w:p>
    <w:p w14:paraId="2A3AE9D7" w14:textId="2B9E0F50" w:rsidR="003C3C87" w:rsidRDefault="002E027C" w:rsidP="002E027C">
      <w:pPr>
        <w:pStyle w:val="Heading2"/>
      </w:pPr>
      <w:bookmarkStart w:id="91" w:name="_Toc136014540"/>
      <w:r>
        <w:t>Xác định đầu ra, đầu vào của chương trình</w:t>
      </w:r>
      <w:bookmarkEnd w:id="91"/>
    </w:p>
    <w:p w14:paraId="1DC50D5B" w14:textId="3308A52F" w:rsidR="002E027C" w:rsidRDefault="002E027C" w:rsidP="002E027C">
      <w:pPr>
        <w:ind w:firstLine="720"/>
      </w:pPr>
      <w:r>
        <w:t xml:space="preserve">Input của chương trình là </w:t>
      </w:r>
      <w:r w:rsidR="00563AF1">
        <w:t xml:space="preserve">thuật toán các có trường hợp I/O hay ko, nếu không sẽ tiến hành nhập </w:t>
      </w:r>
      <w:r>
        <w:t>các tiến trình bao gồm các thông tin như tên, thời điểm vào Ready List (RL)</w:t>
      </w:r>
      <w:r w:rsidR="00563AF1">
        <w:t xml:space="preserve"> </w:t>
      </w:r>
      <w:r>
        <w:t xml:space="preserve">và thời gian CPU </w:t>
      </w:r>
      <w:r w:rsidR="00563AF1">
        <w:t>, nếu có thì sẽ thêm vào thời điểm I/O và thời gian I/O của tiến trình.</w:t>
      </w:r>
    </w:p>
    <w:p w14:paraId="3A080364" w14:textId="19CBB6C5" w:rsidR="002E027C" w:rsidRDefault="002E027C" w:rsidP="002E027C">
      <w:pPr>
        <w:ind w:firstLine="720"/>
      </w:pPr>
      <w:r>
        <w:t>Output của chương trình sẽ là sơ đồ Grant thể hiện việc sắp xếp các tiến trình CPU, các thông số về thời gian chờ trung bình</w:t>
      </w:r>
      <w:r w:rsidR="00563AF1">
        <w:t>, thời gian phản hồi trung bình</w:t>
      </w:r>
      <w:r>
        <w:t xml:space="preserve"> và thời gian xoay vòng trung bình.</w:t>
      </w:r>
    </w:p>
    <w:p w14:paraId="6D6F42D8" w14:textId="77777777" w:rsidR="002E027C" w:rsidRDefault="002E027C" w:rsidP="002E027C">
      <w:pPr>
        <w:keepNext/>
        <w:jc w:val="center"/>
      </w:pPr>
      <w:r w:rsidRPr="002E027C">
        <w:rPr>
          <w:noProof/>
        </w:rPr>
        <w:drawing>
          <wp:inline distT="0" distB="0" distL="0" distR="0" wp14:anchorId="65741084" wp14:editId="2F464A5B">
            <wp:extent cx="5756275" cy="1618615"/>
            <wp:effectExtent l="0" t="0" r="0" b="0"/>
            <wp:docPr id="1437226996" name="Picture 1" descr="A picture containing text, lin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226996" name="Picture 1" descr="A picture containing text, line, diagram, screenshot&#10;&#10;Description automatically generated"/>
                    <pic:cNvPicPr/>
                  </pic:nvPicPr>
                  <pic:blipFill>
                    <a:blip r:embed="rId21"/>
                    <a:stretch>
                      <a:fillRect/>
                    </a:stretch>
                  </pic:blipFill>
                  <pic:spPr>
                    <a:xfrm>
                      <a:off x="0" y="0"/>
                      <a:ext cx="5756275" cy="1618615"/>
                    </a:xfrm>
                    <a:prstGeom prst="rect">
                      <a:avLst/>
                    </a:prstGeom>
                  </pic:spPr>
                </pic:pic>
              </a:graphicData>
            </a:graphic>
          </wp:inline>
        </w:drawing>
      </w:r>
    </w:p>
    <w:p w14:paraId="0E787D29" w14:textId="03D90BA2" w:rsidR="002E027C" w:rsidRDefault="002E027C" w:rsidP="002E027C">
      <w:pPr>
        <w:pStyle w:val="Caption"/>
      </w:pPr>
      <w:bookmarkStart w:id="92" w:name="_Toc136014473"/>
      <w:r>
        <w:t xml:space="preserve">Hình </w:t>
      </w:r>
      <w:fldSimple w:instr=" STYLEREF 1 \s ">
        <w:r w:rsidR="005E675C">
          <w:rPr>
            <w:noProof/>
          </w:rPr>
          <w:t>3</w:t>
        </w:r>
      </w:fldSimple>
      <w:r w:rsidR="005E675C">
        <w:t>.</w:t>
      </w:r>
      <w:fldSimple w:instr=" SEQ Hình \* ARABIC \s 1 ">
        <w:r w:rsidR="005E675C">
          <w:rPr>
            <w:noProof/>
          </w:rPr>
          <w:t>1</w:t>
        </w:r>
      </w:fldSimple>
      <w:r>
        <w:t xml:space="preserve"> Mô hình bài toán được cài đặt trong chương trình</w:t>
      </w:r>
      <w:bookmarkEnd w:id="92"/>
    </w:p>
    <w:p w14:paraId="36E24FEB" w14:textId="67DC38CB" w:rsidR="002E027C" w:rsidRDefault="002E027C" w:rsidP="002E027C">
      <w:pPr>
        <w:pStyle w:val="Heading2"/>
      </w:pPr>
      <w:bookmarkStart w:id="93" w:name="_Toc136014541"/>
      <w:r>
        <w:t xml:space="preserve">Tiến hành </w:t>
      </w:r>
      <w:r w:rsidR="00347F2E">
        <w:t>cài đặt và thực thi</w:t>
      </w:r>
      <w:r>
        <w:t xml:space="preserve"> chương trình</w:t>
      </w:r>
      <w:bookmarkEnd w:id="93"/>
    </w:p>
    <w:p w14:paraId="3F7A72CF" w14:textId="68D5AD1E" w:rsidR="00526A43" w:rsidRDefault="00526A43" w:rsidP="00526A43">
      <w:pPr>
        <w:ind w:firstLine="720"/>
      </w:pPr>
      <w:r>
        <w:t>Áp dụng lý thuyết đã được nói ở phần 2.2.1, chương trình được cài đặt bao gồm phần thuật toán và giao diện sau.</w:t>
      </w:r>
    </w:p>
    <w:p w14:paraId="11352429" w14:textId="6198B758" w:rsidR="008E4727" w:rsidRDefault="008E4727" w:rsidP="008E4727">
      <w:pPr>
        <w:ind w:firstLine="720"/>
      </w:pPr>
      <w:r>
        <w:t>Khi chạy chương trình, chương trình sẽ yêu cầu chúng ta</w:t>
      </w:r>
      <w:r w:rsidR="00973B92">
        <w:t xml:space="preserve"> nhập dữ kiện có I/O hay không, rồi mới nhập</w:t>
      </w:r>
      <w:r>
        <w:t xml:space="preserve"> nhập các dữ liệu bao gồm: số các tiến trình, thông tin về </w:t>
      </w:r>
      <w:r>
        <w:lastRenderedPageBreak/>
        <w:t>Arrival Time</w:t>
      </w:r>
      <w:r w:rsidR="00973B92">
        <w:t>,</w:t>
      </w:r>
      <w:r>
        <w:t xml:space="preserve"> Burst Time</w:t>
      </w:r>
      <w:r w:rsidR="00973B92">
        <w:t xml:space="preserve"> và thời điểm I/O, thời gian I/O (đối với lựa chọn có I/O)</w:t>
      </w:r>
      <w:r>
        <w:t xml:space="preserve"> của từng các tiến trình ấy</w:t>
      </w:r>
      <w:r w:rsidR="002D0A2C">
        <w:t>.</w:t>
      </w:r>
    </w:p>
    <w:p w14:paraId="070ED1A1" w14:textId="77777777" w:rsidR="00847B03" w:rsidRDefault="004A625A" w:rsidP="00847B03">
      <w:pPr>
        <w:keepNext/>
        <w:ind w:firstLine="720"/>
        <w:jc w:val="center"/>
      </w:pPr>
      <w:r w:rsidRPr="004A625A">
        <w:drawing>
          <wp:inline distT="0" distB="0" distL="0" distR="0" wp14:anchorId="693FC5C3" wp14:editId="50503F00">
            <wp:extent cx="4470400" cy="2688651"/>
            <wp:effectExtent l="0" t="0" r="0" b="0"/>
            <wp:docPr id="134889675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896750" name="Picture 1" descr="A screenshot of a computer&#10;&#10;Description automatically generated with medium confidence"/>
                    <pic:cNvPicPr/>
                  </pic:nvPicPr>
                  <pic:blipFill>
                    <a:blip r:embed="rId22"/>
                    <a:stretch>
                      <a:fillRect/>
                    </a:stretch>
                  </pic:blipFill>
                  <pic:spPr>
                    <a:xfrm>
                      <a:off x="0" y="0"/>
                      <a:ext cx="4473564" cy="2690554"/>
                    </a:xfrm>
                    <a:prstGeom prst="rect">
                      <a:avLst/>
                    </a:prstGeom>
                  </pic:spPr>
                </pic:pic>
              </a:graphicData>
            </a:graphic>
          </wp:inline>
        </w:drawing>
      </w:r>
    </w:p>
    <w:p w14:paraId="6AEEBF3D" w14:textId="55D6DF64" w:rsidR="00B74909" w:rsidRDefault="00847B03" w:rsidP="00847B03">
      <w:pPr>
        <w:pStyle w:val="Caption"/>
      </w:pPr>
      <w:bookmarkStart w:id="94" w:name="_Toc136014474"/>
      <w:r>
        <w:t xml:space="preserve">Hình </w:t>
      </w:r>
      <w:fldSimple w:instr=" STYLEREF 1 \s ">
        <w:r w:rsidR="005E675C">
          <w:rPr>
            <w:noProof/>
          </w:rPr>
          <w:t>3</w:t>
        </w:r>
      </w:fldSimple>
      <w:r w:rsidR="005E675C">
        <w:t>.</w:t>
      </w:r>
      <w:fldSimple w:instr=" SEQ Hình \* ARABIC \s 1 ">
        <w:r w:rsidR="005E675C">
          <w:rPr>
            <w:noProof/>
          </w:rPr>
          <w:t>2</w:t>
        </w:r>
      </w:fldSimple>
      <w:r>
        <w:t xml:space="preserve"> Giao diện đăng nhập</w:t>
      </w:r>
      <w:bookmarkEnd w:id="94"/>
    </w:p>
    <w:p w14:paraId="794AE346" w14:textId="77777777" w:rsidR="00847B03" w:rsidRDefault="004A625A" w:rsidP="00847B03">
      <w:pPr>
        <w:keepNext/>
        <w:ind w:firstLine="720"/>
        <w:jc w:val="center"/>
      </w:pPr>
      <w:r w:rsidRPr="004A625A">
        <w:drawing>
          <wp:inline distT="0" distB="0" distL="0" distR="0" wp14:anchorId="65749AF2" wp14:editId="4AD46E32">
            <wp:extent cx="4457700" cy="2516002"/>
            <wp:effectExtent l="0" t="0" r="0" b="0"/>
            <wp:docPr id="757924574"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924574" name="Picture 1" descr="A screen shot of a computer&#10;&#10;Description automatically generated with low confidence"/>
                    <pic:cNvPicPr/>
                  </pic:nvPicPr>
                  <pic:blipFill>
                    <a:blip r:embed="rId23"/>
                    <a:stretch>
                      <a:fillRect/>
                    </a:stretch>
                  </pic:blipFill>
                  <pic:spPr>
                    <a:xfrm>
                      <a:off x="0" y="0"/>
                      <a:ext cx="4463726" cy="2519403"/>
                    </a:xfrm>
                    <a:prstGeom prst="rect">
                      <a:avLst/>
                    </a:prstGeom>
                  </pic:spPr>
                </pic:pic>
              </a:graphicData>
            </a:graphic>
          </wp:inline>
        </w:drawing>
      </w:r>
    </w:p>
    <w:p w14:paraId="28FCEFEA" w14:textId="2C2ACCF3" w:rsidR="00B47371" w:rsidRDefault="00847B03" w:rsidP="00847B03">
      <w:pPr>
        <w:pStyle w:val="Caption"/>
      </w:pPr>
      <w:bookmarkStart w:id="95" w:name="_Toc136014475"/>
      <w:r>
        <w:t xml:space="preserve">Hình </w:t>
      </w:r>
      <w:fldSimple w:instr=" STYLEREF 1 \s ">
        <w:r w:rsidR="005E675C">
          <w:rPr>
            <w:noProof/>
          </w:rPr>
          <w:t>3</w:t>
        </w:r>
      </w:fldSimple>
      <w:r w:rsidR="005E675C">
        <w:t>.</w:t>
      </w:r>
      <w:fldSimple w:instr=" SEQ Hình \* ARABIC \s 1 ">
        <w:r w:rsidR="005E675C">
          <w:rPr>
            <w:noProof/>
          </w:rPr>
          <w:t>3</w:t>
        </w:r>
      </w:fldSimple>
      <w:r>
        <w:t xml:space="preserve"> Giao diện tuỳ chọn</w:t>
      </w:r>
      <w:bookmarkEnd w:id="95"/>
    </w:p>
    <w:p w14:paraId="5581C797" w14:textId="77777777" w:rsidR="00847B03" w:rsidRDefault="004A625A" w:rsidP="00847B03">
      <w:pPr>
        <w:keepNext/>
        <w:ind w:firstLine="720"/>
        <w:jc w:val="center"/>
      </w:pPr>
      <w:r w:rsidRPr="004A625A">
        <w:lastRenderedPageBreak/>
        <w:drawing>
          <wp:inline distT="0" distB="0" distL="0" distR="0" wp14:anchorId="222EBBC1" wp14:editId="0D9F05B4">
            <wp:extent cx="4432300" cy="3202579"/>
            <wp:effectExtent l="0" t="0" r="0" b="0"/>
            <wp:docPr id="1187839690"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39690" name="Picture 1" descr="A screen shot of a computer&#10;&#10;Description automatically generated with low confidence"/>
                    <pic:cNvPicPr/>
                  </pic:nvPicPr>
                  <pic:blipFill>
                    <a:blip r:embed="rId24"/>
                    <a:stretch>
                      <a:fillRect/>
                    </a:stretch>
                  </pic:blipFill>
                  <pic:spPr>
                    <a:xfrm>
                      <a:off x="0" y="0"/>
                      <a:ext cx="4445439" cy="3212073"/>
                    </a:xfrm>
                    <a:prstGeom prst="rect">
                      <a:avLst/>
                    </a:prstGeom>
                  </pic:spPr>
                </pic:pic>
              </a:graphicData>
            </a:graphic>
          </wp:inline>
        </w:drawing>
      </w:r>
    </w:p>
    <w:p w14:paraId="15B8CF93" w14:textId="673A05BF" w:rsidR="00847B03" w:rsidRPr="00847B03" w:rsidRDefault="00847B03" w:rsidP="00847B03">
      <w:pPr>
        <w:pStyle w:val="Caption"/>
      </w:pPr>
      <w:bookmarkStart w:id="96" w:name="_Toc136014476"/>
      <w:r>
        <w:t xml:space="preserve">Hình </w:t>
      </w:r>
      <w:fldSimple w:instr=" STYLEREF 1 \s ">
        <w:r w:rsidR="005E675C">
          <w:rPr>
            <w:noProof/>
          </w:rPr>
          <w:t>3</w:t>
        </w:r>
      </w:fldSimple>
      <w:r w:rsidR="005E675C">
        <w:t>.</w:t>
      </w:r>
      <w:fldSimple w:instr=" SEQ Hình \* ARABIC \s 1 ">
        <w:r w:rsidR="005E675C">
          <w:rPr>
            <w:noProof/>
          </w:rPr>
          <w:t>4</w:t>
        </w:r>
      </w:fldSimple>
      <w:r>
        <w:t xml:space="preserve"> Giao diện nhập vào dữ liệu đối với trường hợp không có I/O</w:t>
      </w:r>
      <w:bookmarkEnd w:id="96"/>
    </w:p>
    <w:p w14:paraId="10F6AAC5" w14:textId="77777777" w:rsidR="00847B03" w:rsidRDefault="00B47371" w:rsidP="00847B03">
      <w:pPr>
        <w:keepNext/>
        <w:ind w:firstLine="720"/>
        <w:jc w:val="center"/>
      </w:pPr>
      <w:r w:rsidRPr="00B47371">
        <w:drawing>
          <wp:inline distT="0" distB="0" distL="0" distR="0" wp14:anchorId="1A447084" wp14:editId="050D7B2D">
            <wp:extent cx="4013200" cy="4145868"/>
            <wp:effectExtent l="0" t="0" r="0" b="0"/>
            <wp:docPr id="151190875"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0875" name="Picture 1" descr="A screen shot of a computer program&#10;&#10;Description automatically generated with low confidence"/>
                    <pic:cNvPicPr/>
                  </pic:nvPicPr>
                  <pic:blipFill>
                    <a:blip r:embed="rId25"/>
                    <a:stretch>
                      <a:fillRect/>
                    </a:stretch>
                  </pic:blipFill>
                  <pic:spPr>
                    <a:xfrm>
                      <a:off x="0" y="0"/>
                      <a:ext cx="4030835" cy="4164086"/>
                    </a:xfrm>
                    <a:prstGeom prst="rect">
                      <a:avLst/>
                    </a:prstGeom>
                  </pic:spPr>
                </pic:pic>
              </a:graphicData>
            </a:graphic>
          </wp:inline>
        </w:drawing>
      </w:r>
    </w:p>
    <w:p w14:paraId="1748001F" w14:textId="2C5FBC71" w:rsidR="00B47371" w:rsidRDefault="00847B03" w:rsidP="00847B03">
      <w:pPr>
        <w:pStyle w:val="Caption"/>
      </w:pPr>
      <w:bookmarkStart w:id="97" w:name="_Toc136014477"/>
      <w:r>
        <w:t xml:space="preserve">Hình </w:t>
      </w:r>
      <w:fldSimple w:instr=" STYLEREF 1 \s ">
        <w:r w:rsidR="005E675C">
          <w:rPr>
            <w:noProof/>
          </w:rPr>
          <w:t>3</w:t>
        </w:r>
      </w:fldSimple>
      <w:r w:rsidR="005E675C">
        <w:t>.</w:t>
      </w:r>
      <w:fldSimple w:instr=" SEQ Hình \* ARABIC \s 1 ">
        <w:r w:rsidR="005E675C">
          <w:rPr>
            <w:noProof/>
          </w:rPr>
          <w:t>5</w:t>
        </w:r>
      </w:fldSimple>
      <w:r>
        <w:t xml:space="preserve"> </w:t>
      </w:r>
      <w:r>
        <w:t>Giao diện nhập vào dữ liệu đối với trường hợ</w:t>
      </w:r>
      <w:r>
        <w:t xml:space="preserve">p </w:t>
      </w:r>
      <w:r>
        <w:t>có I/O</w:t>
      </w:r>
      <w:bookmarkEnd w:id="97"/>
    </w:p>
    <w:p w14:paraId="4B879EC2" w14:textId="5B40BB18" w:rsidR="005E675C" w:rsidRDefault="00B47371" w:rsidP="005E675C">
      <w:pPr>
        <w:ind w:firstLine="720"/>
      </w:pPr>
      <w:r>
        <w:lastRenderedPageBreak/>
        <w:t>Sau khi nhập dữ liệu xong, chương trình sẽ thực thi và bắt đầu tiến hành giải thuật FCFS, sau đó sẽ hiện ra bảng kết quả các thông tin bao gồm: sơ đồ Grant thể hiện việc sắp xếp các tiến trình</w:t>
      </w:r>
      <w:r w:rsidR="005E675C">
        <w:t xml:space="preserve"> ở Ready List và I/O List (đối với trường hợp có I/O), </w:t>
      </w:r>
      <w:r>
        <w:t>CPU usage (Hiệu suất của CPU, Average Waitng Time (Thời gian chờ trung bình), Average Response Time (Thời gian phản hồi trung bình), Average Turn - Around Time (Thời gian xoay vòng trung bình).</w:t>
      </w:r>
    </w:p>
    <w:p w14:paraId="4ED2C486" w14:textId="77777777" w:rsidR="005E675C" w:rsidRDefault="004A625A" w:rsidP="005E675C">
      <w:pPr>
        <w:keepNext/>
        <w:ind w:firstLine="720"/>
        <w:jc w:val="center"/>
      </w:pPr>
      <w:r w:rsidRPr="004A625A">
        <w:drawing>
          <wp:inline distT="0" distB="0" distL="0" distR="0" wp14:anchorId="199FAD8D" wp14:editId="3CDE5F28">
            <wp:extent cx="4396997" cy="3251200"/>
            <wp:effectExtent l="0" t="0" r="0" b="0"/>
            <wp:docPr id="482020094"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020094" name="Picture 1" descr="A screen shot of a computer&#10;&#10;Description automatically generated with low confidence"/>
                    <pic:cNvPicPr/>
                  </pic:nvPicPr>
                  <pic:blipFill>
                    <a:blip r:embed="rId26"/>
                    <a:stretch>
                      <a:fillRect/>
                    </a:stretch>
                  </pic:blipFill>
                  <pic:spPr>
                    <a:xfrm>
                      <a:off x="0" y="0"/>
                      <a:ext cx="4415353" cy="3264773"/>
                    </a:xfrm>
                    <a:prstGeom prst="rect">
                      <a:avLst/>
                    </a:prstGeom>
                  </pic:spPr>
                </pic:pic>
              </a:graphicData>
            </a:graphic>
          </wp:inline>
        </w:drawing>
      </w:r>
    </w:p>
    <w:p w14:paraId="7DE34B58" w14:textId="0C59C4FF" w:rsidR="00B74909" w:rsidRDefault="005E675C" w:rsidP="005E675C">
      <w:pPr>
        <w:pStyle w:val="Caption"/>
      </w:pPr>
      <w:bookmarkStart w:id="98" w:name="_Toc136014478"/>
      <w:r>
        <w:t xml:space="preserve">Hình </w:t>
      </w:r>
      <w:fldSimple w:instr=" STYLEREF 1 \s ">
        <w:r>
          <w:rPr>
            <w:noProof/>
          </w:rPr>
          <w:t>3</w:t>
        </w:r>
      </w:fldSimple>
      <w:r>
        <w:t>.</w:t>
      </w:r>
      <w:fldSimple w:instr=" SEQ Hình \* ARABIC \s 1 ">
        <w:r>
          <w:rPr>
            <w:noProof/>
          </w:rPr>
          <w:t>6</w:t>
        </w:r>
      </w:fldSimple>
      <w:r>
        <w:t xml:space="preserve"> Giao diện hiển thị kết quả đối với trường hợp không có I/O</w:t>
      </w:r>
      <w:bookmarkEnd w:id="98"/>
    </w:p>
    <w:p w14:paraId="6D27E968" w14:textId="77777777" w:rsidR="005E675C" w:rsidRDefault="00B47371" w:rsidP="005E675C">
      <w:pPr>
        <w:keepNext/>
        <w:ind w:firstLine="720"/>
        <w:jc w:val="center"/>
      </w:pPr>
      <w:r w:rsidRPr="00B47371">
        <w:lastRenderedPageBreak/>
        <w:drawing>
          <wp:inline distT="0" distB="0" distL="0" distR="0" wp14:anchorId="3291444C" wp14:editId="17E53C42">
            <wp:extent cx="4406900" cy="3869473"/>
            <wp:effectExtent l="0" t="0" r="0" b="0"/>
            <wp:docPr id="1958791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791982" name=""/>
                    <pic:cNvPicPr/>
                  </pic:nvPicPr>
                  <pic:blipFill>
                    <a:blip r:embed="rId27"/>
                    <a:stretch>
                      <a:fillRect/>
                    </a:stretch>
                  </pic:blipFill>
                  <pic:spPr>
                    <a:xfrm>
                      <a:off x="0" y="0"/>
                      <a:ext cx="4406900" cy="3869473"/>
                    </a:xfrm>
                    <a:prstGeom prst="rect">
                      <a:avLst/>
                    </a:prstGeom>
                  </pic:spPr>
                </pic:pic>
              </a:graphicData>
            </a:graphic>
          </wp:inline>
        </w:drawing>
      </w:r>
    </w:p>
    <w:p w14:paraId="2CC93BE7" w14:textId="6115082C" w:rsidR="00B47371" w:rsidRDefault="005E675C" w:rsidP="005E675C">
      <w:pPr>
        <w:pStyle w:val="Caption"/>
      </w:pPr>
      <w:bookmarkStart w:id="99" w:name="_Toc136014479"/>
      <w:r>
        <w:t xml:space="preserve">Hình </w:t>
      </w:r>
      <w:fldSimple w:instr=" STYLEREF 1 \s ">
        <w:r>
          <w:rPr>
            <w:noProof/>
          </w:rPr>
          <w:t>3</w:t>
        </w:r>
      </w:fldSimple>
      <w:r>
        <w:t>.</w:t>
      </w:r>
      <w:fldSimple w:instr=" SEQ Hình \* ARABIC \s 1 ">
        <w:r>
          <w:rPr>
            <w:noProof/>
          </w:rPr>
          <w:t>7</w:t>
        </w:r>
      </w:fldSimple>
      <w:r>
        <w:t xml:space="preserve"> </w:t>
      </w:r>
      <w:r>
        <w:t>Giao diện hiển thị kết quả đối với trường hợp có I/O</w:t>
      </w:r>
      <w:bookmarkEnd w:id="99"/>
    </w:p>
    <w:p w14:paraId="66A73543" w14:textId="583A137D" w:rsidR="00597E5B" w:rsidRPr="00597E5B" w:rsidRDefault="001A78E5" w:rsidP="00597E5B">
      <w:pPr>
        <w:pStyle w:val="Heading2"/>
      </w:pPr>
      <w:bookmarkStart w:id="100" w:name="_Toc136014542"/>
      <w:r>
        <w:t>Các Test Case của chương trình</w:t>
      </w:r>
      <w:bookmarkEnd w:id="100"/>
    </w:p>
    <w:p w14:paraId="27E79FBD" w14:textId="41B0FC5B" w:rsidR="00165A1E" w:rsidRPr="00165A1E" w:rsidRDefault="00165A1E" w:rsidP="00165A1E">
      <w:pPr>
        <w:pStyle w:val="Caption"/>
        <w:keepNext/>
        <w:ind w:firstLine="720"/>
        <w:jc w:val="both"/>
        <w:rPr>
          <w:i w:val="0"/>
          <w:iCs w:val="0"/>
        </w:rPr>
      </w:pPr>
      <w:r>
        <w:rPr>
          <w:i w:val="0"/>
          <w:iCs w:val="0"/>
        </w:rPr>
        <w:t xml:space="preserve">Bảng sau đây thể hiện một số các Test Case </w:t>
      </w:r>
      <w:r w:rsidR="00597E5B">
        <w:rPr>
          <w:i w:val="0"/>
          <w:iCs w:val="0"/>
        </w:rPr>
        <w:t xml:space="preserve">ở 2 tuỳ chọn </w:t>
      </w:r>
      <w:r>
        <w:rPr>
          <w:i w:val="0"/>
          <w:iCs w:val="0"/>
        </w:rPr>
        <w:t>của chương trình:</w:t>
      </w:r>
    </w:p>
    <w:p w14:paraId="309DE7BB" w14:textId="4062BA31" w:rsidR="00F02AD1" w:rsidRDefault="00F02AD1" w:rsidP="00F02AD1">
      <w:pPr>
        <w:pStyle w:val="Caption"/>
        <w:keepNext/>
      </w:pPr>
      <w:bookmarkStart w:id="101" w:name="_Toc136014480"/>
      <w:r>
        <w:t xml:space="preserve">Bảng </w:t>
      </w:r>
      <w:fldSimple w:instr=" SEQ Bảng \* ARABIC ">
        <w:r>
          <w:rPr>
            <w:noProof/>
          </w:rPr>
          <w:t>1</w:t>
        </w:r>
      </w:fldSimple>
      <w:r>
        <w:t>. Các Test Case ở tuỳ chọn không I/O</w:t>
      </w:r>
      <w:bookmarkEnd w:id="101"/>
    </w:p>
    <w:tbl>
      <w:tblPr>
        <w:tblStyle w:val="TableGrid"/>
        <w:tblW w:w="9802" w:type="dxa"/>
        <w:tblLook w:val="04A0" w:firstRow="1" w:lastRow="0" w:firstColumn="1" w:lastColumn="0" w:noHBand="0" w:noVBand="1"/>
      </w:tblPr>
      <w:tblGrid>
        <w:gridCol w:w="910"/>
        <w:gridCol w:w="4266"/>
        <w:gridCol w:w="4626"/>
      </w:tblGrid>
      <w:tr w:rsidR="00750FBE" w14:paraId="269D9B5E" w14:textId="77777777" w:rsidTr="00165A1E">
        <w:tc>
          <w:tcPr>
            <w:tcW w:w="910" w:type="dxa"/>
            <w:vAlign w:val="center"/>
          </w:tcPr>
          <w:p w14:paraId="205C244E" w14:textId="560DCB0F" w:rsidR="001A78E5" w:rsidRPr="00750FBE" w:rsidRDefault="001A78E5" w:rsidP="00750FBE">
            <w:pPr>
              <w:jc w:val="center"/>
              <w:rPr>
                <w:b/>
                <w:bCs/>
              </w:rPr>
            </w:pPr>
            <w:r w:rsidRPr="00750FBE">
              <w:rPr>
                <w:b/>
                <w:bCs/>
              </w:rPr>
              <w:t>TEST CASE</w:t>
            </w:r>
          </w:p>
        </w:tc>
        <w:tc>
          <w:tcPr>
            <w:tcW w:w="4266" w:type="dxa"/>
            <w:vAlign w:val="center"/>
          </w:tcPr>
          <w:p w14:paraId="09E98407" w14:textId="5B4DC10C" w:rsidR="001A78E5" w:rsidRPr="00750FBE" w:rsidRDefault="001A78E5" w:rsidP="00750FBE">
            <w:pPr>
              <w:jc w:val="center"/>
              <w:rPr>
                <w:b/>
                <w:bCs/>
              </w:rPr>
            </w:pPr>
            <w:r w:rsidRPr="00750FBE">
              <w:rPr>
                <w:b/>
                <w:bCs/>
              </w:rPr>
              <w:t>INPUT</w:t>
            </w:r>
          </w:p>
        </w:tc>
        <w:tc>
          <w:tcPr>
            <w:tcW w:w="4626" w:type="dxa"/>
            <w:vAlign w:val="center"/>
          </w:tcPr>
          <w:p w14:paraId="5E7AC327" w14:textId="7F479C7C" w:rsidR="001A78E5" w:rsidRPr="00750FBE" w:rsidRDefault="001A78E5" w:rsidP="00750FBE">
            <w:pPr>
              <w:jc w:val="center"/>
              <w:rPr>
                <w:b/>
                <w:bCs/>
              </w:rPr>
            </w:pPr>
            <w:r w:rsidRPr="00750FBE">
              <w:rPr>
                <w:b/>
                <w:bCs/>
              </w:rPr>
              <w:t>OUTPUT</w:t>
            </w:r>
          </w:p>
        </w:tc>
      </w:tr>
      <w:tr w:rsidR="00750FBE" w14:paraId="323F14BC" w14:textId="77777777" w:rsidTr="00165A1E">
        <w:tc>
          <w:tcPr>
            <w:tcW w:w="910" w:type="dxa"/>
          </w:tcPr>
          <w:p w14:paraId="075E23B8" w14:textId="794B3DE0" w:rsidR="001A78E5" w:rsidRDefault="001A78E5" w:rsidP="00347F2E">
            <w:r>
              <w:t>1</w:t>
            </w:r>
          </w:p>
        </w:tc>
        <w:tc>
          <w:tcPr>
            <w:tcW w:w="4266" w:type="dxa"/>
          </w:tcPr>
          <w:p w14:paraId="418CF0A8" w14:textId="118F0A99" w:rsidR="001A78E5" w:rsidRDefault="00597E5B" w:rsidP="00347F2E">
            <w:r w:rsidRPr="00597E5B">
              <w:drawing>
                <wp:inline distT="0" distB="0" distL="0" distR="0" wp14:anchorId="37963DAA" wp14:editId="31AC1B48">
                  <wp:extent cx="2324100" cy="2139513"/>
                  <wp:effectExtent l="0" t="0" r="0" b="0"/>
                  <wp:docPr id="13550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492" name=""/>
                          <pic:cNvPicPr/>
                        </pic:nvPicPr>
                        <pic:blipFill>
                          <a:blip r:embed="rId28"/>
                          <a:stretch>
                            <a:fillRect/>
                          </a:stretch>
                        </pic:blipFill>
                        <pic:spPr>
                          <a:xfrm>
                            <a:off x="0" y="0"/>
                            <a:ext cx="2339563" cy="2153748"/>
                          </a:xfrm>
                          <a:prstGeom prst="rect">
                            <a:avLst/>
                          </a:prstGeom>
                        </pic:spPr>
                      </pic:pic>
                    </a:graphicData>
                  </a:graphic>
                </wp:inline>
              </w:drawing>
            </w:r>
          </w:p>
        </w:tc>
        <w:tc>
          <w:tcPr>
            <w:tcW w:w="4626" w:type="dxa"/>
          </w:tcPr>
          <w:p w14:paraId="56F93A51" w14:textId="12498EAD" w:rsidR="001A78E5" w:rsidRDefault="00597E5B" w:rsidP="00347F2E">
            <w:r w:rsidRPr="00597E5B">
              <w:drawing>
                <wp:inline distT="0" distB="0" distL="0" distR="0" wp14:anchorId="2AF34649" wp14:editId="160E554D">
                  <wp:extent cx="2628900" cy="1932745"/>
                  <wp:effectExtent l="0" t="0" r="0" b="0"/>
                  <wp:docPr id="776183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183941" name=""/>
                          <pic:cNvPicPr/>
                        </pic:nvPicPr>
                        <pic:blipFill>
                          <a:blip r:embed="rId29"/>
                          <a:stretch>
                            <a:fillRect/>
                          </a:stretch>
                        </pic:blipFill>
                        <pic:spPr>
                          <a:xfrm>
                            <a:off x="0" y="0"/>
                            <a:ext cx="2646823" cy="1945922"/>
                          </a:xfrm>
                          <a:prstGeom prst="rect">
                            <a:avLst/>
                          </a:prstGeom>
                        </pic:spPr>
                      </pic:pic>
                    </a:graphicData>
                  </a:graphic>
                </wp:inline>
              </w:drawing>
            </w:r>
          </w:p>
        </w:tc>
      </w:tr>
      <w:tr w:rsidR="00750FBE" w14:paraId="53518B27" w14:textId="77777777" w:rsidTr="00165A1E">
        <w:tc>
          <w:tcPr>
            <w:tcW w:w="910" w:type="dxa"/>
          </w:tcPr>
          <w:p w14:paraId="390B4BEF" w14:textId="5691ABE4" w:rsidR="001A78E5" w:rsidRDefault="001A78E5" w:rsidP="00347F2E">
            <w:r>
              <w:lastRenderedPageBreak/>
              <w:t>2</w:t>
            </w:r>
          </w:p>
        </w:tc>
        <w:tc>
          <w:tcPr>
            <w:tcW w:w="4266" w:type="dxa"/>
          </w:tcPr>
          <w:p w14:paraId="016CEF49" w14:textId="616FFBA5" w:rsidR="001A78E5" w:rsidRDefault="00597E5B" w:rsidP="00347F2E">
            <w:r w:rsidRPr="00597E5B">
              <w:drawing>
                <wp:inline distT="0" distB="0" distL="0" distR="0" wp14:anchorId="2015D4D7" wp14:editId="6C3FD7DD">
                  <wp:extent cx="2317149" cy="2070100"/>
                  <wp:effectExtent l="0" t="0" r="0" b="0"/>
                  <wp:docPr id="72747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477747" name=""/>
                          <pic:cNvPicPr/>
                        </pic:nvPicPr>
                        <pic:blipFill>
                          <a:blip r:embed="rId30"/>
                          <a:stretch>
                            <a:fillRect/>
                          </a:stretch>
                        </pic:blipFill>
                        <pic:spPr>
                          <a:xfrm>
                            <a:off x="0" y="0"/>
                            <a:ext cx="2320147" cy="2072778"/>
                          </a:xfrm>
                          <a:prstGeom prst="rect">
                            <a:avLst/>
                          </a:prstGeom>
                        </pic:spPr>
                      </pic:pic>
                    </a:graphicData>
                  </a:graphic>
                </wp:inline>
              </w:drawing>
            </w:r>
          </w:p>
        </w:tc>
        <w:tc>
          <w:tcPr>
            <w:tcW w:w="4626" w:type="dxa"/>
          </w:tcPr>
          <w:p w14:paraId="4B2486BB" w14:textId="6F8A38BA" w:rsidR="001A78E5" w:rsidRDefault="00597E5B" w:rsidP="00347F2E">
            <w:r w:rsidRPr="00597E5B">
              <w:drawing>
                <wp:inline distT="0" distB="0" distL="0" distR="0" wp14:anchorId="24AF2A83" wp14:editId="2FF43A57">
                  <wp:extent cx="2651125" cy="1587500"/>
                  <wp:effectExtent l="0" t="0" r="0" b="0"/>
                  <wp:docPr id="789627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27053" name=""/>
                          <pic:cNvPicPr/>
                        </pic:nvPicPr>
                        <pic:blipFill>
                          <a:blip r:embed="rId31"/>
                          <a:stretch>
                            <a:fillRect/>
                          </a:stretch>
                        </pic:blipFill>
                        <pic:spPr>
                          <a:xfrm>
                            <a:off x="0" y="0"/>
                            <a:ext cx="2655631" cy="1590198"/>
                          </a:xfrm>
                          <a:prstGeom prst="rect">
                            <a:avLst/>
                          </a:prstGeom>
                        </pic:spPr>
                      </pic:pic>
                    </a:graphicData>
                  </a:graphic>
                </wp:inline>
              </w:drawing>
            </w:r>
          </w:p>
        </w:tc>
      </w:tr>
      <w:tr w:rsidR="00750FBE" w14:paraId="32551454" w14:textId="77777777" w:rsidTr="00165A1E">
        <w:tc>
          <w:tcPr>
            <w:tcW w:w="910" w:type="dxa"/>
          </w:tcPr>
          <w:p w14:paraId="7A542697" w14:textId="730DB0CB" w:rsidR="001A78E5" w:rsidRDefault="001A78E5" w:rsidP="00347F2E">
            <w:r>
              <w:t>3</w:t>
            </w:r>
          </w:p>
        </w:tc>
        <w:tc>
          <w:tcPr>
            <w:tcW w:w="4266" w:type="dxa"/>
          </w:tcPr>
          <w:p w14:paraId="09595D61" w14:textId="7D42B7A2" w:rsidR="001A78E5" w:rsidRDefault="00D9290B" w:rsidP="00347F2E">
            <w:r w:rsidRPr="00D9290B">
              <w:drawing>
                <wp:inline distT="0" distB="0" distL="0" distR="0" wp14:anchorId="038BBAB7" wp14:editId="478D661D">
                  <wp:extent cx="2353396" cy="2171700"/>
                  <wp:effectExtent l="0" t="0" r="0" b="0"/>
                  <wp:docPr id="527852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852367" name=""/>
                          <pic:cNvPicPr/>
                        </pic:nvPicPr>
                        <pic:blipFill>
                          <a:blip r:embed="rId32"/>
                          <a:stretch>
                            <a:fillRect/>
                          </a:stretch>
                        </pic:blipFill>
                        <pic:spPr>
                          <a:xfrm>
                            <a:off x="0" y="0"/>
                            <a:ext cx="2356817" cy="2174857"/>
                          </a:xfrm>
                          <a:prstGeom prst="rect">
                            <a:avLst/>
                          </a:prstGeom>
                        </pic:spPr>
                      </pic:pic>
                    </a:graphicData>
                  </a:graphic>
                </wp:inline>
              </w:drawing>
            </w:r>
          </w:p>
        </w:tc>
        <w:tc>
          <w:tcPr>
            <w:tcW w:w="4626" w:type="dxa"/>
          </w:tcPr>
          <w:p w14:paraId="446002B8" w14:textId="41E704B8" w:rsidR="001A78E5" w:rsidRDefault="00D9290B" w:rsidP="00347F2E">
            <w:r w:rsidRPr="00D9290B">
              <w:drawing>
                <wp:inline distT="0" distB="0" distL="0" distR="0" wp14:anchorId="56ACE674" wp14:editId="4F6D552C">
                  <wp:extent cx="2593084" cy="1562100"/>
                  <wp:effectExtent l="0" t="0" r="0" b="0"/>
                  <wp:docPr id="1993303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303955" name=""/>
                          <pic:cNvPicPr/>
                        </pic:nvPicPr>
                        <pic:blipFill>
                          <a:blip r:embed="rId33"/>
                          <a:stretch>
                            <a:fillRect/>
                          </a:stretch>
                        </pic:blipFill>
                        <pic:spPr>
                          <a:xfrm>
                            <a:off x="0" y="0"/>
                            <a:ext cx="2600214" cy="1566395"/>
                          </a:xfrm>
                          <a:prstGeom prst="rect">
                            <a:avLst/>
                          </a:prstGeom>
                        </pic:spPr>
                      </pic:pic>
                    </a:graphicData>
                  </a:graphic>
                </wp:inline>
              </w:drawing>
            </w:r>
          </w:p>
        </w:tc>
      </w:tr>
      <w:tr w:rsidR="00750FBE" w14:paraId="37DB2F3E" w14:textId="77777777" w:rsidTr="00165A1E">
        <w:tc>
          <w:tcPr>
            <w:tcW w:w="910" w:type="dxa"/>
          </w:tcPr>
          <w:p w14:paraId="04F998EF" w14:textId="6F444EFC" w:rsidR="001A78E5" w:rsidRDefault="001A78E5" w:rsidP="00347F2E">
            <w:r>
              <w:t>4</w:t>
            </w:r>
          </w:p>
        </w:tc>
        <w:tc>
          <w:tcPr>
            <w:tcW w:w="4266" w:type="dxa"/>
          </w:tcPr>
          <w:p w14:paraId="766CC810" w14:textId="2C19E4AA" w:rsidR="001A78E5" w:rsidRDefault="00D9290B" w:rsidP="00347F2E">
            <w:r w:rsidRPr="00D9290B">
              <w:drawing>
                <wp:inline distT="0" distB="0" distL="0" distR="0" wp14:anchorId="78661DA1" wp14:editId="49947B31">
                  <wp:extent cx="2336636" cy="3449320"/>
                  <wp:effectExtent l="0" t="0" r="0" b="0"/>
                  <wp:docPr id="320115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115303" name=""/>
                          <pic:cNvPicPr/>
                        </pic:nvPicPr>
                        <pic:blipFill>
                          <a:blip r:embed="rId34"/>
                          <a:stretch>
                            <a:fillRect/>
                          </a:stretch>
                        </pic:blipFill>
                        <pic:spPr>
                          <a:xfrm>
                            <a:off x="0" y="0"/>
                            <a:ext cx="2354286" cy="3475374"/>
                          </a:xfrm>
                          <a:prstGeom prst="rect">
                            <a:avLst/>
                          </a:prstGeom>
                        </pic:spPr>
                      </pic:pic>
                    </a:graphicData>
                  </a:graphic>
                </wp:inline>
              </w:drawing>
            </w:r>
          </w:p>
        </w:tc>
        <w:tc>
          <w:tcPr>
            <w:tcW w:w="4626" w:type="dxa"/>
          </w:tcPr>
          <w:p w14:paraId="4643F357" w14:textId="2A051237" w:rsidR="001A78E5" w:rsidRDefault="00D9290B" w:rsidP="00347F2E">
            <w:r w:rsidRPr="00D9290B">
              <w:drawing>
                <wp:inline distT="0" distB="0" distL="0" distR="0" wp14:anchorId="1F98A352" wp14:editId="063504AE">
                  <wp:extent cx="2611165" cy="2019300"/>
                  <wp:effectExtent l="0" t="0" r="0" b="0"/>
                  <wp:docPr id="1693137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7866" name=""/>
                          <pic:cNvPicPr/>
                        </pic:nvPicPr>
                        <pic:blipFill>
                          <a:blip r:embed="rId35"/>
                          <a:stretch>
                            <a:fillRect/>
                          </a:stretch>
                        </pic:blipFill>
                        <pic:spPr>
                          <a:xfrm>
                            <a:off x="0" y="0"/>
                            <a:ext cx="2613037" cy="2020748"/>
                          </a:xfrm>
                          <a:prstGeom prst="rect">
                            <a:avLst/>
                          </a:prstGeom>
                        </pic:spPr>
                      </pic:pic>
                    </a:graphicData>
                  </a:graphic>
                </wp:inline>
              </w:drawing>
            </w:r>
          </w:p>
        </w:tc>
      </w:tr>
      <w:tr w:rsidR="00750FBE" w14:paraId="47CE8B54" w14:textId="77777777" w:rsidTr="00165A1E">
        <w:tc>
          <w:tcPr>
            <w:tcW w:w="910" w:type="dxa"/>
          </w:tcPr>
          <w:p w14:paraId="6EB020CE" w14:textId="2A970179" w:rsidR="001A78E5" w:rsidRDefault="001A78E5" w:rsidP="00347F2E">
            <w:r>
              <w:lastRenderedPageBreak/>
              <w:t>5</w:t>
            </w:r>
          </w:p>
        </w:tc>
        <w:tc>
          <w:tcPr>
            <w:tcW w:w="4266" w:type="dxa"/>
          </w:tcPr>
          <w:p w14:paraId="75E78362" w14:textId="3F76944E" w:rsidR="001A78E5" w:rsidRDefault="00D9290B" w:rsidP="00347F2E">
            <w:r w:rsidRPr="00D9290B">
              <w:drawing>
                <wp:inline distT="0" distB="0" distL="0" distR="0" wp14:anchorId="43243C44" wp14:editId="1C4FBF08">
                  <wp:extent cx="2377816" cy="3606800"/>
                  <wp:effectExtent l="0" t="0" r="0" b="0"/>
                  <wp:docPr id="27686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863847" name=""/>
                          <pic:cNvPicPr/>
                        </pic:nvPicPr>
                        <pic:blipFill>
                          <a:blip r:embed="rId36"/>
                          <a:stretch>
                            <a:fillRect/>
                          </a:stretch>
                        </pic:blipFill>
                        <pic:spPr>
                          <a:xfrm>
                            <a:off x="0" y="0"/>
                            <a:ext cx="2381089" cy="3611764"/>
                          </a:xfrm>
                          <a:prstGeom prst="rect">
                            <a:avLst/>
                          </a:prstGeom>
                        </pic:spPr>
                      </pic:pic>
                    </a:graphicData>
                  </a:graphic>
                </wp:inline>
              </w:drawing>
            </w:r>
          </w:p>
        </w:tc>
        <w:tc>
          <w:tcPr>
            <w:tcW w:w="4626" w:type="dxa"/>
          </w:tcPr>
          <w:p w14:paraId="4DA82CE1" w14:textId="332EA29A" w:rsidR="001A78E5" w:rsidRDefault="00D9290B" w:rsidP="00347F2E">
            <w:r w:rsidRPr="00D9290B">
              <w:drawing>
                <wp:inline distT="0" distB="0" distL="0" distR="0" wp14:anchorId="1F20CD1B" wp14:editId="2D6A64F3">
                  <wp:extent cx="2654300" cy="1886595"/>
                  <wp:effectExtent l="0" t="0" r="0" b="0"/>
                  <wp:docPr id="291964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964204" name=""/>
                          <pic:cNvPicPr/>
                        </pic:nvPicPr>
                        <pic:blipFill>
                          <a:blip r:embed="rId37"/>
                          <a:stretch>
                            <a:fillRect/>
                          </a:stretch>
                        </pic:blipFill>
                        <pic:spPr>
                          <a:xfrm>
                            <a:off x="0" y="0"/>
                            <a:ext cx="2658673" cy="1889703"/>
                          </a:xfrm>
                          <a:prstGeom prst="rect">
                            <a:avLst/>
                          </a:prstGeom>
                        </pic:spPr>
                      </pic:pic>
                    </a:graphicData>
                  </a:graphic>
                </wp:inline>
              </w:drawing>
            </w:r>
          </w:p>
        </w:tc>
      </w:tr>
    </w:tbl>
    <w:p w14:paraId="2DD3002C" w14:textId="77777777" w:rsidR="002A0FA4" w:rsidRDefault="002A0FA4" w:rsidP="002E027C">
      <w:pPr>
        <w:ind w:firstLine="720"/>
      </w:pPr>
    </w:p>
    <w:p w14:paraId="26DDA8F6" w14:textId="0A848879" w:rsidR="00F02AD1" w:rsidRDefault="00F02AD1" w:rsidP="00F02AD1">
      <w:pPr>
        <w:pStyle w:val="Caption"/>
        <w:keepNext/>
      </w:pPr>
      <w:bookmarkStart w:id="102" w:name="_Toc136014481"/>
      <w:r>
        <w:t xml:space="preserve">Bảng </w:t>
      </w:r>
      <w:fldSimple w:instr=" SEQ Bảng \* ARABIC ">
        <w:r>
          <w:rPr>
            <w:noProof/>
          </w:rPr>
          <w:t>2</w:t>
        </w:r>
      </w:fldSimple>
      <w:r>
        <w:t>. Các Test Case ở tuỳ chọn có I/O</w:t>
      </w:r>
      <w:bookmarkEnd w:id="102"/>
    </w:p>
    <w:tbl>
      <w:tblPr>
        <w:tblStyle w:val="TableGrid"/>
        <w:tblW w:w="9802" w:type="dxa"/>
        <w:tblLook w:val="04A0" w:firstRow="1" w:lastRow="0" w:firstColumn="1" w:lastColumn="0" w:noHBand="0" w:noVBand="1"/>
      </w:tblPr>
      <w:tblGrid>
        <w:gridCol w:w="910"/>
        <w:gridCol w:w="4266"/>
        <w:gridCol w:w="4626"/>
      </w:tblGrid>
      <w:tr w:rsidR="007054C9" w14:paraId="33A87C98" w14:textId="77777777" w:rsidTr="00110C5E">
        <w:tc>
          <w:tcPr>
            <w:tcW w:w="910" w:type="dxa"/>
            <w:vAlign w:val="center"/>
          </w:tcPr>
          <w:p w14:paraId="650C0F2E" w14:textId="77777777" w:rsidR="007054C9" w:rsidRPr="00750FBE" w:rsidRDefault="007054C9" w:rsidP="00110C5E">
            <w:pPr>
              <w:jc w:val="center"/>
              <w:rPr>
                <w:b/>
                <w:bCs/>
              </w:rPr>
            </w:pPr>
            <w:r w:rsidRPr="00750FBE">
              <w:rPr>
                <w:b/>
                <w:bCs/>
              </w:rPr>
              <w:t>TEST CASE</w:t>
            </w:r>
          </w:p>
        </w:tc>
        <w:tc>
          <w:tcPr>
            <w:tcW w:w="4266" w:type="dxa"/>
            <w:vAlign w:val="center"/>
          </w:tcPr>
          <w:p w14:paraId="1AAF5345" w14:textId="77777777" w:rsidR="007054C9" w:rsidRPr="00750FBE" w:rsidRDefault="007054C9" w:rsidP="00110C5E">
            <w:pPr>
              <w:jc w:val="center"/>
              <w:rPr>
                <w:b/>
                <w:bCs/>
              </w:rPr>
            </w:pPr>
            <w:r w:rsidRPr="00750FBE">
              <w:rPr>
                <w:b/>
                <w:bCs/>
              </w:rPr>
              <w:t>INPUT</w:t>
            </w:r>
          </w:p>
        </w:tc>
        <w:tc>
          <w:tcPr>
            <w:tcW w:w="4626" w:type="dxa"/>
            <w:vAlign w:val="center"/>
          </w:tcPr>
          <w:p w14:paraId="531A5129" w14:textId="77777777" w:rsidR="007054C9" w:rsidRPr="00750FBE" w:rsidRDefault="007054C9" w:rsidP="00110C5E">
            <w:pPr>
              <w:jc w:val="center"/>
              <w:rPr>
                <w:b/>
                <w:bCs/>
              </w:rPr>
            </w:pPr>
            <w:r w:rsidRPr="00750FBE">
              <w:rPr>
                <w:b/>
                <w:bCs/>
              </w:rPr>
              <w:t>OUTPUT</w:t>
            </w:r>
          </w:p>
        </w:tc>
      </w:tr>
      <w:tr w:rsidR="007054C9" w14:paraId="590A3134" w14:textId="77777777" w:rsidTr="00110C5E">
        <w:tc>
          <w:tcPr>
            <w:tcW w:w="910" w:type="dxa"/>
          </w:tcPr>
          <w:p w14:paraId="61C09FDE" w14:textId="77777777" w:rsidR="007054C9" w:rsidRDefault="007054C9" w:rsidP="00110C5E">
            <w:r>
              <w:t>1</w:t>
            </w:r>
          </w:p>
        </w:tc>
        <w:tc>
          <w:tcPr>
            <w:tcW w:w="4266" w:type="dxa"/>
          </w:tcPr>
          <w:p w14:paraId="35C200E2" w14:textId="02B2B3AD" w:rsidR="007054C9" w:rsidRDefault="00D20203" w:rsidP="00110C5E">
            <w:r w:rsidRPr="00D20203">
              <w:drawing>
                <wp:inline distT="0" distB="0" distL="0" distR="0" wp14:anchorId="1CA3ACCC" wp14:editId="63B0BFF5">
                  <wp:extent cx="2320720" cy="3162300"/>
                  <wp:effectExtent l="0" t="0" r="0" b="0"/>
                  <wp:docPr id="320150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150241" name=""/>
                          <pic:cNvPicPr/>
                        </pic:nvPicPr>
                        <pic:blipFill>
                          <a:blip r:embed="rId38"/>
                          <a:stretch>
                            <a:fillRect/>
                          </a:stretch>
                        </pic:blipFill>
                        <pic:spPr>
                          <a:xfrm>
                            <a:off x="0" y="0"/>
                            <a:ext cx="2325705" cy="3169093"/>
                          </a:xfrm>
                          <a:prstGeom prst="rect">
                            <a:avLst/>
                          </a:prstGeom>
                        </pic:spPr>
                      </pic:pic>
                    </a:graphicData>
                  </a:graphic>
                </wp:inline>
              </w:drawing>
            </w:r>
          </w:p>
        </w:tc>
        <w:tc>
          <w:tcPr>
            <w:tcW w:w="4626" w:type="dxa"/>
          </w:tcPr>
          <w:p w14:paraId="6EA8B3E4" w14:textId="65866045" w:rsidR="007054C9" w:rsidRDefault="00D20203" w:rsidP="00110C5E">
            <w:r w:rsidRPr="00D20203">
              <w:drawing>
                <wp:inline distT="0" distB="0" distL="0" distR="0" wp14:anchorId="6F2831DF" wp14:editId="6F0A526E">
                  <wp:extent cx="2603176" cy="2451100"/>
                  <wp:effectExtent l="0" t="0" r="0" b="0"/>
                  <wp:docPr id="39531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314808" name=""/>
                          <pic:cNvPicPr/>
                        </pic:nvPicPr>
                        <pic:blipFill>
                          <a:blip r:embed="rId39"/>
                          <a:stretch>
                            <a:fillRect/>
                          </a:stretch>
                        </pic:blipFill>
                        <pic:spPr>
                          <a:xfrm>
                            <a:off x="0" y="0"/>
                            <a:ext cx="2606666" cy="2454387"/>
                          </a:xfrm>
                          <a:prstGeom prst="rect">
                            <a:avLst/>
                          </a:prstGeom>
                        </pic:spPr>
                      </pic:pic>
                    </a:graphicData>
                  </a:graphic>
                </wp:inline>
              </w:drawing>
            </w:r>
          </w:p>
        </w:tc>
      </w:tr>
      <w:tr w:rsidR="007054C9" w14:paraId="27E4DDEA" w14:textId="77777777" w:rsidTr="00110C5E">
        <w:tc>
          <w:tcPr>
            <w:tcW w:w="910" w:type="dxa"/>
          </w:tcPr>
          <w:p w14:paraId="770E8FFF" w14:textId="77777777" w:rsidR="007054C9" w:rsidRDefault="007054C9" w:rsidP="00110C5E">
            <w:r>
              <w:lastRenderedPageBreak/>
              <w:t>2</w:t>
            </w:r>
          </w:p>
        </w:tc>
        <w:tc>
          <w:tcPr>
            <w:tcW w:w="4266" w:type="dxa"/>
          </w:tcPr>
          <w:p w14:paraId="04B7305D" w14:textId="6A4578F8" w:rsidR="007054C9" w:rsidRDefault="001070EC" w:rsidP="00110C5E">
            <w:r w:rsidRPr="001070EC">
              <w:drawing>
                <wp:inline distT="0" distB="0" distL="0" distR="0" wp14:anchorId="063EB650" wp14:editId="1F59BF9A">
                  <wp:extent cx="2353310" cy="3233622"/>
                  <wp:effectExtent l="0" t="0" r="0" b="0"/>
                  <wp:docPr id="78384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4424" name=""/>
                          <pic:cNvPicPr/>
                        </pic:nvPicPr>
                        <pic:blipFill>
                          <a:blip r:embed="rId40"/>
                          <a:stretch>
                            <a:fillRect/>
                          </a:stretch>
                        </pic:blipFill>
                        <pic:spPr>
                          <a:xfrm>
                            <a:off x="0" y="0"/>
                            <a:ext cx="2354301" cy="3234983"/>
                          </a:xfrm>
                          <a:prstGeom prst="rect">
                            <a:avLst/>
                          </a:prstGeom>
                        </pic:spPr>
                      </pic:pic>
                    </a:graphicData>
                  </a:graphic>
                </wp:inline>
              </w:drawing>
            </w:r>
          </w:p>
        </w:tc>
        <w:tc>
          <w:tcPr>
            <w:tcW w:w="4626" w:type="dxa"/>
          </w:tcPr>
          <w:p w14:paraId="02C703AE" w14:textId="3BCA919F" w:rsidR="007054C9" w:rsidRDefault="001070EC" w:rsidP="00110C5E">
            <w:r w:rsidRPr="001070EC">
              <w:drawing>
                <wp:inline distT="0" distB="0" distL="0" distR="0" wp14:anchorId="65416709" wp14:editId="31EF9F28">
                  <wp:extent cx="2543175" cy="1919377"/>
                  <wp:effectExtent l="0" t="0" r="0" b="0"/>
                  <wp:docPr id="1574448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48850" name=""/>
                          <pic:cNvPicPr/>
                        </pic:nvPicPr>
                        <pic:blipFill>
                          <a:blip r:embed="rId41"/>
                          <a:stretch>
                            <a:fillRect/>
                          </a:stretch>
                        </pic:blipFill>
                        <pic:spPr>
                          <a:xfrm>
                            <a:off x="0" y="0"/>
                            <a:ext cx="2552407" cy="1926344"/>
                          </a:xfrm>
                          <a:prstGeom prst="rect">
                            <a:avLst/>
                          </a:prstGeom>
                        </pic:spPr>
                      </pic:pic>
                    </a:graphicData>
                  </a:graphic>
                </wp:inline>
              </w:drawing>
            </w:r>
          </w:p>
        </w:tc>
      </w:tr>
      <w:tr w:rsidR="007054C9" w14:paraId="27B29DED" w14:textId="77777777" w:rsidTr="00110C5E">
        <w:tc>
          <w:tcPr>
            <w:tcW w:w="910" w:type="dxa"/>
          </w:tcPr>
          <w:p w14:paraId="12221A3A" w14:textId="77777777" w:rsidR="007054C9" w:rsidRDefault="007054C9" w:rsidP="00110C5E">
            <w:r>
              <w:t>3</w:t>
            </w:r>
          </w:p>
        </w:tc>
        <w:tc>
          <w:tcPr>
            <w:tcW w:w="4266" w:type="dxa"/>
          </w:tcPr>
          <w:p w14:paraId="4154E0BD" w14:textId="37B74255" w:rsidR="007054C9" w:rsidRDefault="001070EC" w:rsidP="00110C5E">
            <w:r w:rsidRPr="001070EC">
              <w:drawing>
                <wp:inline distT="0" distB="0" distL="0" distR="0" wp14:anchorId="0C788808" wp14:editId="3FCD7928">
                  <wp:extent cx="2333523" cy="3251200"/>
                  <wp:effectExtent l="0" t="0" r="0" b="0"/>
                  <wp:docPr id="2112511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11136" name=""/>
                          <pic:cNvPicPr/>
                        </pic:nvPicPr>
                        <pic:blipFill>
                          <a:blip r:embed="rId42"/>
                          <a:stretch>
                            <a:fillRect/>
                          </a:stretch>
                        </pic:blipFill>
                        <pic:spPr>
                          <a:xfrm>
                            <a:off x="0" y="0"/>
                            <a:ext cx="2334864" cy="3253069"/>
                          </a:xfrm>
                          <a:prstGeom prst="rect">
                            <a:avLst/>
                          </a:prstGeom>
                        </pic:spPr>
                      </pic:pic>
                    </a:graphicData>
                  </a:graphic>
                </wp:inline>
              </w:drawing>
            </w:r>
          </w:p>
        </w:tc>
        <w:tc>
          <w:tcPr>
            <w:tcW w:w="4626" w:type="dxa"/>
          </w:tcPr>
          <w:p w14:paraId="703E78F1" w14:textId="41132B77" w:rsidR="007054C9" w:rsidRDefault="001070EC" w:rsidP="00110C5E">
            <w:r w:rsidRPr="001070EC">
              <w:drawing>
                <wp:inline distT="0" distB="0" distL="0" distR="0" wp14:anchorId="17775AF6" wp14:editId="53890C49">
                  <wp:extent cx="2632075" cy="1857935"/>
                  <wp:effectExtent l="0" t="0" r="0" b="0"/>
                  <wp:docPr id="1050852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52098" name=""/>
                          <pic:cNvPicPr/>
                        </pic:nvPicPr>
                        <pic:blipFill>
                          <a:blip r:embed="rId43"/>
                          <a:stretch>
                            <a:fillRect/>
                          </a:stretch>
                        </pic:blipFill>
                        <pic:spPr>
                          <a:xfrm>
                            <a:off x="0" y="0"/>
                            <a:ext cx="2640664" cy="1863998"/>
                          </a:xfrm>
                          <a:prstGeom prst="rect">
                            <a:avLst/>
                          </a:prstGeom>
                        </pic:spPr>
                      </pic:pic>
                    </a:graphicData>
                  </a:graphic>
                </wp:inline>
              </w:drawing>
            </w:r>
          </w:p>
        </w:tc>
      </w:tr>
      <w:tr w:rsidR="007054C9" w14:paraId="687C2120" w14:textId="77777777" w:rsidTr="00110C5E">
        <w:tc>
          <w:tcPr>
            <w:tcW w:w="910" w:type="dxa"/>
          </w:tcPr>
          <w:p w14:paraId="0A6167FD" w14:textId="77777777" w:rsidR="007054C9" w:rsidRDefault="007054C9" w:rsidP="00110C5E">
            <w:r>
              <w:lastRenderedPageBreak/>
              <w:t>4</w:t>
            </w:r>
          </w:p>
        </w:tc>
        <w:tc>
          <w:tcPr>
            <w:tcW w:w="4266" w:type="dxa"/>
          </w:tcPr>
          <w:p w14:paraId="55DF150C" w14:textId="2C8C5216" w:rsidR="007054C9" w:rsidRDefault="001070EC" w:rsidP="00110C5E">
            <w:r w:rsidRPr="001070EC">
              <w:drawing>
                <wp:inline distT="0" distB="0" distL="0" distR="0" wp14:anchorId="1E35E32C" wp14:editId="435D365B">
                  <wp:extent cx="2419002" cy="4305300"/>
                  <wp:effectExtent l="0" t="0" r="0" b="0"/>
                  <wp:docPr id="183515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55958" name=""/>
                          <pic:cNvPicPr/>
                        </pic:nvPicPr>
                        <pic:blipFill>
                          <a:blip r:embed="rId44"/>
                          <a:stretch>
                            <a:fillRect/>
                          </a:stretch>
                        </pic:blipFill>
                        <pic:spPr>
                          <a:xfrm>
                            <a:off x="0" y="0"/>
                            <a:ext cx="2423284" cy="4312920"/>
                          </a:xfrm>
                          <a:prstGeom prst="rect">
                            <a:avLst/>
                          </a:prstGeom>
                        </pic:spPr>
                      </pic:pic>
                    </a:graphicData>
                  </a:graphic>
                </wp:inline>
              </w:drawing>
            </w:r>
          </w:p>
        </w:tc>
        <w:tc>
          <w:tcPr>
            <w:tcW w:w="4626" w:type="dxa"/>
          </w:tcPr>
          <w:p w14:paraId="6A3759C7" w14:textId="5431A5B5" w:rsidR="007054C9" w:rsidRDefault="001070EC" w:rsidP="00110C5E">
            <w:r w:rsidRPr="001070EC">
              <w:drawing>
                <wp:inline distT="0" distB="0" distL="0" distR="0" wp14:anchorId="0FAEF589" wp14:editId="6C42A369">
                  <wp:extent cx="2609850" cy="1875450"/>
                  <wp:effectExtent l="0" t="0" r="0" b="0"/>
                  <wp:docPr id="259458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458465" name=""/>
                          <pic:cNvPicPr/>
                        </pic:nvPicPr>
                        <pic:blipFill>
                          <a:blip r:embed="rId45"/>
                          <a:stretch>
                            <a:fillRect/>
                          </a:stretch>
                        </pic:blipFill>
                        <pic:spPr>
                          <a:xfrm>
                            <a:off x="0" y="0"/>
                            <a:ext cx="2622671" cy="1884663"/>
                          </a:xfrm>
                          <a:prstGeom prst="rect">
                            <a:avLst/>
                          </a:prstGeom>
                        </pic:spPr>
                      </pic:pic>
                    </a:graphicData>
                  </a:graphic>
                </wp:inline>
              </w:drawing>
            </w:r>
          </w:p>
        </w:tc>
      </w:tr>
      <w:tr w:rsidR="007054C9" w14:paraId="458D2404" w14:textId="77777777" w:rsidTr="00110C5E">
        <w:tc>
          <w:tcPr>
            <w:tcW w:w="910" w:type="dxa"/>
          </w:tcPr>
          <w:p w14:paraId="7D0FAFCC" w14:textId="77777777" w:rsidR="007054C9" w:rsidRDefault="007054C9" w:rsidP="00110C5E">
            <w:r>
              <w:lastRenderedPageBreak/>
              <w:t>5</w:t>
            </w:r>
          </w:p>
        </w:tc>
        <w:tc>
          <w:tcPr>
            <w:tcW w:w="4266" w:type="dxa"/>
          </w:tcPr>
          <w:p w14:paraId="5DD829E1" w14:textId="1D8F3B38" w:rsidR="007054C9" w:rsidRDefault="001070EC" w:rsidP="00110C5E">
            <w:r w:rsidRPr="001070EC">
              <w:drawing>
                <wp:inline distT="0" distB="0" distL="0" distR="0" wp14:anchorId="1ADFA026" wp14:editId="7172A919">
                  <wp:extent cx="2426764" cy="5473700"/>
                  <wp:effectExtent l="0" t="0" r="0" b="0"/>
                  <wp:docPr id="1787003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003232" name=""/>
                          <pic:cNvPicPr/>
                        </pic:nvPicPr>
                        <pic:blipFill>
                          <a:blip r:embed="rId46"/>
                          <a:stretch>
                            <a:fillRect/>
                          </a:stretch>
                        </pic:blipFill>
                        <pic:spPr>
                          <a:xfrm>
                            <a:off x="0" y="0"/>
                            <a:ext cx="2430194" cy="5481436"/>
                          </a:xfrm>
                          <a:prstGeom prst="rect">
                            <a:avLst/>
                          </a:prstGeom>
                        </pic:spPr>
                      </pic:pic>
                    </a:graphicData>
                  </a:graphic>
                </wp:inline>
              </w:drawing>
            </w:r>
          </w:p>
        </w:tc>
        <w:tc>
          <w:tcPr>
            <w:tcW w:w="4626" w:type="dxa"/>
          </w:tcPr>
          <w:p w14:paraId="48CB97D8" w14:textId="5B86788C" w:rsidR="007054C9" w:rsidRDefault="001070EC" w:rsidP="00110C5E">
            <w:r w:rsidRPr="001070EC">
              <w:drawing>
                <wp:inline distT="0" distB="0" distL="0" distR="0" wp14:anchorId="50CB6AD3" wp14:editId="54CD5B68">
                  <wp:extent cx="2636378" cy="3022600"/>
                  <wp:effectExtent l="0" t="0" r="0" b="0"/>
                  <wp:docPr id="1304301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301912" name=""/>
                          <pic:cNvPicPr/>
                        </pic:nvPicPr>
                        <pic:blipFill>
                          <a:blip r:embed="rId47"/>
                          <a:stretch>
                            <a:fillRect/>
                          </a:stretch>
                        </pic:blipFill>
                        <pic:spPr>
                          <a:xfrm>
                            <a:off x="0" y="0"/>
                            <a:ext cx="2639962" cy="3026709"/>
                          </a:xfrm>
                          <a:prstGeom prst="rect">
                            <a:avLst/>
                          </a:prstGeom>
                        </pic:spPr>
                      </pic:pic>
                    </a:graphicData>
                  </a:graphic>
                </wp:inline>
              </w:drawing>
            </w:r>
          </w:p>
        </w:tc>
      </w:tr>
    </w:tbl>
    <w:p w14:paraId="141B0F6F" w14:textId="01564119" w:rsidR="002A0FA4" w:rsidRDefault="002A0FA4">
      <w:pPr>
        <w:spacing w:after="160" w:line="259" w:lineRule="auto"/>
        <w:jc w:val="left"/>
      </w:pPr>
    </w:p>
    <w:p w14:paraId="5401EF1A" w14:textId="693E9282" w:rsidR="002A0FA4" w:rsidRDefault="002A0FA4" w:rsidP="002A0FA4">
      <w:pPr>
        <w:pStyle w:val="Heading2"/>
      </w:pPr>
      <w:bookmarkStart w:id="103" w:name="_Toc136014543"/>
      <w:r>
        <w:t>Đánh giá và hướng phát triển</w:t>
      </w:r>
      <w:bookmarkEnd w:id="103"/>
    </w:p>
    <w:p w14:paraId="56446E7F" w14:textId="1A4FE16B" w:rsidR="002A0FA4" w:rsidRDefault="002A0FA4" w:rsidP="002A0FA4">
      <w:pPr>
        <w:pStyle w:val="Heading3"/>
      </w:pPr>
      <w:bookmarkStart w:id="104" w:name="_Toc136014544"/>
      <w:r>
        <w:t>Đánh giá</w:t>
      </w:r>
      <w:bookmarkEnd w:id="104"/>
    </w:p>
    <w:p w14:paraId="1E32D320" w14:textId="3C2A2F13" w:rsidR="002A0FA4" w:rsidRDefault="002A0FA4" w:rsidP="002A0FA4">
      <w:pPr>
        <w:ind w:firstLine="720"/>
      </w:pPr>
      <w:r>
        <w:t>Chương trình hoạt động tốt với hầu như mọi Test Case, xử lí các thông số đầu vào mà không gặp trục trặc hay vấn đề gì cả</w:t>
      </w:r>
      <w:r w:rsidR="00133628">
        <w:t>, trừ tuỳ chon I/O có khá nhiều Test Case bị sai do việc lập trình thuật toán chưa tốt.</w:t>
      </w:r>
    </w:p>
    <w:p w14:paraId="1EDA273A" w14:textId="77777777" w:rsidR="002A0FA4" w:rsidRDefault="002A0FA4" w:rsidP="002A0FA4">
      <w:pPr>
        <w:ind w:firstLine="720"/>
      </w:pPr>
      <w:r>
        <w:t>Chương trình đơn giản, dễ dùng, chỉ việc nhập số liệu, xử lí và hiện kết quả</w:t>
      </w:r>
    </w:p>
    <w:p w14:paraId="049FD43E" w14:textId="76E0DA07" w:rsidR="002A0FA4" w:rsidRDefault="002A0FA4" w:rsidP="002A0FA4">
      <w:pPr>
        <w:ind w:firstLine="720"/>
      </w:pPr>
      <w:r>
        <w:t>Tuy nhiên do vấn đề hạn chế về thời gian nên đã không có giao diện tốt hơn cho chương trình, giúp cho chương trình mô phỏng có giao diện ưa nhìn hơn, dễ sử dụng về sau này hơn.</w:t>
      </w:r>
      <w:r w:rsidR="00915522">
        <w:t>.</w:t>
      </w:r>
      <w:r>
        <w:t xml:space="preserve"> </w:t>
      </w:r>
    </w:p>
    <w:p w14:paraId="01B440B5" w14:textId="11611597" w:rsidR="00915522" w:rsidRDefault="00915522" w:rsidP="002A0FA4">
      <w:pPr>
        <w:ind w:firstLine="720"/>
      </w:pPr>
      <w:r>
        <w:lastRenderedPageBreak/>
        <w:t>Vì quy mô của chương trình chỉ ở mức mô phỏng lại thuật toán nên không có cơ sở dữ liệu để lưu trữ các bài toán để sau này có thể tìm kiếm lại được, giúp việc tìm ra kết quả nhanh chống hơn</w:t>
      </w:r>
    </w:p>
    <w:p w14:paraId="4764B6AF" w14:textId="7DC1389A" w:rsidR="002A0FA4" w:rsidRDefault="002A0FA4" w:rsidP="002A0FA4">
      <w:pPr>
        <w:pStyle w:val="Heading3"/>
      </w:pPr>
      <w:bookmarkStart w:id="105" w:name="_Toc136014545"/>
      <w:r>
        <w:t>Hướng phát triển</w:t>
      </w:r>
      <w:bookmarkEnd w:id="105"/>
    </w:p>
    <w:p w14:paraId="0990768C" w14:textId="77777777" w:rsidR="002A0FA4" w:rsidRDefault="002A0FA4" w:rsidP="002A0FA4">
      <w:pPr>
        <w:ind w:firstLine="720"/>
      </w:pPr>
      <w:r>
        <w:t>Khắc phụ những hạn chế nêu trên, cụ thể như tạo thêm giao diện giúp cho người dùng có thể dễ dàng sử dụng hơn.</w:t>
      </w:r>
    </w:p>
    <w:p w14:paraId="60EBE56D" w14:textId="65B5E5F5" w:rsidR="002A0FA4" w:rsidRDefault="002A0FA4" w:rsidP="002A0FA4">
      <w:r>
        <w:tab/>
        <w:t>Thêm vào chương trình một số thuật toán khác như SJT, RR</w:t>
      </w:r>
      <w:r w:rsidR="00F90BA0">
        <w:t>, tối ưu thuật toán FCFS có I/O hơn</w:t>
      </w:r>
      <w:r>
        <w:t xml:space="preserve"> giúp cho chương trình có thể giải quyết ở mức độ nhiều bài toán, giải thuật khác nhau.</w:t>
      </w:r>
    </w:p>
    <w:p w14:paraId="7CC6DCC5" w14:textId="4C9D67DF" w:rsidR="0059362C" w:rsidRDefault="0059362C" w:rsidP="0059362C">
      <w:pPr>
        <w:spacing w:after="160" w:line="259" w:lineRule="auto"/>
        <w:jc w:val="left"/>
      </w:pPr>
      <w:r>
        <w:br w:type="page"/>
      </w:r>
    </w:p>
    <w:p w14:paraId="14886059" w14:textId="7BA4E639" w:rsidR="005E7647" w:rsidRDefault="00D51B85" w:rsidP="005E7647">
      <w:pPr>
        <w:pStyle w:val="Heading1"/>
        <w:numPr>
          <w:ilvl w:val="0"/>
          <w:numId w:val="0"/>
        </w:numPr>
      </w:pPr>
      <w:bookmarkStart w:id="106" w:name="_Toc136014546"/>
      <w:bookmarkEnd w:id="2"/>
      <w:bookmarkEnd w:id="3"/>
      <w:r>
        <w:rPr>
          <w:rFonts w:cs="Times New Roman"/>
          <w:lang w:val="fr-FR"/>
        </w:rPr>
        <w:lastRenderedPageBreak/>
        <w:t>TÀI LIỆU THAM KHẢO</w:t>
      </w:r>
      <w:bookmarkEnd w:id="106"/>
    </w:p>
    <w:p w14:paraId="67240FCD" w14:textId="77777777" w:rsidR="004B173F" w:rsidRPr="004B173F" w:rsidRDefault="005E7647" w:rsidP="004B173F">
      <w:pPr>
        <w:pStyle w:val="EndNoteBibliography"/>
        <w:ind w:left="720" w:hanging="720"/>
      </w:pPr>
      <w:r>
        <w:fldChar w:fldCharType="begin"/>
      </w:r>
      <w:r>
        <w:instrText xml:space="preserve"> ADDIN EN.REFLIST </w:instrText>
      </w:r>
      <w:r>
        <w:fldChar w:fldCharType="separate"/>
      </w:r>
      <w:r w:rsidR="004B173F" w:rsidRPr="004B173F">
        <w:t>[1]</w:t>
      </w:r>
      <w:r w:rsidR="004B173F" w:rsidRPr="004B173F">
        <w:tab/>
        <w:t>D. Bretthauer, "Open source software: A history," 2001.</w:t>
      </w:r>
    </w:p>
    <w:p w14:paraId="41DB279B" w14:textId="77777777" w:rsidR="004B173F" w:rsidRPr="004B173F" w:rsidRDefault="004B173F" w:rsidP="004B173F">
      <w:pPr>
        <w:pStyle w:val="EndNoteBibliography"/>
        <w:ind w:left="720" w:hanging="720"/>
      </w:pPr>
      <w:r w:rsidRPr="004B173F">
        <w:t>[2]</w:t>
      </w:r>
      <w:r w:rsidRPr="004B173F">
        <w:tab/>
        <w:t>R. Hasan, "History of linux," ed, 2002.</w:t>
      </w:r>
    </w:p>
    <w:p w14:paraId="6E1ECE29" w14:textId="77777777" w:rsidR="004B173F" w:rsidRPr="004B173F" w:rsidRDefault="004B173F" w:rsidP="004B173F">
      <w:pPr>
        <w:pStyle w:val="EndNoteBibliography"/>
        <w:ind w:left="720" w:hanging="720"/>
      </w:pPr>
      <w:r w:rsidRPr="004B173F">
        <w:t>[3]</w:t>
      </w:r>
      <w:r w:rsidRPr="004B173F">
        <w:tab/>
        <w:t>J. J. R. O. Aas, "Understanding the Linux 2.6. 8.1 CPU scheduler," vol. 16, pp. 1-38, 2005.</w:t>
      </w:r>
    </w:p>
    <w:p w14:paraId="3D4C2FF7" w14:textId="77777777" w:rsidR="004B173F" w:rsidRPr="004B173F" w:rsidRDefault="004B173F" w:rsidP="004B173F">
      <w:pPr>
        <w:pStyle w:val="EndNoteBibliography"/>
        <w:ind w:left="720" w:hanging="720"/>
      </w:pPr>
      <w:r w:rsidRPr="004B173F">
        <w:t>[4]</w:t>
      </w:r>
      <w:r w:rsidRPr="004B173F">
        <w:tab/>
        <w:t xml:space="preserve">H. Đ. Phương, </w:t>
      </w:r>
      <w:r w:rsidRPr="004B173F">
        <w:rPr>
          <w:i/>
        </w:rPr>
        <w:t>"Nguyên lý Hệ điều hành"</w:t>
      </w:r>
      <w:r w:rsidRPr="004B173F">
        <w:t>. NXB Giáo dục, 2010.</w:t>
      </w:r>
    </w:p>
    <w:p w14:paraId="51028032" w14:textId="77777777" w:rsidR="004B173F" w:rsidRPr="004B173F" w:rsidRDefault="004B173F" w:rsidP="004B173F">
      <w:pPr>
        <w:pStyle w:val="EndNoteBibliography"/>
        <w:ind w:left="720" w:hanging="720"/>
      </w:pPr>
      <w:r w:rsidRPr="004B173F">
        <w:t>[5]</w:t>
      </w:r>
      <w:r w:rsidRPr="004B173F">
        <w:tab/>
        <w:t xml:space="preserve">T. M. Phương, </w:t>
      </w:r>
      <w:r w:rsidRPr="004B173F">
        <w:rPr>
          <w:i/>
        </w:rPr>
        <w:t>"Giáo trình Hệ điều hành"</w:t>
      </w:r>
      <w:r w:rsidRPr="004B173F">
        <w:t>. NXB Học viện Công nghệ Bưu chính Viễn thông, 2013.</w:t>
      </w:r>
    </w:p>
    <w:p w14:paraId="6CBA9038" w14:textId="77777777" w:rsidR="004B173F" w:rsidRPr="004B173F" w:rsidRDefault="004B173F" w:rsidP="004B173F">
      <w:pPr>
        <w:pStyle w:val="EndNoteBibliography"/>
        <w:ind w:left="720" w:hanging="720"/>
      </w:pPr>
      <w:r w:rsidRPr="004B173F">
        <w:t>[6]</w:t>
      </w:r>
      <w:r w:rsidRPr="004B173F">
        <w:tab/>
        <w:t xml:space="preserve">N. K. Tuấn, </w:t>
      </w:r>
      <w:r w:rsidRPr="004B173F">
        <w:rPr>
          <w:i/>
        </w:rPr>
        <w:t>"Giáo trình lý thuyết Hệ điều hành"</w:t>
      </w:r>
      <w:r w:rsidRPr="004B173F">
        <w:t>. NXB ĐHQGHN, 2014.</w:t>
      </w:r>
    </w:p>
    <w:p w14:paraId="37DAE329" w14:textId="521F9CCB" w:rsidR="004B173F" w:rsidRPr="004B173F" w:rsidRDefault="004B173F" w:rsidP="004B173F">
      <w:pPr>
        <w:pStyle w:val="EndNoteBibliography"/>
        <w:ind w:left="720" w:hanging="720"/>
      </w:pPr>
      <w:r w:rsidRPr="004B173F">
        <w:t>[7]</w:t>
      </w:r>
      <w:r w:rsidRPr="004B173F">
        <w:tab/>
        <w:t xml:space="preserve">Hiraki. (2021, May 18). </w:t>
      </w:r>
      <w:r w:rsidRPr="004B173F">
        <w:rPr>
          <w:i/>
        </w:rPr>
        <w:t>[Series] Sự kỳ diệu của Linux (Phần 1: Lịch sử và tính ưu việt của Linux)</w:t>
      </w:r>
      <w:r w:rsidRPr="004B173F">
        <w:t xml:space="preserve">. Available: </w:t>
      </w:r>
      <w:hyperlink r:id="rId48" w:history="1">
        <w:r w:rsidRPr="004B173F">
          <w:rPr>
            <w:rStyle w:val="Hyperlink"/>
          </w:rPr>
          <w:t>https://spiderum.com/bai-dang/Series-Su-ky-dieu-cua-Linux-Phan-1-uju</w:t>
        </w:r>
      </w:hyperlink>
    </w:p>
    <w:p w14:paraId="10C6E68C" w14:textId="6336CF78" w:rsidR="004B173F" w:rsidRPr="004B173F" w:rsidRDefault="004B173F" w:rsidP="004B173F">
      <w:pPr>
        <w:pStyle w:val="EndNoteBibliography"/>
        <w:ind w:left="720" w:hanging="720"/>
      </w:pPr>
      <w:r w:rsidRPr="004B173F">
        <w:t>[8]</w:t>
      </w:r>
      <w:r w:rsidRPr="004B173F">
        <w:tab/>
        <w:t xml:space="preserve">Đ. Nguyễn. (2018, May 18). </w:t>
      </w:r>
      <w:r w:rsidRPr="004B173F">
        <w:rPr>
          <w:i/>
        </w:rPr>
        <w:t>Lịch sử về hệ điều hành Linux</w:t>
      </w:r>
      <w:r w:rsidRPr="004B173F">
        <w:t xml:space="preserve">. Available: </w:t>
      </w:r>
      <w:hyperlink r:id="rId49" w:history="1">
        <w:r w:rsidRPr="004B173F">
          <w:rPr>
            <w:rStyle w:val="Hyperlink"/>
          </w:rPr>
          <w:t>https://blogd.net/linux/lich-su-he-dieu-hanh-linux/</w:t>
        </w:r>
      </w:hyperlink>
    </w:p>
    <w:p w14:paraId="06EAA246" w14:textId="095267C2" w:rsidR="004B173F" w:rsidRPr="004B173F" w:rsidRDefault="004B173F" w:rsidP="004B173F">
      <w:pPr>
        <w:pStyle w:val="EndNoteBibliography"/>
        <w:ind w:left="720" w:hanging="720"/>
      </w:pPr>
      <w:r w:rsidRPr="004B173F">
        <w:t>[9]</w:t>
      </w:r>
      <w:r w:rsidRPr="004B173F">
        <w:tab/>
        <w:t xml:space="preserve">L. Đ. Tiến. (2017, May 18). </w:t>
      </w:r>
      <w:r w:rsidRPr="004B173F">
        <w:rPr>
          <w:i/>
        </w:rPr>
        <w:t>Tiến trình trong hệ điều hành (Phần 3)</w:t>
      </w:r>
      <w:r w:rsidRPr="004B173F">
        <w:t xml:space="preserve">. Available: </w:t>
      </w:r>
      <w:hyperlink r:id="rId50" w:history="1">
        <w:r w:rsidRPr="004B173F">
          <w:rPr>
            <w:rStyle w:val="Hyperlink"/>
          </w:rPr>
          <w:t>https://viblo.asia/p/tien-trinh-trong-he-dieu-hanh-phan-3-3Q75wg6Q5Wb</w:t>
        </w:r>
      </w:hyperlink>
    </w:p>
    <w:p w14:paraId="69869857" w14:textId="77777777" w:rsidR="004B173F" w:rsidRPr="004B173F" w:rsidRDefault="004B173F" w:rsidP="004B173F">
      <w:pPr>
        <w:pStyle w:val="EndNoteBibliography"/>
        <w:ind w:left="720" w:hanging="720"/>
      </w:pPr>
      <w:r w:rsidRPr="004B173F">
        <w:t>[10]</w:t>
      </w:r>
      <w:r w:rsidRPr="004B173F">
        <w:tab/>
        <w:t xml:space="preserve">L. K. N. Ân, </w:t>
      </w:r>
      <w:r w:rsidRPr="004B173F">
        <w:rPr>
          <w:i/>
        </w:rPr>
        <w:t>"Hệ điều hành cơ bản"</w:t>
      </w:r>
      <w:r w:rsidRPr="004B173F">
        <w:t>. ĐHKHTN TPHCM.</w:t>
      </w:r>
    </w:p>
    <w:p w14:paraId="1084720A" w14:textId="77777777" w:rsidR="004B173F" w:rsidRPr="004B173F" w:rsidRDefault="004B173F" w:rsidP="004B173F">
      <w:pPr>
        <w:pStyle w:val="EndNoteBibliography"/>
        <w:ind w:left="720" w:hanging="720"/>
      </w:pPr>
      <w:r w:rsidRPr="004B173F">
        <w:t>[11]</w:t>
      </w:r>
      <w:r w:rsidRPr="004B173F">
        <w:tab/>
        <w:t xml:space="preserve">D. K. Yau and S. S. Lam, "Adaptive rate-controlled scheduling for multimedia applications," in </w:t>
      </w:r>
      <w:r w:rsidRPr="004B173F">
        <w:rPr>
          <w:i/>
        </w:rPr>
        <w:t>Proceedings of the fourth ACM international conference on multimedia</w:t>
      </w:r>
      <w:r w:rsidRPr="004B173F">
        <w:t>, 1997, pp. 129-140.</w:t>
      </w:r>
    </w:p>
    <w:p w14:paraId="5744F0DF" w14:textId="77777777" w:rsidR="004B173F" w:rsidRPr="004B173F" w:rsidRDefault="004B173F" w:rsidP="004B173F">
      <w:pPr>
        <w:pStyle w:val="EndNoteBibliography"/>
        <w:ind w:left="720" w:hanging="720"/>
      </w:pPr>
      <w:r w:rsidRPr="004B173F">
        <w:t>[12]</w:t>
      </w:r>
      <w:r w:rsidRPr="004B173F">
        <w:tab/>
        <w:t xml:space="preserve">E. Kalyvianaki, T. Charalambous, and S. Hand, "Self-adaptive and self-configured cpu resource provisioning for virtualized servers using kalman filters," in </w:t>
      </w:r>
      <w:r w:rsidRPr="004B173F">
        <w:rPr>
          <w:i/>
        </w:rPr>
        <w:t>Proceedings of the 6th international conference on Autonomic computing</w:t>
      </w:r>
      <w:r w:rsidRPr="004B173F">
        <w:t>, 2009, pp. 117-126.</w:t>
      </w:r>
    </w:p>
    <w:p w14:paraId="237499FD" w14:textId="50EBF559" w:rsidR="004B173F" w:rsidRPr="004B173F" w:rsidRDefault="004B173F" w:rsidP="004B173F">
      <w:pPr>
        <w:pStyle w:val="EndNoteBibliography"/>
        <w:ind w:left="720" w:hanging="720"/>
      </w:pPr>
      <w:r w:rsidRPr="004B173F">
        <w:t>[13]</w:t>
      </w:r>
      <w:r w:rsidRPr="004B173F">
        <w:tab/>
        <w:t xml:space="preserve">Q. Anh. (2021, May 18). </w:t>
      </w:r>
      <w:r w:rsidRPr="004B173F">
        <w:rPr>
          <w:i/>
        </w:rPr>
        <w:t>Core và Thread là gì? Ảnh hưởng thế nào đến sức mạnh CPU?</w:t>
      </w:r>
      <w:r w:rsidRPr="004B173F">
        <w:t xml:space="preserve"> Available: </w:t>
      </w:r>
      <w:hyperlink r:id="rId51" w:history="1">
        <w:r w:rsidRPr="004B173F">
          <w:rPr>
            <w:rStyle w:val="Hyperlink"/>
          </w:rPr>
          <w:t>https://fptshop.com.vn/tin-tuc/danh-gia/core-va-thread-la-gi-139997</w:t>
        </w:r>
      </w:hyperlink>
    </w:p>
    <w:p w14:paraId="16F3DC19" w14:textId="52F67183" w:rsidR="004B173F" w:rsidRPr="004B173F" w:rsidRDefault="004B173F" w:rsidP="004B173F">
      <w:pPr>
        <w:pStyle w:val="EndNoteBibliography"/>
        <w:ind w:left="720" w:hanging="720"/>
      </w:pPr>
      <w:r w:rsidRPr="004B173F">
        <w:t>[14]</w:t>
      </w:r>
      <w:r w:rsidRPr="004B173F">
        <w:tab/>
        <w:t xml:space="preserve">Đ. Tài. (2022, May 18). </w:t>
      </w:r>
      <w:r w:rsidRPr="004B173F">
        <w:rPr>
          <w:i/>
        </w:rPr>
        <w:t>Giới thiệu về thread</w:t>
      </w:r>
      <w:r w:rsidRPr="004B173F">
        <w:t xml:space="preserve">. Available: </w:t>
      </w:r>
      <w:hyperlink r:id="rId52" w:history="1">
        <w:r w:rsidRPr="004B173F">
          <w:rPr>
            <w:rStyle w:val="Hyperlink"/>
          </w:rPr>
          <w:t>https://viblo.asia/p/gioi-thieu-ve-thread-aNj4vXpdL6r</w:t>
        </w:r>
      </w:hyperlink>
    </w:p>
    <w:p w14:paraId="096C4EB7" w14:textId="0B9510A7" w:rsidR="000B4EC4" w:rsidRPr="00480914" w:rsidRDefault="005E7647" w:rsidP="002B3CE3">
      <w:pPr>
        <w:pStyle w:val="EndNoteBibliography"/>
        <w:ind w:left="720" w:hanging="720"/>
      </w:pPr>
      <w:r>
        <w:fldChar w:fldCharType="end"/>
      </w:r>
    </w:p>
    <w:sectPr w:rsidR="000B4EC4" w:rsidRPr="00480914" w:rsidSect="00C96ED8">
      <w:headerReference w:type="default" r:id="rId53"/>
      <w:headerReference w:type="first" r:id="rId54"/>
      <w:footerReference w:type="first" r:id="rId55"/>
      <w:type w:val="continuous"/>
      <w:pgSz w:w="11900" w:h="16840" w:code="9"/>
      <w:pgMar w:top="1134" w:right="1134" w:bottom="1134" w:left="1701" w:header="709" w:footer="709"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EDB2F" w14:textId="77777777" w:rsidR="0008778F" w:rsidRDefault="0008778F" w:rsidP="001811B3">
      <w:r>
        <w:separator/>
      </w:r>
    </w:p>
    <w:p w14:paraId="563B8BBD" w14:textId="77777777" w:rsidR="0008778F" w:rsidRDefault="0008778F"/>
  </w:endnote>
  <w:endnote w:type="continuationSeparator" w:id="0">
    <w:p w14:paraId="7826BAB3" w14:textId="77777777" w:rsidR="0008778F" w:rsidRDefault="0008778F" w:rsidP="001811B3">
      <w:r>
        <w:continuationSeparator/>
      </w:r>
    </w:p>
    <w:p w14:paraId="00D5598C" w14:textId="77777777" w:rsidR="0008778F" w:rsidRDefault="0008778F"/>
  </w:endnote>
  <w:endnote w:type="continuationNotice" w:id="1">
    <w:p w14:paraId="043CF021" w14:textId="77777777" w:rsidR="0008778F" w:rsidRDefault="0008778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Italic">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Times New Roman Italic">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14B2C" w14:textId="77777777" w:rsidR="00480914" w:rsidRDefault="00480914" w:rsidP="008D0612">
    <w:pPr>
      <w:pStyle w:val="Footer"/>
    </w:pPr>
  </w:p>
  <w:p w14:paraId="5D4D9DA4" w14:textId="77777777" w:rsidR="00480914" w:rsidRDefault="004809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480914" w14:paraId="3CA12093" w14:textId="77777777" w:rsidTr="1E695BC4">
      <w:trPr>
        <w:trHeight w:val="300"/>
      </w:trPr>
      <w:tc>
        <w:tcPr>
          <w:tcW w:w="3020" w:type="dxa"/>
        </w:tcPr>
        <w:p w14:paraId="794CDF77" w14:textId="616D7649" w:rsidR="00480914" w:rsidRDefault="00480914" w:rsidP="1E695BC4">
          <w:pPr>
            <w:pStyle w:val="Header"/>
            <w:ind w:left="-115"/>
            <w:jc w:val="left"/>
          </w:pPr>
        </w:p>
      </w:tc>
      <w:tc>
        <w:tcPr>
          <w:tcW w:w="3020" w:type="dxa"/>
        </w:tcPr>
        <w:p w14:paraId="4DF89344" w14:textId="14258FAF" w:rsidR="00480914" w:rsidRDefault="00480914" w:rsidP="1E695BC4">
          <w:pPr>
            <w:pStyle w:val="Header"/>
            <w:jc w:val="center"/>
          </w:pPr>
        </w:p>
      </w:tc>
      <w:tc>
        <w:tcPr>
          <w:tcW w:w="3020" w:type="dxa"/>
        </w:tcPr>
        <w:p w14:paraId="554006AA" w14:textId="23CD1859" w:rsidR="00480914" w:rsidRDefault="00480914" w:rsidP="1E695BC4">
          <w:pPr>
            <w:pStyle w:val="Header"/>
            <w:ind w:right="-115"/>
            <w:jc w:val="right"/>
          </w:pPr>
        </w:p>
      </w:tc>
    </w:tr>
  </w:tbl>
  <w:p w14:paraId="70480D48" w14:textId="5ACB47BA" w:rsidR="00480914" w:rsidRDefault="004809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E695BC4" w14:paraId="52F03328" w14:textId="77777777" w:rsidTr="1E695BC4">
      <w:trPr>
        <w:trHeight w:val="300"/>
      </w:trPr>
      <w:tc>
        <w:tcPr>
          <w:tcW w:w="3020" w:type="dxa"/>
        </w:tcPr>
        <w:p w14:paraId="186E082E" w14:textId="3FFDDEEB" w:rsidR="1E695BC4" w:rsidRDefault="1E695BC4" w:rsidP="1E695BC4">
          <w:pPr>
            <w:pStyle w:val="Header"/>
            <w:ind w:left="-115"/>
            <w:jc w:val="left"/>
          </w:pPr>
        </w:p>
      </w:tc>
      <w:tc>
        <w:tcPr>
          <w:tcW w:w="3020" w:type="dxa"/>
        </w:tcPr>
        <w:p w14:paraId="7ADDDCA4" w14:textId="110529F9" w:rsidR="1E695BC4" w:rsidRDefault="1E695BC4" w:rsidP="1E695BC4">
          <w:pPr>
            <w:pStyle w:val="Header"/>
            <w:jc w:val="center"/>
          </w:pPr>
        </w:p>
      </w:tc>
      <w:tc>
        <w:tcPr>
          <w:tcW w:w="3020" w:type="dxa"/>
        </w:tcPr>
        <w:p w14:paraId="178F17BD" w14:textId="44812F18" w:rsidR="1E695BC4" w:rsidRDefault="1E695BC4" w:rsidP="1E695BC4">
          <w:pPr>
            <w:pStyle w:val="Header"/>
            <w:ind w:right="-115"/>
            <w:jc w:val="right"/>
          </w:pPr>
        </w:p>
      </w:tc>
    </w:tr>
  </w:tbl>
  <w:p w14:paraId="6A7D36D4" w14:textId="010A3960" w:rsidR="0008443F" w:rsidRDefault="000844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294F7" w14:textId="77777777" w:rsidR="0008778F" w:rsidRDefault="0008778F" w:rsidP="001811B3">
      <w:r>
        <w:separator/>
      </w:r>
    </w:p>
    <w:p w14:paraId="01C9C025" w14:textId="77777777" w:rsidR="0008778F" w:rsidRDefault="0008778F"/>
  </w:footnote>
  <w:footnote w:type="continuationSeparator" w:id="0">
    <w:p w14:paraId="3F96D5C5" w14:textId="77777777" w:rsidR="0008778F" w:rsidRDefault="0008778F" w:rsidP="001811B3">
      <w:r>
        <w:continuationSeparator/>
      </w:r>
    </w:p>
    <w:p w14:paraId="1893C714" w14:textId="77777777" w:rsidR="0008778F" w:rsidRDefault="0008778F"/>
  </w:footnote>
  <w:footnote w:type="continuationNotice" w:id="1">
    <w:p w14:paraId="22F636CD" w14:textId="77777777" w:rsidR="0008778F" w:rsidRDefault="0008778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D83C7" w14:textId="77777777" w:rsidR="00480914" w:rsidRDefault="00480914">
    <w:pPr>
      <w:pStyle w:val="Header"/>
      <w:jc w:val="center"/>
    </w:pPr>
  </w:p>
  <w:p w14:paraId="47253246" w14:textId="77777777" w:rsidR="00480914" w:rsidRDefault="004809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480914" w14:paraId="027EE951" w14:textId="77777777" w:rsidTr="1E695BC4">
      <w:trPr>
        <w:trHeight w:val="300"/>
      </w:trPr>
      <w:tc>
        <w:tcPr>
          <w:tcW w:w="3020" w:type="dxa"/>
        </w:tcPr>
        <w:p w14:paraId="4404F71E" w14:textId="30F840ED" w:rsidR="00480914" w:rsidRDefault="00480914" w:rsidP="1E695BC4">
          <w:pPr>
            <w:pStyle w:val="Header"/>
            <w:ind w:left="-115"/>
            <w:jc w:val="left"/>
          </w:pPr>
        </w:p>
      </w:tc>
      <w:tc>
        <w:tcPr>
          <w:tcW w:w="3020" w:type="dxa"/>
        </w:tcPr>
        <w:p w14:paraId="529D905F" w14:textId="4FD21DA2" w:rsidR="00480914" w:rsidRDefault="00480914" w:rsidP="1E695BC4">
          <w:pPr>
            <w:pStyle w:val="Header"/>
            <w:jc w:val="center"/>
          </w:pPr>
        </w:p>
      </w:tc>
      <w:tc>
        <w:tcPr>
          <w:tcW w:w="3020" w:type="dxa"/>
        </w:tcPr>
        <w:p w14:paraId="373522D5" w14:textId="1AF8BB7F" w:rsidR="00480914" w:rsidRDefault="00480914" w:rsidP="1E695BC4">
          <w:pPr>
            <w:pStyle w:val="Header"/>
            <w:ind w:right="-115"/>
            <w:jc w:val="right"/>
          </w:pPr>
        </w:p>
      </w:tc>
    </w:tr>
  </w:tbl>
  <w:p w14:paraId="29F19537" w14:textId="0BACD714" w:rsidR="00480914" w:rsidRDefault="004809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7649218"/>
      <w:docPartObj>
        <w:docPartGallery w:val="Page Numbers (Top of Page)"/>
        <w:docPartUnique/>
      </w:docPartObj>
    </w:sdtPr>
    <w:sdtEndPr>
      <w:rPr>
        <w:noProof/>
      </w:rPr>
    </w:sdtEndPr>
    <w:sdtContent>
      <w:p w14:paraId="147D4739" w14:textId="77777777" w:rsidR="00D0631F" w:rsidRDefault="00D0631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522073D" w14:textId="77777777" w:rsidR="00D0631F" w:rsidRDefault="00D0631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E695BC4" w14:paraId="1FC352EA" w14:textId="77777777" w:rsidTr="1E695BC4">
      <w:trPr>
        <w:trHeight w:val="300"/>
      </w:trPr>
      <w:tc>
        <w:tcPr>
          <w:tcW w:w="3020" w:type="dxa"/>
        </w:tcPr>
        <w:p w14:paraId="6981428F" w14:textId="115CD3CF" w:rsidR="1E695BC4" w:rsidRDefault="1E695BC4" w:rsidP="1E695BC4">
          <w:pPr>
            <w:pStyle w:val="Header"/>
            <w:ind w:left="-115"/>
            <w:jc w:val="left"/>
          </w:pPr>
        </w:p>
      </w:tc>
      <w:tc>
        <w:tcPr>
          <w:tcW w:w="3020" w:type="dxa"/>
        </w:tcPr>
        <w:p w14:paraId="74C99343" w14:textId="39A88013" w:rsidR="1E695BC4" w:rsidRDefault="1E695BC4" w:rsidP="1E695BC4">
          <w:pPr>
            <w:pStyle w:val="Header"/>
            <w:jc w:val="center"/>
          </w:pPr>
        </w:p>
      </w:tc>
      <w:tc>
        <w:tcPr>
          <w:tcW w:w="3020" w:type="dxa"/>
        </w:tcPr>
        <w:p w14:paraId="6FA68607" w14:textId="1407755D" w:rsidR="1E695BC4" w:rsidRDefault="1E695BC4" w:rsidP="1E695BC4">
          <w:pPr>
            <w:pStyle w:val="Header"/>
            <w:ind w:right="-115"/>
            <w:jc w:val="right"/>
          </w:pPr>
        </w:p>
      </w:tc>
    </w:tr>
  </w:tbl>
  <w:p w14:paraId="44B2519B" w14:textId="1D54BE88" w:rsidR="0008443F" w:rsidRDefault="0008443F">
    <w:pPr>
      <w:pStyle w:val="Header"/>
    </w:pPr>
  </w:p>
</w:hdr>
</file>

<file path=word/intelligence.xml><?xml version="1.0" encoding="utf-8"?>
<int:Intelligence xmlns:int="http://schemas.microsoft.com/office/intelligence/2019/intelligence">
  <int:IntelligenceSettings/>
  <int:Manifest>
    <int:WordHash hashCode="JeViFFb9/wBHSG" id="4mbjPh3R"/>
    <int:WordHash hashCode="LeY6RUWQpDtZrJ" id="zXOcf4H7"/>
  </int:Manifest>
  <int:Observations>
    <int:Content id="4mbjPh3R">
      <int:Rejection type="LegacyProofing"/>
    </int:Content>
    <int:Content id="zXOcf4H7">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B1FE6"/>
    <w:multiLevelType w:val="hybridMultilevel"/>
    <w:tmpl w:val="21A87BB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3E94B8"/>
    <w:multiLevelType w:val="hybridMultilevel"/>
    <w:tmpl w:val="E42C0D62"/>
    <w:lvl w:ilvl="0" w:tplc="E2465594">
      <w:start w:val="1"/>
      <w:numFmt w:val="bullet"/>
      <w:lvlText w:val=""/>
      <w:lvlJc w:val="left"/>
      <w:pPr>
        <w:ind w:left="720" w:hanging="360"/>
      </w:pPr>
      <w:rPr>
        <w:rFonts w:ascii="Symbol" w:hAnsi="Symbol" w:hint="default"/>
      </w:rPr>
    </w:lvl>
    <w:lvl w:ilvl="1" w:tplc="6500365C">
      <w:start w:val="1"/>
      <w:numFmt w:val="bullet"/>
      <w:lvlText w:val="o"/>
      <w:lvlJc w:val="left"/>
      <w:pPr>
        <w:ind w:left="1440" w:hanging="360"/>
      </w:pPr>
      <w:rPr>
        <w:rFonts w:ascii="Courier New" w:hAnsi="Courier New" w:hint="default"/>
      </w:rPr>
    </w:lvl>
    <w:lvl w:ilvl="2" w:tplc="B5643E7E">
      <w:start w:val="1"/>
      <w:numFmt w:val="bullet"/>
      <w:lvlText w:val=""/>
      <w:lvlJc w:val="left"/>
      <w:pPr>
        <w:ind w:left="2160" w:hanging="360"/>
      </w:pPr>
      <w:rPr>
        <w:rFonts w:ascii="Wingdings" w:hAnsi="Wingdings" w:hint="default"/>
      </w:rPr>
    </w:lvl>
    <w:lvl w:ilvl="3" w:tplc="B1B4FD46">
      <w:start w:val="1"/>
      <w:numFmt w:val="bullet"/>
      <w:lvlText w:val=""/>
      <w:lvlJc w:val="left"/>
      <w:pPr>
        <w:ind w:left="2880" w:hanging="360"/>
      </w:pPr>
      <w:rPr>
        <w:rFonts w:ascii="Symbol" w:hAnsi="Symbol" w:hint="default"/>
      </w:rPr>
    </w:lvl>
    <w:lvl w:ilvl="4" w:tplc="F3F6A470">
      <w:start w:val="1"/>
      <w:numFmt w:val="bullet"/>
      <w:lvlText w:val="o"/>
      <w:lvlJc w:val="left"/>
      <w:pPr>
        <w:ind w:left="3600" w:hanging="360"/>
      </w:pPr>
      <w:rPr>
        <w:rFonts w:ascii="Courier New" w:hAnsi="Courier New" w:hint="default"/>
      </w:rPr>
    </w:lvl>
    <w:lvl w:ilvl="5" w:tplc="E6108B0C">
      <w:start w:val="1"/>
      <w:numFmt w:val="bullet"/>
      <w:lvlText w:val=""/>
      <w:lvlJc w:val="left"/>
      <w:pPr>
        <w:ind w:left="4320" w:hanging="360"/>
      </w:pPr>
      <w:rPr>
        <w:rFonts w:ascii="Wingdings" w:hAnsi="Wingdings" w:hint="default"/>
      </w:rPr>
    </w:lvl>
    <w:lvl w:ilvl="6" w:tplc="BE58D136">
      <w:start w:val="1"/>
      <w:numFmt w:val="bullet"/>
      <w:lvlText w:val=""/>
      <w:lvlJc w:val="left"/>
      <w:pPr>
        <w:ind w:left="5040" w:hanging="360"/>
      </w:pPr>
      <w:rPr>
        <w:rFonts w:ascii="Symbol" w:hAnsi="Symbol" w:hint="default"/>
      </w:rPr>
    </w:lvl>
    <w:lvl w:ilvl="7" w:tplc="9368802A">
      <w:start w:val="1"/>
      <w:numFmt w:val="bullet"/>
      <w:lvlText w:val="o"/>
      <w:lvlJc w:val="left"/>
      <w:pPr>
        <w:ind w:left="5760" w:hanging="360"/>
      </w:pPr>
      <w:rPr>
        <w:rFonts w:ascii="Courier New" w:hAnsi="Courier New" w:hint="default"/>
      </w:rPr>
    </w:lvl>
    <w:lvl w:ilvl="8" w:tplc="31587540">
      <w:start w:val="1"/>
      <w:numFmt w:val="bullet"/>
      <w:lvlText w:val=""/>
      <w:lvlJc w:val="left"/>
      <w:pPr>
        <w:ind w:left="6480" w:hanging="360"/>
      </w:pPr>
      <w:rPr>
        <w:rFonts w:ascii="Wingdings" w:hAnsi="Wingdings" w:hint="default"/>
      </w:rPr>
    </w:lvl>
  </w:abstractNum>
  <w:abstractNum w:abstractNumId="2" w15:restartNumberingAfterBreak="0">
    <w:nsid w:val="15D24898"/>
    <w:multiLevelType w:val="multilevel"/>
    <w:tmpl w:val="56823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AB47B7"/>
    <w:multiLevelType w:val="hybridMultilevel"/>
    <w:tmpl w:val="158E67B2"/>
    <w:lvl w:ilvl="0" w:tplc="867265CC">
      <w:start w:val="1"/>
      <w:numFmt w:val="bullet"/>
      <w:lvlText w:val="-"/>
      <w:lvlJc w:val="left"/>
      <w:pPr>
        <w:ind w:left="720" w:hanging="360"/>
      </w:pPr>
      <w:rPr>
        <w:rFonts w:ascii="Calibri" w:hAnsi="Calibri" w:hint="default"/>
      </w:rPr>
    </w:lvl>
    <w:lvl w:ilvl="1" w:tplc="D5B89BFE">
      <w:start w:val="1"/>
      <w:numFmt w:val="bullet"/>
      <w:lvlText w:val="o"/>
      <w:lvlJc w:val="left"/>
      <w:pPr>
        <w:ind w:left="1440" w:hanging="360"/>
      </w:pPr>
      <w:rPr>
        <w:rFonts w:ascii="Courier New" w:hAnsi="Courier New" w:hint="default"/>
      </w:rPr>
    </w:lvl>
    <w:lvl w:ilvl="2" w:tplc="01AEADC2">
      <w:start w:val="1"/>
      <w:numFmt w:val="bullet"/>
      <w:lvlText w:val=""/>
      <w:lvlJc w:val="left"/>
      <w:pPr>
        <w:ind w:left="2160" w:hanging="360"/>
      </w:pPr>
      <w:rPr>
        <w:rFonts w:ascii="Wingdings" w:hAnsi="Wingdings" w:hint="default"/>
      </w:rPr>
    </w:lvl>
    <w:lvl w:ilvl="3" w:tplc="92846D9A">
      <w:start w:val="1"/>
      <w:numFmt w:val="bullet"/>
      <w:lvlText w:val=""/>
      <w:lvlJc w:val="left"/>
      <w:pPr>
        <w:ind w:left="2880" w:hanging="360"/>
      </w:pPr>
      <w:rPr>
        <w:rFonts w:ascii="Symbol" w:hAnsi="Symbol" w:hint="default"/>
      </w:rPr>
    </w:lvl>
    <w:lvl w:ilvl="4" w:tplc="13C26B68">
      <w:start w:val="1"/>
      <w:numFmt w:val="bullet"/>
      <w:lvlText w:val="o"/>
      <w:lvlJc w:val="left"/>
      <w:pPr>
        <w:ind w:left="3600" w:hanging="360"/>
      </w:pPr>
      <w:rPr>
        <w:rFonts w:ascii="Courier New" w:hAnsi="Courier New" w:hint="default"/>
      </w:rPr>
    </w:lvl>
    <w:lvl w:ilvl="5" w:tplc="FC4807BC">
      <w:start w:val="1"/>
      <w:numFmt w:val="bullet"/>
      <w:lvlText w:val=""/>
      <w:lvlJc w:val="left"/>
      <w:pPr>
        <w:ind w:left="4320" w:hanging="360"/>
      </w:pPr>
      <w:rPr>
        <w:rFonts w:ascii="Wingdings" w:hAnsi="Wingdings" w:hint="default"/>
      </w:rPr>
    </w:lvl>
    <w:lvl w:ilvl="6" w:tplc="2BEA3A8E">
      <w:start w:val="1"/>
      <w:numFmt w:val="bullet"/>
      <w:lvlText w:val=""/>
      <w:lvlJc w:val="left"/>
      <w:pPr>
        <w:ind w:left="5040" w:hanging="360"/>
      </w:pPr>
      <w:rPr>
        <w:rFonts w:ascii="Symbol" w:hAnsi="Symbol" w:hint="default"/>
      </w:rPr>
    </w:lvl>
    <w:lvl w:ilvl="7" w:tplc="E022F318">
      <w:start w:val="1"/>
      <w:numFmt w:val="bullet"/>
      <w:lvlText w:val="o"/>
      <w:lvlJc w:val="left"/>
      <w:pPr>
        <w:ind w:left="5760" w:hanging="360"/>
      </w:pPr>
      <w:rPr>
        <w:rFonts w:ascii="Courier New" w:hAnsi="Courier New" w:hint="default"/>
      </w:rPr>
    </w:lvl>
    <w:lvl w:ilvl="8" w:tplc="6226A2A0">
      <w:start w:val="1"/>
      <w:numFmt w:val="bullet"/>
      <w:lvlText w:val=""/>
      <w:lvlJc w:val="left"/>
      <w:pPr>
        <w:ind w:left="6480" w:hanging="360"/>
      </w:pPr>
      <w:rPr>
        <w:rFonts w:ascii="Wingdings" w:hAnsi="Wingdings" w:hint="default"/>
      </w:rPr>
    </w:lvl>
  </w:abstractNum>
  <w:abstractNum w:abstractNumId="4" w15:restartNumberingAfterBreak="0">
    <w:nsid w:val="2172497D"/>
    <w:multiLevelType w:val="hybridMultilevel"/>
    <w:tmpl w:val="5BD46040"/>
    <w:lvl w:ilvl="0" w:tplc="6CD831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975AD1"/>
    <w:multiLevelType w:val="multilevel"/>
    <w:tmpl w:val="F2625030"/>
    <w:lvl w:ilvl="0">
      <w:start w:val="1"/>
      <w:numFmt w:val="decimal"/>
      <w:lvlText w:val="%1."/>
      <w:lvlJc w:val="left"/>
      <w:pPr>
        <w:ind w:left="720" w:hanging="360"/>
      </w:pPr>
      <w:rPr>
        <w:b/>
        <w:bCs/>
      </w:rPr>
    </w:lvl>
    <w:lvl w:ilvl="1">
      <w:start w:val="1"/>
      <w:numFmt w:val="decimal"/>
      <w:isLgl/>
      <w:lvlText w:val="%1.%2"/>
      <w:lvlJc w:val="left"/>
      <w:pPr>
        <w:ind w:left="1110" w:hanging="39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2AE1534"/>
    <w:multiLevelType w:val="hybridMultilevel"/>
    <w:tmpl w:val="3730BF72"/>
    <w:lvl w:ilvl="0" w:tplc="EFF642D8">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387A2D"/>
    <w:multiLevelType w:val="hybridMultilevel"/>
    <w:tmpl w:val="7A3A9644"/>
    <w:lvl w:ilvl="0" w:tplc="B16638F0">
      <w:start w:val="1"/>
      <w:numFmt w:val="bullet"/>
      <w:lvlText w:val="-"/>
      <w:lvlJc w:val="left"/>
      <w:pPr>
        <w:ind w:left="720" w:hanging="360"/>
      </w:pPr>
      <w:rPr>
        <w:rFonts w:ascii="Calibri" w:hAnsi="Calibri" w:hint="default"/>
      </w:rPr>
    </w:lvl>
    <w:lvl w:ilvl="1" w:tplc="D63EC766">
      <w:start w:val="1"/>
      <w:numFmt w:val="bullet"/>
      <w:lvlText w:val="o"/>
      <w:lvlJc w:val="left"/>
      <w:pPr>
        <w:ind w:left="1440" w:hanging="360"/>
      </w:pPr>
      <w:rPr>
        <w:rFonts w:ascii="Courier New" w:hAnsi="Courier New" w:hint="default"/>
      </w:rPr>
    </w:lvl>
    <w:lvl w:ilvl="2" w:tplc="22301872">
      <w:start w:val="1"/>
      <w:numFmt w:val="bullet"/>
      <w:lvlText w:val=""/>
      <w:lvlJc w:val="left"/>
      <w:pPr>
        <w:ind w:left="2160" w:hanging="360"/>
      </w:pPr>
      <w:rPr>
        <w:rFonts w:ascii="Wingdings" w:hAnsi="Wingdings" w:hint="default"/>
      </w:rPr>
    </w:lvl>
    <w:lvl w:ilvl="3" w:tplc="0E74FC7A">
      <w:start w:val="1"/>
      <w:numFmt w:val="bullet"/>
      <w:lvlText w:val=""/>
      <w:lvlJc w:val="left"/>
      <w:pPr>
        <w:ind w:left="2880" w:hanging="360"/>
      </w:pPr>
      <w:rPr>
        <w:rFonts w:ascii="Symbol" w:hAnsi="Symbol" w:hint="default"/>
      </w:rPr>
    </w:lvl>
    <w:lvl w:ilvl="4" w:tplc="6734A81A">
      <w:start w:val="1"/>
      <w:numFmt w:val="bullet"/>
      <w:lvlText w:val="o"/>
      <w:lvlJc w:val="left"/>
      <w:pPr>
        <w:ind w:left="3600" w:hanging="360"/>
      </w:pPr>
      <w:rPr>
        <w:rFonts w:ascii="Courier New" w:hAnsi="Courier New" w:hint="default"/>
      </w:rPr>
    </w:lvl>
    <w:lvl w:ilvl="5" w:tplc="6406D82E">
      <w:start w:val="1"/>
      <w:numFmt w:val="bullet"/>
      <w:lvlText w:val=""/>
      <w:lvlJc w:val="left"/>
      <w:pPr>
        <w:ind w:left="4320" w:hanging="360"/>
      </w:pPr>
      <w:rPr>
        <w:rFonts w:ascii="Wingdings" w:hAnsi="Wingdings" w:hint="default"/>
      </w:rPr>
    </w:lvl>
    <w:lvl w:ilvl="6" w:tplc="F3906B86">
      <w:start w:val="1"/>
      <w:numFmt w:val="bullet"/>
      <w:lvlText w:val=""/>
      <w:lvlJc w:val="left"/>
      <w:pPr>
        <w:ind w:left="5040" w:hanging="360"/>
      </w:pPr>
      <w:rPr>
        <w:rFonts w:ascii="Symbol" w:hAnsi="Symbol" w:hint="default"/>
      </w:rPr>
    </w:lvl>
    <w:lvl w:ilvl="7" w:tplc="8880345A">
      <w:start w:val="1"/>
      <w:numFmt w:val="bullet"/>
      <w:lvlText w:val="o"/>
      <w:lvlJc w:val="left"/>
      <w:pPr>
        <w:ind w:left="5760" w:hanging="360"/>
      </w:pPr>
      <w:rPr>
        <w:rFonts w:ascii="Courier New" w:hAnsi="Courier New" w:hint="default"/>
      </w:rPr>
    </w:lvl>
    <w:lvl w:ilvl="8" w:tplc="AEB4D732">
      <w:start w:val="1"/>
      <w:numFmt w:val="bullet"/>
      <w:lvlText w:val=""/>
      <w:lvlJc w:val="left"/>
      <w:pPr>
        <w:ind w:left="6480" w:hanging="360"/>
      </w:pPr>
      <w:rPr>
        <w:rFonts w:ascii="Wingdings" w:hAnsi="Wingdings" w:hint="default"/>
      </w:rPr>
    </w:lvl>
  </w:abstractNum>
  <w:abstractNum w:abstractNumId="8" w15:restartNumberingAfterBreak="0">
    <w:nsid w:val="2B1C1401"/>
    <w:multiLevelType w:val="multilevel"/>
    <w:tmpl w:val="6334551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E9C5967"/>
    <w:multiLevelType w:val="hybridMultilevel"/>
    <w:tmpl w:val="B40A6F1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05227"/>
    <w:multiLevelType w:val="hybridMultilevel"/>
    <w:tmpl w:val="EF647A36"/>
    <w:lvl w:ilvl="0" w:tplc="EFF642D8">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5236D2"/>
    <w:multiLevelType w:val="hybridMultilevel"/>
    <w:tmpl w:val="B150B5A6"/>
    <w:lvl w:ilvl="0" w:tplc="DBE0A94A">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551E4"/>
    <w:multiLevelType w:val="hybridMultilevel"/>
    <w:tmpl w:val="B8DC863E"/>
    <w:lvl w:ilvl="0" w:tplc="EFF642D8">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0058B2"/>
    <w:multiLevelType w:val="hybridMultilevel"/>
    <w:tmpl w:val="FFFFFFFF"/>
    <w:lvl w:ilvl="0" w:tplc="EC04E242">
      <w:start w:val="1"/>
      <w:numFmt w:val="bullet"/>
      <w:lvlText w:val=""/>
      <w:lvlJc w:val="left"/>
      <w:pPr>
        <w:ind w:left="720" w:hanging="360"/>
      </w:pPr>
      <w:rPr>
        <w:rFonts w:ascii="Symbol" w:hAnsi="Symbol" w:hint="default"/>
      </w:rPr>
    </w:lvl>
    <w:lvl w:ilvl="1" w:tplc="B4D614FE">
      <w:start w:val="1"/>
      <w:numFmt w:val="bullet"/>
      <w:lvlText w:val="o"/>
      <w:lvlJc w:val="left"/>
      <w:pPr>
        <w:ind w:left="1440" w:hanging="360"/>
      </w:pPr>
      <w:rPr>
        <w:rFonts w:ascii="Courier New" w:hAnsi="Courier New" w:hint="default"/>
      </w:rPr>
    </w:lvl>
    <w:lvl w:ilvl="2" w:tplc="A6ACC1E4">
      <w:start w:val="1"/>
      <w:numFmt w:val="bullet"/>
      <w:lvlText w:val=""/>
      <w:lvlJc w:val="left"/>
      <w:pPr>
        <w:ind w:left="2160" w:hanging="360"/>
      </w:pPr>
      <w:rPr>
        <w:rFonts w:ascii="Wingdings" w:hAnsi="Wingdings" w:hint="default"/>
      </w:rPr>
    </w:lvl>
    <w:lvl w:ilvl="3" w:tplc="041AAFC6">
      <w:start w:val="1"/>
      <w:numFmt w:val="bullet"/>
      <w:lvlText w:val=""/>
      <w:lvlJc w:val="left"/>
      <w:pPr>
        <w:ind w:left="2880" w:hanging="360"/>
      </w:pPr>
      <w:rPr>
        <w:rFonts w:ascii="Symbol" w:hAnsi="Symbol" w:hint="default"/>
      </w:rPr>
    </w:lvl>
    <w:lvl w:ilvl="4" w:tplc="B00C302E">
      <w:start w:val="1"/>
      <w:numFmt w:val="bullet"/>
      <w:lvlText w:val="o"/>
      <w:lvlJc w:val="left"/>
      <w:pPr>
        <w:ind w:left="3600" w:hanging="360"/>
      </w:pPr>
      <w:rPr>
        <w:rFonts w:ascii="Courier New" w:hAnsi="Courier New" w:hint="default"/>
      </w:rPr>
    </w:lvl>
    <w:lvl w:ilvl="5" w:tplc="D91C92B0">
      <w:start w:val="1"/>
      <w:numFmt w:val="bullet"/>
      <w:lvlText w:val=""/>
      <w:lvlJc w:val="left"/>
      <w:pPr>
        <w:ind w:left="4320" w:hanging="360"/>
      </w:pPr>
      <w:rPr>
        <w:rFonts w:ascii="Wingdings" w:hAnsi="Wingdings" w:hint="default"/>
      </w:rPr>
    </w:lvl>
    <w:lvl w:ilvl="6" w:tplc="145C952C">
      <w:start w:val="1"/>
      <w:numFmt w:val="bullet"/>
      <w:lvlText w:val=""/>
      <w:lvlJc w:val="left"/>
      <w:pPr>
        <w:ind w:left="5040" w:hanging="360"/>
      </w:pPr>
      <w:rPr>
        <w:rFonts w:ascii="Symbol" w:hAnsi="Symbol" w:hint="default"/>
      </w:rPr>
    </w:lvl>
    <w:lvl w:ilvl="7" w:tplc="3692EEE0">
      <w:start w:val="1"/>
      <w:numFmt w:val="bullet"/>
      <w:lvlText w:val="o"/>
      <w:lvlJc w:val="left"/>
      <w:pPr>
        <w:ind w:left="5760" w:hanging="360"/>
      </w:pPr>
      <w:rPr>
        <w:rFonts w:ascii="Courier New" w:hAnsi="Courier New" w:hint="default"/>
      </w:rPr>
    </w:lvl>
    <w:lvl w:ilvl="8" w:tplc="C06A46D8">
      <w:start w:val="1"/>
      <w:numFmt w:val="bullet"/>
      <w:lvlText w:val=""/>
      <w:lvlJc w:val="left"/>
      <w:pPr>
        <w:ind w:left="6480" w:hanging="360"/>
      </w:pPr>
      <w:rPr>
        <w:rFonts w:ascii="Wingdings" w:hAnsi="Wingdings" w:hint="default"/>
      </w:rPr>
    </w:lvl>
  </w:abstractNum>
  <w:abstractNum w:abstractNumId="14" w15:restartNumberingAfterBreak="0">
    <w:nsid w:val="5A402088"/>
    <w:multiLevelType w:val="multilevel"/>
    <w:tmpl w:val="3A5A141E"/>
    <w:lvl w:ilvl="0">
      <w:start w:val="1"/>
      <w:numFmt w:val="decimal"/>
      <w:pStyle w:val="heading70"/>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rPr>
    </w:lvl>
    <w:lvl w:ilvl="1">
      <w:start w:val="1"/>
      <w:numFmt w:val="decimal"/>
      <w:lvlText w:val="%1.%2."/>
      <w:lvlJc w:val="left"/>
      <w:pPr>
        <w:ind w:left="567" w:hanging="567"/>
      </w:pPr>
      <w:rPr>
        <w:rFonts w:hint="default"/>
      </w:rPr>
    </w:lvl>
    <w:lvl w:ilvl="2">
      <w:start w:val="1"/>
      <w:numFmt w:val="decimal"/>
      <w:lvlText w:val="%1.%2.%3."/>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rPr>
    </w:lvl>
    <w:lvl w:ilvl="3">
      <w:start w:val="1"/>
      <w:numFmt w:val="decimal"/>
      <w:pStyle w:val="heading70"/>
      <w:lvlText w:val="%1.%2.%3.%4"/>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lang w:bidi="x-none"/>
        <w:specVanish w:val="0"/>
      </w:rPr>
    </w:lvl>
    <w:lvl w:ilvl="4">
      <w:start w:val="1"/>
      <w:numFmt w:val="decimal"/>
      <w:lvlText w:val="%1.%2.%3.%4.%5."/>
      <w:lvlJc w:val="left"/>
      <w:pPr>
        <w:ind w:left="2041" w:hanging="1190"/>
      </w:pPr>
      <w:rPr>
        <w:rFonts w:hint="default"/>
      </w:rPr>
    </w:lvl>
    <w:lvl w:ilvl="5">
      <w:start w:val="1"/>
      <w:numFmt w:val="none"/>
      <w:lvlText w:val=""/>
      <w:lvlJc w:val="left"/>
      <w:pPr>
        <w:ind w:left="2142" w:hanging="357"/>
      </w:pPr>
      <w:rPr>
        <w:rFonts w:hint="default"/>
      </w:rPr>
    </w:lvl>
    <w:lvl w:ilvl="6">
      <w:start w:val="1"/>
      <w:numFmt w:val="none"/>
      <w:lvlText w:val=""/>
      <w:lvlJc w:val="left"/>
      <w:pPr>
        <w:ind w:left="2499" w:hanging="357"/>
      </w:pPr>
      <w:rPr>
        <w:rFonts w:hint="default"/>
      </w:rPr>
    </w:lvl>
    <w:lvl w:ilvl="7">
      <w:start w:val="1"/>
      <w:numFmt w:val="none"/>
      <w:lvlText w:val=""/>
      <w:lvlJc w:val="left"/>
      <w:pPr>
        <w:ind w:left="2856" w:hanging="357"/>
      </w:pPr>
      <w:rPr>
        <w:rFonts w:hint="default"/>
      </w:rPr>
    </w:lvl>
    <w:lvl w:ilvl="8">
      <w:start w:val="1"/>
      <w:numFmt w:val="none"/>
      <w:lvlText w:val=""/>
      <w:lvlJc w:val="left"/>
      <w:pPr>
        <w:ind w:left="3213" w:hanging="357"/>
      </w:pPr>
      <w:rPr>
        <w:rFonts w:hint="default"/>
      </w:rPr>
    </w:lvl>
  </w:abstractNum>
  <w:abstractNum w:abstractNumId="15" w15:restartNumberingAfterBreak="0">
    <w:nsid w:val="5A99754C"/>
    <w:multiLevelType w:val="hybridMultilevel"/>
    <w:tmpl w:val="774C032E"/>
    <w:lvl w:ilvl="0" w:tplc="959C11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D546FC7"/>
    <w:multiLevelType w:val="hybridMultilevel"/>
    <w:tmpl w:val="302C89C4"/>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6E433E43"/>
    <w:multiLevelType w:val="multilevel"/>
    <w:tmpl w:val="A47E24FC"/>
    <w:lvl w:ilvl="0">
      <w:start w:val="4"/>
      <w:numFmt w:val="decimal"/>
      <w:pStyle w:val="Heading4"/>
      <w:suff w:val="space"/>
      <w:lvlText w:val="CHƯƠNG %1."/>
      <w:lvlJc w:val="left"/>
      <w:rPr>
        <w:rFonts w:ascii="Times New Roman" w:hAnsi="Times New Roman" w:hint="default"/>
        <w:b/>
        <w:bCs w:val="0"/>
        <w:i w:val="0"/>
        <w:iCs w:val="0"/>
        <w:caps w:val="0"/>
        <w:smallCaps w:val="0"/>
        <w:strike w:val="0"/>
        <w:dstrike w:val="0"/>
        <w:vanish w:val="0"/>
        <w:color w:val="000000"/>
        <w:spacing w:val="0"/>
        <w:kern w:val="0"/>
        <w:position w:val="0"/>
        <w:u w:val="none"/>
        <w:effect w:val="none"/>
        <w:vertAlign w:val="baseline"/>
        <w:em w:val="none"/>
      </w:rPr>
    </w:lvl>
    <w:lvl w:ilvl="1">
      <w:start w:val="1"/>
      <w:numFmt w:val="decimal"/>
      <w:suff w:val="space"/>
      <w:lvlText w:val="%1.%2."/>
      <w:lvlJc w:val="left"/>
      <w:pPr>
        <w:ind w:left="576" w:hanging="576"/>
      </w:pPr>
      <w:rPr>
        <w:rFonts w:hint="default"/>
      </w:rPr>
    </w:lvl>
    <w:lvl w:ilvl="2">
      <w:start w:val="1"/>
      <w:numFmt w:val="decimal"/>
      <w:suff w:val="space"/>
      <w:lvlText w:val="%1.%2.%3"/>
      <w:lvlJc w:val="left"/>
      <w:rPr>
        <w:rFonts w:ascii="Times New Roman" w:hAnsi="Times New Roman" w:hint="default"/>
        <w:b w:val="0"/>
        <w:bCs w:val="0"/>
        <w:i w:val="0"/>
        <w:caps w:val="0"/>
        <w:smallCaps w:val="0"/>
        <w:strike w:val="0"/>
        <w:dstrike w:val="0"/>
        <w:vanish w:val="0"/>
        <w:color w:val="000000"/>
        <w:spacing w:val="0"/>
        <w:kern w:val="0"/>
        <w:position w:val="0"/>
        <w:u w:val="none"/>
        <w:effect w:val="none"/>
        <w:vertAlign w:val="baseline"/>
        <w:em w:val="none"/>
      </w:rPr>
    </w:lvl>
    <w:lvl w:ilvl="3">
      <w:start w:val="1"/>
      <w:numFmt w:val="decimal"/>
      <w:pStyle w:val="Heading4"/>
      <w:suff w:val="space"/>
      <w:lvlText w:val="Hình %1.%4"/>
      <w:lvlJc w:val="left"/>
      <w:rPr>
        <w:rFonts w:ascii="Times New Roman" w:hAnsi="Times New Roman" w:hint="default"/>
        <w:b/>
        <w:bCs w:val="0"/>
        <w:i w:val="0"/>
        <w:caps w:val="0"/>
        <w:smallCaps w:val="0"/>
        <w:strike w:val="0"/>
        <w:dstrike w:val="0"/>
        <w:vanish w:val="0"/>
        <w:color w:val="000000"/>
        <w:spacing w:val="0"/>
        <w:kern w:val="0"/>
        <w:position w:val="0"/>
        <w:u w:val="none"/>
        <w:effect w:val="none"/>
        <w:vertAlign w:val="baseline"/>
        <w:em w:val="none"/>
      </w:rPr>
    </w:lvl>
    <w:lvl w:ilvl="4">
      <w:start w:val="2"/>
      <w:numFmt w:val="decimal"/>
      <w:suff w:val="space"/>
      <w:lvlText w:val="Bảng %1.%5."/>
      <w:lvlJc w:val="left"/>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3391713"/>
    <w:multiLevelType w:val="multilevel"/>
    <w:tmpl w:val="9D229264"/>
    <w:lvl w:ilvl="0">
      <w:start w:val="1"/>
      <w:numFmt w:val="decimal"/>
      <w:pStyle w:val="Heading1"/>
      <w:suff w:val="space"/>
      <w:lvlText w:val="CHƯƠNG %1."/>
      <w:lvlJc w:val="left"/>
      <w:rPr>
        <w:b/>
        <w:bCs/>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suff w:val="space"/>
      <w:lvlText w:val="%1.%2"/>
      <w:lvlJc w:val="left"/>
      <w:pPr>
        <w:ind w:left="1386" w:hanging="576"/>
      </w:pPr>
      <w:rPr>
        <w:b/>
      </w:rPr>
    </w:lvl>
    <w:lvl w:ilvl="2">
      <w:start w:val="1"/>
      <w:numFmt w:val="decimal"/>
      <w:pStyle w:val="Heading3"/>
      <w:suff w:val="space"/>
      <w:lvlText w:val="%1.%2.%3"/>
      <w:lvlJc w:val="left"/>
      <w:rPr>
        <w:specVanish w:val="0"/>
      </w:rPr>
    </w:lvl>
    <w:lvl w:ilvl="3">
      <w:start w:val="1"/>
      <w:numFmt w:val="decimal"/>
      <w:suff w:val="space"/>
      <w:lvlText w:val="Hình %1.%4."/>
      <w:lvlJc w:val="left"/>
      <w:rPr>
        <w:rFonts w:ascii="Times New Roman" w:hAnsi="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4">
      <w:start w:val="1"/>
      <w:numFmt w:val="decimal"/>
      <w:pStyle w:val="Heading6"/>
      <w:lvlText w:val="%1.%2.%3.%5"/>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7776299D"/>
    <w:multiLevelType w:val="hybridMultilevel"/>
    <w:tmpl w:val="FFFFFFFF"/>
    <w:lvl w:ilvl="0" w:tplc="31F04B7E">
      <w:start w:val="1"/>
      <w:numFmt w:val="bullet"/>
      <w:lvlText w:val=""/>
      <w:lvlJc w:val="left"/>
      <w:pPr>
        <w:ind w:left="720" w:hanging="360"/>
      </w:pPr>
      <w:rPr>
        <w:rFonts w:ascii="Symbol" w:hAnsi="Symbol" w:hint="default"/>
      </w:rPr>
    </w:lvl>
    <w:lvl w:ilvl="1" w:tplc="9E2EEB52">
      <w:start w:val="1"/>
      <w:numFmt w:val="bullet"/>
      <w:lvlText w:val="o"/>
      <w:lvlJc w:val="left"/>
      <w:pPr>
        <w:ind w:left="1440" w:hanging="360"/>
      </w:pPr>
      <w:rPr>
        <w:rFonts w:ascii="Courier New" w:hAnsi="Courier New" w:hint="default"/>
      </w:rPr>
    </w:lvl>
    <w:lvl w:ilvl="2" w:tplc="56624E54">
      <w:start w:val="1"/>
      <w:numFmt w:val="bullet"/>
      <w:lvlText w:val=""/>
      <w:lvlJc w:val="left"/>
      <w:pPr>
        <w:ind w:left="2160" w:hanging="360"/>
      </w:pPr>
      <w:rPr>
        <w:rFonts w:ascii="Wingdings" w:hAnsi="Wingdings" w:hint="default"/>
      </w:rPr>
    </w:lvl>
    <w:lvl w:ilvl="3" w:tplc="60702708">
      <w:start w:val="1"/>
      <w:numFmt w:val="bullet"/>
      <w:lvlText w:val=""/>
      <w:lvlJc w:val="left"/>
      <w:pPr>
        <w:ind w:left="2880" w:hanging="360"/>
      </w:pPr>
      <w:rPr>
        <w:rFonts w:ascii="Symbol" w:hAnsi="Symbol" w:hint="default"/>
      </w:rPr>
    </w:lvl>
    <w:lvl w:ilvl="4" w:tplc="BF1AC0E0">
      <w:start w:val="1"/>
      <w:numFmt w:val="bullet"/>
      <w:lvlText w:val="o"/>
      <w:lvlJc w:val="left"/>
      <w:pPr>
        <w:ind w:left="3600" w:hanging="360"/>
      </w:pPr>
      <w:rPr>
        <w:rFonts w:ascii="Courier New" w:hAnsi="Courier New" w:hint="default"/>
      </w:rPr>
    </w:lvl>
    <w:lvl w:ilvl="5" w:tplc="067C1096">
      <w:start w:val="1"/>
      <w:numFmt w:val="bullet"/>
      <w:lvlText w:val=""/>
      <w:lvlJc w:val="left"/>
      <w:pPr>
        <w:ind w:left="4320" w:hanging="360"/>
      </w:pPr>
      <w:rPr>
        <w:rFonts w:ascii="Wingdings" w:hAnsi="Wingdings" w:hint="default"/>
      </w:rPr>
    </w:lvl>
    <w:lvl w:ilvl="6" w:tplc="A37AF606">
      <w:start w:val="1"/>
      <w:numFmt w:val="bullet"/>
      <w:lvlText w:val=""/>
      <w:lvlJc w:val="left"/>
      <w:pPr>
        <w:ind w:left="5040" w:hanging="360"/>
      </w:pPr>
      <w:rPr>
        <w:rFonts w:ascii="Symbol" w:hAnsi="Symbol" w:hint="default"/>
      </w:rPr>
    </w:lvl>
    <w:lvl w:ilvl="7" w:tplc="DE6A1492">
      <w:start w:val="1"/>
      <w:numFmt w:val="bullet"/>
      <w:lvlText w:val="o"/>
      <w:lvlJc w:val="left"/>
      <w:pPr>
        <w:ind w:left="5760" w:hanging="360"/>
      </w:pPr>
      <w:rPr>
        <w:rFonts w:ascii="Courier New" w:hAnsi="Courier New" w:hint="default"/>
      </w:rPr>
    </w:lvl>
    <w:lvl w:ilvl="8" w:tplc="88F81184">
      <w:start w:val="1"/>
      <w:numFmt w:val="bullet"/>
      <w:lvlText w:val=""/>
      <w:lvlJc w:val="left"/>
      <w:pPr>
        <w:ind w:left="6480" w:hanging="360"/>
      </w:pPr>
      <w:rPr>
        <w:rFonts w:ascii="Wingdings" w:hAnsi="Wingdings" w:hint="default"/>
      </w:rPr>
    </w:lvl>
  </w:abstractNum>
  <w:abstractNum w:abstractNumId="20" w15:restartNumberingAfterBreak="0">
    <w:nsid w:val="7A5140DE"/>
    <w:multiLevelType w:val="multilevel"/>
    <w:tmpl w:val="95C06CAE"/>
    <w:lvl w:ilvl="0">
      <w:start w:val="2"/>
      <w:numFmt w:val="decimal"/>
      <w:lvlText w:val="%1"/>
      <w:lvlJc w:val="left"/>
      <w:pPr>
        <w:ind w:left="744" w:hanging="744"/>
      </w:pPr>
      <w:rPr>
        <w:rFonts w:hint="default"/>
      </w:rPr>
    </w:lvl>
    <w:lvl w:ilvl="1">
      <w:start w:val="1"/>
      <w:numFmt w:val="decimal"/>
      <w:lvlText w:val="%1.%2"/>
      <w:lvlJc w:val="left"/>
      <w:pPr>
        <w:ind w:left="744" w:hanging="744"/>
      </w:pPr>
      <w:rPr>
        <w:rFonts w:hint="default"/>
      </w:rPr>
    </w:lvl>
    <w:lvl w:ilvl="2">
      <w:start w:val="2"/>
      <w:numFmt w:val="decimal"/>
      <w:lvlText w:val="%1.%2.%3"/>
      <w:lvlJc w:val="left"/>
      <w:pPr>
        <w:ind w:left="744" w:hanging="744"/>
      </w:pPr>
      <w:rPr>
        <w:rFonts w:hint="default"/>
      </w:rPr>
    </w:lvl>
    <w:lvl w:ilvl="3">
      <w:start w:val="1"/>
      <w:numFmt w:val="decimal"/>
      <w:lvlText w:val="%1.%2.%3.%4"/>
      <w:lvlJc w:val="left"/>
      <w:pPr>
        <w:ind w:left="744" w:hanging="744"/>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238437744">
    <w:abstractNumId w:val="1"/>
  </w:num>
  <w:num w:numId="2" w16cid:durableId="128476146">
    <w:abstractNumId w:val="13"/>
  </w:num>
  <w:num w:numId="3" w16cid:durableId="1916355101">
    <w:abstractNumId w:val="18"/>
  </w:num>
  <w:num w:numId="4" w16cid:durableId="166528910">
    <w:abstractNumId w:val="17"/>
  </w:num>
  <w:num w:numId="5" w16cid:durableId="105854914">
    <w:abstractNumId w:val="14"/>
  </w:num>
  <w:num w:numId="6" w16cid:durableId="372195164">
    <w:abstractNumId w:val="5"/>
  </w:num>
  <w:num w:numId="7" w16cid:durableId="205683266">
    <w:abstractNumId w:val="16"/>
  </w:num>
  <w:num w:numId="8" w16cid:durableId="1154764312">
    <w:abstractNumId w:val="11"/>
  </w:num>
  <w:num w:numId="9" w16cid:durableId="909999461">
    <w:abstractNumId w:val="7"/>
  </w:num>
  <w:num w:numId="10" w16cid:durableId="1116369682">
    <w:abstractNumId w:val="3"/>
  </w:num>
  <w:num w:numId="11" w16cid:durableId="424421247">
    <w:abstractNumId w:val="19"/>
  </w:num>
  <w:num w:numId="12" w16cid:durableId="832449355">
    <w:abstractNumId w:val="6"/>
  </w:num>
  <w:num w:numId="13" w16cid:durableId="1367564389">
    <w:abstractNumId w:val="12"/>
  </w:num>
  <w:num w:numId="14" w16cid:durableId="1532300035">
    <w:abstractNumId w:val="10"/>
  </w:num>
  <w:num w:numId="15" w16cid:durableId="1890727574">
    <w:abstractNumId w:val="9"/>
  </w:num>
  <w:num w:numId="16" w16cid:durableId="1691562831">
    <w:abstractNumId w:val="20"/>
  </w:num>
  <w:num w:numId="17" w16cid:durableId="2076732516">
    <w:abstractNumId w:val="18"/>
  </w:num>
  <w:num w:numId="18" w16cid:durableId="1871144364">
    <w:abstractNumId w:val="4"/>
  </w:num>
  <w:num w:numId="19" w16cid:durableId="50546330">
    <w:abstractNumId w:val="15"/>
  </w:num>
  <w:num w:numId="20" w16cid:durableId="1760640581">
    <w:abstractNumId w:val="2"/>
  </w:num>
  <w:num w:numId="21" w16cid:durableId="1198279792">
    <w:abstractNumId w:val="8"/>
  </w:num>
  <w:num w:numId="22" w16cid:durableId="1209880254">
    <w:abstractNumId w:val="0"/>
  </w:num>
  <w:num w:numId="23" w16cid:durableId="99287957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094819233">
    <w:abstractNumId w:val="18"/>
    <w:lvlOverride w:ilvl="0">
      <w:startOverride w:val="3"/>
    </w:lvlOverride>
    <w:lvlOverride w:ilvl="1">
      <w:startOverride w:val="1"/>
    </w:lvlOverride>
  </w:num>
  <w:num w:numId="25" w16cid:durableId="1494444055">
    <w:abstractNumId w:val="18"/>
    <w:lvlOverride w:ilvl="0">
      <w:startOverride w:val="3"/>
    </w:lvlOverride>
    <w:lvlOverride w:ilvl="1">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0vdww8zfrp6exvfgvt5r4d5ztr0rasds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AA0998"/>
    <w:rsid w:val="00000074"/>
    <w:rsid w:val="000003E1"/>
    <w:rsid w:val="00000883"/>
    <w:rsid w:val="00001247"/>
    <w:rsid w:val="00001290"/>
    <w:rsid w:val="000013A5"/>
    <w:rsid w:val="000017E5"/>
    <w:rsid w:val="00001961"/>
    <w:rsid w:val="00001AEA"/>
    <w:rsid w:val="00001CAA"/>
    <w:rsid w:val="00001F69"/>
    <w:rsid w:val="00002097"/>
    <w:rsid w:val="00003191"/>
    <w:rsid w:val="000032EA"/>
    <w:rsid w:val="00003383"/>
    <w:rsid w:val="00003878"/>
    <w:rsid w:val="00003977"/>
    <w:rsid w:val="00003985"/>
    <w:rsid w:val="00003AE8"/>
    <w:rsid w:val="000042D5"/>
    <w:rsid w:val="000049B0"/>
    <w:rsid w:val="00004AE0"/>
    <w:rsid w:val="00004B56"/>
    <w:rsid w:val="00004C43"/>
    <w:rsid w:val="00004DF4"/>
    <w:rsid w:val="00005A25"/>
    <w:rsid w:val="00005BB5"/>
    <w:rsid w:val="00005FB9"/>
    <w:rsid w:val="000061D8"/>
    <w:rsid w:val="0000670D"/>
    <w:rsid w:val="000074AB"/>
    <w:rsid w:val="00007865"/>
    <w:rsid w:val="000078B6"/>
    <w:rsid w:val="00007E69"/>
    <w:rsid w:val="0001004A"/>
    <w:rsid w:val="00010224"/>
    <w:rsid w:val="00010D64"/>
    <w:rsid w:val="00011075"/>
    <w:rsid w:val="000113EF"/>
    <w:rsid w:val="0001170F"/>
    <w:rsid w:val="0001179F"/>
    <w:rsid w:val="000119A3"/>
    <w:rsid w:val="00011BAC"/>
    <w:rsid w:val="00011C5D"/>
    <w:rsid w:val="0001229B"/>
    <w:rsid w:val="00012D8D"/>
    <w:rsid w:val="00013034"/>
    <w:rsid w:val="000133DF"/>
    <w:rsid w:val="0001355F"/>
    <w:rsid w:val="000138DF"/>
    <w:rsid w:val="000144B9"/>
    <w:rsid w:val="000147EE"/>
    <w:rsid w:val="000150D9"/>
    <w:rsid w:val="000152C6"/>
    <w:rsid w:val="00015A64"/>
    <w:rsid w:val="0001634B"/>
    <w:rsid w:val="00016439"/>
    <w:rsid w:val="00016FE6"/>
    <w:rsid w:val="000170C6"/>
    <w:rsid w:val="000170E2"/>
    <w:rsid w:val="000171E0"/>
    <w:rsid w:val="000172A7"/>
    <w:rsid w:val="00017364"/>
    <w:rsid w:val="000177B1"/>
    <w:rsid w:val="0001784D"/>
    <w:rsid w:val="000178C3"/>
    <w:rsid w:val="000179A7"/>
    <w:rsid w:val="00017B1A"/>
    <w:rsid w:val="00017B4E"/>
    <w:rsid w:val="00017C87"/>
    <w:rsid w:val="00017D9B"/>
    <w:rsid w:val="00017FB6"/>
    <w:rsid w:val="0002056E"/>
    <w:rsid w:val="000205FF"/>
    <w:rsid w:val="00020712"/>
    <w:rsid w:val="00020D31"/>
    <w:rsid w:val="00021063"/>
    <w:rsid w:val="000213F6"/>
    <w:rsid w:val="000215EC"/>
    <w:rsid w:val="00021E90"/>
    <w:rsid w:val="000222B6"/>
    <w:rsid w:val="00023A0A"/>
    <w:rsid w:val="00023B95"/>
    <w:rsid w:val="00023C06"/>
    <w:rsid w:val="00023C99"/>
    <w:rsid w:val="000240B1"/>
    <w:rsid w:val="00024295"/>
    <w:rsid w:val="00024447"/>
    <w:rsid w:val="0002483E"/>
    <w:rsid w:val="00024893"/>
    <w:rsid w:val="00024C26"/>
    <w:rsid w:val="00025D7A"/>
    <w:rsid w:val="0002600A"/>
    <w:rsid w:val="00026479"/>
    <w:rsid w:val="00026617"/>
    <w:rsid w:val="00026FE8"/>
    <w:rsid w:val="00027075"/>
    <w:rsid w:val="0002725D"/>
    <w:rsid w:val="0002738A"/>
    <w:rsid w:val="00030088"/>
    <w:rsid w:val="0003012D"/>
    <w:rsid w:val="000306E3"/>
    <w:rsid w:val="0003097A"/>
    <w:rsid w:val="00030A51"/>
    <w:rsid w:val="00030DA1"/>
    <w:rsid w:val="00030F71"/>
    <w:rsid w:val="00031092"/>
    <w:rsid w:val="0003164B"/>
    <w:rsid w:val="00031D1E"/>
    <w:rsid w:val="000325D8"/>
    <w:rsid w:val="00032E33"/>
    <w:rsid w:val="00032FCC"/>
    <w:rsid w:val="00033018"/>
    <w:rsid w:val="000330DD"/>
    <w:rsid w:val="0003311E"/>
    <w:rsid w:val="00033405"/>
    <w:rsid w:val="0003344B"/>
    <w:rsid w:val="00033AF6"/>
    <w:rsid w:val="00033CF1"/>
    <w:rsid w:val="00033E8F"/>
    <w:rsid w:val="0003400E"/>
    <w:rsid w:val="00034218"/>
    <w:rsid w:val="000344D9"/>
    <w:rsid w:val="000345BF"/>
    <w:rsid w:val="00034B4E"/>
    <w:rsid w:val="000357F2"/>
    <w:rsid w:val="00035D63"/>
    <w:rsid w:val="000361C4"/>
    <w:rsid w:val="000364F6"/>
    <w:rsid w:val="000368D6"/>
    <w:rsid w:val="00036CAD"/>
    <w:rsid w:val="00037034"/>
    <w:rsid w:val="00037DDB"/>
    <w:rsid w:val="00040961"/>
    <w:rsid w:val="000414B8"/>
    <w:rsid w:val="000419F6"/>
    <w:rsid w:val="0004216D"/>
    <w:rsid w:val="00042C56"/>
    <w:rsid w:val="00043363"/>
    <w:rsid w:val="00043378"/>
    <w:rsid w:val="000435FB"/>
    <w:rsid w:val="00043A44"/>
    <w:rsid w:val="00043F15"/>
    <w:rsid w:val="00044650"/>
    <w:rsid w:val="0004466A"/>
    <w:rsid w:val="00044A2B"/>
    <w:rsid w:val="00044B67"/>
    <w:rsid w:val="00045100"/>
    <w:rsid w:val="000453A5"/>
    <w:rsid w:val="000455EE"/>
    <w:rsid w:val="000458BD"/>
    <w:rsid w:val="00045BC5"/>
    <w:rsid w:val="000462A3"/>
    <w:rsid w:val="0004639D"/>
    <w:rsid w:val="00046590"/>
    <w:rsid w:val="000467F4"/>
    <w:rsid w:val="0004688A"/>
    <w:rsid w:val="00046AE5"/>
    <w:rsid w:val="00046C02"/>
    <w:rsid w:val="00046DA0"/>
    <w:rsid w:val="00046FF3"/>
    <w:rsid w:val="0004758F"/>
    <w:rsid w:val="00047C69"/>
    <w:rsid w:val="00050454"/>
    <w:rsid w:val="00050F1D"/>
    <w:rsid w:val="000521DD"/>
    <w:rsid w:val="00052A83"/>
    <w:rsid w:val="00052C5E"/>
    <w:rsid w:val="00052D78"/>
    <w:rsid w:val="000532C1"/>
    <w:rsid w:val="00053848"/>
    <w:rsid w:val="000538FF"/>
    <w:rsid w:val="00053A11"/>
    <w:rsid w:val="00053A37"/>
    <w:rsid w:val="00053C94"/>
    <w:rsid w:val="00053EC1"/>
    <w:rsid w:val="000545FB"/>
    <w:rsid w:val="00054683"/>
    <w:rsid w:val="00055315"/>
    <w:rsid w:val="000554A8"/>
    <w:rsid w:val="00055F0B"/>
    <w:rsid w:val="0005617E"/>
    <w:rsid w:val="000564C1"/>
    <w:rsid w:val="000567FE"/>
    <w:rsid w:val="000568C8"/>
    <w:rsid w:val="00056948"/>
    <w:rsid w:val="000572DD"/>
    <w:rsid w:val="000578C1"/>
    <w:rsid w:val="000602C4"/>
    <w:rsid w:val="00060CDC"/>
    <w:rsid w:val="00060F13"/>
    <w:rsid w:val="00060F87"/>
    <w:rsid w:val="000613F1"/>
    <w:rsid w:val="00061D63"/>
    <w:rsid w:val="000623D1"/>
    <w:rsid w:val="0006373C"/>
    <w:rsid w:val="00063DBA"/>
    <w:rsid w:val="00064098"/>
    <w:rsid w:val="0006410E"/>
    <w:rsid w:val="00064224"/>
    <w:rsid w:val="00064873"/>
    <w:rsid w:val="00064B25"/>
    <w:rsid w:val="00064E8C"/>
    <w:rsid w:val="00065073"/>
    <w:rsid w:val="000652DE"/>
    <w:rsid w:val="0006536B"/>
    <w:rsid w:val="00065671"/>
    <w:rsid w:val="000656F7"/>
    <w:rsid w:val="0006575A"/>
    <w:rsid w:val="00065C08"/>
    <w:rsid w:val="000664EA"/>
    <w:rsid w:val="00066E34"/>
    <w:rsid w:val="00066EF9"/>
    <w:rsid w:val="0006702D"/>
    <w:rsid w:val="00067B46"/>
    <w:rsid w:val="00067D90"/>
    <w:rsid w:val="00067E32"/>
    <w:rsid w:val="00067EF4"/>
    <w:rsid w:val="00068252"/>
    <w:rsid w:val="00070734"/>
    <w:rsid w:val="00070A4C"/>
    <w:rsid w:val="00070E6D"/>
    <w:rsid w:val="000716E7"/>
    <w:rsid w:val="000718DD"/>
    <w:rsid w:val="0007198F"/>
    <w:rsid w:val="00071B2D"/>
    <w:rsid w:val="000728A1"/>
    <w:rsid w:val="0007294C"/>
    <w:rsid w:val="00072EE3"/>
    <w:rsid w:val="000730A5"/>
    <w:rsid w:val="000732CC"/>
    <w:rsid w:val="000734E5"/>
    <w:rsid w:val="000739D1"/>
    <w:rsid w:val="00073D5B"/>
    <w:rsid w:val="00074368"/>
    <w:rsid w:val="00075A18"/>
    <w:rsid w:val="000765EC"/>
    <w:rsid w:val="0007683A"/>
    <w:rsid w:val="00076B72"/>
    <w:rsid w:val="0007714C"/>
    <w:rsid w:val="000776C0"/>
    <w:rsid w:val="0007789E"/>
    <w:rsid w:val="000778F5"/>
    <w:rsid w:val="00077944"/>
    <w:rsid w:val="00077C75"/>
    <w:rsid w:val="00077D47"/>
    <w:rsid w:val="00077ED9"/>
    <w:rsid w:val="000806B0"/>
    <w:rsid w:val="000809CF"/>
    <w:rsid w:val="00080A9C"/>
    <w:rsid w:val="00080E9A"/>
    <w:rsid w:val="00081106"/>
    <w:rsid w:val="000812A9"/>
    <w:rsid w:val="0008178E"/>
    <w:rsid w:val="000817BF"/>
    <w:rsid w:val="00081F87"/>
    <w:rsid w:val="0008252E"/>
    <w:rsid w:val="0008282C"/>
    <w:rsid w:val="00082894"/>
    <w:rsid w:val="000828C8"/>
    <w:rsid w:val="00082AE5"/>
    <w:rsid w:val="0008344C"/>
    <w:rsid w:val="00083736"/>
    <w:rsid w:val="000837D8"/>
    <w:rsid w:val="000837F3"/>
    <w:rsid w:val="00083E13"/>
    <w:rsid w:val="00083E42"/>
    <w:rsid w:val="000840DB"/>
    <w:rsid w:val="0008443F"/>
    <w:rsid w:val="00084458"/>
    <w:rsid w:val="00084506"/>
    <w:rsid w:val="00084923"/>
    <w:rsid w:val="00084C24"/>
    <w:rsid w:val="00084F79"/>
    <w:rsid w:val="00085061"/>
    <w:rsid w:val="000850E3"/>
    <w:rsid w:val="000856F7"/>
    <w:rsid w:val="00085863"/>
    <w:rsid w:val="00085A3B"/>
    <w:rsid w:val="000861F8"/>
    <w:rsid w:val="00086E87"/>
    <w:rsid w:val="000871B0"/>
    <w:rsid w:val="000875D2"/>
    <w:rsid w:val="0008778F"/>
    <w:rsid w:val="00087796"/>
    <w:rsid w:val="000879F0"/>
    <w:rsid w:val="000901F5"/>
    <w:rsid w:val="0009040D"/>
    <w:rsid w:val="00090577"/>
    <w:rsid w:val="000909F8"/>
    <w:rsid w:val="00091102"/>
    <w:rsid w:val="000912B8"/>
    <w:rsid w:val="0009158B"/>
    <w:rsid w:val="000916ED"/>
    <w:rsid w:val="00092BF1"/>
    <w:rsid w:val="000933A0"/>
    <w:rsid w:val="000937DB"/>
    <w:rsid w:val="00093EA2"/>
    <w:rsid w:val="00094959"/>
    <w:rsid w:val="00094AC6"/>
    <w:rsid w:val="00094AE3"/>
    <w:rsid w:val="00094BAF"/>
    <w:rsid w:val="00094BF4"/>
    <w:rsid w:val="000957B5"/>
    <w:rsid w:val="0009643D"/>
    <w:rsid w:val="000964B1"/>
    <w:rsid w:val="00096F92"/>
    <w:rsid w:val="0009706F"/>
    <w:rsid w:val="0009752A"/>
    <w:rsid w:val="0009769F"/>
    <w:rsid w:val="00097BAD"/>
    <w:rsid w:val="000A00F6"/>
    <w:rsid w:val="000A0214"/>
    <w:rsid w:val="000A02FA"/>
    <w:rsid w:val="000A04FC"/>
    <w:rsid w:val="000A0663"/>
    <w:rsid w:val="000A1034"/>
    <w:rsid w:val="000A1200"/>
    <w:rsid w:val="000A15D8"/>
    <w:rsid w:val="000A2585"/>
    <w:rsid w:val="000A2596"/>
    <w:rsid w:val="000A2D38"/>
    <w:rsid w:val="000A2EE0"/>
    <w:rsid w:val="000A2F14"/>
    <w:rsid w:val="000A2FC2"/>
    <w:rsid w:val="000A3073"/>
    <w:rsid w:val="000A32D8"/>
    <w:rsid w:val="000A3536"/>
    <w:rsid w:val="000A364E"/>
    <w:rsid w:val="000A392F"/>
    <w:rsid w:val="000A3A81"/>
    <w:rsid w:val="000A404B"/>
    <w:rsid w:val="000A4EA4"/>
    <w:rsid w:val="000A594D"/>
    <w:rsid w:val="000A59B7"/>
    <w:rsid w:val="000A604F"/>
    <w:rsid w:val="000A61D9"/>
    <w:rsid w:val="000A63BE"/>
    <w:rsid w:val="000A6624"/>
    <w:rsid w:val="000A6B20"/>
    <w:rsid w:val="000A6D36"/>
    <w:rsid w:val="000A7491"/>
    <w:rsid w:val="000A75AC"/>
    <w:rsid w:val="000A7954"/>
    <w:rsid w:val="000A7E4E"/>
    <w:rsid w:val="000A7E90"/>
    <w:rsid w:val="000B052E"/>
    <w:rsid w:val="000B0672"/>
    <w:rsid w:val="000B0B15"/>
    <w:rsid w:val="000B0EE3"/>
    <w:rsid w:val="000B0F59"/>
    <w:rsid w:val="000B118D"/>
    <w:rsid w:val="000B17FC"/>
    <w:rsid w:val="000B1C5F"/>
    <w:rsid w:val="000B213F"/>
    <w:rsid w:val="000B227D"/>
    <w:rsid w:val="000B22C7"/>
    <w:rsid w:val="000B23BC"/>
    <w:rsid w:val="000B27D3"/>
    <w:rsid w:val="000B311A"/>
    <w:rsid w:val="000B31A4"/>
    <w:rsid w:val="000B3217"/>
    <w:rsid w:val="000B335E"/>
    <w:rsid w:val="000B355C"/>
    <w:rsid w:val="000B3705"/>
    <w:rsid w:val="000B3A13"/>
    <w:rsid w:val="000B3E56"/>
    <w:rsid w:val="000B40C1"/>
    <w:rsid w:val="000B43A2"/>
    <w:rsid w:val="000B451D"/>
    <w:rsid w:val="000B47C0"/>
    <w:rsid w:val="000B4EC4"/>
    <w:rsid w:val="000B4FF0"/>
    <w:rsid w:val="000B5CDE"/>
    <w:rsid w:val="000B5E66"/>
    <w:rsid w:val="000B6117"/>
    <w:rsid w:val="000B6442"/>
    <w:rsid w:val="000B6A86"/>
    <w:rsid w:val="000B71C1"/>
    <w:rsid w:val="000B72CB"/>
    <w:rsid w:val="000B79EE"/>
    <w:rsid w:val="000B7D74"/>
    <w:rsid w:val="000C02EB"/>
    <w:rsid w:val="000C05C6"/>
    <w:rsid w:val="000C0BEE"/>
    <w:rsid w:val="000C0E9E"/>
    <w:rsid w:val="000C127A"/>
    <w:rsid w:val="000C182E"/>
    <w:rsid w:val="000C1CAE"/>
    <w:rsid w:val="000C22F2"/>
    <w:rsid w:val="000C24C5"/>
    <w:rsid w:val="000C2710"/>
    <w:rsid w:val="000C2C57"/>
    <w:rsid w:val="000C2CFD"/>
    <w:rsid w:val="000C2E77"/>
    <w:rsid w:val="000C2EC2"/>
    <w:rsid w:val="000C3081"/>
    <w:rsid w:val="000C3409"/>
    <w:rsid w:val="000C36C1"/>
    <w:rsid w:val="000C36EA"/>
    <w:rsid w:val="000C3F6C"/>
    <w:rsid w:val="000C4135"/>
    <w:rsid w:val="000C41F9"/>
    <w:rsid w:val="000C437C"/>
    <w:rsid w:val="000C4846"/>
    <w:rsid w:val="000C4863"/>
    <w:rsid w:val="000C4B4A"/>
    <w:rsid w:val="000C4EBC"/>
    <w:rsid w:val="000C4EE3"/>
    <w:rsid w:val="000C55EB"/>
    <w:rsid w:val="000C567E"/>
    <w:rsid w:val="000C5A0E"/>
    <w:rsid w:val="000C5E25"/>
    <w:rsid w:val="000C5EF5"/>
    <w:rsid w:val="000C6114"/>
    <w:rsid w:val="000C64CD"/>
    <w:rsid w:val="000C6C68"/>
    <w:rsid w:val="000C76EE"/>
    <w:rsid w:val="000D0196"/>
    <w:rsid w:val="000D130E"/>
    <w:rsid w:val="000D1651"/>
    <w:rsid w:val="000D1794"/>
    <w:rsid w:val="000D1917"/>
    <w:rsid w:val="000D1963"/>
    <w:rsid w:val="000D1C96"/>
    <w:rsid w:val="000D1CDD"/>
    <w:rsid w:val="000D1D91"/>
    <w:rsid w:val="000D22BA"/>
    <w:rsid w:val="000D24A8"/>
    <w:rsid w:val="000D251D"/>
    <w:rsid w:val="000D26D5"/>
    <w:rsid w:val="000D2CE8"/>
    <w:rsid w:val="000D2EB8"/>
    <w:rsid w:val="000D314A"/>
    <w:rsid w:val="000D3293"/>
    <w:rsid w:val="000D3571"/>
    <w:rsid w:val="000D38D3"/>
    <w:rsid w:val="000D3AFA"/>
    <w:rsid w:val="000D3B7B"/>
    <w:rsid w:val="000D3C2B"/>
    <w:rsid w:val="000D3CD2"/>
    <w:rsid w:val="000D3EA0"/>
    <w:rsid w:val="000D4055"/>
    <w:rsid w:val="000D410E"/>
    <w:rsid w:val="000D4E9D"/>
    <w:rsid w:val="000D5523"/>
    <w:rsid w:val="000D57C7"/>
    <w:rsid w:val="000D5A54"/>
    <w:rsid w:val="000D61CD"/>
    <w:rsid w:val="000D677F"/>
    <w:rsid w:val="000D693D"/>
    <w:rsid w:val="000D6A54"/>
    <w:rsid w:val="000D6C80"/>
    <w:rsid w:val="000D70AA"/>
    <w:rsid w:val="000D7728"/>
    <w:rsid w:val="000D7836"/>
    <w:rsid w:val="000D79D3"/>
    <w:rsid w:val="000D7AD2"/>
    <w:rsid w:val="000D7C2C"/>
    <w:rsid w:val="000D7E6C"/>
    <w:rsid w:val="000E0950"/>
    <w:rsid w:val="000E0D0F"/>
    <w:rsid w:val="000E1150"/>
    <w:rsid w:val="000E146B"/>
    <w:rsid w:val="000E1D77"/>
    <w:rsid w:val="000E243A"/>
    <w:rsid w:val="000E24AE"/>
    <w:rsid w:val="000E2615"/>
    <w:rsid w:val="000E2A92"/>
    <w:rsid w:val="000E2B26"/>
    <w:rsid w:val="000E2B2C"/>
    <w:rsid w:val="000E2E94"/>
    <w:rsid w:val="000E39B5"/>
    <w:rsid w:val="000E3B91"/>
    <w:rsid w:val="000E3BCB"/>
    <w:rsid w:val="000E3D46"/>
    <w:rsid w:val="000E46E7"/>
    <w:rsid w:val="000E4841"/>
    <w:rsid w:val="000E4CCF"/>
    <w:rsid w:val="000E4FA0"/>
    <w:rsid w:val="000E5231"/>
    <w:rsid w:val="000E556D"/>
    <w:rsid w:val="000E5A39"/>
    <w:rsid w:val="000E5F24"/>
    <w:rsid w:val="000E6035"/>
    <w:rsid w:val="000E60AB"/>
    <w:rsid w:val="000E6129"/>
    <w:rsid w:val="000E65B1"/>
    <w:rsid w:val="000E6C11"/>
    <w:rsid w:val="000E7729"/>
    <w:rsid w:val="000E784E"/>
    <w:rsid w:val="000E7D63"/>
    <w:rsid w:val="000F000F"/>
    <w:rsid w:val="000F0150"/>
    <w:rsid w:val="000F01E3"/>
    <w:rsid w:val="000F0997"/>
    <w:rsid w:val="000F0B88"/>
    <w:rsid w:val="000F1A71"/>
    <w:rsid w:val="000F1AD1"/>
    <w:rsid w:val="000F23B2"/>
    <w:rsid w:val="000F24B7"/>
    <w:rsid w:val="000F2F18"/>
    <w:rsid w:val="000F3815"/>
    <w:rsid w:val="000F3873"/>
    <w:rsid w:val="000F3E07"/>
    <w:rsid w:val="000F40A8"/>
    <w:rsid w:val="000F43BE"/>
    <w:rsid w:val="000F44E9"/>
    <w:rsid w:val="000F46FC"/>
    <w:rsid w:val="000F4E27"/>
    <w:rsid w:val="000F54E7"/>
    <w:rsid w:val="000F590C"/>
    <w:rsid w:val="000F5FFB"/>
    <w:rsid w:val="000F643F"/>
    <w:rsid w:val="000F6B5F"/>
    <w:rsid w:val="000F7075"/>
    <w:rsid w:val="000F74F9"/>
    <w:rsid w:val="000F77B3"/>
    <w:rsid w:val="000F7B82"/>
    <w:rsid w:val="000F7E26"/>
    <w:rsid w:val="00100164"/>
    <w:rsid w:val="00100C83"/>
    <w:rsid w:val="00101388"/>
    <w:rsid w:val="00101809"/>
    <w:rsid w:val="00101D5A"/>
    <w:rsid w:val="00102209"/>
    <w:rsid w:val="001024AB"/>
    <w:rsid w:val="00103351"/>
    <w:rsid w:val="00103942"/>
    <w:rsid w:val="00103949"/>
    <w:rsid w:val="001039B9"/>
    <w:rsid w:val="001039CE"/>
    <w:rsid w:val="00103B7E"/>
    <w:rsid w:val="00104C5F"/>
    <w:rsid w:val="00104DFF"/>
    <w:rsid w:val="00104EE3"/>
    <w:rsid w:val="001054FB"/>
    <w:rsid w:val="00105CEF"/>
    <w:rsid w:val="00105D0F"/>
    <w:rsid w:val="00105EE9"/>
    <w:rsid w:val="001062C7"/>
    <w:rsid w:val="00106432"/>
    <w:rsid w:val="001065A9"/>
    <w:rsid w:val="001065EB"/>
    <w:rsid w:val="00106CB9"/>
    <w:rsid w:val="00106E28"/>
    <w:rsid w:val="001070EC"/>
    <w:rsid w:val="0010731E"/>
    <w:rsid w:val="0011046C"/>
    <w:rsid w:val="00110698"/>
    <w:rsid w:val="001106A1"/>
    <w:rsid w:val="001107B4"/>
    <w:rsid w:val="001107DC"/>
    <w:rsid w:val="00110CED"/>
    <w:rsid w:val="00111598"/>
    <w:rsid w:val="001115C9"/>
    <w:rsid w:val="001118B2"/>
    <w:rsid w:val="00111C75"/>
    <w:rsid w:val="00111D8D"/>
    <w:rsid w:val="00111EED"/>
    <w:rsid w:val="00112262"/>
    <w:rsid w:val="00112364"/>
    <w:rsid w:val="00112BA0"/>
    <w:rsid w:val="00112CB0"/>
    <w:rsid w:val="00113382"/>
    <w:rsid w:val="00113A74"/>
    <w:rsid w:val="00114997"/>
    <w:rsid w:val="00115184"/>
    <w:rsid w:val="001151A6"/>
    <w:rsid w:val="001152CE"/>
    <w:rsid w:val="001157CE"/>
    <w:rsid w:val="001159C5"/>
    <w:rsid w:val="00115FC4"/>
    <w:rsid w:val="00116407"/>
    <w:rsid w:val="001177B1"/>
    <w:rsid w:val="0012023E"/>
    <w:rsid w:val="0012054E"/>
    <w:rsid w:val="00120BD3"/>
    <w:rsid w:val="001210BC"/>
    <w:rsid w:val="001212CA"/>
    <w:rsid w:val="00121A32"/>
    <w:rsid w:val="00121F31"/>
    <w:rsid w:val="001224F4"/>
    <w:rsid w:val="00122585"/>
    <w:rsid w:val="001230F0"/>
    <w:rsid w:val="001231D1"/>
    <w:rsid w:val="001237BF"/>
    <w:rsid w:val="0012394A"/>
    <w:rsid w:val="00123C35"/>
    <w:rsid w:val="00123D33"/>
    <w:rsid w:val="00124FF4"/>
    <w:rsid w:val="001250C2"/>
    <w:rsid w:val="00125337"/>
    <w:rsid w:val="001254E4"/>
    <w:rsid w:val="0012561B"/>
    <w:rsid w:val="0012570E"/>
    <w:rsid w:val="0012589B"/>
    <w:rsid w:val="0012595D"/>
    <w:rsid w:val="00125ADA"/>
    <w:rsid w:val="00125DB1"/>
    <w:rsid w:val="001265B0"/>
    <w:rsid w:val="00126624"/>
    <w:rsid w:val="00127121"/>
    <w:rsid w:val="00127AA3"/>
    <w:rsid w:val="00127ED3"/>
    <w:rsid w:val="0013013A"/>
    <w:rsid w:val="0013062A"/>
    <w:rsid w:val="00130E90"/>
    <w:rsid w:val="001315C2"/>
    <w:rsid w:val="00131804"/>
    <w:rsid w:val="001318F4"/>
    <w:rsid w:val="00131C9A"/>
    <w:rsid w:val="00132062"/>
    <w:rsid w:val="0013231E"/>
    <w:rsid w:val="0013236E"/>
    <w:rsid w:val="00132B43"/>
    <w:rsid w:val="00132BBC"/>
    <w:rsid w:val="00133118"/>
    <w:rsid w:val="0013346C"/>
    <w:rsid w:val="00133628"/>
    <w:rsid w:val="00133D0A"/>
    <w:rsid w:val="00133F3A"/>
    <w:rsid w:val="00134054"/>
    <w:rsid w:val="00134583"/>
    <w:rsid w:val="00134637"/>
    <w:rsid w:val="00134C59"/>
    <w:rsid w:val="00134C68"/>
    <w:rsid w:val="00134DFF"/>
    <w:rsid w:val="00135192"/>
    <w:rsid w:val="00135305"/>
    <w:rsid w:val="00135C8A"/>
    <w:rsid w:val="00135D78"/>
    <w:rsid w:val="00135F2D"/>
    <w:rsid w:val="00136191"/>
    <w:rsid w:val="0013629A"/>
    <w:rsid w:val="00136DA9"/>
    <w:rsid w:val="0013776B"/>
    <w:rsid w:val="00137935"/>
    <w:rsid w:val="00137CA8"/>
    <w:rsid w:val="00137F08"/>
    <w:rsid w:val="0014088C"/>
    <w:rsid w:val="0014124F"/>
    <w:rsid w:val="001416C7"/>
    <w:rsid w:val="00141763"/>
    <w:rsid w:val="00141A4C"/>
    <w:rsid w:val="00141AD4"/>
    <w:rsid w:val="00141B14"/>
    <w:rsid w:val="001420A9"/>
    <w:rsid w:val="00142354"/>
    <w:rsid w:val="00142420"/>
    <w:rsid w:val="00142440"/>
    <w:rsid w:val="00142464"/>
    <w:rsid w:val="001426AB"/>
    <w:rsid w:val="001432AF"/>
    <w:rsid w:val="00143885"/>
    <w:rsid w:val="00143EBF"/>
    <w:rsid w:val="00144595"/>
    <w:rsid w:val="00144720"/>
    <w:rsid w:val="001448A7"/>
    <w:rsid w:val="001448B7"/>
    <w:rsid w:val="00144AEE"/>
    <w:rsid w:val="00144C68"/>
    <w:rsid w:val="00144E4B"/>
    <w:rsid w:val="00144F2D"/>
    <w:rsid w:val="001451E2"/>
    <w:rsid w:val="00145D7E"/>
    <w:rsid w:val="00145EC1"/>
    <w:rsid w:val="001464A5"/>
    <w:rsid w:val="0014655F"/>
    <w:rsid w:val="00146AFD"/>
    <w:rsid w:val="00147020"/>
    <w:rsid w:val="001470D9"/>
    <w:rsid w:val="001471D9"/>
    <w:rsid w:val="001473F1"/>
    <w:rsid w:val="0014ADB1"/>
    <w:rsid w:val="00150193"/>
    <w:rsid w:val="0015033A"/>
    <w:rsid w:val="00150530"/>
    <w:rsid w:val="00150666"/>
    <w:rsid w:val="001508DA"/>
    <w:rsid w:val="00150AEB"/>
    <w:rsid w:val="00150CDD"/>
    <w:rsid w:val="00150E6B"/>
    <w:rsid w:val="00150FB8"/>
    <w:rsid w:val="00151CC4"/>
    <w:rsid w:val="00152125"/>
    <w:rsid w:val="001523F9"/>
    <w:rsid w:val="00152E57"/>
    <w:rsid w:val="001533C0"/>
    <w:rsid w:val="00153726"/>
    <w:rsid w:val="00154BAF"/>
    <w:rsid w:val="00155BDF"/>
    <w:rsid w:val="00155C99"/>
    <w:rsid w:val="00155CB1"/>
    <w:rsid w:val="00155F94"/>
    <w:rsid w:val="001560E4"/>
    <w:rsid w:val="0015649A"/>
    <w:rsid w:val="00156906"/>
    <w:rsid w:val="00156962"/>
    <w:rsid w:val="00156A57"/>
    <w:rsid w:val="00156BBF"/>
    <w:rsid w:val="00156C00"/>
    <w:rsid w:val="00157316"/>
    <w:rsid w:val="001577ED"/>
    <w:rsid w:val="00157F2E"/>
    <w:rsid w:val="00160023"/>
    <w:rsid w:val="00160210"/>
    <w:rsid w:val="001607B8"/>
    <w:rsid w:val="0016116B"/>
    <w:rsid w:val="0016137B"/>
    <w:rsid w:val="00161699"/>
    <w:rsid w:val="0016188A"/>
    <w:rsid w:val="00161A1B"/>
    <w:rsid w:val="00161B7A"/>
    <w:rsid w:val="00161D31"/>
    <w:rsid w:val="00161EE6"/>
    <w:rsid w:val="0016218C"/>
    <w:rsid w:val="00162656"/>
    <w:rsid w:val="00162D0F"/>
    <w:rsid w:val="00163A65"/>
    <w:rsid w:val="0016405F"/>
    <w:rsid w:val="00164517"/>
    <w:rsid w:val="001645DD"/>
    <w:rsid w:val="001646C0"/>
    <w:rsid w:val="001648CA"/>
    <w:rsid w:val="00164E11"/>
    <w:rsid w:val="00165004"/>
    <w:rsid w:val="001658B2"/>
    <w:rsid w:val="00165A1E"/>
    <w:rsid w:val="00165C3D"/>
    <w:rsid w:val="00165D4F"/>
    <w:rsid w:val="00165F47"/>
    <w:rsid w:val="00165F6F"/>
    <w:rsid w:val="00166204"/>
    <w:rsid w:val="001662DC"/>
    <w:rsid w:val="0016633C"/>
    <w:rsid w:val="0016638C"/>
    <w:rsid w:val="001665DC"/>
    <w:rsid w:val="00166886"/>
    <w:rsid w:val="00166CD6"/>
    <w:rsid w:val="00166E1E"/>
    <w:rsid w:val="00166E72"/>
    <w:rsid w:val="001673A4"/>
    <w:rsid w:val="00167847"/>
    <w:rsid w:val="00167912"/>
    <w:rsid w:val="00167F15"/>
    <w:rsid w:val="00167FCC"/>
    <w:rsid w:val="001707C0"/>
    <w:rsid w:val="00170887"/>
    <w:rsid w:val="001708DA"/>
    <w:rsid w:val="00170D7D"/>
    <w:rsid w:val="00170FA5"/>
    <w:rsid w:val="001711F7"/>
    <w:rsid w:val="00171434"/>
    <w:rsid w:val="001715C7"/>
    <w:rsid w:val="00171A72"/>
    <w:rsid w:val="00171CCA"/>
    <w:rsid w:val="00171D14"/>
    <w:rsid w:val="00171F3A"/>
    <w:rsid w:val="001720DE"/>
    <w:rsid w:val="001724E4"/>
    <w:rsid w:val="0017281B"/>
    <w:rsid w:val="0017284D"/>
    <w:rsid w:val="00172895"/>
    <w:rsid w:val="001729CB"/>
    <w:rsid w:val="00172E4E"/>
    <w:rsid w:val="001734B8"/>
    <w:rsid w:val="00173832"/>
    <w:rsid w:val="00173D0C"/>
    <w:rsid w:val="001742FB"/>
    <w:rsid w:val="001744C5"/>
    <w:rsid w:val="001744F4"/>
    <w:rsid w:val="001749EA"/>
    <w:rsid w:val="00174DBA"/>
    <w:rsid w:val="00175A15"/>
    <w:rsid w:val="00175CF2"/>
    <w:rsid w:val="00175EB2"/>
    <w:rsid w:val="001766FB"/>
    <w:rsid w:val="00177614"/>
    <w:rsid w:val="001776DC"/>
    <w:rsid w:val="00177B15"/>
    <w:rsid w:val="00177F35"/>
    <w:rsid w:val="0017CC8C"/>
    <w:rsid w:val="001801AD"/>
    <w:rsid w:val="001801B1"/>
    <w:rsid w:val="00180208"/>
    <w:rsid w:val="001811B3"/>
    <w:rsid w:val="001814A2"/>
    <w:rsid w:val="00181568"/>
    <w:rsid w:val="001815CA"/>
    <w:rsid w:val="00181A3A"/>
    <w:rsid w:val="00181A9C"/>
    <w:rsid w:val="001824F7"/>
    <w:rsid w:val="0018255B"/>
    <w:rsid w:val="0018258E"/>
    <w:rsid w:val="001825B7"/>
    <w:rsid w:val="001826A5"/>
    <w:rsid w:val="00182ABD"/>
    <w:rsid w:val="00182EB5"/>
    <w:rsid w:val="001830BD"/>
    <w:rsid w:val="00183247"/>
    <w:rsid w:val="001832EB"/>
    <w:rsid w:val="001846FE"/>
    <w:rsid w:val="00184DD8"/>
    <w:rsid w:val="00185005"/>
    <w:rsid w:val="0018541F"/>
    <w:rsid w:val="00185608"/>
    <w:rsid w:val="00185A3A"/>
    <w:rsid w:val="00185C71"/>
    <w:rsid w:val="00185EBE"/>
    <w:rsid w:val="00186B85"/>
    <w:rsid w:val="00186E48"/>
    <w:rsid w:val="00187058"/>
    <w:rsid w:val="00187096"/>
    <w:rsid w:val="00187D80"/>
    <w:rsid w:val="001902E0"/>
    <w:rsid w:val="00190580"/>
    <w:rsid w:val="001905D2"/>
    <w:rsid w:val="001909EF"/>
    <w:rsid w:val="00190B84"/>
    <w:rsid w:val="00190CB9"/>
    <w:rsid w:val="00190E0D"/>
    <w:rsid w:val="00190F50"/>
    <w:rsid w:val="00191078"/>
    <w:rsid w:val="001912DB"/>
    <w:rsid w:val="00191450"/>
    <w:rsid w:val="00191880"/>
    <w:rsid w:val="00191CF4"/>
    <w:rsid w:val="00191D7E"/>
    <w:rsid w:val="00191F6F"/>
    <w:rsid w:val="00191FC4"/>
    <w:rsid w:val="00192649"/>
    <w:rsid w:val="001926E3"/>
    <w:rsid w:val="00192D1F"/>
    <w:rsid w:val="00192E7C"/>
    <w:rsid w:val="00192EA4"/>
    <w:rsid w:val="00192EB7"/>
    <w:rsid w:val="00192EE5"/>
    <w:rsid w:val="0019374D"/>
    <w:rsid w:val="0019438A"/>
    <w:rsid w:val="00194AD7"/>
    <w:rsid w:val="00194B7D"/>
    <w:rsid w:val="00194BF6"/>
    <w:rsid w:val="00194C46"/>
    <w:rsid w:val="00194D19"/>
    <w:rsid w:val="00194D78"/>
    <w:rsid w:val="00195143"/>
    <w:rsid w:val="0019521F"/>
    <w:rsid w:val="00195259"/>
    <w:rsid w:val="001954A4"/>
    <w:rsid w:val="001956C8"/>
    <w:rsid w:val="001958E5"/>
    <w:rsid w:val="00195BB3"/>
    <w:rsid w:val="00195CDA"/>
    <w:rsid w:val="001963D8"/>
    <w:rsid w:val="00196495"/>
    <w:rsid w:val="00196BEF"/>
    <w:rsid w:val="00196E08"/>
    <w:rsid w:val="001971F2"/>
    <w:rsid w:val="00197389"/>
    <w:rsid w:val="001A012D"/>
    <w:rsid w:val="001A0657"/>
    <w:rsid w:val="001A0AD3"/>
    <w:rsid w:val="001A0B0F"/>
    <w:rsid w:val="001A1489"/>
    <w:rsid w:val="001A15F2"/>
    <w:rsid w:val="001A16BF"/>
    <w:rsid w:val="001A1AAD"/>
    <w:rsid w:val="001A1D3D"/>
    <w:rsid w:val="001A2A7A"/>
    <w:rsid w:val="001A2BE5"/>
    <w:rsid w:val="001A2C26"/>
    <w:rsid w:val="001A30D7"/>
    <w:rsid w:val="001A35A9"/>
    <w:rsid w:val="001A3649"/>
    <w:rsid w:val="001A371F"/>
    <w:rsid w:val="001A373A"/>
    <w:rsid w:val="001A3CC4"/>
    <w:rsid w:val="001A419D"/>
    <w:rsid w:val="001A4277"/>
    <w:rsid w:val="001A48E6"/>
    <w:rsid w:val="001A4FFF"/>
    <w:rsid w:val="001A50EF"/>
    <w:rsid w:val="001A5225"/>
    <w:rsid w:val="001A5356"/>
    <w:rsid w:val="001A5401"/>
    <w:rsid w:val="001A5FDB"/>
    <w:rsid w:val="001A6522"/>
    <w:rsid w:val="001A6E36"/>
    <w:rsid w:val="001A716E"/>
    <w:rsid w:val="001A72EA"/>
    <w:rsid w:val="001A77A3"/>
    <w:rsid w:val="001A78E5"/>
    <w:rsid w:val="001A7BA2"/>
    <w:rsid w:val="001A7F3A"/>
    <w:rsid w:val="001B011A"/>
    <w:rsid w:val="001B12F8"/>
    <w:rsid w:val="001B150B"/>
    <w:rsid w:val="001B1520"/>
    <w:rsid w:val="001B1B38"/>
    <w:rsid w:val="001B220A"/>
    <w:rsid w:val="001B2665"/>
    <w:rsid w:val="001B26BE"/>
    <w:rsid w:val="001B39F8"/>
    <w:rsid w:val="001B4008"/>
    <w:rsid w:val="001B41ED"/>
    <w:rsid w:val="001B493C"/>
    <w:rsid w:val="001B5920"/>
    <w:rsid w:val="001B5A10"/>
    <w:rsid w:val="001B5CF2"/>
    <w:rsid w:val="001B60A5"/>
    <w:rsid w:val="001B6205"/>
    <w:rsid w:val="001B6B36"/>
    <w:rsid w:val="001B6D0F"/>
    <w:rsid w:val="001B72C6"/>
    <w:rsid w:val="001B76D5"/>
    <w:rsid w:val="001B7921"/>
    <w:rsid w:val="001B7C64"/>
    <w:rsid w:val="001B7F1C"/>
    <w:rsid w:val="001BAF97"/>
    <w:rsid w:val="001C00FA"/>
    <w:rsid w:val="001C16EE"/>
    <w:rsid w:val="001C1E10"/>
    <w:rsid w:val="001C22E2"/>
    <w:rsid w:val="001C2D82"/>
    <w:rsid w:val="001C3927"/>
    <w:rsid w:val="001C39F6"/>
    <w:rsid w:val="001C3CB4"/>
    <w:rsid w:val="001C4FFF"/>
    <w:rsid w:val="001C5256"/>
    <w:rsid w:val="001C5563"/>
    <w:rsid w:val="001C5740"/>
    <w:rsid w:val="001C5A41"/>
    <w:rsid w:val="001C6221"/>
    <w:rsid w:val="001C6834"/>
    <w:rsid w:val="001C728F"/>
    <w:rsid w:val="001C747B"/>
    <w:rsid w:val="001C77EB"/>
    <w:rsid w:val="001C7940"/>
    <w:rsid w:val="001D0629"/>
    <w:rsid w:val="001D0C60"/>
    <w:rsid w:val="001D0FB9"/>
    <w:rsid w:val="001D10B8"/>
    <w:rsid w:val="001D11E1"/>
    <w:rsid w:val="001D150C"/>
    <w:rsid w:val="001D1974"/>
    <w:rsid w:val="001D2072"/>
    <w:rsid w:val="001D218A"/>
    <w:rsid w:val="001D2770"/>
    <w:rsid w:val="001D291A"/>
    <w:rsid w:val="001D2A3C"/>
    <w:rsid w:val="001D2B29"/>
    <w:rsid w:val="001D2C7A"/>
    <w:rsid w:val="001D3109"/>
    <w:rsid w:val="001D3336"/>
    <w:rsid w:val="001D34B9"/>
    <w:rsid w:val="001D35E3"/>
    <w:rsid w:val="001D38E8"/>
    <w:rsid w:val="001D3E90"/>
    <w:rsid w:val="001D3F35"/>
    <w:rsid w:val="001D4716"/>
    <w:rsid w:val="001D484F"/>
    <w:rsid w:val="001D49CF"/>
    <w:rsid w:val="001D4D23"/>
    <w:rsid w:val="001D4E6F"/>
    <w:rsid w:val="001D5595"/>
    <w:rsid w:val="001D56B1"/>
    <w:rsid w:val="001D5A45"/>
    <w:rsid w:val="001D5D55"/>
    <w:rsid w:val="001D5FB8"/>
    <w:rsid w:val="001D64AC"/>
    <w:rsid w:val="001D6AA6"/>
    <w:rsid w:val="001D6D3F"/>
    <w:rsid w:val="001D6EA1"/>
    <w:rsid w:val="001D71B5"/>
    <w:rsid w:val="001D7320"/>
    <w:rsid w:val="001D73D7"/>
    <w:rsid w:val="001D77A0"/>
    <w:rsid w:val="001D794C"/>
    <w:rsid w:val="001D7A0C"/>
    <w:rsid w:val="001D7B0C"/>
    <w:rsid w:val="001D7C41"/>
    <w:rsid w:val="001D7EEF"/>
    <w:rsid w:val="001E0552"/>
    <w:rsid w:val="001E133B"/>
    <w:rsid w:val="001E1532"/>
    <w:rsid w:val="001E1A29"/>
    <w:rsid w:val="001E232F"/>
    <w:rsid w:val="001E2608"/>
    <w:rsid w:val="001E2A43"/>
    <w:rsid w:val="001E3675"/>
    <w:rsid w:val="001E36BD"/>
    <w:rsid w:val="001E4007"/>
    <w:rsid w:val="001E45D5"/>
    <w:rsid w:val="001E48AD"/>
    <w:rsid w:val="001E4A72"/>
    <w:rsid w:val="001E4F36"/>
    <w:rsid w:val="001E50EF"/>
    <w:rsid w:val="001E53FB"/>
    <w:rsid w:val="001E5551"/>
    <w:rsid w:val="001E5E43"/>
    <w:rsid w:val="001E606A"/>
    <w:rsid w:val="001E60C9"/>
    <w:rsid w:val="001E63E0"/>
    <w:rsid w:val="001E678D"/>
    <w:rsid w:val="001E6882"/>
    <w:rsid w:val="001E6A1D"/>
    <w:rsid w:val="001E71F4"/>
    <w:rsid w:val="001E73FE"/>
    <w:rsid w:val="001E7740"/>
    <w:rsid w:val="001E7AED"/>
    <w:rsid w:val="001E7BED"/>
    <w:rsid w:val="001E7CA7"/>
    <w:rsid w:val="001E7E3F"/>
    <w:rsid w:val="001F000B"/>
    <w:rsid w:val="001F0351"/>
    <w:rsid w:val="001F0908"/>
    <w:rsid w:val="001F0D6A"/>
    <w:rsid w:val="001F1099"/>
    <w:rsid w:val="001F156C"/>
    <w:rsid w:val="001F15CE"/>
    <w:rsid w:val="001F1829"/>
    <w:rsid w:val="001F1DF0"/>
    <w:rsid w:val="001F21C9"/>
    <w:rsid w:val="001F27BE"/>
    <w:rsid w:val="001F2C6B"/>
    <w:rsid w:val="001F2FB2"/>
    <w:rsid w:val="001F307B"/>
    <w:rsid w:val="001F30CB"/>
    <w:rsid w:val="001F397C"/>
    <w:rsid w:val="001F3B28"/>
    <w:rsid w:val="001F3CA8"/>
    <w:rsid w:val="001F3EE4"/>
    <w:rsid w:val="001F4BD1"/>
    <w:rsid w:val="001F4D84"/>
    <w:rsid w:val="001F4FE6"/>
    <w:rsid w:val="001F548D"/>
    <w:rsid w:val="001F5FC8"/>
    <w:rsid w:val="001F60DC"/>
    <w:rsid w:val="001F6251"/>
    <w:rsid w:val="001F6345"/>
    <w:rsid w:val="001F6384"/>
    <w:rsid w:val="001F65DD"/>
    <w:rsid w:val="001F66F4"/>
    <w:rsid w:val="001F6A1F"/>
    <w:rsid w:val="001F6B63"/>
    <w:rsid w:val="001F6E3F"/>
    <w:rsid w:val="001F6E96"/>
    <w:rsid w:val="001F7980"/>
    <w:rsid w:val="001F7C85"/>
    <w:rsid w:val="001F7D47"/>
    <w:rsid w:val="001F7EF1"/>
    <w:rsid w:val="001F7F44"/>
    <w:rsid w:val="00200366"/>
    <w:rsid w:val="002009A3"/>
    <w:rsid w:val="002009A4"/>
    <w:rsid w:val="00200D77"/>
    <w:rsid w:val="002016DB"/>
    <w:rsid w:val="00201C01"/>
    <w:rsid w:val="0020247C"/>
    <w:rsid w:val="002025CF"/>
    <w:rsid w:val="002026DC"/>
    <w:rsid w:val="00203164"/>
    <w:rsid w:val="002037C4"/>
    <w:rsid w:val="0020396B"/>
    <w:rsid w:val="002039EC"/>
    <w:rsid w:val="00203BB2"/>
    <w:rsid w:val="00204314"/>
    <w:rsid w:val="00204505"/>
    <w:rsid w:val="00204622"/>
    <w:rsid w:val="00204702"/>
    <w:rsid w:val="00204797"/>
    <w:rsid w:val="002048CD"/>
    <w:rsid w:val="00204CD9"/>
    <w:rsid w:val="00204D6D"/>
    <w:rsid w:val="00206695"/>
    <w:rsid w:val="0020703A"/>
    <w:rsid w:val="00207179"/>
    <w:rsid w:val="00207242"/>
    <w:rsid w:val="00207511"/>
    <w:rsid w:val="00207683"/>
    <w:rsid w:val="00207DF1"/>
    <w:rsid w:val="00210087"/>
    <w:rsid w:val="00210321"/>
    <w:rsid w:val="002104D5"/>
    <w:rsid w:val="00210A4C"/>
    <w:rsid w:val="00210AB3"/>
    <w:rsid w:val="00210E4B"/>
    <w:rsid w:val="002112EC"/>
    <w:rsid w:val="00211340"/>
    <w:rsid w:val="0021142D"/>
    <w:rsid w:val="00211767"/>
    <w:rsid w:val="002117B3"/>
    <w:rsid w:val="00211BF5"/>
    <w:rsid w:val="00211EE9"/>
    <w:rsid w:val="00211FC5"/>
    <w:rsid w:val="00212183"/>
    <w:rsid w:val="00212328"/>
    <w:rsid w:val="002126B8"/>
    <w:rsid w:val="00212B63"/>
    <w:rsid w:val="00212D58"/>
    <w:rsid w:val="00213015"/>
    <w:rsid w:val="00213103"/>
    <w:rsid w:val="00214E33"/>
    <w:rsid w:val="0021511A"/>
    <w:rsid w:val="002152EB"/>
    <w:rsid w:val="002154CF"/>
    <w:rsid w:val="00215AA1"/>
    <w:rsid w:val="00215ACB"/>
    <w:rsid w:val="00215B77"/>
    <w:rsid w:val="00215C70"/>
    <w:rsid w:val="00215F24"/>
    <w:rsid w:val="00217353"/>
    <w:rsid w:val="002173CE"/>
    <w:rsid w:val="00217FBC"/>
    <w:rsid w:val="00220031"/>
    <w:rsid w:val="00220522"/>
    <w:rsid w:val="002207E6"/>
    <w:rsid w:val="00220D67"/>
    <w:rsid w:val="00220F0E"/>
    <w:rsid w:val="002216A5"/>
    <w:rsid w:val="0022179D"/>
    <w:rsid w:val="0022196A"/>
    <w:rsid w:val="00221BD3"/>
    <w:rsid w:val="00222113"/>
    <w:rsid w:val="0022251C"/>
    <w:rsid w:val="002226EC"/>
    <w:rsid w:val="002227D7"/>
    <w:rsid w:val="00222E0A"/>
    <w:rsid w:val="00222EF3"/>
    <w:rsid w:val="00222FC9"/>
    <w:rsid w:val="00223B3E"/>
    <w:rsid w:val="00223D01"/>
    <w:rsid w:val="00223EA5"/>
    <w:rsid w:val="00224028"/>
    <w:rsid w:val="00224367"/>
    <w:rsid w:val="00225401"/>
    <w:rsid w:val="00225934"/>
    <w:rsid w:val="00225F49"/>
    <w:rsid w:val="002260BA"/>
    <w:rsid w:val="0022615F"/>
    <w:rsid w:val="002261F9"/>
    <w:rsid w:val="00226211"/>
    <w:rsid w:val="0022626B"/>
    <w:rsid w:val="00226B7C"/>
    <w:rsid w:val="00226E7A"/>
    <w:rsid w:val="00227344"/>
    <w:rsid w:val="00227BB2"/>
    <w:rsid w:val="00227C4E"/>
    <w:rsid w:val="00227F09"/>
    <w:rsid w:val="002302CB"/>
    <w:rsid w:val="002302FB"/>
    <w:rsid w:val="002303DF"/>
    <w:rsid w:val="0023096A"/>
    <w:rsid w:val="0023135E"/>
    <w:rsid w:val="00231972"/>
    <w:rsid w:val="0023197F"/>
    <w:rsid w:val="00231C67"/>
    <w:rsid w:val="00232291"/>
    <w:rsid w:val="002323FC"/>
    <w:rsid w:val="0023248C"/>
    <w:rsid w:val="002329DD"/>
    <w:rsid w:val="00232B7E"/>
    <w:rsid w:val="00232D28"/>
    <w:rsid w:val="00232DC3"/>
    <w:rsid w:val="00232FA5"/>
    <w:rsid w:val="002338B3"/>
    <w:rsid w:val="00233CBF"/>
    <w:rsid w:val="00234875"/>
    <w:rsid w:val="00234B33"/>
    <w:rsid w:val="00235268"/>
    <w:rsid w:val="0023575F"/>
    <w:rsid w:val="002365F4"/>
    <w:rsid w:val="002366ED"/>
    <w:rsid w:val="00236B1A"/>
    <w:rsid w:val="0023716C"/>
    <w:rsid w:val="002376FA"/>
    <w:rsid w:val="00237781"/>
    <w:rsid w:val="0023778E"/>
    <w:rsid w:val="002378D5"/>
    <w:rsid w:val="00237B44"/>
    <w:rsid w:val="00237E68"/>
    <w:rsid w:val="002402E7"/>
    <w:rsid w:val="002409E4"/>
    <w:rsid w:val="00240E5E"/>
    <w:rsid w:val="002412B5"/>
    <w:rsid w:val="002412E9"/>
    <w:rsid w:val="002419D9"/>
    <w:rsid w:val="00242384"/>
    <w:rsid w:val="002424CA"/>
    <w:rsid w:val="002426DD"/>
    <w:rsid w:val="00242B05"/>
    <w:rsid w:val="00243434"/>
    <w:rsid w:val="00243E5E"/>
    <w:rsid w:val="00243F62"/>
    <w:rsid w:val="0024410D"/>
    <w:rsid w:val="002442FF"/>
    <w:rsid w:val="00244342"/>
    <w:rsid w:val="00244370"/>
    <w:rsid w:val="00244F32"/>
    <w:rsid w:val="002458EE"/>
    <w:rsid w:val="00245AF2"/>
    <w:rsid w:val="00246BA7"/>
    <w:rsid w:val="002471ED"/>
    <w:rsid w:val="002477CB"/>
    <w:rsid w:val="00247B96"/>
    <w:rsid w:val="00250088"/>
    <w:rsid w:val="0025025A"/>
    <w:rsid w:val="0025093F"/>
    <w:rsid w:val="00251B77"/>
    <w:rsid w:val="0025206F"/>
    <w:rsid w:val="00252811"/>
    <w:rsid w:val="00252B95"/>
    <w:rsid w:val="00252C36"/>
    <w:rsid w:val="00252CB0"/>
    <w:rsid w:val="00252F89"/>
    <w:rsid w:val="00253673"/>
    <w:rsid w:val="00253BBF"/>
    <w:rsid w:val="00253C52"/>
    <w:rsid w:val="00253D8B"/>
    <w:rsid w:val="00253EC4"/>
    <w:rsid w:val="00255B53"/>
    <w:rsid w:val="00255C2E"/>
    <w:rsid w:val="00255D83"/>
    <w:rsid w:val="002561F4"/>
    <w:rsid w:val="002567AF"/>
    <w:rsid w:val="002567B1"/>
    <w:rsid w:val="00256910"/>
    <w:rsid w:val="002569B3"/>
    <w:rsid w:val="00256A86"/>
    <w:rsid w:val="00256CB6"/>
    <w:rsid w:val="00256E86"/>
    <w:rsid w:val="00257052"/>
    <w:rsid w:val="0025726A"/>
    <w:rsid w:val="002574A3"/>
    <w:rsid w:val="0025758E"/>
    <w:rsid w:val="00260508"/>
    <w:rsid w:val="002606D5"/>
    <w:rsid w:val="002609B5"/>
    <w:rsid w:val="00260C67"/>
    <w:rsid w:val="00260F32"/>
    <w:rsid w:val="002610C5"/>
    <w:rsid w:val="00261364"/>
    <w:rsid w:val="00261750"/>
    <w:rsid w:val="0026189D"/>
    <w:rsid w:val="00261AF3"/>
    <w:rsid w:val="00261B6F"/>
    <w:rsid w:val="00262AE9"/>
    <w:rsid w:val="00262D6E"/>
    <w:rsid w:val="00263446"/>
    <w:rsid w:val="002634E9"/>
    <w:rsid w:val="00263986"/>
    <w:rsid w:val="00263E22"/>
    <w:rsid w:val="00264859"/>
    <w:rsid w:val="00264D58"/>
    <w:rsid w:val="002658B7"/>
    <w:rsid w:val="00266872"/>
    <w:rsid w:val="00266DBF"/>
    <w:rsid w:val="00267271"/>
    <w:rsid w:val="002674F3"/>
    <w:rsid w:val="0026760B"/>
    <w:rsid w:val="00267676"/>
    <w:rsid w:val="00267AFA"/>
    <w:rsid w:val="0027045A"/>
    <w:rsid w:val="002704BF"/>
    <w:rsid w:val="002705E9"/>
    <w:rsid w:val="00270873"/>
    <w:rsid w:val="002709ED"/>
    <w:rsid w:val="00270C0F"/>
    <w:rsid w:val="00271252"/>
    <w:rsid w:val="00271369"/>
    <w:rsid w:val="0027136B"/>
    <w:rsid w:val="002714C3"/>
    <w:rsid w:val="002715A6"/>
    <w:rsid w:val="002717B4"/>
    <w:rsid w:val="002717ED"/>
    <w:rsid w:val="00271BCB"/>
    <w:rsid w:val="00271C39"/>
    <w:rsid w:val="00272413"/>
    <w:rsid w:val="00272C10"/>
    <w:rsid w:val="00272C83"/>
    <w:rsid w:val="00272FA8"/>
    <w:rsid w:val="00273234"/>
    <w:rsid w:val="00273A78"/>
    <w:rsid w:val="00273DD2"/>
    <w:rsid w:val="00274472"/>
    <w:rsid w:val="002748DA"/>
    <w:rsid w:val="00274A99"/>
    <w:rsid w:val="00274DA4"/>
    <w:rsid w:val="0027526E"/>
    <w:rsid w:val="002756CC"/>
    <w:rsid w:val="00275A24"/>
    <w:rsid w:val="002762DA"/>
    <w:rsid w:val="00276A64"/>
    <w:rsid w:val="00276D0A"/>
    <w:rsid w:val="00277097"/>
    <w:rsid w:val="0027716B"/>
    <w:rsid w:val="00277509"/>
    <w:rsid w:val="002778D2"/>
    <w:rsid w:val="00277B43"/>
    <w:rsid w:val="00277E86"/>
    <w:rsid w:val="0028049D"/>
    <w:rsid w:val="00280642"/>
    <w:rsid w:val="002809F4"/>
    <w:rsid w:val="00280B11"/>
    <w:rsid w:val="00280B5C"/>
    <w:rsid w:val="002812E5"/>
    <w:rsid w:val="00281DCA"/>
    <w:rsid w:val="002820C2"/>
    <w:rsid w:val="00282832"/>
    <w:rsid w:val="00282C08"/>
    <w:rsid w:val="00282E2F"/>
    <w:rsid w:val="002830DB"/>
    <w:rsid w:val="002833BB"/>
    <w:rsid w:val="00283992"/>
    <w:rsid w:val="00283B83"/>
    <w:rsid w:val="00283C92"/>
    <w:rsid w:val="00283EE2"/>
    <w:rsid w:val="00284211"/>
    <w:rsid w:val="0028478B"/>
    <w:rsid w:val="00284E03"/>
    <w:rsid w:val="002851B9"/>
    <w:rsid w:val="002854CA"/>
    <w:rsid w:val="002858BA"/>
    <w:rsid w:val="00286438"/>
    <w:rsid w:val="002866A7"/>
    <w:rsid w:val="002868B5"/>
    <w:rsid w:val="00286A1D"/>
    <w:rsid w:val="00286B24"/>
    <w:rsid w:val="00287569"/>
    <w:rsid w:val="00287F36"/>
    <w:rsid w:val="0028E729"/>
    <w:rsid w:val="0029019E"/>
    <w:rsid w:val="00290408"/>
    <w:rsid w:val="00290513"/>
    <w:rsid w:val="002906D9"/>
    <w:rsid w:val="00290EA2"/>
    <w:rsid w:val="00291878"/>
    <w:rsid w:val="00291A4E"/>
    <w:rsid w:val="00291D21"/>
    <w:rsid w:val="00291EB8"/>
    <w:rsid w:val="002921C7"/>
    <w:rsid w:val="0029239B"/>
    <w:rsid w:val="002924BA"/>
    <w:rsid w:val="002925DF"/>
    <w:rsid w:val="0029273D"/>
    <w:rsid w:val="00292A1C"/>
    <w:rsid w:val="00292AA2"/>
    <w:rsid w:val="00292EF2"/>
    <w:rsid w:val="00292FD4"/>
    <w:rsid w:val="002933B6"/>
    <w:rsid w:val="00293463"/>
    <w:rsid w:val="002935A5"/>
    <w:rsid w:val="00293F09"/>
    <w:rsid w:val="00294037"/>
    <w:rsid w:val="00294D47"/>
    <w:rsid w:val="00294D81"/>
    <w:rsid w:val="00294E69"/>
    <w:rsid w:val="0029516F"/>
    <w:rsid w:val="002956C5"/>
    <w:rsid w:val="002957D0"/>
    <w:rsid w:val="00295AE4"/>
    <w:rsid w:val="002961F1"/>
    <w:rsid w:val="002965D9"/>
    <w:rsid w:val="002969AE"/>
    <w:rsid w:val="00296A03"/>
    <w:rsid w:val="002977D3"/>
    <w:rsid w:val="0029786A"/>
    <w:rsid w:val="0029DD53"/>
    <w:rsid w:val="002A0043"/>
    <w:rsid w:val="002A0197"/>
    <w:rsid w:val="002A019E"/>
    <w:rsid w:val="002A0375"/>
    <w:rsid w:val="002A0ED3"/>
    <w:rsid w:val="002A0F45"/>
    <w:rsid w:val="002A0FA4"/>
    <w:rsid w:val="002A1154"/>
    <w:rsid w:val="002A1557"/>
    <w:rsid w:val="002A1F82"/>
    <w:rsid w:val="002A1FD6"/>
    <w:rsid w:val="002A2147"/>
    <w:rsid w:val="002A2446"/>
    <w:rsid w:val="002A2C10"/>
    <w:rsid w:val="002A32CB"/>
    <w:rsid w:val="002A351C"/>
    <w:rsid w:val="002A371A"/>
    <w:rsid w:val="002A4027"/>
    <w:rsid w:val="002A4179"/>
    <w:rsid w:val="002A4214"/>
    <w:rsid w:val="002A437B"/>
    <w:rsid w:val="002A5293"/>
    <w:rsid w:val="002A5A16"/>
    <w:rsid w:val="002A5B57"/>
    <w:rsid w:val="002A5CF7"/>
    <w:rsid w:val="002A6215"/>
    <w:rsid w:val="002A643A"/>
    <w:rsid w:val="002A6804"/>
    <w:rsid w:val="002A6BE8"/>
    <w:rsid w:val="002A6E43"/>
    <w:rsid w:val="002A6F7C"/>
    <w:rsid w:val="002A7BF0"/>
    <w:rsid w:val="002B04D5"/>
    <w:rsid w:val="002B08AC"/>
    <w:rsid w:val="002B0A1B"/>
    <w:rsid w:val="002B0BB8"/>
    <w:rsid w:val="002B0FC6"/>
    <w:rsid w:val="002B103C"/>
    <w:rsid w:val="002B1FBB"/>
    <w:rsid w:val="002B221F"/>
    <w:rsid w:val="002B225B"/>
    <w:rsid w:val="002B23B9"/>
    <w:rsid w:val="002B28D8"/>
    <w:rsid w:val="002B313D"/>
    <w:rsid w:val="002B37B2"/>
    <w:rsid w:val="002B37E8"/>
    <w:rsid w:val="002B3CE3"/>
    <w:rsid w:val="002B4047"/>
    <w:rsid w:val="002B405D"/>
    <w:rsid w:val="002B4C37"/>
    <w:rsid w:val="002B55B2"/>
    <w:rsid w:val="002B5A48"/>
    <w:rsid w:val="002B5C36"/>
    <w:rsid w:val="002B5C40"/>
    <w:rsid w:val="002B62C1"/>
    <w:rsid w:val="002B6481"/>
    <w:rsid w:val="002B65A2"/>
    <w:rsid w:val="002B6657"/>
    <w:rsid w:val="002B6799"/>
    <w:rsid w:val="002B67D4"/>
    <w:rsid w:val="002B69A9"/>
    <w:rsid w:val="002B6C16"/>
    <w:rsid w:val="002B7043"/>
    <w:rsid w:val="002B74CD"/>
    <w:rsid w:val="002B76F5"/>
    <w:rsid w:val="002B7C7A"/>
    <w:rsid w:val="002B7CC6"/>
    <w:rsid w:val="002BC991"/>
    <w:rsid w:val="002C013B"/>
    <w:rsid w:val="002C06CD"/>
    <w:rsid w:val="002C0AE0"/>
    <w:rsid w:val="002C1337"/>
    <w:rsid w:val="002C1E34"/>
    <w:rsid w:val="002C1F57"/>
    <w:rsid w:val="002C216A"/>
    <w:rsid w:val="002C2388"/>
    <w:rsid w:val="002C2D88"/>
    <w:rsid w:val="002C2EBA"/>
    <w:rsid w:val="002C3015"/>
    <w:rsid w:val="002C3166"/>
    <w:rsid w:val="002C3565"/>
    <w:rsid w:val="002C3A80"/>
    <w:rsid w:val="002C3DB9"/>
    <w:rsid w:val="002C401B"/>
    <w:rsid w:val="002C4102"/>
    <w:rsid w:val="002C4193"/>
    <w:rsid w:val="002C41C8"/>
    <w:rsid w:val="002C445A"/>
    <w:rsid w:val="002C4BB0"/>
    <w:rsid w:val="002C4E20"/>
    <w:rsid w:val="002C5921"/>
    <w:rsid w:val="002C5C32"/>
    <w:rsid w:val="002C5D6E"/>
    <w:rsid w:val="002C5F0B"/>
    <w:rsid w:val="002C639E"/>
    <w:rsid w:val="002C67A2"/>
    <w:rsid w:val="002C6FC4"/>
    <w:rsid w:val="002C7159"/>
    <w:rsid w:val="002C726B"/>
    <w:rsid w:val="002C72FB"/>
    <w:rsid w:val="002C7337"/>
    <w:rsid w:val="002C7734"/>
    <w:rsid w:val="002C79FC"/>
    <w:rsid w:val="002C7C6C"/>
    <w:rsid w:val="002D001D"/>
    <w:rsid w:val="002D0180"/>
    <w:rsid w:val="002D0500"/>
    <w:rsid w:val="002D059E"/>
    <w:rsid w:val="002D0A2C"/>
    <w:rsid w:val="002D0BDF"/>
    <w:rsid w:val="002D0E00"/>
    <w:rsid w:val="002D116C"/>
    <w:rsid w:val="002D18F7"/>
    <w:rsid w:val="002D1A9B"/>
    <w:rsid w:val="002D1FCC"/>
    <w:rsid w:val="002D208D"/>
    <w:rsid w:val="002D231E"/>
    <w:rsid w:val="002D2354"/>
    <w:rsid w:val="002D275C"/>
    <w:rsid w:val="002D28C9"/>
    <w:rsid w:val="002D2E52"/>
    <w:rsid w:val="002D3405"/>
    <w:rsid w:val="002D387D"/>
    <w:rsid w:val="002D401B"/>
    <w:rsid w:val="002D4364"/>
    <w:rsid w:val="002D438C"/>
    <w:rsid w:val="002D43A9"/>
    <w:rsid w:val="002D4DB2"/>
    <w:rsid w:val="002D51C0"/>
    <w:rsid w:val="002D5561"/>
    <w:rsid w:val="002D57D1"/>
    <w:rsid w:val="002D5A51"/>
    <w:rsid w:val="002D5EA1"/>
    <w:rsid w:val="002D5F66"/>
    <w:rsid w:val="002D6A2E"/>
    <w:rsid w:val="002D7873"/>
    <w:rsid w:val="002D793B"/>
    <w:rsid w:val="002D7BE1"/>
    <w:rsid w:val="002D7DE6"/>
    <w:rsid w:val="002E0014"/>
    <w:rsid w:val="002E027C"/>
    <w:rsid w:val="002E0919"/>
    <w:rsid w:val="002E123E"/>
    <w:rsid w:val="002E1C9C"/>
    <w:rsid w:val="002E1CA2"/>
    <w:rsid w:val="002E1FA4"/>
    <w:rsid w:val="002E20FE"/>
    <w:rsid w:val="002E29B7"/>
    <w:rsid w:val="002E3126"/>
    <w:rsid w:val="002E3A3B"/>
    <w:rsid w:val="002E3AF6"/>
    <w:rsid w:val="002E44D6"/>
    <w:rsid w:val="002E4EE2"/>
    <w:rsid w:val="002E54BC"/>
    <w:rsid w:val="002E586E"/>
    <w:rsid w:val="002E58B1"/>
    <w:rsid w:val="002E59DF"/>
    <w:rsid w:val="002E66C2"/>
    <w:rsid w:val="002E68A7"/>
    <w:rsid w:val="002E6CA9"/>
    <w:rsid w:val="002E7151"/>
    <w:rsid w:val="002E718F"/>
    <w:rsid w:val="002E764E"/>
    <w:rsid w:val="002E769B"/>
    <w:rsid w:val="002E7CBD"/>
    <w:rsid w:val="002E7DCE"/>
    <w:rsid w:val="002F01F3"/>
    <w:rsid w:val="002F06A0"/>
    <w:rsid w:val="002F07EE"/>
    <w:rsid w:val="002F099E"/>
    <w:rsid w:val="002F0A6C"/>
    <w:rsid w:val="002F0B26"/>
    <w:rsid w:val="002F0B9F"/>
    <w:rsid w:val="002F1521"/>
    <w:rsid w:val="002F19D4"/>
    <w:rsid w:val="002F1A7A"/>
    <w:rsid w:val="002F1B58"/>
    <w:rsid w:val="002F1E6F"/>
    <w:rsid w:val="002F1F54"/>
    <w:rsid w:val="002F2399"/>
    <w:rsid w:val="002F26CD"/>
    <w:rsid w:val="002F2C6A"/>
    <w:rsid w:val="002F30D8"/>
    <w:rsid w:val="002F38DA"/>
    <w:rsid w:val="002F399D"/>
    <w:rsid w:val="002F3FCC"/>
    <w:rsid w:val="002F40F8"/>
    <w:rsid w:val="002F48CE"/>
    <w:rsid w:val="002F49D8"/>
    <w:rsid w:val="002F57FB"/>
    <w:rsid w:val="002F6493"/>
    <w:rsid w:val="002F6709"/>
    <w:rsid w:val="002F7305"/>
    <w:rsid w:val="002F7778"/>
    <w:rsid w:val="002F7838"/>
    <w:rsid w:val="002F797F"/>
    <w:rsid w:val="00300590"/>
    <w:rsid w:val="00300A3B"/>
    <w:rsid w:val="00300B55"/>
    <w:rsid w:val="00300BA1"/>
    <w:rsid w:val="0030118B"/>
    <w:rsid w:val="003012E6"/>
    <w:rsid w:val="0030166B"/>
    <w:rsid w:val="00301D1A"/>
    <w:rsid w:val="0030280C"/>
    <w:rsid w:val="00302BC9"/>
    <w:rsid w:val="00302CAB"/>
    <w:rsid w:val="0030323E"/>
    <w:rsid w:val="0030363F"/>
    <w:rsid w:val="003037F7"/>
    <w:rsid w:val="003039A4"/>
    <w:rsid w:val="00303A26"/>
    <w:rsid w:val="00303A98"/>
    <w:rsid w:val="00303DAC"/>
    <w:rsid w:val="00304ED5"/>
    <w:rsid w:val="00305887"/>
    <w:rsid w:val="00305C17"/>
    <w:rsid w:val="00305DD2"/>
    <w:rsid w:val="003061AD"/>
    <w:rsid w:val="003068DD"/>
    <w:rsid w:val="00306AF2"/>
    <w:rsid w:val="0030743D"/>
    <w:rsid w:val="003074A0"/>
    <w:rsid w:val="00307A35"/>
    <w:rsid w:val="00307DC3"/>
    <w:rsid w:val="00307F74"/>
    <w:rsid w:val="0030F98F"/>
    <w:rsid w:val="0031047D"/>
    <w:rsid w:val="003109B9"/>
    <w:rsid w:val="00310A50"/>
    <w:rsid w:val="00310AD4"/>
    <w:rsid w:val="00310F1C"/>
    <w:rsid w:val="00310FAB"/>
    <w:rsid w:val="003112B7"/>
    <w:rsid w:val="00311B30"/>
    <w:rsid w:val="00311BCE"/>
    <w:rsid w:val="00311EED"/>
    <w:rsid w:val="00312636"/>
    <w:rsid w:val="0031271D"/>
    <w:rsid w:val="00312BB4"/>
    <w:rsid w:val="00313165"/>
    <w:rsid w:val="003131C9"/>
    <w:rsid w:val="00313259"/>
    <w:rsid w:val="0031340B"/>
    <w:rsid w:val="00314365"/>
    <w:rsid w:val="00314E8E"/>
    <w:rsid w:val="00315733"/>
    <w:rsid w:val="00315868"/>
    <w:rsid w:val="0031723C"/>
    <w:rsid w:val="00317C18"/>
    <w:rsid w:val="00317DC1"/>
    <w:rsid w:val="00320121"/>
    <w:rsid w:val="003203A8"/>
    <w:rsid w:val="003204B0"/>
    <w:rsid w:val="003206E2"/>
    <w:rsid w:val="00320991"/>
    <w:rsid w:val="00320B55"/>
    <w:rsid w:val="00321243"/>
    <w:rsid w:val="003215B5"/>
    <w:rsid w:val="00321C1E"/>
    <w:rsid w:val="00321D7E"/>
    <w:rsid w:val="00321FC6"/>
    <w:rsid w:val="003220DD"/>
    <w:rsid w:val="0032246D"/>
    <w:rsid w:val="003226CA"/>
    <w:rsid w:val="0032278F"/>
    <w:rsid w:val="0032319F"/>
    <w:rsid w:val="0032339E"/>
    <w:rsid w:val="0032340D"/>
    <w:rsid w:val="003234C1"/>
    <w:rsid w:val="00323BB3"/>
    <w:rsid w:val="00323C98"/>
    <w:rsid w:val="003241B4"/>
    <w:rsid w:val="003243AC"/>
    <w:rsid w:val="003247C6"/>
    <w:rsid w:val="00324A29"/>
    <w:rsid w:val="00324B1B"/>
    <w:rsid w:val="00325015"/>
    <w:rsid w:val="00325630"/>
    <w:rsid w:val="00325F2D"/>
    <w:rsid w:val="0032607B"/>
    <w:rsid w:val="003263A1"/>
    <w:rsid w:val="003265A6"/>
    <w:rsid w:val="00326A7A"/>
    <w:rsid w:val="00327035"/>
    <w:rsid w:val="00327251"/>
    <w:rsid w:val="00327682"/>
    <w:rsid w:val="00327BC2"/>
    <w:rsid w:val="00327FC4"/>
    <w:rsid w:val="0033017D"/>
    <w:rsid w:val="00330263"/>
    <w:rsid w:val="00330390"/>
    <w:rsid w:val="0033046F"/>
    <w:rsid w:val="00330EE3"/>
    <w:rsid w:val="00330F32"/>
    <w:rsid w:val="0033144E"/>
    <w:rsid w:val="00331510"/>
    <w:rsid w:val="00331AE8"/>
    <w:rsid w:val="003325C4"/>
    <w:rsid w:val="00332CB9"/>
    <w:rsid w:val="00332DAA"/>
    <w:rsid w:val="00333BDA"/>
    <w:rsid w:val="00333E5F"/>
    <w:rsid w:val="0033401E"/>
    <w:rsid w:val="003340F0"/>
    <w:rsid w:val="003343D8"/>
    <w:rsid w:val="00334656"/>
    <w:rsid w:val="0033488C"/>
    <w:rsid w:val="003348F9"/>
    <w:rsid w:val="00334A57"/>
    <w:rsid w:val="00334C36"/>
    <w:rsid w:val="00335126"/>
    <w:rsid w:val="003357DD"/>
    <w:rsid w:val="0033586C"/>
    <w:rsid w:val="00335B2F"/>
    <w:rsid w:val="0033601F"/>
    <w:rsid w:val="003364E0"/>
    <w:rsid w:val="00336A55"/>
    <w:rsid w:val="00336AE8"/>
    <w:rsid w:val="00336F9B"/>
    <w:rsid w:val="00337525"/>
    <w:rsid w:val="00337716"/>
    <w:rsid w:val="003378C4"/>
    <w:rsid w:val="003400D4"/>
    <w:rsid w:val="003402D4"/>
    <w:rsid w:val="00340439"/>
    <w:rsid w:val="00340669"/>
    <w:rsid w:val="00340784"/>
    <w:rsid w:val="003408B4"/>
    <w:rsid w:val="00340E49"/>
    <w:rsid w:val="003414B9"/>
    <w:rsid w:val="003415E7"/>
    <w:rsid w:val="003415E9"/>
    <w:rsid w:val="0034180F"/>
    <w:rsid w:val="0034182B"/>
    <w:rsid w:val="00341C1F"/>
    <w:rsid w:val="00341C4E"/>
    <w:rsid w:val="00341D22"/>
    <w:rsid w:val="00341F4D"/>
    <w:rsid w:val="00342047"/>
    <w:rsid w:val="003420CF"/>
    <w:rsid w:val="00342841"/>
    <w:rsid w:val="0034292B"/>
    <w:rsid w:val="00343069"/>
    <w:rsid w:val="00343184"/>
    <w:rsid w:val="003435A3"/>
    <w:rsid w:val="00343B9F"/>
    <w:rsid w:val="0034478B"/>
    <w:rsid w:val="0034547F"/>
    <w:rsid w:val="00345BEA"/>
    <w:rsid w:val="00345C26"/>
    <w:rsid w:val="00345F5D"/>
    <w:rsid w:val="0034621F"/>
    <w:rsid w:val="0034633A"/>
    <w:rsid w:val="00347842"/>
    <w:rsid w:val="00347F2E"/>
    <w:rsid w:val="003502E2"/>
    <w:rsid w:val="00350AEC"/>
    <w:rsid w:val="00351068"/>
    <w:rsid w:val="00351151"/>
    <w:rsid w:val="003515C1"/>
    <w:rsid w:val="00351724"/>
    <w:rsid w:val="0035181A"/>
    <w:rsid w:val="003518DF"/>
    <w:rsid w:val="003519F8"/>
    <w:rsid w:val="00351C50"/>
    <w:rsid w:val="00351E38"/>
    <w:rsid w:val="0035210D"/>
    <w:rsid w:val="003523FF"/>
    <w:rsid w:val="003525A4"/>
    <w:rsid w:val="00352918"/>
    <w:rsid w:val="00352B76"/>
    <w:rsid w:val="00352E9B"/>
    <w:rsid w:val="00353192"/>
    <w:rsid w:val="00353240"/>
    <w:rsid w:val="00353341"/>
    <w:rsid w:val="003535D2"/>
    <w:rsid w:val="00353667"/>
    <w:rsid w:val="003536AB"/>
    <w:rsid w:val="00354122"/>
    <w:rsid w:val="003542B8"/>
    <w:rsid w:val="00354655"/>
    <w:rsid w:val="00354BD2"/>
    <w:rsid w:val="00354C65"/>
    <w:rsid w:val="00354DAC"/>
    <w:rsid w:val="003553B6"/>
    <w:rsid w:val="0035579F"/>
    <w:rsid w:val="00355AF9"/>
    <w:rsid w:val="00356038"/>
    <w:rsid w:val="0035616D"/>
    <w:rsid w:val="00356B63"/>
    <w:rsid w:val="00356FA6"/>
    <w:rsid w:val="0035729A"/>
    <w:rsid w:val="003574D6"/>
    <w:rsid w:val="00357700"/>
    <w:rsid w:val="0035791C"/>
    <w:rsid w:val="00357BB0"/>
    <w:rsid w:val="00357CD5"/>
    <w:rsid w:val="00357CE1"/>
    <w:rsid w:val="00360388"/>
    <w:rsid w:val="0036045E"/>
    <w:rsid w:val="0036060D"/>
    <w:rsid w:val="00360A3C"/>
    <w:rsid w:val="00361263"/>
    <w:rsid w:val="0036180C"/>
    <w:rsid w:val="00361A91"/>
    <w:rsid w:val="00361CBF"/>
    <w:rsid w:val="00361EE9"/>
    <w:rsid w:val="00362023"/>
    <w:rsid w:val="0036237E"/>
    <w:rsid w:val="003628C3"/>
    <w:rsid w:val="00362ABE"/>
    <w:rsid w:val="00362B9D"/>
    <w:rsid w:val="00362C35"/>
    <w:rsid w:val="00362DE7"/>
    <w:rsid w:val="00363001"/>
    <w:rsid w:val="00363087"/>
    <w:rsid w:val="00363437"/>
    <w:rsid w:val="003636EA"/>
    <w:rsid w:val="00363BBD"/>
    <w:rsid w:val="00363FB3"/>
    <w:rsid w:val="0036432C"/>
    <w:rsid w:val="00364539"/>
    <w:rsid w:val="00364648"/>
    <w:rsid w:val="0036517C"/>
    <w:rsid w:val="00365473"/>
    <w:rsid w:val="003663C9"/>
    <w:rsid w:val="00366707"/>
    <w:rsid w:val="003669E9"/>
    <w:rsid w:val="00366E33"/>
    <w:rsid w:val="0036745B"/>
    <w:rsid w:val="00367762"/>
    <w:rsid w:val="00367A06"/>
    <w:rsid w:val="00367AF0"/>
    <w:rsid w:val="00370272"/>
    <w:rsid w:val="00370824"/>
    <w:rsid w:val="00370898"/>
    <w:rsid w:val="0037091C"/>
    <w:rsid w:val="003715B3"/>
    <w:rsid w:val="00371B85"/>
    <w:rsid w:val="003722C8"/>
    <w:rsid w:val="003724A3"/>
    <w:rsid w:val="003725BE"/>
    <w:rsid w:val="00372AB2"/>
    <w:rsid w:val="00372E85"/>
    <w:rsid w:val="003730F2"/>
    <w:rsid w:val="0037345F"/>
    <w:rsid w:val="003735CF"/>
    <w:rsid w:val="00373BCD"/>
    <w:rsid w:val="0037481B"/>
    <w:rsid w:val="00374C99"/>
    <w:rsid w:val="00374CEB"/>
    <w:rsid w:val="00374DEC"/>
    <w:rsid w:val="00375078"/>
    <w:rsid w:val="003753A1"/>
    <w:rsid w:val="00375422"/>
    <w:rsid w:val="00375F92"/>
    <w:rsid w:val="003761A8"/>
    <w:rsid w:val="00376328"/>
    <w:rsid w:val="003763AA"/>
    <w:rsid w:val="003765D8"/>
    <w:rsid w:val="00376A17"/>
    <w:rsid w:val="00376AED"/>
    <w:rsid w:val="00376B22"/>
    <w:rsid w:val="00376D1D"/>
    <w:rsid w:val="00377067"/>
    <w:rsid w:val="00377213"/>
    <w:rsid w:val="00377273"/>
    <w:rsid w:val="0037768B"/>
    <w:rsid w:val="00377818"/>
    <w:rsid w:val="00377C1F"/>
    <w:rsid w:val="00377CE4"/>
    <w:rsid w:val="00377F4D"/>
    <w:rsid w:val="00377FAF"/>
    <w:rsid w:val="00380372"/>
    <w:rsid w:val="00380402"/>
    <w:rsid w:val="00381E28"/>
    <w:rsid w:val="00381FBF"/>
    <w:rsid w:val="0038265E"/>
    <w:rsid w:val="0038301A"/>
    <w:rsid w:val="00383023"/>
    <w:rsid w:val="0038318B"/>
    <w:rsid w:val="00383324"/>
    <w:rsid w:val="003836AA"/>
    <w:rsid w:val="00383C5F"/>
    <w:rsid w:val="00383C8A"/>
    <w:rsid w:val="00384169"/>
    <w:rsid w:val="00384DEB"/>
    <w:rsid w:val="00384DF5"/>
    <w:rsid w:val="00384EF3"/>
    <w:rsid w:val="003853A9"/>
    <w:rsid w:val="00385892"/>
    <w:rsid w:val="0038590D"/>
    <w:rsid w:val="003860D5"/>
    <w:rsid w:val="00386167"/>
    <w:rsid w:val="00386861"/>
    <w:rsid w:val="00386ADF"/>
    <w:rsid w:val="00386D71"/>
    <w:rsid w:val="003870CB"/>
    <w:rsid w:val="003871A6"/>
    <w:rsid w:val="0038733F"/>
    <w:rsid w:val="00387597"/>
    <w:rsid w:val="00387ADE"/>
    <w:rsid w:val="00387DA4"/>
    <w:rsid w:val="00387E19"/>
    <w:rsid w:val="003906A5"/>
    <w:rsid w:val="0039084F"/>
    <w:rsid w:val="00390999"/>
    <w:rsid w:val="003909F2"/>
    <w:rsid w:val="00390C45"/>
    <w:rsid w:val="00390D01"/>
    <w:rsid w:val="00390E50"/>
    <w:rsid w:val="00391008"/>
    <w:rsid w:val="00391A1C"/>
    <w:rsid w:val="00391B37"/>
    <w:rsid w:val="00391DED"/>
    <w:rsid w:val="00392439"/>
    <w:rsid w:val="00392903"/>
    <w:rsid w:val="00392B56"/>
    <w:rsid w:val="0039316D"/>
    <w:rsid w:val="0039407C"/>
    <w:rsid w:val="003942A1"/>
    <w:rsid w:val="0039449E"/>
    <w:rsid w:val="00394719"/>
    <w:rsid w:val="00394E65"/>
    <w:rsid w:val="00394EEC"/>
    <w:rsid w:val="0039555F"/>
    <w:rsid w:val="00395952"/>
    <w:rsid w:val="003964F4"/>
    <w:rsid w:val="00396784"/>
    <w:rsid w:val="00396CA6"/>
    <w:rsid w:val="00396E6E"/>
    <w:rsid w:val="00397549"/>
    <w:rsid w:val="003978CC"/>
    <w:rsid w:val="00397A66"/>
    <w:rsid w:val="00397AB7"/>
    <w:rsid w:val="00397B9E"/>
    <w:rsid w:val="00397BF8"/>
    <w:rsid w:val="00397CAD"/>
    <w:rsid w:val="00397F59"/>
    <w:rsid w:val="00397FBC"/>
    <w:rsid w:val="003A0110"/>
    <w:rsid w:val="003A0122"/>
    <w:rsid w:val="003A02A7"/>
    <w:rsid w:val="003A05E1"/>
    <w:rsid w:val="003A0C64"/>
    <w:rsid w:val="003A0C84"/>
    <w:rsid w:val="003A0CC1"/>
    <w:rsid w:val="003A0F18"/>
    <w:rsid w:val="003A0F26"/>
    <w:rsid w:val="003A0F84"/>
    <w:rsid w:val="003A1506"/>
    <w:rsid w:val="003A1B3A"/>
    <w:rsid w:val="003A1DFA"/>
    <w:rsid w:val="003A21D3"/>
    <w:rsid w:val="003A285D"/>
    <w:rsid w:val="003A2B1C"/>
    <w:rsid w:val="003A2D00"/>
    <w:rsid w:val="003A2D20"/>
    <w:rsid w:val="003A2EDC"/>
    <w:rsid w:val="003A311A"/>
    <w:rsid w:val="003A39F9"/>
    <w:rsid w:val="003A401B"/>
    <w:rsid w:val="003A4464"/>
    <w:rsid w:val="003A4474"/>
    <w:rsid w:val="003A44B9"/>
    <w:rsid w:val="003A4542"/>
    <w:rsid w:val="003A4687"/>
    <w:rsid w:val="003A46FA"/>
    <w:rsid w:val="003A47AC"/>
    <w:rsid w:val="003A4A62"/>
    <w:rsid w:val="003A4C7B"/>
    <w:rsid w:val="003A4E5D"/>
    <w:rsid w:val="003A51DC"/>
    <w:rsid w:val="003A52CF"/>
    <w:rsid w:val="003A5401"/>
    <w:rsid w:val="003A5E02"/>
    <w:rsid w:val="003A6050"/>
    <w:rsid w:val="003A608B"/>
    <w:rsid w:val="003A61C4"/>
    <w:rsid w:val="003A64EF"/>
    <w:rsid w:val="003A666B"/>
    <w:rsid w:val="003A77CC"/>
    <w:rsid w:val="003A78F6"/>
    <w:rsid w:val="003A7AC8"/>
    <w:rsid w:val="003B05FD"/>
    <w:rsid w:val="003B0ACE"/>
    <w:rsid w:val="003B0C2D"/>
    <w:rsid w:val="003B0E86"/>
    <w:rsid w:val="003B1B18"/>
    <w:rsid w:val="003B1DA5"/>
    <w:rsid w:val="003B2915"/>
    <w:rsid w:val="003B2D59"/>
    <w:rsid w:val="003B2E1A"/>
    <w:rsid w:val="003B341E"/>
    <w:rsid w:val="003B356C"/>
    <w:rsid w:val="003B384E"/>
    <w:rsid w:val="003B3CDB"/>
    <w:rsid w:val="003B3E8C"/>
    <w:rsid w:val="003B418F"/>
    <w:rsid w:val="003B43F8"/>
    <w:rsid w:val="003B4AF7"/>
    <w:rsid w:val="003B4DEF"/>
    <w:rsid w:val="003B51C0"/>
    <w:rsid w:val="003B528F"/>
    <w:rsid w:val="003B5502"/>
    <w:rsid w:val="003B57EC"/>
    <w:rsid w:val="003B5D16"/>
    <w:rsid w:val="003B61AE"/>
    <w:rsid w:val="003B65AA"/>
    <w:rsid w:val="003B664D"/>
    <w:rsid w:val="003B66A6"/>
    <w:rsid w:val="003B6E29"/>
    <w:rsid w:val="003B6E30"/>
    <w:rsid w:val="003B6F0A"/>
    <w:rsid w:val="003B70D3"/>
    <w:rsid w:val="003B70DA"/>
    <w:rsid w:val="003B72CB"/>
    <w:rsid w:val="003B7C78"/>
    <w:rsid w:val="003B7EBF"/>
    <w:rsid w:val="003C06DF"/>
    <w:rsid w:val="003C0743"/>
    <w:rsid w:val="003C08E2"/>
    <w:rsid w:val="003C0CA8"/>
    <w:rsid w:val="003C1424"/>
    <w:rsid w:val="003C1B36"/>
    <w:rsid w:val="003C1BA4"/>
    <w:rsid w:val="003C1F71"/>
    <w:rsid w:val="003C2318"/>
    <w:rsid w:val="003C25EA"/>
    <w:rsid w:val="003C28B0"/>
    <w:rsid w:val="003C2A66"/>
    <w:rsid w:val="003C2D8A"/>
    <w:rsid w:val="003C2E6D"/>
    <w:rsid w:val="003C3085"/>
    <w:rsid w:val="003C326B"/>
    <w:rsid w:val="003C35F3"/>
    <w:rsid w:val="003C3751"/>
    <w:rsid w:val="003C3A52"/>
    <w:rsid w:val="003C3AE7"/>
    <w:rsid w:val="003C3C87"/>
    <w:rsid w:val="003C3D23"/>
    <w:rsid w:val="003C3FA4"/>
    <w:rsid w:val="003C414B"/>
    <w:rsid w:val="003C4C6C"/>
    <w:rsid w:val="003C5100"/>
    <w:rsid w:val="003C5512"/>
    <w:rsid w:val="003C55DD"/>
    <w:rsid w:val="003C5680"/>
    <w:rsid w:val="003C5CAE"/>
    <w:rsid w:val="003C5EDE"/>
    <w:rsid w:val="003C6739"/>
    <w:rsid w:val="003C6803"/>
    <w:rsid w:val="003C701A"/>
    <w:rsid w:val="003C7664"/>
    <w:rsid w:val="003C76B1"/>
    <w:rsid w:val="003C7A54"/>
    <w:rsid w:val="003C7AB5"/>
    <w:rsid w:val="003CA37C"/>
    <w:rsid w:val="003D01D1"/>
    <w:rsid w:val="003D0241"/>
    <w:rsid w:val="003D0255"/>
    <w:rsid w:val="003D0645"/>
    <w:rsid w:val="003D0904"/>
    <w:rsid w:val="003D147D"/>
    <w:rsid w:val="003D1573"/>
    <w:rsid w:val="003D1671"/>
    <w:rsid w:val="003D19B0"/>
    <w:rsid w:val="003D1A02"/>
    <w:rsid w:val="003D20B5"/>
    <w:rsid w:val="003D223D"/>
    <w:rsid w:val="003D24D1"/>
    <w:rsid w:val="003D2F89"/>
    <w:rsid w:val="003D33A9"/>
    <w:rsid w:val="003D3713"/>
    <w:rsid w:val="003D3AFB"/>
    <w:rsid w:val="003D3C9B"/>
    <w:rsid w:val="003D3DBA"/>
    <w:rsid w:val="003D413C"/>
    <w:rsid w:val="003D4849"/>
    <w:rsid w:val="003D488A"/>
    <w:rsid w:val="003D4BDB"/>
    <w:rsid w:val="003D55F2"/>
    <w:rsid w:val="003D5C4E"/>
    <w:rsid w:val="003D6557"/>
    <w:rsid w:val="003D6579"/>
    <w:rsid w:val="003D65D7"/>
    <w:rsid w:val="003D6A9A"/>
    <w:rsid w:val="003D6AD6"/>
    <w:rsid w:val="003D6B10"/>
    <w:rsid w:val="003D6CE7"/>
    <w:rsid w:val="003D7305"/>
    <w:rsid w:val="003D731C"/>
    <w:rsid w:val="003D74D7"/>
    <w:rsid w:val="003D7F23"/>
    <w:rsid w:val="003E0020"/>
    <w:rsid w:val="003E0452"/>
    <w:rsid w:val="003E07D0"/>
    <w:rsid w:val="003E086D"/>
    <w:rsid w:val="003E0C3A"/>
    <w:rsid w:val="003E0CC8"/>
    <w:rsid w:val="003E12D1"/>
    <w:rsid w:val="003E1D3F"/>
    <w:rsid w:val="003E1E69"/>
    <w:rsid w:val="003E20F4"/>
    <w:rsid w:val="003E2110"/>
    <w:rsid w:val="003E259D"/>
    <w:rsid w:val="003E3160"/>
    <w:rsid w:val="003E335D"/>
    <w:rsid w:val="003E3451"/>
    <w:rsid w:val="003E4510"/>
    <w:rsid w:val="003E452C"/>
    <w:rsid w:val="003E4A4F"/>
    <w:rsid w:val="003E4BEC"/>
    <w:rsid w:val="003E4D07"/>
    <w:rsid w:val="003E55EE"/>
    <w:rsid w:val="003E5798"/>
    <w:rsid w:val="003E58CF"/>
    <w:rsid w:val="003E5A69"/>
    <w:rsid w:val="003E5ED2"/>
    <w:rsid w:val="003E624F"/>
    <w:rsid w:val="003E62B6"/>
    <w:rsid w:val="003E6740"/>
    <w:rsid w:val="003E6772"/>
    <w:rsid w:val="003E70A4"/>
    <w:rsid w:val="003E745B"/>
    <w:rsid w:val="003E792F"/>
    <w:rsid w:val="003E7965"/>
    <w:rsid w:val="003E7F24"/>
    <w:rsid w:val="003F0175"/>
    <w:rsid w:val="003F087A"/>
    <w:rsid w:val="003F0DBF"/>
    <w:rsid w:val="003F0E61"/>
    <w:rsid w:val="003F0FAD"/>
    <w:rsid w:val="003F127E"/>
    <w:rsid w:val="003F17C4"/>
    <w:rsid w:val="003F1B67"/>
    <w:rsid w:val="003F20B9"/>
    <w:rsid w:val="003F22C1"/>
    <w:rsid w:val="003F26DE"/>
    <w:rsid w:val="003F28AB"/>
    <w:rsid w:val="003F29BB"/>
    <w:rsid w:val="003F2C5E"/>
    <w:rsid w:val="003F2FD4"/>
    <w:rsid w:val="003F304F"/>
    <w:rsid w:val="003F35F8"/>
    <w:rsid w:val="003F421F"/>
    <w:rsid w:val="003F4456"/>
    <w:rsid w:val="003F45E4"/>
    <w:rsid w:val="003F4870"/>
    <w:rsid w:val="003F4879"/>
    <w:rsid w:val="003F4F37"/>
    <w:rsid w:val="003F5802"/>
    <w:rsid w:val="003F5B7C"/>
    <w:rsid w:val="003F5EBC"/>
    <w:rsid w:val="003F5FBF"/>
    <w:rsid w:val="003F64E1"/>
    <w:rsid w:val="003F666A"/>
    <w:rsid w:val="003F680B"/>
    <w:rsid w:val="003F69DB"/>
    <w:rsid w:val="003F6AEB"/>
    <w:rsid w:val="003F6DC1"/>
    <w:rsid w:val="003F7172"/>
    <w:rsid w:val="003F74F0"/>
    <w:rsid w:val="003F7A49"/>
    <w:rsid w:val="004009C7"/>
    <w:rsid w:val="00400F86"/>
    <w:rsid w:val="00401532"/>
    <w:rsid w:val="004015FC"/>
    <w:rsid w:val="00401B40"/>
    <w:rsid w:val="004022F9"/>
    <w:rsid w:val="004023BC"/>
    <w:rsid w:val="00402501"/>
    <w:rsid w:val="00402903"/>
    <w:rsid w:val="00402CF8"/>
    <w:rsid w:val="00403CE5"/>
    <w:rsid w:val="00404CE1"/>
    <w:rsid w:val="00404FB7"/>
    <w:rsid w:val="0040569B"/>
    <w:rsid w:val="00405ABB"/>
    <w:rsid w:val="004064B1"/>
    <w:rsid w:val="00406533"/>
    <w:rsid w:val="0040658D"/>
    <w:rsid w:val="00406870"/>
    <w:rsid w:val="00406C09"/>
    <w:rsid w:val="004077D6"/>
    <w:rsid w:val="00407DB3"/>
    <w:rsid w:val="00407DCA"/>
    <w:rsid w:val="00410010"/>
    <w:rsid w:val="00410292"/>
    <w:rsid w:val="00410544"/>
    <w:rsid w:val="00411264"/>
    <w:rsid w:val="00411384"/>
    <w:rsid w:val="00411609"/>
    <w:rsid w:val="00411935"/>
    <w:rsid w:val="004122BE"/>
    <w:rsid w:val="004123C9"/>
    <w:rsid w:val="00412B63"/>
    <w:rsid w:val="00412EF6"/>
    <w:rsid w:val="00413731"/>
    <w:rsid w:val="00414120"/>
    <w:rsid w:val="00414317"/>
    <w:rsid w:val="00414532"/>
    <w:rsid w:val="00414ABC"/>
    <w:rsid w:val="00414D1F"/>
    <w:rsid w:val="00414F18"/>
    <w:rsid w:val="0041511C"/>
    <w:rsid w:val="004157C5"/>
    <w:rsid w:val="00415A91"/>
    <w:rsid w:val="00415EF7"/>
    <w:rsid w:val="00416313"/>
    <w:rsid w:val="00416A2A"/>
    <w:rsid w:val="00416F55"/>
    <w:rsid w:val="0041700B"/>
    <w:rsid w:val="00417231"/>
    <w:rsid w:val="00417C1A"/>
    <w:rsid w:val="00417E8F"/>
    <w:rsid w:val="00420015"/>
    <w:rsid w:val="00420753"/>
    <w:rsid w:val="00421B27"/>
    <w:rsid w:val="00421F98"/>
    <w:rsid w:val="00421FBB"/>
    <w:rsid w:val="00422099"/>
    <w:rsid w:val="00422340"/>
    <w:rsid w:val="0042237D"/>
    <w:rsid w:val="0042289B"/>
    <w:rsid w:val="00423D06"/>
    <w:rsid w:val="0042430D"/>
    <w:rsid w:val="0042434D"/>
    <w:rsid w:val="004243FC"/>
    <w:rsid w:val="004246AB"/>
    <w:rsid w:val="00424F07"/>
    <w:rsid w:val="004251AE"/>
    <w:rsid w:val="004252B9"/>
    <w:rsid w:val="00425522"/>
    <w:rsid w:val="00425B78"/>
    <w:rsid w:val="004260FE"/>
    <w:rsid w:val="00426108"/>
    <w:rsid w:val="004267FF"/>
    <w:rsid w:val="00426A8C"/>
    <w:rsid w:val="00426B73"/>
    <w:rsid w:val="00426BEE"/>
    <w:rsid w:val="00426F9C"/>
    <w:rsid w:val="00427EAF"/>
    <w:rsid w:val="00430357"/>
    <w:rsid w:val="004307AA"/>
    <w:rsid w:val="00430942"/>
    <w:rsid w:val="00430B0D"/>
    <w:rsid w:val="004316BC"/>
    <w:rsid w:val="00431829"/>
    <w:rsid w:val="00431CD8"/>
    <w:rsid w:val="00431F79"/>
    <w:rsid w:val="004320FB"/>
    <w:rsid w:val="004322CE"/>
    <w:rsid w:val="00432579"/>
    <w:rsid w:val="004326C1"/>
    <w:rsid w:val="0043285E"/>
    <w:rsid w:val="00432D4C"/>
    <w:rsid w:val="00432D6D"/>
    <w:rsid w:val="00432E05"/>
    <w:rsid w:val="004330E6"/>
    <w:rsid w:val="00433307"/>
    <w:rsid w:val="0043383F"/>
    <w:rsid w:val="00433B70"/>
    <w:rsid w:val="00433C84"/>
    <w:rsid w:val="00433F9E"/>
    <w:rsid w:val="004343C5"/>
    <w:rsid w:val="00434621"/>
    <w:rsid w:val="00434D35"/>
    <w:rsid w:val="00435252"/>
    <w:rsid w:val="004353DB"/>
    <w:rsid w:val="00435731"/>
    <w:rsid w:val="004360EB"/>
    <w:rsid w:val="0043629E"/>
    <w:rsid w:val="00436FF5"/>
    <w:rsid w:val="00437544"/>
    <w:rsid w:val="00437B64"/>
    <w:rsid w:val="00440359"/>
    <w:rsid w:val="004404C8"/>
    <w:rsid w:val="0044089D"/>
    <w:rsid w:val="00440E59"/>
    <w:rsid w:val="0044106A"/>
    <w:rsid w:val="00441092"/>
    <w:rsid w:val="004413BA"/>
    <w:rsid w:val="00441A92"/>
    <w:rsid w:val="00441BAF"/>
    <w:rsid w:val="00441C13"/>
    <w:rsid w:val="0044320C"/>
    <w:rsid w:val="004433BF"/>
    <w:rsid w:val="00443875"/>
    <w:rsid w:val="0044388E"/>
    <w:rsid w:val="00443994"/>
    <w:rsid w:val="00443BD5"/>
    <w:rsid w:val="00443E97"/>
    <w:rsid w:val="004441D8"/>
    <w:rsid w:val="00444527"/>
    <w:rsid w:val="004445C8"/>
    <w:rsid w:val="00445133"/>
    <w:rsid w:val="004452F7"/>
    <w:rsid w:val="004453F8"/>
    <w:rsid w:val="0044544C"/>
    <w:rsid w:val="00445540"/>
    <w:rsid w:val="00445948"/>
    <w:rsid w:val="004459B6"/>
    <w:rsid w:val="00446380"/>
    <w:rsid w:val="00446639"/>
    <w:rsid w:val="00446859"/>
    <w:rsid w:val="00446DFD"/>
    <w:rsid w:val="00446E05"/>
    <w:rsid w:val="00446ECE"/>
    <w:rsid w:val="004472F6"/>
    <w:rsid w:val="0044737C"/>
    <w:rsid w:val="00447583"/>
    <w:rsid w:val="00447B0C"/>
    <w:rsid w:val="0045009A"/>
    <w:rsid w:val="004501CC"/>
    <w:rsid w:val="00450232"/>
    <w:rsid w:val="004502EB"/>
    <w:rsid w:val="0045047A"/>
    <w:rsid w:val="004505D3"/>
    <w:rsid w:val="00450B7D"/>
    <w:rsid w:val="00450C12"/>
    <w:rsid w:val="004515EF"/>
    <w:rsid w:val="0045163C"/>
    <w:rsid w:val="00451EC7"/>
    <w:rsid w:val="00451FAB"/>
    <w:rsid w:val="0045241A"/>
    <w:rsid w:val="0045286D"/>
    <w:rsid w:val="004529CA"/>
    <w:rsid w:val="004529D8"/>
    <w:rsid w:val="00452C88"/>
    <w:rsid w:val="00453103"/>
    <w:rsid w:val="00453151"/>
    <w:rsid w:val="00453AE2"/>
    <w:rsid w:val="00453B4D"/>
    <w:rsid w:val="00454006"/>
    <w:rsid w:val="0045411D"/>
    <w:rsid w:val="00454ECB"/>
    <w:rsid w:val="00455066"/>
    <w:rsid w:val="0045534B"/>
    <w:rsid w:val="00455539"/>
    <w:rsid w:val="00455671"/>
    <w:rsid w:val="0045568D"/>
    <w:rsid w:val="00455B7C"/>
    <w:rsid w:val="00455BF5"/>
    <w:rsid w:val="00455DED"/>
    <w:rsid w:val="00455E21"/>
    <w:rsid w:val="0045605A"/>
    <w:rsid w:val="0045606F"/>
    <w:rsid w:val="0045630F"/>
    <w:rsid w:val="0045636E"/>
    <w:rsid w:val="004566E0"/>
    <w:rsid w:val="00456D80"/>
    <w:rsid w:val="004573B0"/>
    <w:rsid w:val="0045777A"/>
    <w:rsid w:val="004579FA"/>
    <w:rsid w:val="0046057E"/>
    <w:rsid w:val="004608F1"/>
    <w:rsid w:val="004609F9"/>
    <w:rsid w:val="00460C43"/>
    <w:rsid w:val="00460E55"/>
    <w:rsid w:val="00460FF6"/>
    <w:rsid w:val="0046100E"/>
    <w:rsid w:val="00461160"/>
    <w:rsid w:val="004613AC"/>
    <w:rsid w:val="004613CA"/>
    <w:rsid w:val="00461569"/>
    <w:rsid w:val="00461B3B"/>
    <w:rsid w:val="00461D50"/>
    <w:rsid w:val="0046215F"/>
    <w:rsid w:val="00462398"/>
    <w:rsid w:val="00462554"/>
    <w:rsid w:val="00462D79"/>
    <w:rsid w:val="00463349"/>
    <w:rsid w:val="00464407"/>
    <w:rsid w:val="0046492B"/>
    <w:rsid w:val="00464C88"/>
    <w:rsid w:val="00466BF2"/>
    <w:rsid w:val="00466C28"/>
    <w:rsid w:val="00466F8B"/>
    <w:rsid w:val="00466FEB"/>
    <w:rsid w:val="00467055"/>
    <w:rsid w:val="00467562"/>
    <w:rsid w:val="00470134"/>
    <w:rsid w:val="004702CC"/>
    <w:rsid w:val="004703E2"/>
    <w:rsid w:val="00470F04"/>
    <w:rsid w:val="004714E2"/>
    <w:rsid w:val="0047156D"/>
    <w:rsid w:val="004715A3"/>
    <w:rsid w:val="00472104"/>
    <w:rsid w:val="00472709"/>
    <w:rsid w:val="0047293D"/>
    <w:rsid w:val="00472D29"/>
    <w:rsid w:val="00472F96"/>
    <w:rsid w:val="00473620"/>
    <w:rsid w:val="0047424B"/>
    <w:rsid w:val="0047452C"/>
    <w:rsid w:val="004748F4"/>
    <w:rsid w:val="00474A77"/>
    <w:rsid w:val="00474BBD"/>
    <w:rsid w:val="00475480"/>
    <w:rsid w:val="00475831"/>
    <w:rsid w:val="004765F2"/>
    <w:rsid w:val="004766E3"/>
    <w:rsid w:val="00476C5B"/>
    <w:rsid w:val="00476DCE"/>
    <w:rsid w:val="00476E3C"/>
    <w:rsid w:val="00476F70"/>
    <w:rsid w:val="004772BD"/>
    <w:rsid w:val="0047772A"/>
    <w:rsid w:val="00480099"/>
    <w:rsid w:val="00480104"/>
    <w:rsid w:val="00480692"/>
    <w:rsid w:val="004808B7"/>
    <w:rsid w:val="00480914"/>
    <w:rsid w:val="00480C45"/>
    <w:rsid w:val="00481077"/>
    <w:rsid w:val="0048158B"/>
    <w:rsid w:val="00481C81"/>
    <w:rsid w:val="00481EBF"/>
    <w:rsid w:val="00482241"/>
    <w:rsid w:val="004827C6"/>
    <w:rsid w:val="00482C26"/>
    <w:rsid w:val="00482D24"/>
    <w:rsid w:val="0048381A"/>
    <w:rsid w:val="00483969"/>
    <w:rsid w:val="0048396C"/>
    <w:rsid w:val="00483B8F"/>
    <w:rsid w:val="004843A8"/>
    <w:rsid w:val="00484C34"/>
    <w:rsid w:val="00484D7A"/>
    <w:rsid w:val="00484E3D"/>
    <w:rsid w:val="00485128"/>
    <w:rsid w:val="0048512D"/>
    <w:rsid w:val="00485352"/>
    <w:rsid w:val="0048535D"/>
    <w:rsid w:val="004855B2"/>
    <w:rsid w:val="004855F9"/>
    <w:rsid w:val="00485879"/>
    <w:rsid w:val="00485A99"/>
    <w:rsid w:val="00485F32"/>
    <w:rsid w:val="0048611A"/>
    <w:rsid w:val="0048614A"/>
    <w:rsid w:val="00486574"/>
    <w:rsid w:val="0048672A"/>
    <w:rsid w:val="00486ABB"/>
    <w:rsid w:val="004873E5"/>
    <w:rsid w:val="0048766B"/>
    <w:rsid w:val="00487711"/>
    <w:rsid w:val="0048786C"/>
    <w:rsid w:val="004878B9"/>
    <w:rsid w:val="00487E29"/>
    <w:rsid w:val="00487EB6"/>
    <w:rsid w:val="004901E5"/>
    <w:rsid w:val="00490E09"/>
    <w:rsid w:val="0049107E"/>
    <w:rsid w:val="0049120B"/>
    <w:rsid w:val="00491285"/>
    <w:rsid w:val="004913B2"/>
    <w:rsid w:val="004916B2"/>
    <w:rsid w:val="00491941"/>
    <w:rsid w:val="00491AB9"/>
    <w:rsid w:val="00491B04"/>
    <w:rsid w:val="004921C7"/>
    <w:rsid w:val="00492231"/>
    <w:rsid w:val="004928DE"/>
    <w:rsid w:val="00492F51"/>
    <w:rsid w:val="00493052"/>
    <w:rsid w:val="00493B05"/>
    <w:rsid w:val="004940A8"/>
    <w:rsid w:val="004944C7"/>
    <w:rsid w:val="00494E5C"/>
    <w:rsid w:val="00494EC6"/>
    <w:rsid w:val="00495280"/>
    <w:rsid w:val="004961F4"/>
    <w:rsid w:val="00496526"/>
    <w:rsid w:val="004972FB"/>
    <w:rsid w:val="00497489"/>
    <w:rsid w:val="00497BB5"/>
    <w:rsid w:val="004A0A05"/>
    <w:rsid w:val="004A0CB7"/>
    <w:rsid w:val="004A10DA"/>
    <w:rsid w:val="004A1350"/>
    <w:rsid w:val="004A1664"/>
    <w:rsid w:val="004A1780"/>
    <w:rsid w:val="004A1B12"/>
    <w:rsid w:val="004A219A"/>
    <w:rsid w:val="004A2C28"/>
    <w:rsid w:val="004A2D36"/>
    <w:rsid w:val="004A2D82"/>
    <w:rsid w:val="004A2D92"/>
    <w:rsid w:val="004A2E7E"/>
    <w:rsid w:val="004A393D"/>
    <w:rsid w:val="004A3E5F"/>
    <w:rsid w:val="004A40B9"/>
    <w:rsid w:val="004A485E"/>
    <w:rsid w:val="004A4D88"/>
    <w:rsid w:val="004A4E0F"/>
    <w:rsid w:val="004A52B3"/>
    <w:rsid w:val="004A5D02"/>
    <w:rsid w:val="004A60D7"/>
    <w:rsid w:val="004A625A"/>
    <w:rsid w:val="004A6785"/>
    <w:rsid w:val="004A6865"/>
    <w:rsid w:val="004A6AF3"/>
    <w:rsid w:val="004A6F4E"/>
    <w:rsid w:val="004A704B"/>
    <w:rsid w:val="004A7211"/>
    <w:rsid w:val="004A7799"/>
    <w:rsid w:val="004A7951"/>
    <w:rsid w:val="004A7C86"/>
    <w:rsid w:val="004A7D6F"/>
    <w:rsid w:val="004B0535"/>
    <w:rsid w:val="004B0759"/>
    <w:rsid w:val="004B173F"/>
    <w:rsid w:val="004B190E"/>
    <w:rsid w:val="004B268B"/>
    <w:rsid w:val="004B2A29"/>
    <w:rsid w:val="004B2C84"/>
    <w:rsid w:val="004B2DA6"/>
    <w:rsid w:val="004B2F11"/>
    <w:rsid w:val="004B30E5"/>
    <w:rsid w:val="004B351B"/>
    <w:rsid w:val="004B3F1C"/>
    <w:rsid w:val="004B41D6"/>
    <w:rsid w:val="004B4505"/>
    <w:rsid w:val="004B4C90"/>
    <w:rsid w:val="004B4ECD"/>
    <w:rsid w:val="004B5554"/>
    <w:rsid w:val="004B5921"/>
    <w:rsid w:val="004B5992"/>
    <w:rsid w:val="004B61EA"/>
    <w:rsid w:val="004B62F9"/>
    <w:rsid w:val="004B6471"/>
    <w:rsid w:val="004B6AC8"/>
    <w:rsid w:val="004B6B3C"/>
    <w:rsid w:val="004B6E46"/>
    <w:rsid w:val="004B79A0"/>
    <w:rsid w:val="004B7BE8"/>
    <w:rsid w:val="004B7E26"/>
    <w:rsid w:val="004C083D"/>
    <w:rsid w:val="004C093C"/>
    <w:rsid w:val="004C0AF7"/>
    <w:rsid w:val="004C13EC"/>
    <w:rsid w:val="004C177E"/>
    <w:rsid w:val="004C1846"/>
    <w:rsid w:val="004C18EF"/>
    <w:rsid w:val="004C19AE"/>
    <w:rsid w:val="004C1A8B"/>
    <w:rsid w:val="004C1D3E"/>
    <w:rsid w:val="004C1FA3"/>
    <w:rsid w:val="004C2532"/>
    <w:rsid w:val="004C3316"/>
    <w:rsid w:val="004C34D2"/>
    <w:rsid w:val="004C34D8"/>
    <w:rsid w:val="004C4212"/>
    <w:rsid w:val="004C4A85"/>
    <w:rsid w:val="004C4D75"/>
    <w:rsid w:val="004C4D7F"/>
    <w:rsid w:val="004C4EB6"/>
    <w:rsid w:val="004C5750"/>
    <w:rsid w:val="004C5824"/>
    <w:rsid w:val="004C5FD3"/>
    <w:rsid w:val="004C6432"/>
    <w:rsid w:val="004C670D"/>
    <w:rsid w:val="004C686B"/>
    <w:rsid w:val="004C696D"/>
    <w:rsid w:val="004C6C44"/>
    <w:rsid w:val="004C6EA3"/>
    <w:rsid w:val="004C709E"/>
    <w:rsid w:val="004C74AC"/>
    <w:rsid w:val="004C7A23"/>
    <w:rsid w:val="004D00CD"/>
    <w:rsid w:val="004D07EB"/>
    <w:rsid w:val="004D13B2"/>
    <w:rsid w:val="004D148A"/>
    <w:rsid w:val="004D1745"/>
    <w:rsid w:val="004D19A8"/>
    <w:rsid w:val="004D19AF"/>
    <w:rsid w:val="004D1D99"/>
    <w:rsid w:val="004D1EE1"/>
    <w:rsid w:val="004D22E2"/>
    <w:rsid w:val="004D249B"/>
    <w:rsid w:val="004D2CB7"/>
    <w:rsid w:val="004D3744"/>
    <w:rsid w:val="004D37C1"/>
    <w:rsid w:val="004D3A46"/>
    <w:rsid w:val="004D4C03"/>
    <w:rsid w:val="004D4D10"/>
    <w:rsid w:val="004D4DAF"/>
    <w:rsid w:val="004D5010"/>
    <w:rsid w:val="004D524D"/>
    <w:rsid w:val="004D5698"/>
    <w:rsid w:val="004D5B6D"/>
    <w:rsid w:val="004D5DD6"/>
    <w:rsid w:val="004D5E21"/>
    <w:rsid w:val="004D61C5"/>
    <w:rsid w:val="004D6700"/>
    <w:rsid w:val="004D6892"/>
    <w:rsid w:val="004D6D13"/>
    <w:rsid w:val="004D6EAB"/>
    <w:rsid w:val="004D72B2"/>
    <w:rsid w:val="004D7354"/>
    <w:rsid w:val="004D7380"/>
    <w:rsid w:val="004D73EC"/>
    <w:rsid w:val="004D7A18"/>
    <w:rsid w:val="004D7D75"/>
    <w:rsid w:val="004E0A21"/>
    <w:rsid w:val="004E0D24"/>
    <w:rsid w:val="004E108A"/>
    <w:rsid w:val="004E16B9"/>
    <w:rsid w:val="004E268C"/>
    <w:rsid w:val="004E27E0"/>
    <w:rsid w:val="004E2A10"/>
    <w:rsid w:val="004E3552"/>
    <w:rsid w:val="004E3890"/>
    <w:rsid w:val="004E3ED7"/>
    <w:rsid w:val="004E412A"/>
    <w:rsid w:val="004E42B5"/>
    <w:rsid w:val="004E44AD"/>
    <w:rsid w:val="004E44B1"/>
    <w:rsid w:val="004E5B80"/>
    <w:rsid w:val="004E5ED7"/>
    <w:rsid w:val="004E600E"/>
    <w:rsid w:val="004E6BE8"/>
    <w:rsid w:val="004E735A"/>
    <w:rsid w:val="004E785F"/>
    <w:rsid w:val="004E7862"/>
    <w:rsid w:val="004E7A2F"/>
    <w:rsid w:val="004F036F"/>
    <w:rsid w:val="004F0707"/>
    <w:rsid w:val="004F0FB5"/>
    <w:rsid w:val="004F102D"/>
    <w:rsid w:val="004F10EC"/>
    <w:rsid w:val="004F141B"/>
    <w:rsid w:val="004F15DD"/>
    <w:rsid w:val="004F17CC"/>
    <w:rsid w:val="004F26ED"/>
    <w:rsid w:val="004F284E"/>
    <w:rsid w:val="004F2975"/>
    <w:rsid w:val="004F2F22"/>
    <w:rsid w:val="004F30FE"/>
    <w:rsid w:val="004F38A9"/>
    <w:rsid w:val="004F3A28"/>
    <w:rsid w:val="004F3EDB"/>
    <w:rsid w:val="004F42E0"/>
    <w:rsid w:val="004F4950"/>
    <w:rsid w:val="004F4EB9"/>
    <w:rsid w:val="004F5016"/>
    <w:rsid w:val="004F5131"/>
    <w:rsid w:val="004F5806"/>
    <w:rsid w:val="004F5AF2"/>
    <w:rsid w:val="004F64D9"/>
    <w:rsid w:val="004F6F9B"/>
    <w:rsid w:val="004F7293"/>
    <w:rsid w:val="004F737C"/>
    <w:rsid w:val="004F738E"/>
    <w:rsid w:val="004F7746"/>
    <w:rsid w:val="004F77D9"/>
    <w:rsid w:val="004F782F"/>
    <w:rsid w:val="004F7AB0"/>
    <w:rsid w:val="004FB5A9"/>
    <w:rsid w:val="0050043C"/>
    <w:rsid w:val="00500A74"/>
    <w:rsid w:val="00501017"/>
    <w:rsid w:val="005012B3"/>
    <w:rsid w:val="005015FD"/>
    <w:rsid w:val="005021FC"/>
    <w:rsid w:val="00502C68"/>
    <w:rsid w:val="00502D00"/>
    <w:rsid w:val="00503219"/>
    <w:rsid w:val="005032D3"/>
    <w:rsid w:val="005033C8"/>
    <w:rsid w:val="005034AC"/>
    <w:rsid w:val="005038A8"/>
    <w:rsid w:val="00503DBC"/>
    <w:rsid w:val="0050497E"/>
    <w:rsid w:val="00504D69"/>
    <w:rsid w:val="0050503F"/>
    <w:rsid w:val="00505292"/>
    <w:rsid w:val="005053CE"/>
    <w:rsid w:val="005057E2"/>
    <w:rsid w:val="0050590D"/>
    <w:rsid w:val="00505B1D"/>
    <w:rsid w:val="00505CA6"/>
    <w:rsid w:val="00505E78"/>
    <w:rsid w:val="005070A7"/>
    <w:rsid w:val="00507EA4"/>
    <w:rsid w:val="0051025D"/>
    <w:rsid w:val="00510837"/>
    <w:rsid w:val="0051097C"/>
    <w:rsid w:val="005118D3"/>
    <w:rsid w:val="00511C40"/>
    <w:rsid w:val="00511F43"/>
    <w:rsid w:val="00512124"/>
    <w:rsid w:val="005122EE"/>
    <w:rsid w:val="00512552"/>
    <w:rsid w:val="0051261F"/>
    <w:rsid w:val="0051266A"/>
    <w:rsid w:val="005127A8"/>
    <w:rsid w:val="005129CD"/>
    <w:rsid w:val="00512C79"/>
    <w:rsid w:val="00512D21"/>
    <w:rsid w:val="00512DD1"/>
    <w:rsid w:val="00513504"/>
    <w:rsid w:val="00513561"/>
    <w:rsid w:val="00513A1E"/>
    <w:rsid w:val="00513EDC"/>
    <w:rsid w:val="00514154"/>
    <w:rsid w:val="00514512"/>
    <w:rsid w:val="00514807"/>
    <w:rsid w:val="005148AB"/>
    <w:rsid w:val="00514DEE"/>
    <w:rsid w:val="00514EC4"/>
    <w:rsid w:val="0051506F"/>
    <w:rsid w:val="005157C7"/>
    <w:rsid w:val="00515AEA"/>
    <w:rsid w:val="00515D34"/>
    <w:rsid w:val="0051603E"/>
    <w:rsid w:val="005165D6"/>
    <w:rsid w:val="005168B1"/>
    <w:rsid w:val="005179BF"/>
    <w:rsid w:val="00517B9E"/>
    <w:rsid w:val="00517D1C"/>
    <w:rsid w:val="00517D8F"/>
    <w:rsid w:val="00520020"/>
    <w:rsid w:val="005200DA"/>
    <w:rsid w:val="00520340"/>
    <w:rsid w:val="005203A7"/>
    <w:rsid w:val="005204B0"/>
    <w:rsid w:val="00520EB0"/>
    <w:rsid w:val="0052120D"/>
    <w:rsid w:val="005216EF"/>
    <w:rsid w:val="00521B7E"/>
    <w:rsid w:val="00521FD0"/>
    <w:rsid w:val="00522232"/>
    <w:rsid w:val="00522367"/>
    <w:rsid w:val="005224AB"/>
    <w:rsid w:val="0052265F"/>
    <w:rsid w:val="00522940"/>
    <w:rsid w:val="00522E2E"/>
    <w:rsid w:val="00523126"/>
    <w:rsid w:val="00523749"/>
    <w:rsid w:val="00523847"/>
    <w:rsid w:val="00523921"/>
    <w:rsid w:val="00523AFD"/>
    <w:rsid w:val="00523ED4"/>
    <w:rsid w:val="005245C7"/>
    <w:rsid w:val="00524E7F"/>
    <w:rsid w:val="0052511F"/>
    <w:rsid w:val="00525375"/>
    <w:rsid w:val="00525437"/>
    <w:rsid w:val="0052565B"/>
    <w:rsid w:val="00526828"/>
    <w:rsid w:val="00526A43"/>
    <w:rsid w:val="00526ACB"/>
    <w:rsid w:val="00526DE5"/>
    <w:rsid w:val="00527185"/>
    <w:rsid w:val="00527F4D"/>
    <w:rsid w:val="00527FAC"/>
    <w:rsid w:val="0053006A"/>
    <w:rsid w:val="00531060"/>
    <w:rsid w:val="005314EA"/>
    <w:rsid w:val="00531781"/>
    <w:rsid w:val="005318E6"/>
    <w:rsid w:val="00531EF4"/>
    <w:rsid w:val="00532351"/>
    <w:rsid w:val="0053268A"/>
    <w:rsid w:val="005326C7"/>
    <w:rsid w:val="005330A1"/>
    <w:rsid w:val="00533A55"/>
    <w:rsid w:val="005342F4"/>
    <w:rsid w:val="005344F5"/>
    <w:rsid w:val="005350FB"/>
    <w:rsid w:val="00535339"/>
    <w:rsid w:val="00535644"/>
    <w:rsid w:val="00535BFD"/>
    <w:rsid w:val="00535F16"/>
    <w:rsid w:val="0053680F"/>
    <w:rsid w:val="00536FD3"/>
    <w:rsid w:val="005372F6"/>
    <w:rsid w:val="00537381"/>
    <w:rsid w:val="005374E1"/>
    <w:rsid w:val="00537EF6"/>
    <w:rsid w:val="005398D9"/>
    <w:rsid w:val="00540D96"/>
    <w:rsid w:val="005416FD"/>
    <w:rsid w:val="005418EE"/>
    <w:rsid w:val="00541C20"/>
    <w:rsid w:val="00541D19"/>
    <w:rsid w:val="00542EF9"/>
    <w:rsid w:val="00543D40"/>
    <w:rsid w:val="00543DED"/>
    <w:rsid w:val="00543F69"/>
    <w:rsid w:val="005443A8"/>
    <w:rsid w:val="00545002"/>
    <w:rsid w:val="00545370"/>
    <w:rsid w:val="00545E9B"/>
    <w:rsid w:val="00545FBD"/>
    <w:rsid w:val="0054626F"/>
    <w:rsid w:val="0054630F"/>
    <w:rsid w:val="0054643D"/>
    <w:rsid w:val="00546516"/>
    <w:rsid w:val="00546647"/>
    <w:rsid w:val="00546AE1"/>
    <w:rsid w:val="005470C5"/>
    <w:rsid w:val="005475CD"/>
    <w:rsid w:val="005479FE"/>
    <w:rsid w:val="00547B0F"/>
    <w:rsid w:val="00550344"/>
    <w:rsid w:val="00550AC7"/>
    <w:rsid w:val="00550E2A"/>
    <w:rsid w:val="00550E5B"/>
    <w:rsid w:val="00551345"/>
    <w:rsid w:val="0055143C"/>
    <w:rsid w:val="00551C78"/>
    <w:rsid w:val="00551DCC"/>
    <w:rsid w:val="00551E1C"/>
    <w:rsid w:val="005521AC"/>
    <w:rsid w:val="00552485"/>
    <w:rsid w:val="00552978"/>
    <w:rsid w:val="00552EAF"/>
    <w:rsid w:val="00552ECF"/>
    <w:rsid w:val="00553190"/>
    <w:rsid w:val="00553F23"/>
    <w:rsid w:val="00554111"/>
    <w:rsid w:val="00554B53"/>
    <w:rsid w:val="00554EDF"/>
    <w:rsid w:val="0055563F"/>
    <w:rsid w:val="00555DB0"/>
    <w:rsid w:val="00555FE9"/>
    <w:rsid w:val="005561F7"/>
    <w:rsid w:val="005562CA"/>
    <w:rsid w:val="00557F62"/>
    <w:rsid w:val="005602A0"/>
    <w:rsid w:val="00560376"/>
    <w:rsid w:val="00560582"/>
    <w:rsid w:val="00560B14"/>
    <w:rsid w:val="00560B61"/>
    <w:rsid w:val="00561275"/>
    <w:rsid w:val="005618B3"/>
    <w:rsid w:val="00561D04"/>
    <w:rsid w:val="005623C8"/>
    <w:rsid w:val="0056272C"/>
    <w:rsid w:val="00562A6D"/>
    <w:rsid w:val="00562F65"/>
    <w:rsid w:val="005638A6"/>
    <w:rsid w:val="00563A77"/>
    <w:rsid w:val="00563A86"/>
    <w:rsid w:val="00563AF1"/>
    <w:rsid w:val="00564484"/>
    <w:rsid w:val="00564B3B"/>
    <w:rsid w:val="0056513D"/>
    <w:rsid w:val="00565566"/>
    <w:rsid w:val="005655C9"/>
    <w:rsid w:val="005656A0"/>
    <w:rsid w:val="00565C2F"/>
    <w:rsid w:val="0056638E"/>
    <w:rsid w:val="0056655D"/>
    <w:rsid w:val="00566634"/>
    <w:rsid w:val="00566856"/>
    <w:rsid w:val="00566E30"/>
    <w:rsid w:val="00567B2E"/>
    <w:rsid w:val="00567B6F"/>
    <w:rsid w:val="00570413"/>
    <w:rsid w:val="00570BCC"/>
    <w:rsid w:val="0057112C"/>
    <w:rsid w:val="005711B2"/>
    <w:rsid w:val="00571475"/>
    <w:rsid w:val="00571530"/>
    <w:rsid w:val="00571AB0"/>
    <w:rsid w:val="00572030"/>
    <w:rsid w:val="00572547"/>
    <w:rsid w:val="00572D1F"/>
    <w:rsid w:val="00572EEA"/>
    <w:rsid w:val="00572F36"/>
    <w:rsid w:val="0057311F"/>
    <w:rsid w:val="0057323D"/>
    <w:rsid w:val="00573A2C"/>
    <w:rsid w:val="00573B42"/>
    <w:rsid w:val="00573D41"/>
    <w:rsid w:val="0057409C"/>
    <w:rsid w:val="005744C4"/>
    <w:rsid w:val="005753C7"/>
    <w:rsid w:val="005755A3"/>
    <w:rsid w:val="00575618"/>
    <w:rsid w:val="0057612F"/>
    <w:rsid w:val="00576392"/>
    <w:rsid w:val="0057791A"/>
    <w:rsid w:val="00577ECF"/>
    <w:rsid w:val="0058057A"/>
    <w:rsid w:val="00580590"/>
    <w:rsid w:val="00580915"/>
    <w:rsid w:val="00580999"/>
    <w:rsid w:val="00580AF7"/>
    <w:rsid w:val="00580F80"/>
    <w:rsid w:val="00580F89"/>
    <w:rsid w:val="00582110"/>
    <w:rsid w:val="00582252"/>
    <w:rsid w:val="00582448"/>
    <w:rsid w:val="0058263C"/>
    <w:rsid w:val="00582711"/>
    <w:rsid w:val="00582932"/>
    <w:rsid w:val="00582A7D"/>
    <w:rsid w:val="005839E0"/>
    <w:rsid w:val="00583C88"/>
    <w:rsid w:val="00583E34"/>
    <w:rsid w:val="00583FCD"/>
    <w:rsid w:val="0058415A"/>
    <w:rsid w:val="00584209"/>
    <w:rsid w:val="005845A8"/>
    <w:rsid w:val="00585984"/>
    <w:rsid w:val="00585C3A"/>
    <w:rsid w:val="00585F2F"/>
    <w:rsid w:val="00585F91"/>
    <w:rsid w:val="00586D47"/>
    <w:rsid w:val="00587293"/>
    <w:rsid w:val="005875ED"/>
    <w:rsid w:val="00588DF6"/>
    <w:rsid w:val="0059080C"/>
    <w:rsid w:val="00590EAB"/>
    <w:rsid w:val="00591564"/>
    <w:rsid w:val="0059185B"/>
    <w:rsid w:val="00591A14"/>
    <w:rsid w:val="00591BF9"/>
    <w:rsid w:val="00592286"/>
    <w:rsid w:val="005924D2"/>
    <w:rsid w:val="005928DE"/>
    <w:rsid w:val="00592CFD"/>
    <w:rsid w:val="00593134"/>
    <w:rsid w:val="00593167"/>
    <w:rsid w:val="00593394"/>
    <w:rsid w:val="0059362C"/>
    <w:rsid w:val="005936FC"/>
    <w:rsid w:val="005937A7"/>
    <w:rsid w:val="0059403C"/>
    <w:rsid w:val="005947B6"/>
    <w:rsid w:val="0059495B"/>
    <w:rsid w:val="00595244"/>
    <w:rsid w:val="005952FB"/>
    <w:rsid w:val="00595564"/>
    <w:rsid w:val="00595D69"/>
    <w:rsid w:val="0059644D"/>
    <w:rsid w:val="005966A1"/>
    <w:rsid w:val="00596A38"/>
    <w:rsid w:val="00596BD8"/>
    <w:rsid w:val="00596DC8"/>
    <w:rsid w:val="0059724B"/>
    <w:rsid w:val="00597DA1"/>
    <w:rsid w:val="00597E5B"/>
    <w:rsid w:val="00599456"/>
    <w:rsid w:val="005A0493"/>
    <w:rsid w:val="005A0A1B"/>
    <w:rsid w:val="005A0D77"/>
    <w:rsid w:val="005A13E6"/>
    <w:rsid w:val="005A1462"/>
    <w:rsid w:val="005A1633"/>
    <w:rsid w:val="005A1E66"/>
    <w:rsid w:val="005A1FE5"/>
    <w:rsid w:val="005A2729"/>
    <w:rsid w:val="005A2940"/>
    <w:rsid w:val="005A31CD"/>
    <w:rsid w:val="005A32B4"/>
    <w:rsid w:val="005A3A09"/>
    <w:rsid w:val="005A4178"/>
    <w:rsid w:val="005A45D0"/>
    <w:rsid w:val="005A49FB"/>
    <w:rsid w:val="005A4A4F"/>
    <w:rsid w:val="005A564E"/>
    <w:rsid w:val="005A5705"/>
    <w:rsid w:val="005A577F"/>
    <w:rsid w:val="005A5CEB"/>
    <w:rsid w:val="005A6864"/>
    <w:rsid w:val="005A78B6"/>
    <w:rsid w:val="005A798E"/>
    <w:rsid w:val="005A7EFF"/>
    <w:rsid w:val="005AC6AE"/>
    <w:rsid w:val="005B0167"/>
    <w:rsid w:val="005B0294"/>
    <w:rsid w:val="005B093D"/>
    <w:rsid w:val="005B0ABE"/>
    <w:rsid w:val="005B0CAD"/>
    <w:rsid w:val="005B1307"/>
    <w:rsid w:val="005B13A9"/>
    <w:rsid w:val="005B1601"/>
    <w:rsid w:val="005B2E15"/>
    <w:rsid w:val="005B2F09"/>
    <w:rsid w:val="005B31A1"/>
    <w:rsid w:val="005B346C"/>
    <w:rsid w:val="005B3871"/>
    <w:rsid w:val="005B3A60"/>
    <w:rsid w:val="005B3C62"/>
    <w:rsid w:val="005B3D35"/>
    <w:rsid w:val="005B3D96"/>
    <w:rsid w:val="005B41EF"/>
    <w:rsid w:val="005B443D"/>
    <w:rsid w:val="005B47B5"/>
    <w:rsid w:val="005B4965"/>
    <w:rsid w:val="005B4C51"/>
    <w:rsid w:val="005B4D57"/>
    <w:rsid w:val="005B54EC"/>
    <w:rsid w:val="005B5584"/>
    <w:rsid w:val="005B5825"/>
    <w:rsid w:val="005B61D0"/>
    <w:rsid w:val="005B657C"/>
    <w:rsid w:val="005B673C"/>
    <w:rsid w:val="005B6894"/>
    <w:rsid w:val="005B73BA"/>
    <w:rsid w:val="005B7617"/>
    <w:rsid w:val="005B7A0F"/>
    <w:rsid w:val="005B7CCB"/>
    <w:rsid w:val="005B7D4B"/>
    <w:rsid w:val="005B7FAB"/>
    <w:rsid w:val="005C018A"/>
    <w:rsid w:val="005C05DF"/>
    <w:rsid w:val="005C0A3C"/>
    <w:rsid w:val="005C0FC0"/>
    <w:rsid w:val="005C1268"/>
    <w:rsid w:val="005C160F"/>
    <w:rsid w:val="005C1C15"/>
    <w:rsid w:val="005C202D"/>
    <w:rsid w:val="005C2255"/>
    <w:rsid w:val="005C25C1"/>
    <w:rsid w:val="005C2BBA"/>
    <w:rsid w:val="005C2C88"/>
    <w:rsid w:val="005C2F7E"/>
    <w:rsid w:val="005C38D0"/>
    <w:rsid w:val="005C3C4C"/>
    <w:rsid w:val="005C40F5"/>
    <w:rsid w:val="005C4384"/>
    <w:rsid w:val="005C44D5"/>
    <w:rsid w:val="005C4A02"/>
    <w:rsid w:val="005C4A96"/>
    <w:rsid w:val="005C4E0E"/>
    <w:rsid w:val="005C5E41"/>
    <w:rsid w:val="005C5F56"/>
    <w:rsid w:val="005C62A3"/>
    <w:rsid w:val="005C6740"/>
    <w:rsid w:val="005C6807"/>
    <w:rsid w:val="005C6963"/>
    <w:rsid w:val="005C69AC"/>
    <w:rsid w:val="005C72B0"/>
    <w:rsid w:val="005C73A3"/>
    <w:rsid w:val="005C7423"/>
    <w:rsid w:val="005C7494"/>
    <w:rsid w:val="005C7B55"/>
    <w:rsid w:val="005C7CBF"/>
    <w:rsid w:val="005C7D04"/>
    <w:rsid w:val="005C7DA7"/>
    <w:rsid w:val="005C7E74"/>
    <w:rsid w:val="005D0084"/>
    <w:rsid w:val="005D0240"/>
    <w:rsid w:val="005D09A8"/>
    <w:rsid w:val="005D0A3D"/>
    <w:rsid w:val="005D0E51"/>
    <w:rsid w:val="005D0E7A"/>
    <w:rsid w:val="005D0E8D"/>
    <w:rsid w:val="005D0F96"/>
    <w:rsid w:val="005D1121"/>
    <w:rsid w:val="005D11FD"/>
    <w:rsid w:val="005D17F1"/>
    <w:rsid w:val="005D1847"/>
    <w:rsid w:val="005D1901"/>
    <w:rsid w:val="005D1987"/>
    <w:rsid w:val="005D1E36"/>
    <w:rsid w:val="005D2712"/>
    <w:rsid w:val="005D2715"/>
    <w:rsid w:val="005D2734"/>
    <w:rsid w:val="005D2815"/>
    <w:rsid w:val="005D2886"/>
    <w:rsid w:val="005D2B8B"/>
    <w:rsid w:val="005D2D6D"/>
    <w:rsid w:val="005D3549"/>
    <w:rsid w:val="005D3B1C"/>
    <w:rsid w:val="005D400F"/>
    <w:rsid w:val="005D4325"/>
    <w:rsid w:val="005D4810"/>
    <w:rsid w:val="005D59CA"/>
    <w:rsid w:val="005D5A76"/>
    <w:rsid w:val="005D6836"/>
    <w:rsid w:val="005D6CD7"/>
    <w:rsid w:val="005D702E"/>
    <w:rsid w:val="005D7256"/>
    <w:rsid w:val="005D7DFC"/>
    <w:rsid w:val="005D7E8A"/>
    <w:rsid w:val="005D7E98"/>
    <w:rsid w:val="005E005B"/>
    <w:rsid w:val="005E0195"/>
    <w:rsid w:val="005E06E7"/>
    <w:rsid w:val="005E06F3"/>
    <w:rsid w:val="005E08A6"/>
    <w:rsid w:val="005E0903"/>
    <w:rsid w:val="005E0B2E"/>
    <w:rsid w:val="005E10EC"/>
    <w:rsid w:val="005E1621"/>
    <w:rsid w:val="005E1B48"/>
    <w:rsid w:val="005E2286"/>
    <w:rsid w:val="005E28C1"/>
    <w:rsid w:val="005E2AED"/>
    <w:rsid w:val="005E2B93"/>
    <w:rsid w:val="005E2BF2"/>
    <w:rsid w:val="005E33AC"/>
    <w:rsid w:val="005E3649"/>
    <w:rsid w:val="005E3A10"/>
    <w:rsid w:val="005E3CF9"/>
    <w:rsid w:val="005E3FC4"/>
    <w:rsid w:val="005E425C"/>
    <w:rsid w:val="005E437A"/>
    <w:rsid w:val="005E447A"/>
    <w:rsid w:val="005E454B"/>
    <w:rsid w:val="005E4757"/>
    <w:rsid w:val="005E4945"/>
    <w:rsid w:val="005E4A7B"/>
    <w:rsid w:val="005E4C53"/>
    <w:rsid w:val="005E4D2C"/>
    <w:rsid w:val="005E4ECA"/>
    <w:rsid w:val="005E516B"/>
    <w:rsid w:val="005E5506"/>
    <w:rsid w:val="005E57CE"/>
    <w:rsid w:val="005E5946"/>
    <w:rsid w:val="005E596A"/>
    <w:rsid w:val="005E601E"/>
    <w:rsid w:val="005E6536"/>
    <w:rsid w:val="005E675C"/>
    <w:rsid w:val="005E6A2B"/>
    <w:rsid w:val="005E6C92"/>
    <w:rsid w:val="005E6F1E"/>
    <w:rsid w:val="005E727C"/>
    <w:rsid w:val="005E7328"/>
    <w:rsid w:val="005E7647"/>
    <w:rsid w:val="005E7CDD"/>
    <w:rsid w:val="005E7DFC"/>
    <w:rsid w:val="005F01AB"/>
    <w:rsid w:val="005F0229"/>
    <w:rsid w:val="005F03B2"/>
    <w:rsid w:val="005F045F"/>
    <w:rsid w:val="005F0545"/>
    <w:rsid w:val="005F13DB"/>
    <w:rsid w:val="005F1428"/>
    <w:rsid w:val="005F15BE"/>
    <w:rsid w:val="005F1930"/>
    <w:rsid w:val="005F1B34"/>
    <w:rsid w:val="005F1B88"/>
    <w:rsid w:val="005F1C45"/>
    <w:rsid w:val="005F20CE"/>
    <w:rsid w:val="005F2151"/>
    <w:rsid w:val="005F311E"/>
    <w:rsid w:val="005F3163"/>
    <w:rsid w:val="005F35CB"/>
    <w:rsid w:val="005F428C"/>
    <w:rsid w:val="005F47F5"/>
    <w:rsid w:val="005F4B1B"/>
    <w:rsid w:val="005F4CC2"/>
    <w:rsid w:val="005F4D2F"/>
    <w:rsid w:val="005F4FBF"/>
    <w:rsid w:val="005F5A13"/>
    <w:rsid w:val="005F5A87"/>
    <w:rsid w:val="005F5B43"/>
    <w:rsid w:val="005F60C5"/>
    <w:rsid w:val="005F6197"/>
    <w:rsid w:val="005F6BEA"/>
    <w:rsid w:val="005F6D0A"/>
    <w:rsid w:val="005F70D3"/>
    <w:rsid w:val="005F7226"/>
    <w:rsid w:val="005F755C"/>
    <w:rsid w:val="005F7801"/>
    <w:rsid w:val="005F79F1"/>
    <w:rsid w:val="005FA669"/>
    <w:rsid w:val="00600BC8"/>
    <w:rsid w:val="00600E18"/>
    <w:rsid w:val="00600F08"/>
    <w:rsid w:val="00601304"/>
    <w:rsid w:val="00601850"/>
    <w:rsid w:val="00601DF6"/>
    <w:rsid w:val="00602212"/>
    <w:rsid w:val="006022FD"/>
    <w:rsid w:val="00602677"/>
    <w:rsid w:val="006028D5"/>
    <w:rsid w:val="00602AE1"/>
    <w:rsid w:val="00602DC8"/>
    <w:rsid w:val="006036D9"/>
    <w:rsid w:val="00603AD8"/>
    <w:rsid w:val="00603E53"/>
    <w:rsid w:val="006043EE"/>
    <w:rsid w:val="00604470"/>
    <w:rsid w:val="006044D9"/>
    <w:rsid w:val="006045FC"/>
    <w:rsid w:val="00604AD5"/>
    <w:rsid w:val="00604CFF"/>
    <w:rsid w:val="00604D1B"/>
    <w:rsid w:val="00605147"/>
    <w:rsid w:val="00605A32"/>
    <w:rsid w:val="00605A55"/>
    <w:rsid w:val="00605ABA"/>
    <w:rsid w:val="00605E81"/>
    <w:rsid w:val="00605FB8"/>
    <w:rsid w:val="00606661"/>
    <w:rsid w:val="00606794"/>
    <w:rsid w:val="006069DD"/>
    <w:rsid w:val="00606C03"/>
    <w:rsid w:val="00607389"/>
    <w:rsid w:val="006075FC"/>
    <w:rsid w:val="00607FCE"/>
    <w:rsid w:val="00610370"/>
    <w:rsid w:val="00610F71"/>
    <w:rsid w:val="00611A3B"/>
    <w:rsid w:val="00611A3E"/>
    <w:rsid w:val="00611A6A"/>
    <w:rsid w:val="006122FC"/>
    <w:rsid w:val="0061231E"/>
    <w:rsid w:val="00612588"/>
    <w:rsid w:val="006127AD"/>
    <w:rsid w:val="00612892"/>
    <w:rsid w:val="00612DFF"/>
    <w:rsid w:val="00613079"/>
    <w:rsid w:val="006132C4"/>
    <w:rsid w:val="00613339"/>
    <w:rsid w:val="00613400"/>
    <w:rsid w:val="00613475"/>
    <w:rsid w:val="00613A23"/>
    <w:rsid w:val="00613F9D"/>
    <w:rsid w:val="0061464B"/>
    <w:rsid w:val="00614D04"/>
    <w:rsid w:val="00615DAB"/>
    <w:rsid w:val="00616213"/>
    <w:rsid w:val="006163BA"/>
    <w:rsid w:val="00616791"/>
    <w:rsid w:val="00616F35"/>
    <w:rsid w:val="006170A4"/>
    <w:rsid w:val="00617835"/>
    <w:rsid w:val="00617C1C"/>
    <w:rsid w:val="00617CBD"/>
    <w:rsid w:val="00617DE8"/>
    <w:rsid w:val="00617DF5"/>
    <w:rsid w:val="00617F87"/>
    <w:rsid w:val="00620173"/>
    <w:rsid w:val="006202FB"/>
    <w:rsid w:val="00620AAE"/>
    <w:rsid w:val="00620F19"/>
    <w:rsid w:val="00621162"/>
    <w:rsid w:val="00621258"/>
    <w:rsid w:val="00621634"/>
    <w:rsid w:val="00622197"/>
    <w:rsid w:val="006223C6"/>
    <w:rsid w:val="0062253E"/>
    <w:rsid w:val="0062281B"/>
    <w:rsid w:val="00622AAC"/>
    <w:rsid w:val="00622E4B"/>
    <w:rsid w:val="00622FD0"/>
    <w:rsid w:val="00623109"/>
    <w:rsid w:val="00623AF4"/>
    <w:rsid w:val="00623F10"/>
    <w:rsid w:val="00624331"/>
    <w:rsid w:val="00624497"/>
    <w:rsid w:val="006252B9"/>
    <w:rsid w:val="00625B7B"/>
    <w:rsid w:val="00625B87"/>
    <w:rsid w:val="00625BB1"/>
    <w:rsid w:val="00625C11"/>
    <w:rsid w:val="006263D0"/>
    <w:rsid w:val="006265F3"/>
    <w:rsid w:val="00626AE4"/>
    <w:rsid w:val="00626EB3"/>
    <w:rsid w:val="006270B2"/>
    <w:rsid w:val="006270C9"/>
    <w:rsid w:val="00627147"/>
    <w:rsid w:val="00627914"/>
    <w:rsid w:val="00627A2E"/>
    <w:rsid w:val="0063033C"/>
    <w:rsid w:val="00630346"/>
    <w:rsid w:val="0063066A"/>
    <w:rsid w:val="00630778"/>
    <w:rsid w:val="006309FA"/>
    <w:rsid w:val="00631129"/>
    <w:rsid w:val="006319C1"/>
    <w:rsid w:val="00631D13"/>
    <w:rsid w:val="00631F07"/>
    <w:rsid w:val="00631F5E"/>
    <w:rsid w:val="0063219A"/>
    <w:rsid w:val="00632365"/>
    <w:rsid w:val="00632566"/>
    <w:rsid w:val="0063334B"/>
    <w:rsid w:val="00633776"/>
    <w:rsid w:val="00633B08"/>
    <w:rsid w:val="00633D21"/>
    <w:rsid w:val="006343C0"/>
    <w:rsid w:val="006354A9"/>
    <w:rsid w:val="006355DD"/>
    <w:rsid w:val="00635C8F"/>
    <w:rsid w:val="00635CC4"/>
    <w:rsid w:val="006363A1"/>
    <w:rsid w:val="00636726"/>
    <w:rsid w:val="00636F3F"/>
    <w:rsid w:val="006373BB"/>
    <w:rsid w:val="0063745D"/>
    <w:rsid w:val="006377A0"/>
    <w:rsid w:val="00637C49"/>
    <w:rsid w:val="00637D16"/>
    <w:rsid w:val="0064011C"/>
    <w:rsid w:val="00640132"/>
    <w:rsid w:val="00640329"/>
    <w:rsid w:val="006405E3"/>
    <w:rsid w:val="0064083B"/>
    <w:rsid w:val="00640E11"/>
    <w:rsid w:val="006414AE"/>
    <w:rsid w:val="006416A3"/>
    <w:rsid w:val="00641754"/>
    <w:rsid w:val="006419BF"/>
    <w:rsid w:val="00641B47"/>
    <w:rsid w:val="006423F2"/>
    <w:rsid w:val="00642530"/>
    <w:rsid w:val="0064253C"/>
    <w:rsid w:val="00642BF9"/>
    <w:rsid w:val="00642CD4"/>
    <w:rsid w:val="00642D18"/>
    <w:rsid w:val="00643E3C"/>
    <w:rsid w:val="00643EF4"/>
    <w:rsid w:val="0064558B"/>
    <w:rsid w:val="006457A0"/>
    <w:rsid w:val="00645D97"/>
    <w:rsid w:val="00645EBC"/>
    <w:rsid w:val="00646982"/>
    <w:rsid w:val="00646B2E"/>
    <w:rsid w:val="0064723F"/>
    <w:rsid w:val="00647530"/>
    <w:rsid w:val="00647844"/>
    <w:rsid w:val="00647C62"/>
    <w:rsid w:val="00647E2F"/>
    <w:rsid w:val="00647FD7"/>
    <w:rsid w:val="006507C0"/>
    <w:rsid w:val="006508FB"/>
    <w:rsid w:val="00650E60"/>
    <w:rsid w:val="00651A0A"/>
    <w:rsid w:val="00651A11"/>
    <w:rsid w:val="00652554"/>
    <w:rsid w:val="006526AD"/>
    <w:rsid w:val="00652777"/>
    <w:rsid w:val="00652A1F"/>
    <w:rsid w:val="00652D19"/>
    <w:rsid w:val="00652EC4"/>
    <w:rsid w:val="00652EFC"/>
    <w:rsid w:val="00652FDF"/>
    <w:rsid w:val="0065311C"/>
    <w:rsid w:val="0065314A"/>
    <w:rsid w:val="0065360B"/>
    <w:rsid w:val="00653AFB"/>
    <w:rsid w:val="00654CBB"/>
    <w:rsid w:val="006558DA"/>
    <w:rsid w:val="00655FED"/>
    <w:rsid w:val="00656540"/>
    <w:rsid w:val="006568BA"/>
    <w:rsid w:val="00656B8B"/>
    <w:rsid w:val="00657160"/>
    <w:rsid w:val="0065728B"/>
    <w:rsid w:val="0065A891"/>
    <w:rsid w:val="00660151"/>
    <w:rsid w:val="00660694"/>
    <w:rsid w:val="0066073C"/>
    <w:rsid w:val="00660F6E"/>
    <w:rsid w:val="006611FF"/>
    <w:rsid w:val="006613BA"/>
    <w:rsid w:val="006613CC"/>
    <w:rsid w:val="00661824"/>
    <w:rsid w:val="00661977"/>
    <w:rsid w:val="00662177"/>
    <w:rsid w:val="006623FD"/>
    <w:rsid w:val="006624FF"/>
    <w:rsid w:val="00662C36"/>
    <w:rsid w:val="0066308C"/>
    <w:rsid w:val="006631E9"/>
    <w:rsid w:val="00663250"/>
    <w:rsid w:val="006635FA"/>
    <w:rsid w:val="00663846"/>
    <w:rsid w:val="006639C6"/>
    <w:rsid w:val="00663C0D"/>
    <w:rsid w:val="00664A30"/>
    <w:rsid w:val="00664F97"/>
    <w:rsid w:val="00666174"/>
    <w:rsid w:val="00666B0D"/>
    <w:rsid w:val="00666C16"/>
    <w:rsid w:val="00666D9E"/>
    <w:rsid w:val="00666F26"/>
    <w:rsid w:val="00667248"/>
    <w:rsid w:val="0066728C"/>
    <w:rsid w:val="006676BA"/>
    <w:rsid w:val="0066778B"/>
    <w:rsid w:val="0066780D"/>
    <w:rsid w:val="006678D1"/>
    <w:rsid w:val="006679F0"/>
    <w:rsid w:val="00667A1B"/>
    <w:rsid w:val="00667EBB"/>
    <w:rsid w:val="0067054C"/>
    <w:rsid w:val="00670EDE"/>
    <w:rsid w:val="006712B3"/>
    <w:rsid w:val="0067161B"/>
    <w:rsid w:val="006720C9"/>
    <w:rsid w:val="00672B66"/>
    <w:rsid w:val="00672BDA"/>
    <w:rsid w:val="00672C54"/>
    <w:rsid w:val="006732C7"/>
    <w:rsid w:val="00673FF6"/>
    <w:rsid w:val="00674019"/>
    <w:rsid w:val="006746A9"/>
    <w:rsid w:val="00674B3E"/>
    <w:rsid w:val="006751DB"/>
    <w:rsid w:val="00675223"/>
    <w:rsid w:val="006755A3"/>
    <w:rsid w:val="006756B0"/>
    <w:rsid w:val="0067577C"/>
    <w:rsid w:val="006757B6"/>
    <w:rsid w:val="006757E2"/>
    <w:rsid w:val="0067591F"/>
    <w:rsid w:val="00675CA2"/>
    <w:rsid w:val="0067631D"/>
    <w:rsid w:val="006763A6"/>
    <w:rsid w:val="006768B9"/>
    <w:rsid w:val="006772AE"/>
    <w:rsid w:val="006774A8"/>
    <w:rsid w:val="006774EE"/>
    <w:rsid w:val="00677949"/>
    <w:rsid w:val="006800EA"/>
    <w:rsid w:val="00680245"/>
    <w:rsid w:val="00680424"/>
    <w:rsid w:val="00680DDD"/>
    <w:rsid w:val="0068145F"/>
    <w:rsid w:val="00681938"/>
    <w:rsid w:val="00681ADB"/>
    <w:rsid w:val="00682438"/>
    <w:rsid w:val="0068255A"/>
    <w:rsid w:val="00682A01"/>
    <w:rsid w:val="00682C2D"/>
    <w:rsid w:val="00683C2F"/>
    <w:rsid w:val="00685708"/>
    <w:rsid w:val="00685E6A"/>
    <w:rsid w:val="00686099"/>
    <w:rsid w:val="006861FD"/>
    <w:rsid w:val="00686838"/>
    <w:rsid w:val="0068689B"/>
    <w:rsid w:val="00686D7D"/>
    <w:rsid w:val="00687101"/>
    <w:rsid w:val="0068710B"/>
    <w:rsid w:val="00687460"/>
    <w:rsid w:val="0068790E"/>
    <w:rsid w:val="006903AC"/>
    <w:rsid w:val="00690422"/>
    <w:rsid w:val="006904A4"/>
    <w:rsid w:val="006904D9"/>
    <w:rsid w:val="006906EE"/>
    <w:rsid w:val="0069071B"/>
    <w:rsid w:val="00690BE2"/>
    <w:rsid w:val="0069133E"/>
    <w:rsid w:val="006913BA"/>
    <w:rsid w:val="00691B3F"/>
    <w:rsid w:val="00692814"/>
    <w:rsid w:val="006928DF"/>
    <w:rsid w:val="00692B36"/>
    <w:rsid w:val="00692C3C"/>
    <w:rsid w:val="00692CE8"/>
    <w:rsid w:val="00693284"/>
    <w:rsid w:val="00693BB8"/>
    <w:rsid w:val="00693E8C"/>
    <w:rsid w:val="0069407D"/>
    <w:rsid w:val="00694A3A"/>
    <w:rsid w:val="00694C37"/>
    <w:rsid w:val="00695122"/>
    <w:rsid w:val="006952D3"/>
    <w:rsid w:val="00695A05"/>
    <w:rsid w:val="00696069"/>
    <w:rsid w:val="0069637E"/>
    <w:rsid w:val="0069673B"/>
    <w:rsid w:val="00696863"/>
    <w:rsid w:val="0069699F"/>
    <w:rsid w:val="00696B27"/>
    <w:rsid w:val="00697016"/>
    <w:rsid w:val="00697079"/>
    <w:rsid w:val="0069707A"/>
    <w:rsid w:val="0069739E"/>
    <w:rsid w:val="006A08FC"/>
    <w:rsid w:val="006A0B8D"/>
    <w:rsid w:val="006A14DD"/>
    <w:rsid w:val="006A1D25"/>
    <w:rsid w:val="006A1EB2"/>
    <w:rsid w:val="006A2628"/>
    <w:rsid w:val="006A2AA9"/>
    <w:rsid w:val="006A2AB1"/>
    <w:rsid w:val="006A2BF1"/>
    <w:rsid w:val="006A2F84"/>
    <w:rsid w:val="006A38FE"/>
    <w:rsid w:val="006A3A75"/>
    <w:rsid w:val="006A3C2E"/>
    <w:rsid w:val="006A3D45"/>
    <w:rsid w:val="006A3ECB"/>
    <w:rsid w:val="006A439A"/>
    <w:rsid w:val="006A45B5"/>
    <w:rsid w:val="006A4AF7"/>
    <w:rsid w:val="006A5405"/>
    <w:rsid w:val="006A55FE"/>
    <w:rsid w:val="006A56B1"/>
    <w:rsid w:val="006A5E5A"/>
    <w:rsid w:val="006A64E3"/>
    <w:rsid w:val="006A6CF4"/>
    <w:rsid w:val="006A6F09"/>
    <w:rsid w:val="006A7372"/>
    <w:rsid w:val="006A743F"/>
    <w:rsid w:val="006A7A2E"/>
    <w:rsid w:val="006A7A56"/>
    <w:rsid w:val="006A7D61"/>
    <w:rsid w:val="006B02FD"/>
    <w:rsid w:val="006B0853"/>
    <w:rsid w:val="006B0F81"/>
    <w:rsid w:val="006B10B5"/>
    <w:rsid w:val="006B110E"/>
    <w:rsid w:val="006B12D7"/>
    <w:rsid w:val="006B14F8"/>
    <w:rsid w:val="006B1B51"/>
    <w:rsid w:val="006B1D6C"/>
    <w:rsid w:val="006B22B6"/>
    <w:rsid w:val="006B22CA"/>
    <w:rsid w:val="006B2343"/>
    <w:rsid w:val="006B27C2"/>
    <w:rsid w:val="006B2AC6"/>
    <w:rsid w:val="006B2CA9"/>
    <w:rsid w:val="006B3AA4"/>
    <w:rsid w:val="006B3B39"/>
    <w:rsid w:val="006B3CB7"/>
    <w:rsid w:val="006B3F02"/>
    <w:rsid w:val="006B40C0"/>
    <w:rsid w:val="006B41A4"/>
    <w:rsid w:val="006B43A3"/>
    <w:rsid w:val="006B4870"/>
    <w:rsid w:val="006B48AB"/>
    <w:rsid w:val="006B4939"/>
    <w:rsid w:val="006B512C"/>
    <w:rsid w:val="006B552D"/>
    <w:rsid w:val="006B5D2D"/>
    <w:rsid w:val="006B60B8"/>
    <w:rsid w:val="006B615D"/>
    <w:rsid w:val="006B7553"/>
    <w:rsid w:val="006B7847"/>
    <w:rsid w:val="006C04E0"/>
    <w:rsid w:val="006C0C2B"/>
    <w:rsid w:val="006C0EAA"/>
    <w:rsid w:val="006C151F"/>
    <w:rsid w:val="006C16EC"/>
    <w:rsid w:val="006C19AC"/>
    <w:rsid w:val="006C24F5"/>
    <w:rsid w:val="006C2891"/>
    <w:rsid w:val="006C29CB"/>
    <w:rsid w:val="006C2C1B"/>
    <w:rsid w:val="006C3863"/>
    <w:rsid w:val="006C3FC6"/>
    <w:rsid w:val="006C41D4"/>
    <w:rsid w:val="006C424E"/>
    <w:rsid w:val="006C45D5"/>
    <w:rsid w:val="006C52B0"/>
    <w:rsid w:val="006C55E5"/>
    <w:rsid w:val="006C5691"/>
    <w:rsid w:val="006C5FD3"/>
    <w:rsid w:val="006C6D15"/>
    <w:rsid w:val="006C701B"/>
    <w:rsid w:val="006C7363"/>
    <w:rsid w:val="006C7BB5"/>
    <w:rsid w:val="006C7E94"/>
    <w:rsid w:val="006D1180"/>
    <w:rsid w:val="006D175F"/>
    <w:rsid w:val="006D189F"/>
    <w:rsid w:val="006D2486"/>
    <w:rsid w:val="006D2EB5"/>
    <w:rsid w:val="006D4470"/>
    <w:rsid w:val="006D470B"/>
    <w:rsid w:val="006D4978"/>
    <w:rsid w:val="006D4B9D"/>
    <w:rsid w:val="006D4DF5"/>
    <w:rsid w:val="006D4F9E"/>
    <w:rsid w:val="006D50D5"/>
    <w:rsid w:val="006D5823"/>
    <w:rsid w:val="006D59E0"/>
    <w:rsid w:val="006D5F86"/>
    <w:rsid w:val="006D6353"/>
    <w:rsid w:val="006D6507"/>
    <w:rsid w:val="006D65CD"/>
    <w:rsid w:val="006D661F"/>
    <w:rsid w:val="006D6705"/>
    <w:rsid w:val="006D6725"/>
    <w:rsid w:val="006D6731"/>
    <w:rsid w:val="006D6982"/>
    <w:rsid w:val="006D70A9"/>
    <w:rsid w:val="006D7651"/>
    <w:rsid w:val="006D7B22"/>
    <w:rsid w:val="006D7C8A"/>
    <w:rsid w:val="006D7D39"/>
    <w:rsid w:val="006E00B7"/>
    <w:rsid w:val="006E02F2"/>
    <w:rsid w:val="006E063C"/>
    <w:rsid w:val="006E0A78"/>
    <w:rsid w:val="006E0C3C"/>
    <w:rsid w:val="006E1196"/>
    <w:rsid w:val="006E135A"/>
    <w:rsid w:val="006E1542"/>
    <w:rsid w:val="006E16BD"/>
    <w:rsid w:val="006E1A8D"/>
    <w:rsid w:val="006E1CF2"/>
    <w:rsid w:val="006E2158"/>
    <w:rsid w:val="006E2888"/>
    <w:rsid w:val="006E2AF2"/>
    <w:rsid w:val="006E2CB0"/>
    <w:rsid w:val="006E3AC8"/>
    <w:rsid w:val="006E4074"/>
    <w:rsid w:val="006E42B3"/>
    <w:rsid w:val="006E4665"/>
    <w:rsid w:val="006E473E"/>
    <w:rsid w:val="006E4758"/>
    <w:rsid w:val="006E4A21"/>
    <w:rsid w:val="006E4EE2"/>
    <w:rsid w:val="006E509B"/>
    <w:rsid w:val="006E527E"/>
    <w:rsid w:val="006E55FE"/>
    <w:rsid w:val="006E5867"/>
    <w:rsid w:val="006E5A01"/>
    <w:rsid w:val="006E5A9B"/>
    <w:rsid w:val="006E5C0F"/>
    <w:rsid w:val="006E5CEC"/>
    <w:rsid w:val="006E5D8D"/>
    <w:rsid w:val="006E624F"/>
    <w:rsid w:val="006E6721"/>
    <w:rsid w:val="006E67A6"/>
    <w:rsid w:val="006E6D6E"/>
    <w:rsid w:val="006E6F06"/>
    <w:rsid w:val="006E7317"/>
    <w:rsid w:val="006E7555"/>
    <w:rsid w:val="006E77D1"/>
    <w:rsid w:val="006E7EAD"/>
    <w:rsid w:val="006E7FC9"/>
    <w:rsid w:val="006F0184"/>
    <w:rsid w:val="006F01CD"/>
    <w:rsid w:val="006F03AF"/>
    <w:rsid w:val="006F04E0"/>
    <w:rsid w:val="006F0941"/>
    <w:rsid w:val="006F09E5"/>
    <w:rsid w:val="006F0BAE"/>
    <w:rsid w:val="006F0C62"/>
    <w:rsid w:val="006F0F86"/>
    <w:rsid w:val="006F10B4"/>
    <w:rsid w:val="006F195B"/>
    <w:rsid w:val="006F1A4E"/>
    <w:rsid w:val="006F2662"/>
    <w:rsid w:val="006F2893"/>
    <w:rsid w:val="006F3015"/>
    <w:rsid w:val="006F3D54"/>
    <w:rsid w:val="006F3D73"/>
    <w:rsid w:val="006F413F"/>
    <w:rsid w:val="006F49D2"/>
    <w:rsid w:val="006F5062"/>
    <w:rsid w:val="006F537B"/>
    <w:rsid w:val="006F544D"/>
    <w:rsid w:val="006F57CF"/>
    <w:rsid w:val="006F59B5"/>
    <w:rsid w:val="006F5BBC"/>
    <w:rsid w:val="006F612B"/>
    <w:rsid w:val="006F62C3"/>
    <w:rsid w:val="006F6517"/>
    <w:rsid w:val="006F6537"/>
    <w:rsid w:val="006F6DA2"/>
    <w:rsid w:val="006F6F1D"/>
    <w:rsid w:val="006F7377"/>
    <w:rsid w:val="006F7529"/>
    <w:rsid w:val="006F759E"/>
    <w:rsid w:val="006F762E"/>
    <w:rsid w:val="006F76AB"/>
    <w:rsid w:val="006F771C"/>
    <w:rsid w:val="006F7A6A"/>
    <w:rsid w:val="006F7B3B"/>
    <w:rsid w:val="006F7D11"/>
    <w:rsid w:val="006F7D9F"/>
    <w:rsid w:val="0070000E"/>
    <w:rsid w:val="00700072"/>
    <w:rsid w:val="007000FC"/>
    <w:rsid w:val="0070054F"/>
    <w:rsid w:val="00700807"/>
    <w:rsid w:val="00700E56"/>
    <w:rsid w:val="007016F3"/>
    <w:rsid w:val="007017AC"/>
    <w:rsid w:val="00701800"/>
    <w:rsid w:val="00701C40"/>
    <w:rsid w:val="007023F6"/>
    <w:rsid w:val="00702CF2"/>
    <w:rsid w:val="00702E81"/>
    <w:rsid w:val="0070301A"/>
    <w:rsid w:val="007035AF"/>
    <w:rsid w:val="007037EE"/>
    <w:rsid w:val="00703855"/>
    <w:rsid w:val="00703B60"/>
    <w:rsid w:val="00703C6D"/>
    <w:rsid w:val="00703FD2"/>
    <w:rsid w:val="00704B23"/>
    <w:rsid w:val="007054C9"/>
    <w:rsid w:val="00705664"/>
    <w:rsid w:val="00705B32"/>
    <w:rsid w:val="00705FDE"/>
    <w:rsid w:val="0070675E"/>
    <w:rsid w:val="007067A1"/>
    <w:rsid w:val="0070712E"/>
    <w:rsid w:val="00707655"/>
    <w:rsid w:val="0070770A"/>
    <w:rsid w:val="0070775B"/>
    <w:rsid w:val="00707890"/>
    <w:rsid w:val="00707CB9"/>
    <w:rsid w:val="0071001C"/>
    <w:rsid w:val="007117CF"/>
    <w:rsid w:val="00711B96"/>
    <w:rsid w:val="00711C70"/>
    <w:rsid w:val="00711E15"/>
    <w:rsid w:val="00711E44"/>
    <w:rsid w:val="0071286A"/>
    <w:rsid w:val="007129D6"/>
    <w:rsid w:val="007129E6"/>
    <w:rsid w:val="00712B59"/>
    <w:rsid w:val="00713A0E"/>
    <w:rsid w:val="00713BDA"/>
    <w:rsid w:val="00713C87"/>
    <w:rsid w:val="00713DAA"/>
    <w:rsid w:val="007147D7"/>
    <w:rsid w:val="007149FA"/>
    <w:rsid w:val="00714B57"/>
    <w:rsid w:val="00714B7B"/>
    <w:rsid w:val="00714E31"/>
    <w:rsid w:val="00714E8C"/>
    <w:rsid w:val="00715367"/>
    <w:rsid w:val="00715E29"/>
    <w:rsid w:val="00716A2F"/>
    <w:rsid w:val="00716A70"/>
    <w:rsid w:val="00716C31"/>
    <w:rsid w:val="00716DAB"/>
    <w:rsid w:val="00716F1A"/>
    <w:rsid w:val="007170C7"/>
    <w:rsid w:val="007175DF"/>
    <w:rsid w:val="007179EE"/>
    <w:rsid w:val="00717CC0"/>
    <w:rsid w:val="00717D8E"/>
    <w:rsid w:val="00717E79"/>
    <w:rsid w:val="00717F1D"/>
    <w:rsid w:val="00720178"/>
    <w:rsid w:val="007202A0"/>
    <w:rsid w:val="007208D7"/>
    <w:rsid w:val="007209AC"/>
    <w:rsid w:val="00721632"/>
    <w:rsid w:val="0072174B"/>
    <w:rsid w:val="00721B99"/>
    <w:rsid w:val="007227F5"/>
    <w:rsid w:val="00722C98"/>
    <w:rsid w:val="00722E35"/>
    <w:rsid w:val="00722E94"/>
    <w:rsid w:val="00722F9B"/>
    <w:rsid w:val="0072309F"/>
    <w:rsid w:val="007232B8"/>
    <w:rsid w:val="0072330E"/>
    <w:rsid w:val="00723C3A"/>
    <w:rsid w:val="00723D19"/>
    <w:rsid w:val="00723D1C"/>
    <w:rsid w:val="00723DC7"/>
    <w:rsid w:val="007240B8"/>
    <w:rsid w:val="00724191"/>
    <w:rsid w:val="007242AF"/>
    <w:rsid w:val="007247DE"/>
    <w:rsid w:val="00724A43"/>
    <w:rsid w:val="00725201"/>
    <w:rsid w:val="007257EE"/>
    <w:rsid w:val="00726811"/>
    <w:rsid w:val="00726BAE"/>
    <w:rsid w:val="00726C95"/>
    <w:rsid w:val="00726DA9"/>
    <w:rsid w:val="00727841"/>
    <w:rsid w:val="0072793E"/>
    <w:rsid w:val="00727C1E"/>
    <w:rsid w:val="00727C2E"/>
    <w:rsid w:val="00727DCE"/>
    <w:rsid w:val="007300B4"/>
    <w:rsid w:val="00730384"/>
    <w:rsid w:val="00730833"/>
    <w:rsid w:val="0073085C"/>
    <w:rsid w:val="0073162C"/>
    <w:rsid w:val="00731994"/>
    <w:rsid w:val="00731C73"/>
    <w:rsid w:val="0073244C"/>
    <w:rsid w:val="0073275D"/>
    <w:rsid w:val="00733107"/>
    <w:rsid w:val="0073329A"/>
    <w:rsid w:val="00733724"/>
    <w:rsid w:val="00733902"/>
    <w:rsid w:val="00733AEC"/>
    <w:rsid w:val="00733BE6"/>
    <w:rsid w:val="00733D0A"/>
    <w:rsid w:val="00733DB2"/>
    <w:rsid w:val="00733E9B"/>
    <w:rsid w:val="00733EA8"/>
    <w:rsid w:val="00733EBA"/>
    <w:rsid w:val="007340DA"/>
    <w:rsid w:val="007341A6"/>
    <w:rsid w:val="00734EE5"/>
    <w:rsid w:val="00735459"/>
    <w:rsid w:val="0073588D"/>
    <w:rsid w:val="00735908"/>
    <w:rsid w:val="00735DF3"/>
    <w:rsid w:val="007361F3"/>
    <w:rsid w:val="007363AA"/>
    <w:rsid w:val="007368CD"/>
    <w:rsid w:val="00736939"/>
    <w:rsid w:val="0073722F"/>
    <w:rsid w:val="00737569"/>
    <w:rsid w:val="0073EF0B"/>
    <w:rsid w:val="0074007F"/>
    <w:rsid w:val="0074048F"/>
    <w:rsid w:val="00740677"/>
    <w:rsid w:val="00740A34"/>
    <w:rsid w:val="0074116B"/>
    <w:rsid w:val="0074188C"/>
    <w:rsid w:val="00741BAA"/>
    <w:rsid w:val="00741D11"/>
    <w:rsid w:val="007421E2"/>
    <w:rsid w:val="0074223E"/>
    <w:rsid w:val="0074260E"/>
    <w:rsid w:val="0074278D"/>
    <w:rsid w:val="00742817"/>
    <w:rsid w:val="007428D4"/>
    <w:rsid w:val="00743171"/>
    <w:rsid w:val="00743E3E"/>
    <w:rsid w:val="00743FA0"/>
    <w:rsid w:val="00744DAD"/>
    <w:rsid w:val="00744F9E"/>
    <w:rsid w:val="00745232"/>
    <w:rsid w:val="0074581A"/>
    <w:rsid w:val="00745B39"/>
    <w:rsid w:val="00746129"/>
    <w:rsid w:val="00746633"/>
    <w:rsid w:val="00746EF1"/>
    <w:rsid w:val="00747FD4"/>
    <w:rsid w:val="0075023B"/>
    <w:rsid w:val="007509C9"/>
    <w:rsid w:val="00750A1E"/>
    <w:rsid w:val="00750FBE"/>
    <w:rsid w:val="007512C4"/>
    <w:rsid w:val="007517DC"/>
    <w:rsid w:val="00751A30"/>
    <w:rsid w:val="00751B05"/>
    <w:rsid w:val="00751E4E"/>
    <w:rsid w:val="00751FA6"/>
    <w:rsid w:val="00752BC0"/>
    <w:rsid w:val="00752C8E"/>
    <w:rsid w:val="00752D45"/>
    <w:rsid w:val="00752EC0"/>
    <w:rsid w:val="00752F2B"/>
    <w:rsid w:val="00753309"/>
    <w:rsid w:val="007535BF"/>
    <w:rsid w:val="00753720"/>
    <w:rsid w:val="00753DAF"/>
    <w:rsid w:val="0075481D"/>
    <w:rsid w:val="0075485C"/>
    <w:rsid w:val="00754BD6"/>
    <w:rsid w:val="00754ECB"/>
    <w:rsid w:val="007551F7"/>
    <w:rsid w:val="0075565D"/>
    <w:rsid w:val="00755BC7"/>
    <w:rsid w:val="0075609F"/>
    <w:rsid w:val="00756A47"/>
    <w:rsid w:val="00756B75"/>
    <w:rsid w:val="00756D78"/>
    <w:rsid w:val="00757209"/>
    <w:rsid w:val="00757616"/>
    <w:rsid w:val="0076007D"/>
    <w:rsid w:val="00760139"/>
    <w:rsid w:val="00760527"/>
    <w:rsid w:val="00760A1F"/>
    <w:rsid w:val="00760A53"/>
    <w:rsid w:val="00760A70"/>
    <w:rsid w:val="00760AF9"/>
    <w:rsid w:val="00760B6A"/>
    <w:rsid w:val="00761187"/>
    <w:rsid w:val="00761541"/>
    <w:rsid w:val="0076167D"/>
    <w:rsid w:val="00761BB4"/>
    <w:rsid w:val="00761E35"/>
    <w:rsid w:val="007620BF"/>
    <w:rsid w:val="00762395"/>
    <w:rsid w:val="00762BF4"/>
    <w:rsid w:val="00763344"/>
    <w:rsid w:val="00763892"/>
    <w:rsid w:val="00763AD5"/>
    <w:rsid w:val="00763B6F"/>
    <w:rsid w:val="00763B75"/>
    <w:rsid w:val="00763EF4"/>
    <w:rsid w:val="00764055"/>
    <w:rsid w:val="007643D8"/>
    <w:rsid w:val="007646F2"/>
    <w:rsid w:val="00764A2A"/>
    <w:rsid w:val="0076583F"/>
    <w:rsid w:val="00765980"/>
    <w:rsid w:val="00765B12"/>
    <w:rsid w:val="00765C4C"/>
    <w:rsid w:val="00766DDE"/>
    <w:rsid w:val="007671FB"/>
    <w:rsid w:val="0076750B"/>
    <w:rsid w:val="00767725"/>
    <w:rsid w:val="00767822"/>
    <w:rsid w:val="00767E23"/>
    <w:rsid w:val="00767F00"/>
    <w:rsid w:val="00767FDC"/>
    <w:rsid w:val="0077004E"/>
    <w:rsid w:val="007704D1"/>
    <w:rsid w:val="00770580"/>
    <w:rsid w:val="007707C8"/>
    <w:rsid w:val="00770A51"/>
    <w:rsid w:val="00771071"/>
    <w:rsid w:val="007710FA"/>
    <w:rsid w:val="00771600"/>
    <w:rsid w:val="00772382"/>
    <w:rsid w:val="007726F5"/>
    <w:rsid w:val="00772927"/>
    <w:rsid w:val="00772FCB"/>
    <w:rsid w:val="00773477"/>
    <w:rsid w:val="00773F3C"/>
    <w:rsid w:val="0077426F"/>
    <w:rsid w:val="00774A26"/>
    <w:rsid w:val="00774AE2"/>
    <w:rsid w:val="00774C12"/>
    <w:rsid w:val="00774D65"/>
    <w:rsid w:val="00774E29"/>
    <w:rsid w:val="0077569F"/>
    <w:rsid w:val="007759CF"/>
    <w:rsid w:val="00775B19"/>
    <w:rsid w:val="007765A7"/>
    <w:rsid w:val="00776A0E"/>
    <w:rsid w:val="00776B09"/>
    <w:rsid w:val="00776CE8"/>
    <w:rsid w:val="00777C0A"/>
    <w:rsid w:val="007800DC"/>
    <w:rsid w:val="00780ECA"/>
    <w:rsid w:val="0078105D"/>
    <w:rsid w:val="0078127F"/>
    <w:rsid w:val="007817F7"/>
    <w:rsid w:val="007818A4"/>
    <w:rsid w:val="00781B06"/>
    <w:rsid w:val="00781B94"/>
    <w:rsid w:val="00782422"/>
    <w:rsid w:val="00782819"/>
    <w:rsid w:val="00782CCC"/>
    <w:rsid w:val="00783231"/>
    <w:rsid w:val="00783964"/>
    <w:rsid w:val="00783C3E"/>
    <w:rsid w:val="00783CC1"/>
    <w:rsid w:val="007842D9"/>
    <w:rsid w:val="00784BE0"/>
    <w:rsid w:val="00784E9C"/>
    <w:rsid w:val="00784EE1"/>
    <w:rsid w:val="00785127"/>
    <w:rsid w:val="00785678"/>
    <w:rsid w:val="00785A73"/>
    <w:rsid w:val="00785AFB"/>
    <w:rsid w:val="00785E3B"/>
    <w:rsid w:val="00785E8F"/>
    <w:rsid w:val="00785F72"/>
    <w:rsid w:val="007860D1"/>
    <w:rsid w:val="007865DE"/>
    <w:rsid w:val="00786687"/>
    <w:rsid w:val="0078691C"/>
    <w:rsid w:val="00787424"/>
    <w:rsid w:val="007875AB"/>
    <w:rsid w:val="007875D1"/>
    <w:rsid w:val="00787A7E"/>
    <w:rsid w:val="00787FE3"/>
    <w:rsid w:val="0078B4EE"/>
    <w:rsid w:val="007908AE"/>
    <w:rsid w:val="00790F18"/>
    <w:rsid w:val="007912F2"/>
    <w:rsid w:val="0079158E"/>
    <w:rsid w:val="0079204E"/>
    <w:rsid w:val="007921F2"/>
    <w:rsid w:val="007923A7"/>
    <w:rsid w:val="007928A8"/>
    <w:rsid w:val="00792C60"/>
    <w:rsid w:val="00793672"/>
    <w:rsid w:val="007937D7"/>
    <w:rsid w:val="00793B9C"/>
    <w:rsid w:val="00793BF3"/>
    <w:rsid w:val="00793FDE"/>
    <w:rsid w:val="00794343"/>
    <w:rsid w:val="007946EE"/>
    <w:rsid w:val="00794A38"/>
    <w:rsid w:val="00795090"/>
    <w:rsid w:val="007950A5"/>
    <w:rsid w:val="0079521D"/>
    <w:rsid w:val="0079556E"/>
    <w:rsid w:val="007958F4"/>
    <w:rsid w:val="007959C8"/>
    <w:rsid w:val="00795B4A"/>
    <w:rsid w:val="0079623E"/>
    <w:rsid w:val="00796505"/>
    <w:rsid w:val="00796B1F"/>
    <w:rsid w:val="007972C5"/>
    <w:rsid w:val="00797685"/>
    <w:rsid w:val="00797C8D"/>
    <w:rsid w:val="00797FD6"/>
    <w:rsid w:val="007A03CF"/>
    <w:rsid w:val="007A097B"/>
    <w:rsid w:val="007A0A5B"/>
    <w:rsid w:val="007A0CE4"/>
    <w:rsid w:val="007A1652"/>
    <w:rsid w:val="007A19FF"/>
    <w:rsid w:val="007A2131"/>
    <w:rsid w:val="007A2888"/>
    <w:rsid w:val="007A28C7"/>
    <w:rsid w:val="007A3302"/>
    <w:rsid w:val="007A359F"/>
    <w:rsid w:val="007A36D4"/>
    <w:rsid w:val="007A3B71"/>
    <w:rsid w:val="007A3D6B"/>
    <w:rsid w:val="007A3D7D"/>
    <w:rsid w:val="007A3E29"/>
    <w:rsid w:val="007A3E7A"/>
    <w:rsid w:val="007A3F1A"/>
    <w:rsid w:val="007A48A4"/>
    <w:rsid w:val="007A4AA0"/>
    <w:rsid w:val="007A5647"/>
    <w:rsid w:val="007A59FD"/>
    <w:rsid w:val="007A5C7D"/>
    <w:rsid w:val="007A5CBD"/>
    <w:rsid w:val="007A5F85"/>
    <w:rsid w:val="007A610E"/>
    <w:rsid w:val="007A634B"/>
    <w:rsid w:val="007A6411"/>
    <w:rsid w:val="007A6C66"/>
    <w:rsid w:val="007A6C6A"/>
    <w:rsid w:val="007A6EE9"/>
    <w:rsid w:val="007A6F04"/>
    <w:rsid w:val="007A6FFD"/>
    <w:rsid w:val="007A74F1"/>
    <w:rsid w:val="007A7920"/>
    <w:rsid w:val="007A792A"/>
    <w:rsid w:val="007A79E8"/>
    <w:rsid w:val="007B046E"/>
    <w:rsid w:val="007B0729"/>
    <w:rsid w:val="007B0F70"/>
    <w:rsid w:val="007B12F9"/>
    <w:rsid w:val="007B135B"/>
    <w:rsid w:val="007B1E06"/>
    <w:rsid w:val="007B2022"/>
    <w:rsid w:val="007B22E9"/>
    <w:rsid w:val="007B2983"/>
    <w:rsid w:val="007B29F7"/>
    <w:rsid w:val="007B2CB1"/>
    <w:rsid w:val="007B3127"/>
    <w:rsid w:val="007B3390"/>
    <w:rsid w:val="007B3A4F"/>
    <w:rsid w:val="007B3B9B"/>
    <w:rsid w:val="007B3F45"/>
    <w:rsid w:val="007B3F4C"/>
    <w:rsid w:val="007B42F7"/>
    <w:rsid w:val="007B4606"/>
    <w:rsid w:val="007B4657"/>
    <w:rsid w:val="007B5374"/>
    <w:rsid w:val="007B53AA"/>
    <w:rsid w:val="007B575D"/>
    <w:rsid w:val="007B578A"/>
    <w:rsid w:val="007B5D30"/>
    <w:rsid w:val="007B5E34"/>
    <w:rsid w:val="007B602C"/>
    <w:rsid w:val="007B62A5"/>
    <w:rsid w:val="007B681A"/>
    <w:rsid w:val="007B6DE9"/>
    <w:rsid w:val="007B75E9"/>
    <w:rsid w:val="007B7859"/>
    <w:rsid w:val="007B7F66"/>
    <w:rsid w:val="007C03D4"/>
    <w:rsid w:val="007C072E"/>
    <w:rsid w:val="007C0927"/>
    <w:rsid w:val="007C0DDD"/>
    <w:rsid w:val="007C10E8"/>
    <w:rsid w:val="007C150B"/>
    <w:rsid w:val="007C1B0C"/>
    <w:rsid w:val="007C261D"/>
    <w:rsid w:val="007C2956"/>
    <w:rsid w:val="007C2978"/>
    <w:rsid w:val="007C2AA0"/>
    <w:rsid w:val="007C2AE5"/>
    <w:rsid w:val="007C32DD"/>
    <w:rsid w:val="007C33DD"/>
    <w:rsid w:val="007C37BC"/>
    <w:rsid w:val="007C3F45"/>
    <w:rsid w:val="007C44B5"/>
    <w:rsid w:val="007C4769"/>
    <w:rsid w:val="007C48C9"/>
    <w:rsid w:val="007C4A9D"/>
    <w:rsid w:val="007C4B8D"/>
    <w:rsid w:val="007C509E"/>
    <w:rsid w:val="007C50FF"/>
    <w:rsid w:val="007C5166"/>
    <w:rsid w:val="007C5291"/>
    <w:rsid w:val="007C549C"/>
    <w:rsid w:val="007C587A"/>
    <w:rsid w:val="007C5B1A"/>
    <w:rsid w:val="007C5CCE"/>
    <w:rsid w:val="007C5E90"/>
    <w:rsid w:val="007C67C9"/>
    <w:rsid w:val="007C6910"/>
    <w:rsid w:val="007C69A8"/>
    <w:rsid w:val="007C69D6"/>
    <w:rsid w:val="007C6C5B"/>
    <w:rsid w:val="007C6D90"/>
    <w:rsid w:val="007C786F"/>
    <w:rsid w:val="007C7B27"/>
    <w:rsid w:val="007C7E97"/>
    <w:rsid w:val="007D004B"/>
    <w:rsid w:val="007D019C"/>
    <w:rsid w:val="007D0915"/>
    <w:rsid w:val="007D0BAE"/>
    <w:rsid w:val="007D118F"/>
    <w:rsid w:val="007D177F"/>
    <w:rsid w:val="007D18B5"/>
    <w:rsid w:val="007D1972"/>
    <w:rsid w:val="007D20D7"/>
    <w:rsid w:val="007D2C5B"/>
    <w:rsid w:val="007D2FEE"/>
    <w:rsid w:val="007D3712"/>
    <w:rsid w:val="007D3FCD"/>
    <w:rsid w:val="007D421B"/>
    <w:rsid w:val="007D448D"/>
    <w:rsid w:val="007D48D2"/>
    <w:rsid w:val="007D4B17"/>
    <w:rsid w:val="007D4C17"/>
    <w:rsid w:val="007D5042"/>
    <w:rsid w:val="007D5209"/>
    <w:rsid w:val="007D56D1"/>
    <w:rsid w:val="007D57F4"/>
    <w:rsid w:val="007D5EC1"/>
    <w:rsid w:val="007D5EED"/>
    <w:rsid w:val="007D64F0"/>
    <w:rsid w:val="007D671B"/>
    <w:rsid w:val="007D67C4"/>
    <w:rsid w:val="007D6CEA"/>
    <w:rsid w:val="007D72AD"/>
    <w:rsid w:val="007D7ABD"/>
    <w:rsid w:val="007D7B77"/>
    <w:rsid w:val="007D7BFD"/>
    <w:rsid w:val="007E0195"/>
    <w:rsid w:val="007E0B2E"/>
    <w:rsid w:val="007E107E"/>
    <w:rsid w:val="007E13E0"/>
    <w:rsid w:val="007E147C"/>
    <w:rsid w:val="007E19CA"/>
    <w:rsid w:val="007E1F86"/>
    <w:rsid w:val="007E1FB2"/>
    <w:rsid w:val="007E272E"/>
    <w:rsid w:val="007E29F5"/>
    <w:rsid w:val="007E2B77"/>
    <w:rsid w:val="007E2D4D"/>
    <w:rsid w:val="007E2E7D"/>
    <w:rsid w:val="007E3012"/>
    <w:rsid w:val="007E33DA"/>
    <w:rsid w:val="007E3894"/>
    <w:rsid w:val="007E39C1"/>
    <w:rsid w:val="007E3C18"/>
    <w:rsid w:val="007E3D71"/>
    <w:rsid w:val="007E4586"/>
    <w:rsid w:val="007E492F"/>
    <w:rsid w:val="007E4B37"/>
    <w:rsid w:val="007E4FC3"/>
    <w:rsid w:val="007E504B"/>
    <w:rsid w:val="007E5B48"/>
    <w:rsid w:val="007E5BFE"/>
    <w:rsid w:val="007E624D"/>
    <w:rsid w:val="007E6288"/>
    <w:rsid w:val="007E641B"/>
    <w:rsid w:val="007E6730"/>
    <w:rsid w:val="007E6A58"/>
    <w:rsid w:val="007E71A8"/>
    <w:rsid w:val="007E74FA"/>
    <w:rsid w:val="007E7541"/>
    <w:rsid w:val="007E7A07"/>
    <w:rsid w:val="007E7C04"/>
    <w:rsid w:val="007F06EF"/>
    <w:rsid w:val="007F097B"/>
    <w:rsid w:val="007F0D4E"/>
    <w:rsid w:val="007F0E66"/>
    <w:rsid w:val="007F1A0A"/>
    <w:rsid w:val="007F1AEF"/>
    <w:rsid w:val="007F1CB2"/>
    <w:rsid w:val="007F24B1"/>
    <w:rsid w:val="007F2899"/>
    <w:rsid w:val="007F2A44"/>
    <w:rsid w:val="007F2C56"/>
    <w:rsid w:val="007F2C5C"/>
    <w:rsid w:val="007F2DB0"/>
    <w:rsid w:val="007F305D"/>
    <w:rsid w:val="007F3742"/>
    <w:rsid w:val="007F3ABD"/>
    <w:rsid w:val="007F3C0A"/>
    <w:rsid w:val="007F3E3A"/>
    <w:rsid w:val="007F471A"/>
    <w:rsid w:val="007F497E"/>
    <w:rsid w:val="007F4AEF"/>
    <w:rsid w:val="007F4C87"/>
    <w:rsid w:val="007F548B"/>
    <w:rsid w:val="007F5D3C"/>
    <w:rsid w:val="007F63C5"/>
    <w:rsid w:val="007F6D37"/>
    <w:rsid w:val="007F7563"/>
    <w:rsid w:val="007F760F"/>
    <w:rsid w:val="007F77F0"/>
    <w:rsid w:val="007F7A7B"/>
    <w:rsid w:val="007F7FA2"/>
    <w:rsid w:val="007F7FE2"/>
    <w:rsid w:val="00800A8D"/>
    <w:rsid w:val="00800D29"/>
    <w:rsid w:val="008013DB"/>
    <w:rsid w:val="00801C74"/>
    <w:rsid w:val="008032D7"/>
    <w:rsid w:val="00803FD1"/>
    <w:rsid w:val="00804408"/>
    <w:rsid w:val="00804410"/>
    <w:rsid w:val="00804C33"/>
    <w:rsid w:val="00804F26"/>
    <w:rsid w:val="008052C6"/>
    <w:rsid w:val="008053EC"/>
    <w:rsid w:val="00805821"/>
    <w:rsid w:val="00805CCC"/>
    <w:rsid w:val="0080688E"/>
    <w:rsid w:val="00806A4B"/>
    <w:rsid w:val="0080717D"/>
    <w:rsid w:val="0080751A"/>
    <w:rsid w:val="0080767F"/>
    <w:rsid w:val="00807876"/>
    <w:rsid w:val="00807CBF"/>
    <w:rsid w:val="00810073"/>
    <w:rsid w:val="0081016C"/>
    <w:rsid w:val="008102F3"/>
    <w:rsid w:val="00810ECC"/>
    <w:rsid w:val="0081145F"/>
    <w:rsid w:val="00811738"/>
    <w:rsid w:val="0081198D"/>
    <w:rsid w:val="00811AB2"/>
    <w:rsid w:val="00812891"/>
    <w:rsid w:val="00812BCD"/>
    <w:rsid w:val="00812DDB"/>
    <w:rsid w:val="00813596"/>
    <w:rsid w:val="008139E7"/>
    <w:rsid w:val="00813BD9"/>
    <w:rsid w:val="00813CD9"/>
    <w:rsid w:val="00813DD2"/>
    <w:rsid w:val="00813F4E"/>
    <w:rsid w:val="00814314"/>
    <w:rsid w:val="008143BD"/>
    <w:rsid w:val="008152C7"/>
    <w:rsid w:val="008153CB"/>
    <w:rsid w:val="008155D1"/>
    <w:rsid w:val="008164CF"/>
    <w:rsid w:val="008168FF"/>
    <w:rsid w:val="00817294"/>
    <w:rsid w:val="00817550"/>
    <w:rsid w:val="008209BA"/>
    <w:rsid w:val="00821276"/>
    <w:rsid w:val="00821467"/>
    <w:rsid w:val="00821BFC"/>
    <w:rsid w:val="008222C6"/>
    <w:rsid w:val="00822594"/>
    <w:rsid w:val="00822898"/>
    <w:rsid w:val="00822985"/>
    <w:rsid w:val="0082301E"/>
    <w:rsid w:val="00823CB0"/>
    <w:rsid w:val="00823DE3"/>
    <w:rsid w:val="008249BB"/>
    <w:rsid w:val="0082551F"/>
    <w:rsid w:val="00825745"/>
    <w:rsid w:val="0082597B"/>
    <w:rsid w:val="00826137"/>
    <w:rsid w:val="008267F8"/>
    <w:rsid w:val="00826BD8"/>
    <w:rsid w:val="0082793A"/>
    <w:rsid w:val="00827E35"/>
    <w:rsid w:val="00830164"/>
    <w:rsid w:val="008302ED"/>
    <w:rsid w:val="00830570"/>
    <w:rsid w:val="008307D0"/>
    <w:rsid w:val="00830833"/>
    <w:rsid w:val="008308C6"/>
    <w:rsid w:val="00831161"/>
    <w:rsid w:val="008319B9"/>
    <w:rsid w:val="00831B69"/>
    <w:rsid w:val="00831D01"/>
    <w:rsid w:val="00831DA6"/>
    <w:rsid w:val="00832515"/>
    <w:rsid w:val="008328D3"/>
    <w:rsid w:val="00832C2C"/>
    <w:rsid w:val="0083345E"/>
    <w:rsid w:val="0083373C"/>
    <w:rsid w:val="00833942"/>
    <w:rsid w:val="00833B2D"/>
    <w:rsid w:val="00833D2C"/>
    <w:rsid w:val="0083402D"/>
    <w:rsid w:val="0083424B"/>
    <w:rsid w:val="00834B57"/>
    <w:rsid w:val="008358C2"/>
    <w:rsid w:val="008362DF"/>
    <w:rsid w:val="008362E4"/>
    <w:rsid w:val="00836343"/>
    <w:rsid w:val="00836437"/>
    <w:rsid w:val="00836713"/>
    <w:rsid w:val="00836A66"/>
    <w:rsid w:val="00836FD6"/>
    <w:rsid w:val="00837012"/>
    <w:rsid w:val="00837AC5"/>
    <w:rsid w:val="00837E66"/>
    <w:rsid w:val="008400B0"/>
    <w:rsid w:val="00840650"/>
    <w:rsid w:val="00840668"/>
    <w:rsid w:val="0084083F"/>
    <w:rsid w:val="008409C5"/>
    <w:rsid w:val="00840A57"/>
    <w:rsid w:val="008412F7"/>
    <w:rsid w:val="00841855"/>
    <w:rsid w:val="00842264"/>
    <w:rsid w:val="008425A2"/>
    <w:rsid w:val="008427FE"/>
    <w:rsid w:val="00842B97"/>
    <w:rsid w:val="00842DE4"/>
    <w:rsid w:val="008432DD"/>
    <w:rsid w:val="00843686"/>
    <w:rsid w:val="008439BC"/>
    <w:rsid w:val="0084467C"/>
    <w:rsid w:val="008449CA"/>
    <w:rsid w:val="00844A4F"/>
    <w:rsid w:val="00844BD7"/>
    <w:rsid w:val="00845072"/>
    <w:rsid w:val="00845759"/>
    <w:rsid w:val="00845993"/>
    <w:rsid w:val="00846810"/>
    <w:rsid w:val="00846B17"/>
    <w:rsid w:val="00846BB1"/>
    <w:rsid w:val="008475C6"/>
    <w:rsid w:val="00847B03"/>
    <w:rsid w:val="00847CB5"/>
    <w:rsid w:val="008505AB"/>
    <w:rsid w:val="00850ABA"/>
    <w:rsid w:val="00850C3D"/>
    <w:rsid w:val="00850CD7"/>
    <w:rsid w:val="008512E4"/>
    <w:rsid w:val="008514BC"/>
    <w:rsid w:val="00851B4A"/>
    <w:rsid w:val="00851EC1"/>
    <w:rsid w:val="0085204B"/>
    <w:rsid w:val="008525A1"/>
    <w:rsid w:val="00852B53"/>
    <w:rsid w:val="00852B98"/>
    <w:rsid w:val="00852B9B"/>
    <w:rsid w:val="00852C95"/>
    <w:rsid w:val="00853D25"/>
    <w:rsid w:val="00854C5A"/>
    <w:rsid w:val="00855110"/>
    <w:rsid w:val="008554D2"/>
    <w:rsid w:val="00855DC9"/>
    <w:rsid w:val="00855F99"/>
    <w:rsid w:val="0085604C"/>
    <w:rsid w:val="00856235"/>
    <w:rsid w:val="00856B2E"/>
    <w:rsid w:val="00856CD9"/>
    <w:rsid w:val="00856EA1"/>
    <w:rsid w:val="00857030"/>
    <w:rsid w:val="008573AF"/>
    <w:rsid w:val="00857C26"/>
    <w:rsid w:val="00857D31"/>
    <w:rsid w:val="0086000F"/>
    <w:rsid w:val="008601F1"/>
    <w:rsid w:val="0086020C"/>
    <w:rsid w:val="00860D3F"/>
    <w:rsid w:val="00860E69"/>
    <w:rsid w:val="00860ED5"/>
    <w:rsid w:val="0086110D"/>
    <w:rsid w:val="008617FA"/>
    <w:rsid w:val="00861885"/>
    <w:rsid w:val="00861E18"/>
    <w:rsid w:val="00862052"/>
    <w:rsid w:val="00862524"/>
    <w:rsid w:val="00862737"/>
    <w:rsid w:val="00862E8C"/>
    <w:rsid w:val="00862F6E"/>
    <w:rsid w:val="00862FB0"/>
    <w:rsid w:val="00863599"/>
    <w:rsid w:val="00863652"/>
    <w:rsid w:val="0086367A"/>
    <w:rsid w:val="008637EB"/>
    <w:rsid w:val="00863932"/>
    <w:rsid w:val="00863AD8"/>
    <w:rsid w:val="00864029"/>
    <w:rsid w:val="0086459A"/>
    <w:rsid w:val="008647A5"/>
    <w:rsid w:val="00864D91"/>
    <w:rsid w:val="008653BB"/>
    <w:rsid w:val="00865459"/>
    <w:rsid w:val="00865807"/>
    <w:rsid w:val="00865E3D"/>
    <w:rsid w:val="0086618A"/>
    <w:rsid w:val="008664E2"/>
    <w:rsid w:val="00866691"/>
    <w:rsid w:val="00866818"/>
    <w:rsid w:val="00866CA8"/>
    <w:rsid w:val="00866E4F"/>
    <w:rsid w:val="008672B9"/>
    <w:rsid w:val="008672DB"/>
    <w:rsid w:val="00867A32"/>
    <w:rsid w:val="00867CAD"/>
    <w:rsid w:val="00867D9D"/>
    <w:rsid w:val="00870FCA"/>
    <w:rsid w:val="008713A7"/>
    <w:rsid w:val="00871514"/>
    <w:rsid w:val="00871848"/>
    <w:rsid w:val="008721AB"/>
    <w:rsid w:val="00872659"/>
    <w:rsid w:val="00872743"/>
    <w:rsid w:val="00872849"/>
    <w:rsid w:val="00872C3D"/>
    <w:rsid w:val="00872F3C"/>
    <w:rsid w:val="00872FDE"/>
    <w:rsid w:val="00873037"/>
    <w:rsid w:val="008736DE"/>
    <w:rsid w:val="008737EE"/>
    <w:rsid w:val="0087444C"/>
    <w:rsid w:val="00874874"/>
    <w:rsid w:val="00874A8C"/>
    <w:rsid w:val="00874B1D"/>
    <w:rsid w:val="00874DD8"/>
    <w:rsid w:val="008750A3"/>
    <w:rsid w:val="00876249"/>
    <w:rsid w:val="00876285"/>
    <w:rsid w:val="00876654"/>
    <w:rsid w:val="00876A0B"/>
    <w:rsid w:val="00876E62"/>
    <w:rsid w:val="00877366"/>
    <w:rsid w:val="0087738D"/>
    <w:rsid w:val="00877A8E"/>
    <w:rsid w:val="00877BA8"/>
    <w:rsid w:val="008806AD"/>
    <w:rsid w:val="00880AF1"/>
    <w:rsid w:val="00880BDA"/>
    <w:rsid w:val="00880C7A"/>
    <w:rsid w:val="00880FF8"/>
    <w:rsid w:val="0088103D"/>
    <w:rsid w:val="008813E1"/>
    <w:rsid w:val="00881446"/>
    <w:rsid w:val="00881456"/>
    <w:rsid w:val="00881566"/>
    <w:rsid w:val="00881A38"/>
    <w:rsid w:val="00881CAF"/>
    <w:rsid w:val="008822FA"/>
    <w:rsid w:val="008824D4"/>
    <w:rsid w:val="00882F54"/>
    <w:rsid w:val="0088368D"/>
    <w:rsid w:val="00884429"/>
    <w:rsid w:val="0088477C"/>
    <w:rsid w:val="00884D65"/>
    <w:rsid w:val="00884D84"/>
    <w:rsid w:val="00885C1B"/>
    <w:rsid w:val="00885FFB"/>
    <w:rsid w:val="00886378"/>
    <w:rsid w:val="0088648C"/>
    <w:rsid w:val="00886579"/>
    <w:rsid w:val="00886815"/>
    <w:rsid w:val="0088681E"/>
    <w:rsid w:val="00886841"/>
    <w:rsid w:val="00886BDC"/>
    <w:rsid w:val="008872DF"/>
    <w:rsid w:val="0088780D"/>
    <w:rsid w:val="0088780F"/>
    <w:rsid w:val="00887FAA"/>
    <w:rsid w:val="0089007D"/>
    <w:rsid w:val="00890181"/>
    <w:rsid w:val="008904BB"/>
    <w:rsid w:val="008904E4"/>
    <w:rsid w:val="008906A0"/>
    <w:rsid w:val="0089098D"/>
    <w:rsid w:val="00890DCD"/>
    <w:rsid w:val="00891027"/>
    <w:rsid w:val="008912C4"/>
    <w:rsid w:val="00891637"/>
    <w:rsid w:val="00891863"/>
    <w:rsid w:val="00891A29"/>
    <w:rsid w:val="00891BAB"/>
    <w:rsid w:val="00892046"/>
    <w:rsid w:val="008923BD"/>
    <w:rsid w:val="00892416"/>
    <w:rsid w:val="008929E6"/>
    <w:rsid w:val="00892F81"/>
    <w:rsid w:val="00893350"/>
    <w:rsid w:val="0089340F"/>
    <w:rsid w:val="0089366B"/>
    <w:rsid w:val="00893BF7"/>
    <w:rsid w:val="00893C0D"/>
    <w:rsid w:val="00893DD9"/>
    <w:rsid w:val="008945BD"/>
    <w:rsid w:val="00894716"/>
    <w:rsid w:val="00895138"/>
    <w:rsid w:val="008953E5"/>
    <w:rsid w:val="00895C5E"/>
    <w:rsid w:val="00896210"/>
    <w:rsid w:val="0089639A"/>
    <w:rsid w:val="00896CB2"/>
    <w:rsid w:val="008973D4"/>
    <w:rsid w:val="00897777"/>
    <w:rsid w:val="008979A6"/>
    <w:rsid w:val="00897A1C"/>
    <w:rsid w:val="00897E5C"/>
    <w:rsid w:val="008A0373"/>
    <w:rsid w:val="008A03E3"/>
    <w:rsid w:val="008A0B3B"/>
    <w:rsid w:val="008A0C90"/>
    <w:rsid w:val="008A112A"/>
    <w:rsid w:val="008A120D"/>
    <w:rsid w:val="008A14DB"/>
    <w:rsid w:val="008A1C53"/>
    <w:rsid w:val="008A242E"/>
    <w:rsid w:val="008A25F1"/>
    <w:rsid w:val="008A27BE"/>
    <w:rsid w:val="008A373B"/>
    <w:rsid w:val="008A3FE1"/>
    <w:rsid w:val="008A44BB"/>
    <w:rsid w:val="008A463D"/>
    <w:rsid w:val="008A483E"/>
    <w:rsid w:val="008A49FC"/>
    <w:rsid w:val="008A4ADC"/>
    <w:rsid w:val="008A4DB2"/>
    <w:rsid w:val="008A514B"/>
    <w:rsid w:val="008A529E"/>
    <w:rsid w:val="008A52C5"/>
    <w:rsid w:val="008A59F8"/>
    <w:rsid w:val="008A6701"/>
    <w:rsid w:val="008A6D01"/>
    <w:rsid w:val="008A6DC3"/>
    <w:rsid w:val="008A7113"/>
    <w:rsid w:val="008A7619"/>
    <w:rsid w:val="008B00B8"/>
    <w:rsid w:val="008B0805"/>
    <w:rsid w:val="008B0F1A"/>
    <w:rsid w:val="008B0F9F"/>
    <w:rsid w:val="008B130F"/>
    <w:rsid w:val="008B134F"/>
    <w:rsid w:val="008B13A4"/>
    <w:rsid w:val="008B146B"/>
    <w:rsid w:val="008B14D6"/>
    <w:rsid w:val="008B1ADF"/>
    <w:rsid w:val="008B1B75"/>
    <w:rsid w:val="008B1E3F"/>
    <w:rsid w:val="008B2251"/>
    <w:rsid w:val="008B241A"/>
    <w:rsid w:val="008B2826"/>
    <w:rsid w:val="008B2838"/>
    <w:rsid w:val="008B2A9D"/>
    <w:rsid w:val="008B35F8"/>
    <w:rsid w:val="008B378E"/>
    <w:rsid w:val="008B37C3"/>
    <w:rsid w:val="008B4752"/>
    <w:rsid w:val="008B48A6"/>
    <w:rsid w:val="008B49A2"/>
    <w:rsid w:val="008B4B70"/>
    <w:rsid w:val="008B4D2A"/>
    <w:rsid w:val="008B5699"/>
    <w:rsid w:val="008B56B2"/>
    <w:rsid w:val="008B56C3"/>
    <w:rsid w:val="008B57F2"/>
    <w:rsid w:val="008B5DBA"/>
    <w:rsid w:val="008B6197"/>
    <w:rsid w:val="008B61F0"/>
    <w:rsid w:val="008B6266"/>
    <w:rsid w:val="008B62DF"/>
    <w:rsid w:val="008B634B"/>
    <w:rsid w:val="008B6790"/>
    <w:rsid w:val="008B6FC9"/>
    <w:rsid w:val="008B73A3"/>
    <w:rsid w:val="008B7433"/>
    <w:rsid w:val="008B7596"/>
    <w:rsid w:val="008B7856"/>
    <w:rsid w:val="008B795E"/>
    <w:rsid w:val="008B7E12"/>
    <w:rsid w:val="008C00AB"/>
    <w:rsid w:val="008C0149"/>
    <w:rsid w:val="008C083E"/>
    <w:rsid w:val="008C1944"/>
    <w:rsid w:val="008C19EB"/>
    <w:rsid w:val="008C1BD9"/>
    <w:rsid w:val="008C20EF"/>
    <w:rsid w:val="008C2520"/>
    <w:rsid w:val="008C27EF"/>
    <w:rsid w:val="008C28BA"/>
    <w:rsid w:val="008C2E16"/>
    <w:rsid w:val="008C3325"/>
    <w:rsid w:val="008C3623"/>
    <w:rsid w:val="008C37EE"/>
    <w:rsid w:val="008C3A20"/>
    <w:rsid w:val="008C3E38"/>
    <w:rsid w:val="008C424F"/>
    <w:rsid w:val="008C4BEC"/>
    <w:rsid w:val="008C52ED"/>
    <w:rsid w:val="008C5368"/>
    <w:rsid w:val="008C5627"/>
    <w:rsid w:val="008C59AD"/>
    <w:rsid w:val="008C5B17"/>
    <w:rsid w:val="008C6100"/>
    <w:rsid w:val="008C7002"/>
    <w:rsid w:val="008C7185"/>
    <w:rsid w:val="008C71C1"/>
    <w:rsid w:val="008C7728"/>
    <w:rsid w:val="008C798E"/>
    <w:rsid w:val="008C79E9"/>
    <w:rsid w:val="008C7B30"/>
    <w:rsid w:val="008D01CD"/>
    <w:rsid w:val="008D05AB"/>
    <w:rsid w:val="008D0612"/>
    <w:rsid w:val="008D070E"/>
    <w:rsid w:val="008D0F5B"/>
    <w:rsid w:val="008D0FC5"/>
    <w:rsid w:val="008D14BB"/>
    <w:rsid w:val="008D1891"/>
    <w:rsid w:val="008D1BA4"/>
    <w:rsid w:val="008D27DC"/>
    <w:rsid w:val="008D27E0"/>
    <w:rsid w:val="008D286F"/>
    <w:rsid w:val="008D2EE1"/>
    <w:rsid w:val="008D2F10"/>
    <w:rsid w:val="008D2F81"/>
    <w:rsid w:val="008D3963"/>
    <w:rsid w:val="008D39D4"/>
    <w:rsid w:val="008D3BC9"/>
    <w:rsid w:val="008D3F97"/>
    <w:rsid w:val="008D47EE"/>
    <w:rsid w:val="008D49CC"/>
    <w:rsid w:val="008D4A93"/>
    <w:rsid w:val="008D52E7"/>
    <w:rsid w:val="008D58D9"/>
    <w:rsid w:val="008D5D8B"/>
    <w:rsid w:val="008D5E1E"/>
    <w:rsid w:val="008D5EE6"/>
    <w:rsid w:val="008D643D"/>
    <w:rsid w:val="008D6698"/>
    <w:rsid w:val="008D69CC"/>
    <w:rsid w:val="008D72BD"/>
    <w:rsid w:val="008D746A"/>
    <w:rsid w:val="008D7A3F"/>
    <w:rsid w:val="008E022C"/>
    <w:rsid w:val="008E029A"/>
    <w:rsid w:val="008E06A0"/>
    <w:rsid w:val="008E06AA"/>
    <w:rsid w:val="008E07C1"/>
    <w:rsid w:val="008E0CCB"/>
    <w:rsid w:val="008E1133"/>
    <w:rsid w:val="008E1642"/>
    <w:rsid w:val="008E1ACA"/>
    <w:rsid w:val="008E214D"/>
    <w:rsid w:val="008E22D5"/>
    <w:rsid w:val="008E257A"/>
    <w:rsid w:val="008E2722"/>
    <w:rsid w:val="008E2AC8"/>
    <w:rsid w:val="008E2C1A"/>
    <w:rsid w:val="008E2DDE"/>
    <w:rsid w:val="008E312E"/>
    <w:rsid w:val="008E3B5B"/>
    <w:rsid w:val="008E3BF2"/>
    <w:rsid w:val="008E3CD6"/>
    <w:rsid w:val="008E44E8"/>
    <w:rsid w:val="008E4521"/>
    <w:rsid w:val="008E468E"/>
    <w:rsid w:val="008E46D4"/>
    <w:rsid w:val="008E4727"/>
    <w:rsid w:val="008E4A80"/>
    <w:rsid w:val="008E4CDD"/>
    <w:rsid w:val="008E4EE0"/>
    <w:rsid w:val="008E4F05"/>
    <w:rsid w:val="008E50CB"/>
    <w:rsid w:val="008E5573"/>
    <w:rsid w:val="008E5DA9"/>
    <w:rsid w:val="008E5DD1"/>
    <w:rsid w:val="008E5FCA"/>
    <w:rsid w:val="008E66A2"/>
    <w:rsid w:val="008E71E4"/>
    <w:rsid w:val="008E728E"/>
    <w:rsid w:val="008E78CA"/>
    <w:rsid w:val="008E7D28"/>
    <w:rsid w:val="008F0205"/>
    <w:rsid w:val="008F02B6"/>
    <w:rsid w:val="008F0374"/>
    <w:rsid w:val="008F0507"/>
    <w:rsid w:val="008F0622"/>
    <w:rsid w:val="008F066A"/>
    <w:rsid w:val="008F0BCA"/>
    <w:rsid w:val="008F0C40"/>
    <w:rsid w:val="008F0CCA"/>
    <w:rsid w:val="008F0E9D"/>
    <w:rsid w:val="008F1942"/>
    <w:rsid w:val="008F19D0"/>
    <w:rsid w:val="008F2101"/>
    <w:rsid w:val="008F2186"/>
    <w:rsid w:val="008F23BD"/>
    <w:rsid w:val="008F265A"/>
    <w:rsid w:val="008F29C4"/>
    <w:rsid w:val="008F2F28"/>
    <w:rsid w:val="008F2F74"/>
    <w:rsid w:val="008F3008"/>
    <w:rsid w:val="008F3367"/>
    <w:rsid w:val="008F359B"/>
    <w:rsid w:val="008F3981"/>
    <w:rsid w:val="008F39B8"/>
    <w:rsid w:val="008F406F"/>
    <w:rsid w:val="008F41C0"/>
    <w:rsid w:val="008F4311"/>
    <w:rsid w:val="008F4791"/>
    <w:rsid w:val="008F4F05"/>
    <w:rsid w:val="008F5011"/>
    <w:rsid w:val="008F5247"/>
    <w:rsid w:val="008F540E"/>
    <w:rsid w:val="008F5DB0"/>
    <w:rsid w:val="008F5E5C"/>
    <w:rsid w:val="008F6194"/>
    <w:rsid w:val="008F6408"/>
    <w:rsid w:val="008F774A"/>
    <w:rsid w:val="008F79B3"/>
    <w:rsid w:val="008F7A61"/>
    <w:rsid w:val="008F7FDC"/>
    <w:rsid w:val="009009E1"/>
    <w:rsid w:val="00900C09"/>
    <w:rsid w:val="009010EB"/>
    <w:rsid w:val="00901347"/>
    <w:rsid w:val="009013C2"/>
    <w:rsid w:val="00901428"/>
    <w:rsid w:val="009014D3"/>
    <w:rsid w:val="00901891"/>
    <w:rsid w:val="00901F70"/>
    <w:rsid w:val="00902189"/>
    <w:rsid w:val="00902F7D"/>
    <w:rsid w:val="00903106"/>
    <w:rsid w:val="009032C1"/>
    <w:rsid w:val="0090366C"/>
    <w:rsid w:val="0090376B"/>
    <w:rsid w:val="009041FC"/>
    <w:rsid w:val="00904960"/>
    <w:rsid w:val="00905019"/>
    <w:rsid w:val="00905267"/>
    <w:rsid w:val="00905ACD"/>
    <w:rsid w:val="00905DB3"/>
    <w:rsid w:val="00905E9C"/>
    <w:rsid w:val="00906523"/>
    <w:rsid w:val="00906847"/>
    <w:rsid w:val="00906863"/>
    <w:rsid w:val="0090693A"/>
    <w:rsid w:val="00906D13"/>
    <w:rsid w:val="00907162"/>
    <w:rsid w:val="009071DA"/>
    <w:rsid w:val="0090773A"/>
    <w:rsid w:val="00907A3D"/>
    <w:rsid w:val="00907EF7"/>
    <w:rsid w:val="00907F30"/>
    <w:rsid w:val="00910061"/>
    <w:rsid w:val="00910AB5"/>
    <w:rsid w:val="00910EE4"/>
    <w:rsid w:val="009114F0"/>
    <w:rsid w:val="00911C7B"/>
    <w:rsid w:val="009125F8"/>
    <w:rsid w:val="00913060"/>
    <w:rsid w:val="009134D7"/>
    <w:rsid w:val="00913A59"/>
    <w:rsid w:val="00913BE8"/>
    <w:rsid w:val="00914038"/>
    <w:rsid w:val="0091409A"/>
    <w:rsid w:val="009142DA"/>
    <w:rsid w:val="0091466C"/>
    <w:rsid w:val="0091517E"/>
    <w:rsid w:val="00915258"/>
    <w:rsid w:val="00915522"/>
    <w:rsid w:val="009157DF"/>
    <w:rsid w:val="00915CC7"/>
    <w:rsid w:val="00915D1C"/>
    <w:rsid w:val="0091640A"/>
    <w:rsid w:val="00916B60"/>
    <w:rsid w:val="009177F2"/>
    <w:rsid w:val="009178B1"/>
    <w:rsid w:val="009179F7"/>
    <w:rsid w:val="00917D22"/>
    <w:rsid w:val="00917D7E"/>
    <w:rsid w:val="00920188"/>
    <w:rsid w:val="00920262"/>
    <w:rsid w:val="0092059C"/>
    <w:rsid w:val="00920771"/>
    <w:rsid w:val="00920BC6"/>
    <w:rsid w:val="00920FA4"/>
    <w:rsid w:val="00921176"/>
    <w:rsid w:val="009212D2"/>
    <w:rsid w:val="00921393"/>
    <w:rsid w:val="009215B2"/>
    <w:rsid w:val="00921820"/>
    <w:rsid w:val="0092197A"/>
    <w:rsid w:val="009219C7"/>
    <w:rsid w:val="00921A4E"/>
    <w:rsid w:val="00921D02"/>
    <w:rsid w:val="00921D66"/>
    <w:rsid w:val="009220AE"/>
    <w:rsid w:val="009224AD"/>
    <w:rsid w:val="009227AB"/>
    <w:rsid w:val="00922DDB"/>
    <w:rsid w:val="00922E9C"/>
    <w:rsid w:val="00922FAF"/>
    <w:rsid w:val="00923164"/>
    <w:rsid w:val="00923A2E"/>
    <w:rsid w:val="00923B8B"/>
    <w:rsid w:val="00924037"/>
    <w:rsid w:val="00924410"/>
    <w:rsid w:val="0092445C"/>
    <w:rsid w:val="00924D9F"/>
    <w:rsid w:val="00924FFC"/>
    <w:rsid w:val="0092510E"/>
    <w:rsid w:val="00925158"/>
    <w:rsid w:val="0092535F"/>
    <w:rsid w:val="00925881"/>
    <w:rsid w:val="00925B81"/>
    <w:rsid w:val="00925EBD"/>
    <w:rsid w:val="009266C4"/>
    <w:rsid w:val="00926865"/>
    <w:rsid w:val="00926C0C"/>
    <w:rsid w:val="0092718E"/>
    <w:rsid w:val="00927C39"/>
    <w:rsid w:val="00927C6A"/>
    <w:rsid w:val="00927C84"/>
    <w:rsid w:val="0093030B"/>
    <w:rsid w:val="0093030D"/>
    <w:rsid w:val="009304F5"/>
    <w:rsid w:val="009306F9"/>
    <w:rsid w:val="00930832"/>
    <w:rsid w:val="00930B21"/>
    <w:rsid w:val="00931349"/>
    <w:rsid w:val="00931408"/>
    <w:rsid w:val="0093141E"/>
    <w:rsid w:val="009314FF"/>
    <w:rsid w:val="0093183F"/>
    <w:rsid w:val="009323C7"/>
    <w:rsid w:val="00932418"/>
    <w:rsid w:val="009329BE"/>
    <w:rsid w:val="00932ADB"/>
    <w:rsid w:val="00932C84"/>
    <w:rsid w:val="009335D5"/>
    <w:rsid w:val="009335FF"/>
    <w:rsid w:val="0093371D"/>
    <w:rsid w:val="00933F22"/>
    <w:rsid w:val="00934B47"/>
    <w:rsid w:val="00934FAE"/>
    <w:rsid w:val="009357C1"/>
    <w:rsid w:val="0093603F"/>
    <w:rsid w:val="009362EC"/>
    <w:rsid w:val="0093702D"/>
    <w:rsid w:val="009371FA"/>
    <w:rsid w:val="00937777"/>
    <w:rsid w:val="00937905"/>
    <w:rsid w:val="009379C4"/>
    <w:rsid w:val="00940886"/>
    <w:rsid w:val="009410F2"/>
    <w:rsid w:val="00941333"/>
    <w:rsid w:val="00941766"/>
    <w:rsid w:val="00941AF0"/>
    <w:rsid w:val="00941B37"/>
    <w:rsid w:val="0094214C"/>
    <w:rsid w:val="00942377"/>
    <w:rsid w:val="009425DD"/>
    <w:rsid w:val="00942AB3"/>
    <w:rsid w:val="0094319D"/>
    <w:rsid w:val="00943A1F"/>
    <w:rsid w:val="00943C0D"/>
    <w:rsid w:val="00943C16"/>
    <w:rsid w:val="00944262"/>
    <w:rsid w:val="0094476F"/>
    <w:rsid w:val="00944B64"/>
    <w:rsid w:val="00944CA3"/>
    <w:rsid w:val="00945051"/>
    <w:rsid w:val="0094579B"/>
    <w:rsid w:val="00945891"/>
    <w:rsid w:val="00945A35"/>
    <w:rsid w:val="009462AC"/>
    <w:rsid w:val="0094633B"/>
    <w:rsid w:val="0094668D"/>
    <w:rsid w:val="00946A32"/>
    <w:rsid w:val="00946D1E"/>
    <w:rsid w:val="00946D50"/>
    <w:rsid w:val="00946E6D"/>
    <w:rsid w:val="00947430"/>
    <w:rsid w:val="00947934"/>
    <w:rsid w:val="00947E6E"/>
    <w:rsid w:val="00950820"/>
    <w:rsid w:val="009509AA"/>
    <w:rsid w:val="00950C00"/>
    <w:rsid w:val="00950E54"/>
    <w:rsid w:val="00951021"/>
    <w:rsid w:val="00951429"/>
    <w:rsid w:val="0095143A"/>
    <w:rsid w:val="00951731"/>
    <w:rsid w:val="0095176D"/>
    <w:rsid w:val="00952282"/>
    <w:rsid w:val="009522A7"/>
    <w:rsid w:val="00952360"/>
    <w:rsid w:val="00952727"/>
    <w:rsid w:val="0095283B"/>
    <w:rsid w:val="00952981"/>
    <w:rsid w:val="00952F7E"/>
    <w:rsid w:val="009532E7"/>
    <w:rsid w:val="009534A8"/>
    <w:rsid w:val="00953DE8"/>
    <w:rsid w:val="00954212"/>
    <w:rsid w:val="009542FE"/>
    <w:rsid w:val="009543D7"/>
    <w:rsid w:val="0095457D"/>
    <w:rsid w:val="00954D85"/>
    <w:rsid w:val="0095585E"/>
    <w:rsid w:val="00955B33"/>
    <w:rsid w:val="00955BCF"/>
    <w:rsid w:val="009564F5"/>
    <w:rsid w:val="00956642"/>
    <w:rsid w:val="0095682B"/>
    <w:rsid w:val="00956F2C"/>
    <w:rsid w:val="00956F66"/>
    <w:rsid w:val="00957016"/>
    <w:rsid w:val="0095701F"/>
    <w:rsid w:val="009571C1"/>
    <w:rsid w:val="00957533"/>
    <w:rsid w:val="0095778D"/>
    <w:rsid w:val="00957AB3"/>
    <w:rsid w:val="00957F93"/>
    <w:rsid w:val="009600F6"/>
    <w:rsid w:val="009606ED"/>
    <w:rsid w:val="009607C3"/>
    <w:rsid w:val="00960AE7"/>
    <w:rsid w:val="00960CB4"/>
    <w:rsid w:val="00961191"/>
    <w:rsid w:val="009617BF"/>
    <w:rsid w:val="00961C72"/>
    <w:rsid w:val="009621A1"/>
    <w:rsid w:val="009622F3"/>
    <w:rsid w:val="0096263A"/>
    <w:rsid w:val="00962F81"/>
    <w:rsid w:val="009638EC"/>
    <w:rsid w:val="00963919"/>
    <w:rsid w:val="00963A25"/>
    <w:rsid w:val="00964637"/>
    <w:rsid w:val="00964707"/>
    <w:rsid w:val="00964B94"/>
    <w:rsid w:val="00964C81"/>
    <w:rsid w:val="00964C8C"/>
    <w:rsid w:val="0096505C"/>
    <w:rsid w:val="0096568E"/>
    <w:rsid w:val="009659C4"/>
    <w:rsid w:val="00965C38"/>
    <w:rsid w:val="00965F55"/>
    <w:rsid w:val="0096616A"/>
    <w:rsid w:val="00966175"/>
    <w:rsid w:val="0096676C"/>
    <w:rsid w:val="00966A7D"/>
    <w:rsid w:val="00966E0D"/>
    <w:rsid w:val="009672FC"/>
    <w:rsid w:val="00967893"/>
    <w:rsid w:val="00967E10"/>
    <w:rsid w:val="00967E6A"/>
    <w:rsid w:val="00970082"/>
    <w:rsid w:val="00970A4D"/>
    <w:rsid w:val="0097138E"/>
    <w:rsid w:val="0097143C"/>
    <w:rsid w:val="00971958"/>
    <w:rsid w:val="00971AA6"/>
    <w:rsid w:val="00971B51"/>
    <w:rsid w:val="00971BA6"/>
    <w:rsid w:val="00971D51"/>
    <w:rsid w:val="00972540"/>
    <w:rsid w:val="00972599"/>
    <w:rsid w:val="00972663"/>
    <w:rsid w:val="0097268E"/>
    <w:rsid w:val="00972D10"/>
    <w:rsid w:val="00973630"/>
    <w:rsid w:val="00973B92"/>
    <w:rsid w:val="009741D3"/>
    <w:rsid w:val="009744C6"/>
    <w:rsid w:val="00974ED4"/>
    <w:rsid w:val="00974FC1"/>
    <w:rsid w:val="00975021"/>
    <w:rsid w:val="009754F0"/>
    <w:rsid w:val="009756C6"/>
    <w:rsid w:val="00975A5A"/>
    <w:rsid w:val="00975DE7"/>
    <w:rsid w:val="00976293"/>
    <w:rsid w:val="0097692F"/>
    <w:rsid w:val="00976949"/>
    <w:rsid w:val="00977125"/>
    <w:rsid w:val="00977133"/>
    <w:rsid w:val="009777AF"/>
    <w:rsid w:val="00977EBA"/>
    <w:rsid w:val="00981504"/>
    <w:rsid w:val="00981D53"/>
    <w:rsid w:val="00981D59"/>
    <w:rsid w:val="00981EE0"/>
    <w:rsid w:val="009827F7"/>
    <w:rsid w:val="00982981"/>
    <w:rsid w:val="00982D1A"/>
    <w:rsid w:val="009830C7"/>
    <w:rsid w:val="00983148"/>
    <w:rsid w:val="0098342C"/>
    <w:rsid w:val="00983940"/>
    <w:rsid w:val="009839E5"/>
    <w:rsid w:val="00983C35"/>
    <w:rsid w:val="00983C54"/>
    <w:rsid w:val="00983CCE"/>
    <w:rsid w:val="00983D3B"/>
    <w:rsid w:val="009848AC"/>
    <w:rsid w:val="0098510A"/>
    <w:rsid w:val="00985388"/>
    <w:rsid w:val="00985412"/>
    <w:rsid w:val="00985A6B"/>
    <w:rsid w:val="00985D88"/>
    <w:rsid w:val="0098692C"/>
    <w:rsid w:val="0098697C"/>
    <w:rsid w:val="009872CF"/>
    <w:rsid w:val="009876D8"/>
    <w:rsid w:val="0098774D"/>
    <w:rsid w:val="009879CA"/>
    <w:rsid w:val="00990878"/>
    <w:rsid w:val="00990D44"/>
    <w:rsid w:val="0099160B"/>
    <w:rsid w:val="00991726"/>
    <w:rsid w:val="00991D6A"/>
    <w:rsid w:val="009924BB"/>
    <w:rsid w:val="0099294D"/>
    <w:rsid w:val="00992A79"/>
    <w:rsid w:val="00992B8C"/>
    <w:rsid w:val="00992D45"/>
    <w:rsid w:val="009932DC"/>
    <w:rsid w:val="00993B41"/>
    <w:rsid w:val="00993E43"/>
    <w:rsid w:val="00994D76"/>
    <w:rsid w:val="00994FD0"/>
    <w:rsid w:val="00995253"/>
    <w:rsid w:val="009958B7"/>
    <w:rsid w:val="00995B54"/>
    <w:rsid w:val="00995EE9"/>
    <w:rsid w:val="00996070"/>
    <w:rsid w:val="009968C6"/>
    <w:rsid w:val="009969FC"/>
    <w:rsid w:val="00996A9C"/>
    <w:rsid w:val="00996C0F"/>
    <w:rsid w:val="00996FAF"/>
    <w:rsid w:val="009974EF"/>
    <w:rsid w:val="0099762B"/>
    <w:rsid w:val="00997AF6"/>
    <w:rsid w:val="00997B6C"/>
    <w:rsid w:val="009A0084"/>
    <w:rsid w:val="009A0E67"/>
    <w:rsid w:val="009A1592"/>
    <w:rsid w:val="009A1B8C"/>
    <w:rsid w:val="009A1CD2"/>
    <w:rsid w:val="009A22EC"/>
    <w:rsid w:val="009A28A0"/>
    <w:rsid w:val="009A2DC6"/>
    <w:rsid w:val="009A30F6"/>
    <w:rsid w:val="009A313A"/>
    <w:rsid w:val="009A3162"/>
    <w:rsid w:val="009A3807"/>
    <w:rsid w:val="009A387B"/>
    <w:rsid w:val="009A3BD9"/>
    <w:rsid w:val="009A3CDD"/>
    <w:rsid w:val="009A4784"/>
    <w:rsid w:val="009A4D11"/>
    <w:rsid w:val="009A5069"/>
    <w:rsid w:val="009A52CF"/>
    <w:rsid w:val="009A5DB2"/>
    <w:rsid w:val="009A671D"/>
    <w:rsid w:val="009A6DB7"/>
    <w:rsid w:val="009A6F0D"/>
    <w:rsid w:val="009A736C"/>
    <w:rsid w:val="009A73C4"/>
    <w:rsid w:val="009A763B"/>
    <w:rsid w:val="009A795D"/>
    <w:rsid w:val="009ADB9A"/>
    <w:rsid w:val="009B0377"/>
    <w:rsid w:val="009B0669"/>
    <w:rsid w:val="009B0BDD"/>
    <w:rsid w:val="009B10A6"/>
    <w:rsid w:val="009B1323"/>
    <w:rsid w:val="009B1706"/>
    <w:rsid w:val="009B18A2"/>
    <w:rsid w:val="009B1E45"/>
    <w:rsid w:val="009B24F2"/>
    <w:rsid w:val="009B281E"/>
    <w:rsid w:val="009B2DB2"/>
    <w:rsid w:val="009B30F1"/>
    <w:rsid w:val="009B32EB"/>
    <w:rsid w:val="009B3309"/>
    <w:rsid w:val="009B3580"/>
    <w:rsid w:val="009B42B1"/>
    <w:rsid w:val="009B447A"/>
    <w:rsid w:val="009B4E58"/>
    <w:rsid w:val="009B4EA2"/>
    <w:rsid w:val="009B53DA"/>
    <w:rsid w:val="009B5CDC"/>
    <w:rsid w:val="009B61D7"/>
    <w:rsid w:val="009B6815"/>
    <w:rsid w:val="009B6963"/>
    <w:rsid w:val="009B6B80"/>
    <w:rsid w:val="009B72DE"/>
    <w:rsid w:val="009BFBB1"/>
    <w:rsid w:val="009C014D"/>
    <w:rsid w:val="009C0177"/>
    <w:rsid w:val="009C0239"/>
    <w:rsid w:val="009C039A"/>
    <w:rsid w:val="009C0411"/>
    <w:rsid w:val="009C0447"/>
    <w:rsid w:val="009C09EA"/>
    <w:rsid w:val="009C0F03"/>
    <w:rsid w:val="009C1116"/>
    <w:rsid w:val="009C1578"/>
    <w:rsid w:val="009C1836"/>
    <w:rsid w:val="009C195C"/>
    <w:rsid w:val="009C19F3"/>
    <w:rsid w:val="009C1B8C"/>
    <w:rsid w:val="009C2494"/>
    <w:rsid w:val="009C26A8"/>
    <w:rsid w:val="009C2AEB"/>
    <w:rsid w:val="009C2B8A"/>
    <w:rsid w:val="009C2C05"/>
    <w:rsid w:val="009C36D7"/>
    <w:rsid w:val="009C393D"/>
    <w:rsid w:val="009C3CD8"/>
    <w:rsid w:val="009C3EDD"/>
    <w:rsid w:val="009C3EF8"/>
    <w:rsid w:val="009C4171"/>
    <w:rsid w:val="009C42F8"/>
    <w:rsid w:val="009C48A7"/>
    <w:rsid w:val="009C4D4A"/>
    <w:rsid w:val="009C4E26"/>
    <w:rsid w:val="009C52BB"/>
    <w:rsid w:val="009C57B0"/>
    <w:rsid w:val="009C5819"/>
    <w:rsid w:val="009C5D88"/>
    <w:rsid w:val="009C5F09"/>
    <w:rsid w:val="009C6663"/>
    <w:rsid w:val="009C67F0"/>
    <w:rsid w:val="009C6B17"/>
    <w:rsid w:val="009C6E7C"/>
    <w:rsid w:val="009C7211"/>
    <w:rsid w:val="009C79C9"/>
    <w:rsid w:val="009C7B69"/>
    <w:rsid w:val="009C7C7B"/>
    <w:rsid w:val="009C8C30"/>
    <w:rsid w:val="009D067F"/>
    <w:rsid w:val="009D085C"/>
    <w:rsid w:val="009D0A8D"/>
    <w:rsid w:val="009D0B28"/>
    <w:rsid w:val="009D0C9C"/>
    <w:rsid w:val="009D0E46"/>
    <w:rsid w:val="009D1512"/>
    <w:rsid w:val="009D1957"/>
    <w:rsid w:val="009D1B77"/>
    <w:rsid w:val="009D2253"/>
    <w:rsid w:val="009D26C4"/>
    <w:rsid w:val="009D284B"/>
    <w:rsid w:val="009D2954"/>
    <w:rsid w:val="009D2D70"/>
    <w:rsid w:val="009D2F93"/>
    <w:rsid w:val="009D33F3"/>
    <w:rsid w:val="009D3709"/>
    <w:rsid w:val="009D3995"/>
    <w:rsid w:val="009D39AC"/>
    <w:rsid w:val="009D3EC0"/>
    <w:rsid w:val="009D4062"/>
    <w:rsid w:val="009D4310"/>
    <w:rsid w:val="009D43F6"/>
    <w:rsid w:val="009D4448"/>
    <w:rsid w:val="009D4658"/>
    <w:rsid w:val="009D48FA"/>
    <w:rsid w:val="009D5012"/>
    <w:rsid w:val="009D5227"/>
    <w:rsid w:val="009D55C7"/>
    <w:rsid w:val="009D570F"/>
    <w:rsid w:val="009D59CB"/>
    <w:rsid w:val="009D5EC4"/>
    <w:rsid w:val="009D68C3"/>
    <w:rsid w:val="009D693F"/>
    <w:rsid w:val="009D69D9"/>
    <w:rsid w:val="009D6DAD"/>
    <w:rsid w:val="009D6E25"/>
    <w:rsid w:val="009D6F20"/>
    <w:rsid w:val="009D7959"/>
    <w:rsid w:val="009D79C7"/>
    <w:rsid w:val="009D7B57"/>
    <w:rsid w:val="009D7B9A"/>
    <w:rsid w:val="009D7FB9"/>
    <w:rsid w:val="009E06CD"/>
    <w:rsid w:val="009E0CCA"/>
    <w:rsid w:val="009E0E65"/>
    <w:rsid w:val="009E0F6F"/>
    <w:rsid w:val="009E1070"/>
    <w:rsid w:val="009E1843"/>
    <w:rsid w:val="009E1ABF"/>
    <w:rsid w:val="009E1C6B"/>
    <w:rsid w:val="009E2127"/>
    <w:rsid w:val="009E2627"/>
    <w:rsid w:val="009E2B9E"/>
    <w:rsid w:val="009E2E49"/>
    <w:rsid w:val="009E2E67"/>
    <w:rsid w:val="009E30CA"/>
    <w:rsid w:val="009E33D7"/>
    <w:rsid w:val="009E384A"/>
    <w:rsid w:val="009E39C5"/>
    <w:rsid w:val="009E39CB"/>
    <w:rsid w:val="009E4936"/>
    <w:rsid w:val="009E4A3C"/>
    <w:rsid w:val="009E4C14"/>
    <w:rsid w:val="009E4C50"/>
    <w:rsid w:val="009E4D21"/>
    <w:rsid w:val="009E54FF"/>
    <w:rsid w:val="009E5D30"/>
    <w:rsid w:val="009E6D0C"/>
    <w:rsid w:val="009E6DEF"/>
    <w:rsid w:val="009E6E49"/>
    <w:rsid w:val="009E777D"/>
    <w:rsid w:val="009E7B38"/>
    <w:rsid w:val="009E7E42"/>
    <w:rsid w:val="009E7FB7"/>
    <w:rsid w:val="009E7FD4"/>
    <w:rsid w:val="009F0000"/>
    <w:rsid w:val="009F2CB5"/>
    <w:rsid w:val="009F2D85"/>
    <w:rsid w:val="009F2E31"/>
    <w:rsid w:val="009F31A9"/>
    <w:rsid w:val="009F3688"/>
    <w:rsid w:val="009F3936"/>
    <w:rsid w:val="009F4125"/>
    <w:rsid w:val="009F44ED"/>
    <w:rsid w:val="009F4A38"/>
    <w:rsid w:val="009F4ACA"/>
    <w:rsid w:val="009F51C1"/>
    <w:rsid w:val="009F54FF"/>
    <w:rsid w:val="009F5772"/>
    <w:rsid w:val="009F5A27"/>
    <w:rsid w:val="009F5A5E"/>
    <w:rsid w:val="009F5B2D"/>
    <w:rsid w:val="009F5F6C"/>
    <w:rsid w:val="009F5FAB"/>
    <w:rsid w:val="009F670C"/>
    <w:rsid w:val="009F689A"/>
    <w:rsid w:val="009F6F4B"/>
    <w:rsid w:val="009F720B"/>
    <w:rsid w:val="009F7389"/>
    <w:rsid w:val="009F753D"/>
    <w:rsid w:val="009F75E1"/>
    <w:rsid w:val="00A00084"/>
    <w:rsid w:val="00A000DC"/>
    <w:rsid w:val="00A001EB"/>
    <w:rsid w:val="00A00737"/>
    <w:rsid w:val="00A0099D"/>
    <w:rsid w:val="00A00E31"/>
    <w:rsid w:val="00A00E88"/>
    <w:rsid w:val="00A00EC1"/>
    <w:rsid w:val="00A0150E"/>
    <w:rsid w:val="00A0161F"/>
    <w:rsid w:val="00A01801"/>
    <w:rsid w:val="00A01C5C"/>
    <w:rsid w:val="00A01DD6"/>
    <w:rsid w:val="00A01E58"/>
    <w:rsid w:val="00A02B48"/>
    <w:rsid w:val="00A02DC1"/>
    <w:rsid w:val="00A033AF"/>
    <w:rsid w:val="00A0340E"/>
    <w:rsid w:val="00A037D6"/>
    <w:rsid w:val="00A049A3"/>
    <w:rsid w:val="00A0552B"/>
    <w:rsid w:val="00A055E5"/>
    <w:rsid w:val="00A057E1"/>
    <w:rsid w:val="00A05994"/>
    <w:rsid w:val="00A05F18"/>
    <w:rsid w:val="00A065EB"/>
    <w:rsid w:val="00A06EC0"/>
    <w:rsid w:val="00A07A2C"/>
    <w:rsid w:val="00A07C97"/>
    <w:rsid w:val="00A07FCD"/>
    <w:rsid w:val="00A10219"/>
    <w:rsid w:val="00A103F0"/>
    <w:rsid w:val="00A1042C"/>
    <w:rsid w:val="00A11700"/>
    <w:rsid w:val="00A119F9"/>
    <w:rsid w:val="00A11BEE"/>
    <w:rsid w:val="00A11FD6"/>
    <w:rsid w:val="00A1201B"/>
    <w:rsid w:val="00A120F9"/>
    <w:rsid w:val="00A12734"/>
    <w:rsid w:val="00A127C9"/>
    <w:rsid w:val="00A1353D"/>
    <w:rsid w:val="00A137A5"/>
    <w:rsid w:val="00A13921"/>
    <w:rsid w:val="00A139F8"/>
    <w:rsid w:val="00A13CA6"/>
    <w:rsid w:val="00A13D7A"/>
    <w:rsid w:val="00A141F8"/>
    <w:rsid w:val="00A14387"/>
    <w:rsid w:val="00A144D9"/>
    <w:rsid w:val="00A14518"/>
    <w:rsid w:val="00A14FE4"/>
    <w:rsid w:val="00A15453"/>
    <w:rsid w:val="00A15643"/>
    <w:rsid w:val="00A157A7"/>
    <w:rsid w:val="00A16501"/>
    <w:rsid w:val="00A17280"/>
    <w:rsid w:val="00A173CB"/>
    <w:rsid w:val="00A176CF"/>
    <w:rsid w:val="00A17A95"/>
    <w:rsid w:val="00A2010A"/>
    <w:rsid w:val="00A20676"/>
    <w:rsid w:val="00A20BB9"/>
    <w:rsid w:val="00A20C03"/>
    <w:rsid w:val="00A20C36"/>
    <w:rsid w:val="00A20F15"/>
    <w:rsid w:val="00A21244"/>
    <w:rsid w:val="00A212CE"/>
    <w:rsid w:val="00A21541"/>
    <w:rsid w:val="00A21587"/>
    <w:rsid w:val="00A21685"/>
    <w:rsid w:val="00A21787"/>
    <w:rsid w:val="00A21CD6"/>
    <w:rsid w:val="00A2260F"/>
    <w:rsid w:val="00A22CF5"/>
    <w:rsid w:val="00A22F6C"/>
    <w:rsid w:val="00A232AE"/>
    <w:rsid w:val="00A23404"/>
    <w:rsid w:val="00A23875"/>
    <w:rsid w:val="00A23B6F"/>
    <w:rsid w:val="00A23CE6"/>
    <w:rsid w:val="00A24166"/>
    <w:rsid w:val="00A24859"/>
    <w:rsid w:val="00A24958"/>
    <w:rsid w:val="00A24A9C"/>
    <w:rsid w:val="00A25661"/>
    <w:rsid w:val="00A25803"/>
    <w:rsid w:val="00A26194"/>
    <w:rsid w:val="00A261F1"/>
    <w:rsid w:val="00A26954"/>
    <w:rsid w:val="00A26C13"/>
    <w:rsid w:val="00A26D15"/>
    <w:rsid w:val="00A26EE0"/>
    <w:rsid w:val="00A2704D"/>
    <w:rsid w:val="00A2710A"/>
    <w:rsid w:val="00A27520"/>
    <w:rsid w:val="00A27A33"/>
    <w:rsid w:val="00A27C83"/>
    <w:rsid w:val="00A27DB3"/>
    <w:rsid w:val="00A27DF6"/>
    <w:rsid w:val="00A300D7"/>
    <w:rsid w:val="00A30D55"/>
    <w:rsid w:val="00A30E4E"/>
    <w:rsid w:val="00A31150"/>
    <w:rsid w:val="00A31ACB"/>
    <w:rsid w:val="00A31BD6"/>
    <w:rsid w:val="00A31F18"/>
    <w:rsid w:val="00A3214A"/>
    <w:rsid w:val="00A32271"/>
    <w:rsid w:val="00A32CA5"/>
    <w:rsid w:val="00A32F9D"/>
    <w:rsid w:val="00A33639"/>
    <w:rsid w:val="00A3366E"/>
    <w:rsid w:val="00A33715"/>
    <w:rsid w:val="00A33A73"/>
    <w:rsid w:val="00A33BED"/>
    <w:rsid w:val="00A34142"/>
    <w:rsid w:val="00A34385"/>
    <w:rsid w:val="00A34877"/>
    <w:rsid w:val="00A34D7E"/>
    <w:rsid w:val="00A34FE3"/>
    <w:rsid w:val="00A35281"/>
    <w:rsid w:val="00A3542C"/>
    <w:rsid w:val="00A35466"/>
    <w:rsid w:val="00A3584D"/>
    <w:rsid w:val="00A35D65"/>
    <w:rsid w:val="00A3670C"/>
    <w:rsid w:val="00A36990"/>
    <w:rsid w:val="00A36A17"/>
    <w:rsid w:val="00A36D56"/>
    <w:rsid w:val="00A36EE0"/>
    <w:rsid w:val="00A37048"/>
    <w:rsid w:val="00A3724B"/>
    <w:rsid w:val="00A374F7"/>
    <w:rsid w:val="00A3764A"/>
    <w:rsid w:val="00A37BC2"/>
    <w:rsid w:val="00A37E5B"/>
    <w:rsid w:val="00A403CC"/>
    <w:rsid w:val="00A40BF1"/>
    <w:rsid w:val="00A40DF5"/>
    <w:rsid w:val="00A40E4A"/>
    <w:rsid w:val="00A41565"/>
    <w:rsid w:val="00A42936"/>
    <w:rsid w:val="00A43300"/>
    <w:rsid w:val="00A43463"/>
    <w:rsid w:val="00A43830"/>
    <w:rsid w:val="00A43AF7"/>
    <w:rsid w:val="00A44392"/>
    <w:rsid w:val="00A447BE"/>
    <w:rsid w:val="00A449DD"/>
    <w:rsid w:val="00A44BC5"/>
    <w:rsid w:val="00A44DA2"/>
    <w:rsid w:val="00A458EA"/>
    <w:rsid w:val="00A45994"/>
    <w:rsid w:val="00A45A08"/>
    <w:rsid w:val="00A460B7"/>
    <w:rsid w:val="00A46413"/>
    <w:rsid w:val="00A46750"/>
    <w:rsid w:val="00A467E6"/>
    <w:rsid w:val="00A46F51"/>
    <w:rsid w:val="00A47FDC"/>
    <w:rsid w:val="00A50655"/>
    <w:rsid w:val="00A50742"/>
    <w:rsid w:val="00A50D0C"/>
    <w:rsid w:val="00A514D8"/>
    <w:rsid w:val="00A5151E"/>
    <w:rsid w:val="00A51F41"/>
    <w:rsid w:val="00A521F1"/>
    <w:rsid w:val="00A5254A"/>
    <w:rsid w:val="00A52908"/>
    <w:rsid w:val="00A52A29"/>
    <w:rsid w:val="00A53090"/>
    <w:rsid w:val="00A5324C"/>
    <w:rsid w:val="00A53300"/>
    <w:rsid w:val="00A53555"/>
    <w:rsid w:val="00A53613"/>
    <w:rsid w:val="00A536A3"/>
    <w:rsid w:val="00A53F6F"/>
    <w:rsid w:val="00A5402E"/>
    <w:rsid w:val="00A5477B"/>
    <w:rsid w:val="00A54A5D"/>
    <w:rsid w:val="00A54EF3"/>
    <w:rsid w:val="00A55259"/>
    <w:rsid w:val="00A55334"/>
    <w:rsid w:val="00A5555E"/>
    <w:rsid w:val="00A55722"/>
    <w:rsid w:val="00A55BB8"/>
    <w:rsid w:val="00A55D1B"/>
    <w:rsid w:val="00A56489"/>
    <w:rsid w:val="00A5660C"/>
    <w:rsid w:val="00A56AED"/>
    <w:rsid w:val="00A57107"/>
    <w:rsid w:val="00A574D7"/>
    <w:rsid w:val="00A57947"/>
    <w:rsid w:val="00A57B7F"/>
    <w:rsid w:val="00A60A51"/>
    <w:rsid w:val="00A60A71"/>
    <w:rsid w:val="00A60B11"/>
    <w:rsid w:val="00A613F5"/>
    <w:rsid w:val="00A6155B"/>
    <w:rsid w:val="00A61ED6"/>
    <w:rsid w:val="00A61FD1"/>
    <w:rsid w:val="00A62088"/>
    <w:rsid w:val="00A62A21"/>
    <w:rsid w:val="00A63105"/>
    <w:rsid w:val="00A632FE"/>
    <w:rsid w:val="00A63652"/>
    <w:rsid w:val="00A643B8"/>
    <w:rsid w:val="00A6452C"/>
    <w:rsid w:val="00A645C8"/>
    <w:rsid w:val="00A648F7"/>
    <w:rsid w:val="00A648F8"/>
    <w:rsid w:val="00A64A23"/>
    <w:rsid w:val="00A6502B"/>
    <w:rsid w:val="00A65698"/>
    <w:rsid w:val="00A659C3"/>
    <w:rsid w:val="00A65F8A"/>
    <w:rsid w:val="00A6605F"/>
    <w:rsid w:val="00A660A5"/>
    <w:rsid w:val="00A66313"/>
    <w:rsid w:val="00A66597"/>
    <w:rsid w:val="00A669C9"/>
    <w:rsid w:val="00A66AAF"/>
    <w:rsid w:val="00A66EA8"/>
    <w:rsid w:val="00A67147"/>
    <w:rsid w:val="00A67335"/>
    <w:rsid w:val="00A67526"/>
    <w:rsid w:val="00A678C6"/>
    <w:rsid w:val="00A706EA"/>
    <w:rsid w:val="00A707CF"/>
    <w:rsid w:val="00A70825"/>
    <w:rsid w:val="00A70C2F"/>
    <w:rsid w:val="00A71982"/>
    <w:rsid w:val="00A71D6B"/>
    <w:rsid w:val="00A72EA1"/>
    <w:rsid w:val="00A73722"/>
    <w:rsid w:val="00A738B4"/>
    <w:rsid w:val="00A738D1"/>
    <w:rsid w:val="00A73DBE"/>
    <w:rsid w:val="00A73FF1"/>
    <w:rsid w:val="00A74067"/>
    <w:rsid w:val="00A7438F"/>
    <w:rsid w:val="00A74670"/>
    <w:rsid w:val="00A74EB2"/>
    <w:rsid w:val="00A7539D"/>
    <w:rsid w:val="00A758C6"/>
    <w:rsid w:val="00A768AA"/>
    <w:rsid w:val="00A76D9F"/>
    <w:rsid w:val="00A77287"/>
    <w:rsid w:val="00A774FB"/>
    <w:rsid w:val="00A800E4"/>
    <w:rsid w:val="00A803BB"/>
    <w:rsid w:val="00A80DF0"/>
    <w:rsid w:val="00A80E76"/>
    <w:rsid w:val="00A80E86"/>
    <w:rsid w:val="00A80F53"/>
    <w:rsid w:val="00A810D1"/>
    <w:rsid w:val="00A811F4"/>
    <w:rsid w:val="00A81B0E"/>
    <w:rsid w:val="00A81D7F"/>
    <w:rsid w:val="00A822D0"/>
    <w:rsid w:val="00A824CC"/>
    <w:rsid w:val="00A82627"/>
    <w:rsid w:val="00A83236"/>
    <w:rsid w:val="00A8355A"/>
    <w:rsid w:val="00A836E1"/>
    <w:rsid w:val="00A83C0A"/>
    <w:rsid w:val="00A83D13"/>
    <w:rsid w:val="00A8408F"/>
    <w:rsid w:val="00A8426F"/>
    <w:rsid w:val="00A847EF"/>
    <w:rsid w:val="00A84DF5"/>
    <w:rsid w:val="00A84EE5"/>
    <w:rsid w:val="00A8502C"/>
    <w:rsid w:val="00A8523A"/>
    <w:rsid w:val="00A85882"/>
    <w:rsid w:val="00A86082"/>
    <w:rsid w:val="00A8622E"/>
    <w:rsid w:val="00A869CD"/>
    <w:rsid w:val="00A86D49"/>
    <w:rsid w:val="00A871BE"/>
    <w:rsid w:val="00A877B9"/>
    <w:rsid w:val="00A87E7B"/>
    <w:rsid w:val="00A87F3A"/>
    <w:rsid w:val="00A9011C"/>
    <w:rsid w:val="00A9038C"/>
    <w:rsid w:val="00A90479"/>
    <w:rsid w:val="00A905B2"/>
    <w:rsid w:val="00A90806"/>
    <w:rsid w:val="00A90836"/>
    <w:rsid w:val="00A909D8"/>
    <w:rsid w:val="00A90A85"/>
    <w:rsid w:val="00A912FB"/>
    <w:rsid w:val="00A914FC"/>
    <w:rsid w:val="00A918D1"/>
    <w:rsid w:val="00A92104"/>
    <w:rsid w:val="00A927A3"/>
    <w:rsid w:val="00A92DC6"/>
    <w:rsid w:val="00A93037"/>
    <w:rsid w:val="00A933C1"/>
    <w:rsid w:val="00A93586"/>
    <w:rsid w:val="00A93E77"/>
    <w:rsid w:val="00A93F11"/>
    <w:rsid w:val="00A93F5A"/>
    <w:rsid w:val="00A9400A"/>
    <w:rsid w:val="00A94469"/>
    <w:rsid w:val="00A9449F"/>
    <w:rsid w:val="00A944BD"/>
    <w:rsid w:val="00A946E8"/>
    <w:rsid w:val="00A94A6A"/>
    <w:rsid w:val="00A94CD2"/>
    <w:rsid w:val="00A94DAD"/>
    <w:rsid w:val="00A95347"/>
    <w:rsid w:val="00A9661D"/>
    <w:rsid w:val="00A9673F"/>
    <w:rsid w:val="00A96A43"/>
    <w:rsid w:val="00A96BE5"/>
    <w:rsid w:val="00A973AD"/>
    <w:rsid w:val="00A9784F"/>
    <w:rsid w:val="00A97BAA"/>
    <w:rsid w:val="00A97D1C"/>
    <w:rsid w:val="00A97E56"/>
    <w:rsid w:val="00A9E960"/>
    <w:rsid w:val="00AA070E"/>
    <w:rsid w:val="00AA0998"/>
    <w:rsid w:val="00AA0B11"/>
    <w:rsid w:val="00AA11E9"/>
    <w:rsid w:val="00AA15E4"/>
    <w:rsid w:val="00AA1724"/>
    <w:rsid w:val="00AA173A"/>
    <w:rsid w:val="00AA1766"/>
    <w:rsid w:val="00AA18B2"/>
    <w:rsid w:val="00AA193E"/>
    <w:rsid w:val="00AA1943"/>
    <w:rsid w:val="00AA1DBE"/>
    <w:rsid w:val="00AA20D9"/>
    <w:rsid w:val="00AA23B7"/>
    <w:rsid w:val="00AA3598"/>
    <w:rsid w:val="00AA39AD"/>
    <w:rsid w:val="00AA3C91"/>
    <w:rsid w:val="00AA3E66"/>
    <w:rsid w:val="00AA434E"/>
    <w:rsid w:val="00AA437D"/>
    <w:rsid w:val="00AA468F"/>
    <w:rsid w:val="00AA4D58"/>
    <w:rsid w:val="00AA5010"/>
    <w:rsid w:val="00AA5654"/>
    <w:rsid w:val="00AA5DEF"/>
    <w:rsid w:val="00AA5FE1"/>
    <w:rsid w:val="00AA6117"/>
    <w:rsid w:val="00AA616B"/>
    <w:rsid w:val="00AA6311"/>
    <w:rsid w:val="00AA676E"/>
    <w:rsid w:val="00AA6ABA"/>
    <w:rsid w:val="00AA6C27"/>
    <w:rsid w:val="00AA6D58"/>
    <w:rsid w:val="00AA710F"/>
    <w:rsid w:val="00AA72B4"/>
    <w:rsid w:val="00AA7A2D"/>
    <w:rsid w:val="00AA7AEA"/>
    <w:rsid w:val="00AA7D43"/>
    <w:rsid w:val="00AA7EF5"/>
    <w:rsid w:val="00AB0EB2"/>
    <w:rsid w:val="00AB1276"/>
    <w:rsid w:val="00AB1D7D"/>
    <w:rsid w:val="00AB1FE7"/>
    <w:rsid w:val="00AB2015"/>
    <w:rsid w:val="00AB2878"/>
    <w:rsid w:val="00AB2D6C"/>
    <w:rsid w:val="00AB2EA0"/>
    <w:rsid w:val="00AB33AE"/>
    <w:rsid w:val="00AB3C76"/>
    <w:rsid w:val="00AB3E06"/>
    <w:rsid w:val="00AB3EDF"/>
    <w:rsid w:val="00AB3FB7"/>
    <w:rsid w:val="00AB4159"/>
    <w:rsid w:val="00AB4C36"/>
    <w:rsid w:val="00AB501B"/>
    <w:rsid w:val="00AB51F6"/>
    <w:rsid w:val="00AB59CC"/>
    <w:rsid w:val="00AB6A51"/>
    <w:rsid w:val="00AB72C8"/>
    <w:rsid w:val="00AB7302"/>
    <w:rsid w:val="00AB741E"/>
    <w:rsid w:val="00AB7D5A"/>
    <w:rsid w:val="00AC0457"/>
    <w:rsid w:val="00AC05AF"/>
    <w:rsid w:val="00AC0A0B"/>
    <w:rsid w:val="00AC11D4"/>
    <w:rsid w:val="00AC1422"/>
    <w:rsid w:val="00AC211F"/>
    <w:rsid w:val="00AC29E8"/>
    <w:rsid w:val="00AC3CAE"/>
    <w:rsid w:val="00AC43B9"/>
    <w:rsid w:val="00AC45B8"/>
    <w:rsid w:val="00AC486B"/>
    <w:rsid w:val="00AC4910"/>
    <w:rsid w:val="00AC4A92"/>
    <w:rsid w:val="00AC523F"/>
    <w:rsid w:val="00AC59FD"/>
    <w:rsid w:val="00AC5CC8"/>
    <w:rsid w:val="00AC6091"/>
    <w:rsid w:val="00AC6292"/>
    <w:rsid w:val="00AC631B"/>
    <w:rsid w:val="00AC65B8"/>
    <w:rsid w:val="00AC65EE"/>
    <w:rsid w:val="00AC6D81"/>
    <w:rsid w:val="00AC711D"/>
    <w:rsid w:val="00AC7639"/>
    <w:rsid w:val="00AC7D79"/>
    <w:rsid w:val="00AD06B7"/>
    <w:rsid w:val="00AD0702"/>
    <w:rsid w:val="00AD08F7"/>
    <w:rsid w:val="00AD0CE6"/>
    <w:rsid w:val="00AD1009"/>
    <w:rsid w:val="00AD246C"/>
    <w:rsid w:val="00AD28A1"/>
    <w:rsid w:val="00AD307E"/>
    <w:rsid w:val="00AD3362"/>
    <w:rsid w:val="00AD3512"/>
    <w:rsid w:val="00AD3C5B"/>
    <w:rsid w:val="00AD44D3"/>
    <w:rsid w:val="00AD44E4"/>
    <w:rsid w:val="00AD4BFB"/>
    <w:rsid w:val="00AD519C"/>
    <w:rsid w:val="00AD52A1"/>
    <w:rsid w:val="00AD54BB"/>
    <w:rsid w:val="00AD57EF"/>
    <w:rsid w:val="00AD581C"/>
    <w:rsid w:val="00AD5AA0"/>
    <w:rsid w:val="00AD5EED"/>
    <w:rsid w:val="00AD5F41"/>
    <w:rsid w:val="00AD5F85"/>
    <w:rsid w:val="00AD67BF"/>
    <w:rsid w:val="00AD6EEE"/>
    <w:rsid w:val="00AD73B9"/>
    <w:rsid w:val="00AD782F"/>
    <w:rsid w:val="00AD79C8"/>
    <w:rsid w:val="00AD7B19"/>
    <w:rsid w:val="00AD7F88"/>
    <w:rsid w:val="00AE00DE"/>
    <w:rsid w:val="00AE01AD"/>
    <w:rsid w:val="00AE09B3"/>
    <w:rsid w:val="00AE09E2"/>
    <w:rsid w:val="00AE0ADB"/>
    <w:rsid w:val="00AE0B4C"/>
    <w:rsid w:val="00AE0BB4"/>
    <w:rsid w:val="00AE0DC9"/>
    <w:rsid w:val="00AE0EC8"/>
    <w:rsid w:val="00AE13FC"/>
    <w:rsid w:val="00AE197D"/>
    <w:rsid w:val="00AE1CE8"/>
    <w:rsid w:val="00AE1D52"/>
    <w:rsid w:val="00AE2948"/>
    <w:rsid w:val="00AE2D5D"/>
    <w:rsid w:val="00AE2E20"/>
    <w:rsid w:val="00AE309D"/>
    <w:rsid w:val="00AE3306"/>
    <w:rsid w:val="00AE3958"/>
    <w:rsid w:val="00AE3DCE"/>
    <w:rsid w:val="00AE3E4F"/>
    <w:rsid w:val="00AE4E2D"/>
    <w:rsid w:val="00AE515E"/>
    <w:rsid w:val="00AE5E62"/>
    <w:rsid w:val="00AE637B"/>
    <w:rsid w:val="00AE6B6C"/>
    <w:rsid w:val="00AE6E25"/>
    <w:rsid w:val="00AE6E3B"/>
    <w:rsid w:val="00AE6E43"/>
    <w:rsid w:val="00AE71B5"/>
    <w:rsid w:val="00AE72EA"/>
    <w:rsid w:val="00AE7944"/>
    <w:rsid w:val="00AF08BD"/>
    <w:rsid w:val="00AF0A9D"/>
    <w:rsid w:val="00AF11EC"/>
    <w:rsid w:val="00AF14C7"/>
    <w:rsid w:val="00AF18FD"/>
    <w:rsid w:val="00AF2108"/>
    <w:rsid w:val="00AF25BF"/>
    <w:rsid w:val="00AF3426"/>
    <w:rsid w:val="00AF37FF"/>
    <w:rsid w:val="00AF3CC8"/>
    <w:rsid w:val="00AF3F26"/>
    <w:rsid w:val="00AF3FCD"/>
    <w:rsid w:val="00AF4334"/>
    <w:rsid w:val="00AF50FF"/>
    <w:rsid w:val="00AF53BD"/>
    <w:rsid w:val="00AF5571"/>
    <w:rsid w:val="00AF5FC1"/>
    <w:rsid w:val="00AF67B9"/>
    <w:rsid w:val="00AF6B21"/>
    <w:rsid w:val="00AF6CC9"/>
    <w:rsid w:val="00AF6D97"/>
    <w:rsid w:val="00AF6FE9"/>
    <w:rsid w:val="00AF7FB5"/>
    <w:rsid w:val="00B00505"/>
    <w:rsid w:val="00B00589"/>
    <w:rsid w:val="00B005A9"/>
    <w:rsid w:val="00B008FB"/>
    <w:rsid w:val="00B0132D"/>
    <w:rsid w:val="00B0185A"/>
    <w:rsid w:val="00B01AB6"/>
    <w:rsid w:val="00B01B4F"/>
    <w:rsid w:val="00B01D9C"/>
    <w:rsid w:val="00B020A7"/>
    <w:rsid w:val="00B021A0"/>
    <w:rsid w:val="00B022F6"/>
    <w:rsid w:val="00B023FE"/>
    <w:rsid w:val="00B02B6E"/>
    <w:rsid w:val="00B0397B"/>
    <w:rsid w:val="00B03E93"/>
    <w:rsid w:val="00B043A6"/>
    <w:rsid w:val="00B046C1"/>
    <w:rsid w:val="00B04A3D"/>
    <w:rsid w:val="00B04E0F"/>
    <w:rsid w:val="00B04F98"/>
    <w:rsid w:val="00B051AB"/>
    <w:rsid w:val="00B05204"/>
    <w:rsid w:val="00B05237"/>
    <w:rsid w:val="00B0565B"/>
    <w:rsid w:val="00B058AC"/>
    <w:rsid w:val="00B05B80"/>
    <w:rsid w:val="00B06259"/>
    <w:rsid w:val="00B064CB"/>
    <w:rsid w:val="00B0664A"/>
    <w:rsid w:val="00B06690"/>
    <w:rsid w:val="00B06A65"/>
    <w:rsid w:val="00B06FEA"/>
    <w:rsid w:val="00B078EE"/>
    <w:rsid w:val="00B10370"/>
    <w:rsid w:val="00B10586"/>
    <w:rsid w:val="00B1091E"/>
    <w:rsid w:val="00B10C61"/>
    <w:rsid w:val="00B10D68"/>
    <w:rsid w:val="00B10DAF"/>
    <w:rsid w:val="00B10E77"/>
    <w:rsid w:val="00B10EF1"/>
    <w:rsid w:val="00B120EC"/>
    <w:rsid w:val="00B120ED"/>
    <w:rsid w:val="00B1247B"/>
    <w:rsid w:val="00B12AC8"/>
    <w:rsid w:val="00B12CED"/>
    <w:rsid w:val="00B12F62"/>
    <w:rsid w:val="00B12FA4"/>
    <w:rsid w:val="00B132C9"/>
    <w:rsid w:val="00B13584"/>
    <w:rsid w:val="00B138F8"/>
    <w:rsid w:val="00B1396C"/>
    <w:rsid w:val="00B14194"/>
    <w:rsid w:val="00B1483E"/>
    <w:rsid w:val="00B1488B"/>
    <w:rsid w:val="00B14B2D"/>
    <w:rsid w:val="00B151E2"/>
    <w:rsid w:val="00B1585F"/>
    <w:rsid w:val="00B158CE"/>
    <w:rsid w:val="00B15A63"/>
    <w:rsid w:val="00B15AB9"/>
    <w:rsid w:val="00B15CD9"/>
    <w:rsid w:val="00B167CE"/>
    <w:rsid w:val="00B16874"/>
    <w:rsid w:val="00B16B10"/>
    <w:rsid w:val="00B172D9"/>
    <w:rsid w:val="00B174FF"/>
    <w:rsid w:val="00B178C8"/>
    <w:rsid w:val="00B179F6"/>
    <w:rsid w:val="00B17D78"/>
    <w:rsid w:val="00B17ED3"/>
    <w:rsid w:val="00B2011E"/>
    <w:rsid w:val="00B20391"/>
    <w:rsid w:val="00B20E90"/>
    <w:rsid w:val="00B213AD"/>
    <w:rsid w:val="00B21450"/>
    <w:rsid w:val="00B21E61"/>
    <w:rsid w:val="00B22496"/>
    <w:rsid w:val="00B235FD"/>
    <w:rsid w:val="00B236A1"/>
    <w:rsid w:val="00B237C8"/>
    <w:rsid w:val="00B238D8"/>
    <w:rsid w:val="00B23AC1"/>
    <w:rsid w:val="00B23D89"/>
    <w:rsid w:val="00B249FF"/>
    <w:rsid w:val="00B24B7A"/>
    <w:rsid w:val="00B25054"/>
    <w:rsid w:val="00B25202"/>
    <w:rsid w:val="00B253F1"/>
    <w:rsid w:val="00B256BC"/>
    <w:rsid w:val="00B259B2"/>
    <w:rsid w:val="00B25EB8"/>
    <w:rsid w:val="00B25F97"/>
    <w:rsid w:val="00B26687"/>
    <w:rsid w:val="00B266CC"/>
    <w:rsid w:val="00B26787"/>
    <w:rsid w:val="00B267CF"/>
    <w:rsid w:val="00B268F7"/>
    <w:rsid w:val="00B27055"/>
    <w:rsid w:val="00B2735E"/>
    <w:rsid w:val="00B27868"/>
    <w:rsid w:val="00B3004F"/>
    <w:rsid w:val="00B30155"/>
    <w:rsid w:val="00B30750"/>
    <w:rsid w:val="00B309DB"/>
    <w:rsid w:val="00B30D71"/>
    <w:rsid w:val="00B30F18"/>
    <w:rsid w:val="00B31416"/>
    <w:rsid w:val="00B31FC8"/>
    <w:rsid w:val="00B3218C"/>
    <w:rsid w:val="00B32208"/>
    <w:rsid w:val="00B327AF"/>
    <w:rsid w:val="00B32B85"/>
    <w:rsid w:val="00B32D4E"/>
    <w:rsid w:val="00B3346E"/>
    <w:rsid w:val="00B336E6"/>
    <w:rsid w:val="00B33721"/>
    <w:rsid w:val="00B33786"/>
    <w:rsid w:val="00B33B31"/>
    <w:rsid w:val="00B340D3"/>
    <w:rsid w:val="00B346B1"/>
    <w:rsid w:val="00B34801"/>
    <w:rsid w:val="00B34D7F"/>
    <w:rsid w:val="00B350BE"/>
    <w:rsid w:val="00B35157"/>
    <w:rsid w:val="00B35170"/>
    <w:rsid w:val="00B353A6"/>
    <w:rsid w:val="00B35457"/>
    <w:rsid w:val="00B35546"/>
    <w:rsid w:val="00B3602C"/>
    <w:rsid w:val="00B36047"/>
    <w:rsid w:val="00B36066"/>
    <w:rsid w:val="00B361DE"/>
    <w:rsid w:val="00B36A22"/>
    <w:rsid w:val="00B372BE"/>
    <w:rsid w:val="00B372F3"/>
    <w:rsid w:val="00B378BB"/>
    <w:rsid w:val="00B37A93"/>
    <w:rsid w:val="00B40382"/>
    <w:rsid w:val="00B4091E"/>
    <w:rsid w:val="00B40A89"/>
    <w:rsid w:val="00B40C31"/>
    <w:rsid w:val="00B40CD4"/>
    <w:rsid w:val="00B4123F"/>
    <w:rsid w:val="00B41603"/>
    <w:rsid w:val="00B41753"/>
    <w:rsid w:val="00B4180E"/>
    <w:rsid w:val="00B41933"/>
    <w:rsid w:val="00B41B5A"/>
    <w:rsid w:val="00B42653"/>
    <w:rsid w:val="00B42733"/>
    <w:rsid w:val="00B42AAC"/>
    <w:rsid w:val="00B42BD3"/>
    <w:rsid w:val="00B42C7C"/>
    <w:rsid w:val="00B42E56"/>
    <w:rsid w:val="00B42FE2"/>
    <w:rsid w:val="00B4316D"/>
    <w:rsid w:val="00B433D5"/>
    <w:rsid w:val="00B43DC6"/>
    <w:rsid w:val="00B44554"/>
    <w:rsid w:val="00B44796"/>
    <w:rsid w:val="00B4489C"/>
    <w:rsid w:val="00B44E4C"/>
    <w:rsid w:val="00B450AE"/>
    <w:rsid w:val="00B4546F"/>
    <w:rsid w:val="00B4565E"/>
    <w:rsid w:val="00B45948"/>
    <w:rsid w:val="00B46241"/>
    <w:rsid w:val="00B46AEC"/>
    <w:rsid w:val="00B47371"/>
    <w:rsid w:val="00B500A5"/>
    <w:rsid w:val="00B500AE"/>
    <w:rsid w:val="00B50493"/>
    <w:rsid w:val="00B50B13"/>
    <w:rsid w:val="00B50DAD"/>
    <w:rsid w:val="00B510B2"/>
    <w:rsid w:val="00B512A3"/>
    <w:rsid w:val="00B5143D"/>
    <w:rsid w:val="00B51819"/>
    <w:rsid w:val="00B51992"/>
    <w:rsid w:val="00B51AE0"/>
    <w:rsid w:val="00B51C2B"/>
    <w:rsid w:val="00B51D89"/>
    <w:rsid w:val="00B51DB2"/>
    <w:rsid w:val="00B52046"/>
    <w:rsid w:val="00B524AB"/>
    <w:rsid w:val="00B52688"/>
    <w:rsid w:val="00B528A2"/>
    <w:rsid w:val="00B528AB"/>
    <w:rsid w:val="00B52D46"/>
    <w:rsid w:val="00B53262"/>
    <w:rsid w:val="00B532D6"/>
    <w:rsid w:val="00B5333D"/>
    <w:rsid w:val="00B533FA"/>
    <w:rsid w:val="00B53463"/>
    <w:rsid w:val="00B545FB"/>
    <w:rsid w:val="00B548F8"/>
    <w:rsid w:val="00B54C95"/>
    <w:rsid w:val="00B551EE"/>
    <w:rsid w:val="00B556DE"/>
    <w:rsid w:val="00B56431"/>
    <w:rsid w:val="00B56C0B"/>
    <w:rsid w:val="00B60032"/>
    <w:rsid w:val="00B608D1"/>
    <w:rsid w:val="00B60D52"/>
    <w:rsid w:val="00B60F19"/>
    <w:rsid w:val="00B612A6"/>
    <w:rsid w:val="00B6197B"/>
    <w:rsid w:val="00B621E9"/>
    <w:rsid w:val="00B62271"/>
    <w:rsid w:val="00B62607"/>
    <w:rsid w:val="00B62639"/>
    <w:rsid w:val="00B62775"/>
    <w:rsid w:val="00B62937"/>
    <w:rsid w:val="00B629E2"/>
    <w:rsid w:val="00B634B9"/>
    <w:rsid w:val="00B63519"/>
    <w:rsid w:val="00B6365A"/>
    <w:rsid w:val="00B638A0"/>
    <w:rsid w:val="00B644CB"/>
    <w:rsid w:val="00B64B30"/>
    <w:rsid w:val="00B65703"/>
    <w:rsid w:val="00B65969"/>
    <w:rsid w:val="00B65F2A"/>
    <w:rsid w:val="00B6622D"/>
    <w:rsid w:val="00B66589"/>
    <w:rsid w:val="00B66A1D"/>
    <w:rsid w:val="00B6739A"/>
    <w:rsid w:val="00B673A5"/>
    <w:rsid w:val="00B6748B"/>
    <w:rsid w:val="00B67C25"/>
    <w:rsid w:val="00B67FFC"/>
    <w:rsid w:val="00B70429"/>
    <w:rsid w:val="00B706B8"/>
    <w:rsid w:val="00B70885"/>
    <w:rsid w:val="00B71248"/>
    <w:rsid w:val="00B71CC3"/>
    <w:rsid w:val="00B71F64"/>
    <w:rsid w:val="00B72384"/>
    <w:rsid w:val="00B728D4"/>
    <w:rsid w:val="00B729FB"/>
    <w:rsid w:val="00B73084"/>
    <w:rsid w:val="00B7343A"/>
    <w:rsid w:val="00B73ADA"/>
    <w:rsid w:val="00B73FE0"/>
    <w:rsid w:val="00B742D5"/>
    <w:rsid w:val="00B74361"/>
    <w:rsid w:val="00B745DC"/>
    <w:rsid w:val="00B7487A"/>
    <w:rsid w:val="00B74909"/>
    <w:rsid w:val="00B749EB"/>
    <w:rsid w:val="00B74D64"/>
    <w:rsid w:val="00B74FC5"/>
    <w:rsid w:val="00B75499"/>
    <w:rsid w:val="00B7557E"/>
    <w:rsid w:val="00B75734"/>
    <w:rsid w:val="00B75B40"/>
    <w:rsid w:val="00B76034"/>
    <w:rsid w:val="00B76462"/>
    <w:rsid w:val="00B764C7"/>
    <w:rsid w:val="00B7683D"/>
    <w:rsid w:val="00B76DE2"/>
    <w:rsid w:val="00B77865"/>
    <w:rsid w:val="00B77986"/>
    <w:rsid w:val="00B779EC"/>
    <w:rsid w:val="00B77F85"/>
    <w:rsid w:val="00B80797"/>
    <w:rsid w:val="00B80992"/>
    <w:rsid w:val="00B81949"/>
    <w:rsid w:val="00B826C6"/>
    <w:rsid w:val="00B828AF"/>
    <w:rsid w:val="00B82B04"/>
    <w:rsid w:val="00B82B0B"/>
    <w:rsid w:val="00B83051"/>
    <w:rsid w:val="00B83404"/>
    <w:rsid w:val="00B834AC"/>
    <w:rsid w:val="00B834AE"/>
    <w:rsid w:val="00B83A69"/>
    <w:rsid w:val="00B83FF5"/>
    <w:rsid w:val="00B840A3"/>
    <w:rsid w:val="00B8417F"/>
    <w:rsid w:val="00B84364"/>
    <w:rsid w:val="00B847E1"/>
    <w:rsid w:val="00B84D4B"/>
    <w:rsid w:val="00B84D8D"/>
    <w:rsid w:val="00B84F2D"/>
    <w:rsid w:val="00B85234"/>
    <w:rsid w:val="00B856F5"/>
    <w:rsid w:val="00B85760"/>
    <w:rsid w:val="00B860D0"/>
    <w:rsid w:val="00B86653"/>
    <w:rsid w:val="00B867B3"/>
    <w:rsid w:val="00B86D0C"/>
    <w:rsid w:val="00B86FB1"/>
    <w:rsid w:val="00B87253"/>
    <w:rsid w:val="00B872E7"/>
    <w:rsid w:val="00B874A6"/>
    <w:rsid w:val="00B87695"/>
    <w:rsid w:val="00B87B02"/>
    <w:rsid w:val="00B87DED"/>
    <w:rsid w:val="00B87E7E"/>
    <w:rsid w:val="00B90238"/>
    <w:rsid w:val="00B905D7"/>
    <w:rsid w:val="00B9064F"/>
    <w:rsid w:val="00B90B3E"/>
    <w:rsid w:val="00B90CF0"/>
    <w:rsid w:val="00B91901"/>
    <w:rsid w:val="00B91EE1"/>
    <w:rsid w:val="00B91F0D"/>
    <w:rsid w:val="00B92089"/>
    <w:rsid w:val="00B92610"/>
    <w:rsid w:val="00B92729"/>
    <w:rsid w:val="00B92C38"/>
    <w:rsid w:val="00B944A1"/>
    <w:rsid w:val="00B95512"/>
    <w:rsid w:val="00B96087"/>
    <w:rsid w:val="00B966D5"/>
    <w:rsid w:val="00B96B19"/>
    <w:rsid w:val="00B96B1E"/>
    <w:rsid w:val="00B96E48"/>
    <w:rsid w:val="00B970EC"/>
    <w:rsid w:val="00B97703"/>
    <w:rsid w:val="00BA023A"/>
    <w:rsid w:val="00BA048C"/>
    <w:rsid w:val="00BA077F"/>
    <w:rsid w:val="00BA1114"/>
    <w:rsid w:val="00BA14D0"/>
    <w:rsid w:val="00BA1621"/>
    <w:rsid w:val="00BA19CD"/>
    <w:rsid w:val="00BA1B31"/>
    <w:rsid w:val="00BA1CC4"/>
    <w:rsid w:val="00BA1E80"/>
    <w:rsid w:val="00BA23BD"/>
    <w:rsid w:val="00BA27F0"/>
    <w:rsid w:val="00BA2825"/>
    <w:rsid w:val="00BA2C13"/>
    <w:rsid w:val="00BA315C"/>
    <w:rsid w:val="00BA33B4"/>
    <w:rsid w:val="00BA3A4E"/>
    <w:rsid w:val="00BA3B21"/>
    <w:rsid w:val="00BA3E65"/>
    <w:rsid w:val="00BA4057"/>
    <w:rsid w:val="00BA41AF"/>
    <w:rsid w:val="00BA476E"/>
    <w:rsid w:val="00BA499C"/>
    <w:rsid w:val="00BA4BD3"/>
    <w:rsid w:val="00BA4C0A"/>
    <w:rsid w:val="00BA4CE4"/>
    <w:rsid w:val="00BA4E1B"/>
    <w:rsid w:val="00BA545F"/>
    <w:rsid w:val="00BA55F6"/>
    <w:rsid w:val="00BA628E"/>
    <w:rsid w:val="00BA6788"/>
    <w:rsid w:val="00BA67B3"/>
    <w:rsid w:val="00BA760B"/>
    <w:rsid w:val="00BA765C"/>
    <w:rsid w:val="00BA7B8F"/>
    <w:rsid w:val="00BB077C"/>
    <w:rsid w:val="00BB1F25"/>
    <w:rsid w:val="00BB265A"/>
    <w:rsid w:val="00BB2696"/>
    <w:rsid w:val="00BB2FCA"/>
    <w:rsid w:val="00BB37E3"/>
    <w:rsid w:val="00BB3A1C"/>
    <w:rsid w:val="00BB436A"/>
    <w:rsid w:val="00BB4427"/>
    <w:rsid w:val="00BB4547"/>
    <w:rsid w:val="00BB473B"/>
    <w:rsid w:val="00BB4B61"/>
    <w:rsid w:val="00BB4D23"/>
    <w:rsid w:val="00BB51EE"/>
    <w:rsid w:val="00BB5277"/>
    <w:rsid w:val="00BB56B9"/>
    <w:rsid w:val="00BB612F"/>
    <w:rsid w:val="00BB63BF"/>
    <w:rsid w:val="00BB68A3"/>
    <w:rsid w:val="00BB68CC"/>
    <w:rsid w:val="00BB6AC6"/>
    <w:rsid w:val="00BB716D"/>
    <w:rsid w:val="00BB7406"/>
    <w:rsid w:val="00BB7843"/>
    <w:rsid w:val="00BB7B97"/>
    <w:rsid w:val="00BB7DDE"/>
    <w:rsid w:val="00BC07B8"/>
    <w:rsid w:val="00BC1261"/>
    <w:rsid w:val="00BC184A"/>
    <w:rsid w:val="00BC1A63"/>
    <w:rsid w:val="00BC1A79"/>
    <w:rsid w:val="00BC1ABA"/>
    <w:rsid w:val="00BC2068"/>
    <w:rsid w:val="00BC20CD"/>
    <w:rsid w:val="00BC231B"/>
    <w:rsid w:val="00BC2CC1"/>
    <w:rsid w:val="00BC3594"/>
    <w:rsid w:val="00BC35FB"/>
    <w:rsid w:val="00BC3B9E"/>
    <w:rsid w:val="00BC3EB0"/>
    <w:rsid w:val="00BC4220"/>
    <w:rsid w:val="00BC4233"/>
    <w:rsid w:val="00BC427A"/>
    <w:rsid w:val="00BC47C5"/>
    <w:rsid w:val="00BC4AB9"/>
    <w:rsid w:val="00BC4B72"/>
    <w:rsid w:val="00BC4C24"/>
    <w:rsid w:val="00BC4DBE"/>
    <w:rsid w:val="00BC5767"/>
    <w:rsid w:val="00BC59B9"/>
    <w:rsid w:val="00BC5F90"/>
    <w:rsid w:val="00BC6035"/>
    <w:rsid w:val="00BC60EB"/>
    <w:rsid w:val="00BC62A5"/>
    <w:rsid w:val="00BC65E8"/>
    <w:rsid w:val="00BC688C"/>
    <w:rsid w:val="00BC7478"/>
    <w:rsid w:val="00BD009A"/>
    <w:rsid w:val="00BD0343"/>
    <w:rsid w:val="00BD0764"/>
    <w:rsid w:val="00BD07BF"/>
    <w:rsid w:val="00BD0A01"/>
    <w:rsid w:val="00BD0B3D"/>
    <w:rsid w:val="00BD0FFE"/>
    <w:rsid w:val="00BD10CE"/>
    <w:rsid w:val="00BD12D4"/>
    <w:rsid w:val="00BD13B8"/>
    <w:rsid w:val="00BD1DC4"/>
    <w:rsid w:val="00BD1F7B"/>
    <w:rsid w:val="00BD2141"/>
    <w:rsid w:val="00BD2BCA"/>
    <w:rsid w:val="00BD2E2B"/>
    <w:rsid w:val="00BD362F"/>
    <w:rsid w:val="00BD416B"/>
    <w:rsid w:val="00BD4DDD"/>
    <w:rsid w:val="00BD5160"/>
    <w:rsid w:val="00BD5880"/>
    <w:rsid w:val="00BD5896"/>
    <w:rsid w:val="00BD5D7D"/>
    <w:rsid w:val="00BD5ECF"/>
    <w:rsid w:val="00BD5F50"/>
    <w:rsid w:val="00BD6376"/>
    <w:rsid w:val="00BD67AE"/>
    <w:rsid w:val="00BD6ADB"/>
    <w:rsid w:val="00BD6B41"/>
    <w:rsid w:val="00BD6DD8"/>
    <w:rsid w:val="00BD6F4E"/>
    <w:rsid w:val="00BE007B"/>
    <w:rsid w:val="00BE032A"/>
    <w:rsid w:val="00BE07F2"/>
    <w:rsid w:val="00BE08CD"/>
    <w:rsid w:val="00BE0A7C"/>
    <w:rsid w:val="00BE0D74"/>
    <w:rsid w:val="00BE123F"/>
    <w:rsid w:val="00BE13D0"/>
    <w:rsid w:val="00BE17DF"/>
    <w:rsid w:val="00BE1977"/>
    <w:rsid w:val="00BE1E59"/>
    <w:rsid w:val="00BE2899"/>
    <w:rsid w:val="00BE293D"/>
    <w:rsid w:val="00BE3649"/>
    <w:rsid w:val="00BE400C"/>
    <w:rsid w:val="00BE42BF"/>
    <w:rsid w:val="00BE45E3"/>
    <w:rsid w:val="00BE4BF8"/>
    <w:rsid w:val="00BE5540"/>
    <w:rsid w:val="00BE5DB2"/>
    <w:rsid w:val="00BE5EF3"/>
    <w:rsid w:val="00BE630D"/>
    <w:rsid w:val="00BE63C6"/>
    <w:rsid w:val="00BE67B4"/>
    <w:rsid w:val="00BE6FB1"/>
    <w:rsid w:val="00BE7123"/>
    <w:rsid w:val="00BE784D"/>
    <w:rsid w:val="00BE790C"/>
    <w:rsid w:val="00BE7A87"/>
    <w:rsid w:val="00BE7F5D"/>
    <w:rsid w:val="00BF0317"/>
    <w:rsid w:val="00BF0A61"/>
    <w:rsid w:val="00BF0EDA"/>
    <w:rsid w:val="00BF17F9"/>
    <w:rsid w:val="00BF1BF5"/>
    <w:rsid w:val="00BF1EFB"/>
    <w:rsid w:val="00BF1F7F"/>
    <w:rsid w:val="00BF322E"/>
    <w:rsid w:val="00BF32BC"/>
    <w:rsid w:val="00BF360E"/>
    <w:rsid w:val="00BF3856"/>
    <w:rsid w:val="00BF3C06"/>
    <w:rsid w:val="00BF3F29"/>
    <w:rsid w:val="00BF4AAC"/>
    <w:rsid w:val="00BF4BA5"/>
    <w:rsid w:val="00BF4D4F"/>
    <w:rsid w:val="00BF4F56"/>
    <w:rsid w:val="00BF5015"/>
    <w:rsid w:val="00BF5686"/>
    <w:rsid w:val="00BF5BE5"/>
    <w:rsid w:val="00BF619C"/>
    <w:rsid w:val="00BF6404"/>
    <w:rsid w:val="00BF6663"/>
    <w:rsid w:val="00BF68B0"/>
    <w:rsid w:val="00BF6F9F"/>
    <w:rsid w:val="00BF7DE2"/>
    <w:rsid w:val="00BFAB1C"/>
    <w:rsid w:val="00C00079"/>
    <w:rsid w:val="00C00553"/>
    <w:rsid w:val="00C0064E"/>
    <w:rsid w:val="00C0099D"/>
    <w:rsid w:val="00C01061"/>
    <w:rsid w:val="00C01E6E"/>
    <w:rsid w:val="00C02325"/>
    <w:rsid w:val="00C02566"/>
    <w:rsid w:val="00C02843"/>
    <w:rsid w:val="00C02B8C"/>
    <w:rsid w:val="00C02D9E"/>
    <w:rsid w:val="00C02E48"/>
    <w:rsid w:val="00C02E82"/>
    <w:rsid w:val="00C02E9C"/>
    <w:rsid w:val="00C031A6"/>
    <w:rsid w:val="00C03A77"/>
    <w:rsid w:val="00C03CDD"/>
    <w:rsid w:val="00C0406A"/>
    <w:rsid w:val="00C041CC"/>
    <w:rsid w:val="00C04654"/>
    <w:rsid w:val="00C04965"/>
    <w:rsid w:val="00C05461"/>
    <w:rsid w:val="00C05465"/>
    <w:rsid w:val="00C058C3"/>
    <w:rsid w:val="00C05F73"/>
    <w:rsid w:val="00C05FF9"/>
    <w:rsid w:val="00C06303"/>
    <w:rsid w:val="00C067D7"/>
    <w:rsid w:val="00C068A5"/>
    <w:rsid w:val="00C06F29"/>
    <w:rsid w:val="00C07527"/>
    <w:rsid w:val="00C076EA"/>
    <w:rsid w:val="00C07DDE"/>
    <w:rsid w:val="00C10224"/>
    <w:rsid w:val="00C105BE"/>
    <w:rsid w:val="00C1074B"/>
    <w:rsid w:val="00C122ED"/>
    <w:rsid w:val="00C13356"/>
    <w:rsid w:val="00C13371"/>
    <w:rsid w:val="00C13383"/>
    <w:rsid w:val="00C134AC"/>
    <w:rsid w:val="00C13781"/>
    <w:rsid w:val="00C142E7"/>
    <w:rsid w:val="00C143F7"/>
    <w:rsid w:val="00C15369"/>
    <w:rsid w:val="00C15406"/>
    <w:rsid w:val="00C15594"/>
    <w:rsid w:val="00C15B2D"/>
    <w:rsid w:val="00C15B48"/>
    <w:rsid w:val="00C168EC"/>
    <w:rsid w:val="00C16BDE"/>
    <w:rsid w:val="00C16E5D"/>
    <w:rsid w:val="00C16FDD"/>
    <w:rsid w:val="00C17102"/>
    <w:rsid w:val="00C171E0"/>
    <w:rsid w:val="00C175DA"/>
    <w:rsid w:val="00C178B1"/>
    <w:rsid w:val="00C17DBA"/>
    <w:rsid w:val="00C2029F"/>
    <w:rsid w:val="00C2072E"/>
    <w:rsid w:val="00C20BED"/>
    <w:rsid w:val="00C2119A"/>
    <w:rsid w:val="00C21412"/>
    <w:rsid w:val="00C215C7"/>
    <w:rsid w:val="00C216A3"/>
    <w:rsid w:val="00C21A51"/>
    <w:rsid w:val="00C2217B"/>
    <w:rsid w:val="00C226DF"/>
    <w:rsid w:val="00C23224"/>
    <w:rsid w:val="00C23455"/>
    <w:rsid w:val="00C23C89"/>
    <w:rsid w:val="00C23D5A"/>
    <w:rsid w:val="00C23DEB"/>
    <w:rsid w:val="00C23DF8"/>
    <w:rsid w:val="00C23EE1"/>
    <w:rsid w:val="00C24076"/>
    <w:rsid w:val="00C2441F"/>
    <w:rsid w:val="00C24521"/>
    <w:rsid w:val="00C246EE"/>
    <w:rsid w:val="00C24739"/>
    <w:rsid w:val="00C24AB5"/>
    <w:rsid w:val="00C25363"/>
    <w:rsid w:val="00C259A8"/>
    <w:rsid w:val="00C25E8E"/>
    <w:rsid w:val="00C260ED"/>
    <w:rsid w:val="00C2616B"/>
    <w:rsid w:val="00C2668B"/>
    <w:rsid w:val="00C26812"/>
    <w:rsid w:val="00C26DA2"/>
    <w:rsid w:val="00C272E8"/>
    <w:rsid w:val="00C27BFC"/>
    <w:rsid w:val="00C3007C"/>
    <w:rsid w:val="00C300B9"/>
    <w:rsid w:val="00C3013E"/>
    <w:rsid w:val="00C30E62"/>
    <w:rsid w:val="00C30FE2"/>
    <w:rsid w:val="00C3189B"/>
    <w:rsid w:val="00C31A3A"/>
    <w:rsid w:val="00C31A7E"/>
    <w:rsid w:val="00C31C13"/>
    <w:rsid w:val="00C3259A"/>
    <w:rsid w:val="00C32A17"/>
    <w:rsid w:val="00C32B3E"/>
    <w:rsid w:val="00C32BEB"/>
    <w:rsid w:val="00C33115"/>
    <w:rsid w:val="00C33178"/>
    <w:rsid w:val="00C3373B"/>
    <w:rsid w:val="00C33765"/>
    <w:rsid w:val="00C33A86"/>
    <w:rsid w:val="00C341D8"/>
    <w:rsid w:val="00C34698"/>
    <w:rsid w:val="00C346B4"/>
    <w:rsid w:val="00C34AA7"/>
    <w:rsid w:val="00C34D54"/>
    <w:rsid w:val="00C35746"/>
    <w:rsid w:val="00C3591F"/>
    <w:rsid w:val="00C35939"/>
    <w:rsid w:val="00C35F11"/>
    <w:rsid w:val="00C36281"/>
    <w:rsid w:val="00C365EF"/>
    <w:rsid w:val="00C36621"/>
    <w:rsid w:val="00C36FF1"/>
    <w:rsid w:val="00C37047"/>
    <w:rsid w:val="00C3719F"/>
    <w:rsid w:val="00C37661"/>
    <w:rsid w:val="00C37792"/>
    <w:rsid w:val="00C37961"/>
    <w:rsid w:val="00C379E9"/>
    <w:rsid w:val="00C37D8F"/>
    <w:rsid w:val="00C3996C"/>
    <w:rsid w:val="00C40C76"/>
    <w:rsid w:val="00C40DEA"/>
    <w:rsid w:val="00C41764"/>
    <w:rsid w:val="00C41AC1"/>
    <w:rsid w:val="00C420FB"/>
    <w:rsid w:val="00C4213A"/>
    <w:rsid w:val="00C42207"/>
    <w:rsid w:val="00C4295F"/>
    <w:rsid w:val="00C4296B"/>
    <w:rsid w:val="00C430ED"/>
    <w:rsid w:val="00C43534"/>
    <w:rsid w:val="00C43618"/>
    <w:rsid w:val="00C43A23"/>
    <w:rsid w:val="00C43B3D"/>
    <w:rsid w:val="00C43CB7"/>
    <w:rsid w:val="00C43F69"/>
    <w:rsid w:val="00C43FC1"/>
    <w:rsid w:val="00C441D6"/>
    <w:rsid w:val="00C441FD"/>
    <w:rsid w:val="00C4462F"/>
    <w:rsid w:val="00C44801"/>
    <w:rsid w:val="00C44859"/>
    <w:rsid w:val="00C45385"/>
    <w:rsid w:val="00C453ED"/>
    <w:rsid w:val="00C45B99"/>
    <w:rsid w:val="00C45E7B"/>
    <w:rsid w:val="00C46020"/>
    <w:rsid w:val="00C461D0"/>
    <w:rsid w:val="00C4678B"/>
    <w:rsid w:val="00C46BB9"/>
    <w:rsid w:val="00C46D60"/>
    <w:rsid w:val="00C472A5"/>
    <w:rsid w:val="00C473E5"/>
    <w:rsid w:val="00C47546"/>
    <w:rsid w:val="00C4774B"/>
    <w:rsid w:val="00C4782C"/>
    <w:rsid w:val="00C478BA"/>
    <w:rsid w:val="00C47C73"/>
    <w:rsid w:val="00C47C9A"/>
    <w:rsid w:val="00C502E8"/>
    <w:rsid w:val="00C5068A"/>
    <w:rsid w:val="00C50A4C"/>
    <w:rsid w:val="00C50C32"/>
    <w:rsid w:val="00C51236"/>
    <w:rsid w:val="00C512A7"/>
    <w:rsid w:val="00C51379"/>
    <w:rsid w:val="00C51851"/>
    <w:rsid w:val="00C51D86"/>
    <w:rsid w:val="00C51E5C"/>
    <w:rsid w:val="00C51ECC"/>
    <w:rsid w:val="00C51F12"/>
    <w:rsid w:val="00C52C1F"/>
    <w:rsid w:val="00C52C8F"/>
    <w:rsid w:val="00C530F1"/>
    <w:rsid w:val="00C5340C"/>
    <w:rsid w:val="00C5358A"/>
    <w:rsid w:val="00C53631"/>
    <w:rsid w:val="00C538C3"/>
    <w:rsid w:val="00C53D57"/>
    <w:rsid w:val="00C54096"/>
    <w:rsid w:val="00C54155"/>
    <w:rsid w:val="00C543E7"/>
    <w:rsid w:val="00C5453A"/>
    <w:rsid w:val="00C54D11"/>
    <w:rsid w:val="00C55706"/>
    <w:rsid w:val="00C55B52"/>
    <w:rsid w:val="00C55FD2"/>
    <w:rsid w:val="00C562C8"/>
    <w:rsid w:val="00C56709"/>
    <w:rsid w:val="00C5699A"/>
    <w:rsid w:val="00C56A95"/>
    <w:rsid w:val="00C56ADF"/>
    <w:rsid w:val="00C56AE1"/>
    <w:rsid w:val="00C56BAF"/>
    <w:rsid w:val="00C570F1"/>
    <w:rsid w:val="00C57221"/>
    <w:rsid w:val="00C575A7"/>
    <w:rsid w:val="00C60375"/>
    <w:rsid w:val="00C6088B"/>
    <w:rsid w:val="00C60C85"/>
    <w:rsid w:val="00C60EE5"/>
    <w:rsid w:val="00C60EE6"/>
    <w:rsid w:val="00C60FAA"/>
    <w:rsid w:val="00C6117D"/>
    <w:rsid w:val="00C615E5"/>
    <w:rsid w:val="00C61D48"/>
    <w:rsid w:val="00C61D63"/>
    <w:rsid w:val="00C62784"/>
    <w:rsid w:val="00C6278D"/>
    <w:rsid w:val="00C62C06"/>
    <w:rsid w:val="00C62E3E"/>
    <w:rsid w:val="00C6370D"/>
    <w:rsid w:val="00C639DC"/>
    <w:rsid w:val="00C63A58"/>
    <w:rsid w:val="00C63F5C"/>
    <w:rsid w:val="00C64545"/>
    <w:rsid w:val="00C64819"/>
    <w:rsid w:val="00C649BD"/>
    <w:rsid w:val="00C64A0E"/>
    <w:rsid w:val="00C64A45"/>
    <w:rsid w:val="00C65591"/>
    <w:rsid w:val="00C65A21"/>
    <w:rsid w:val="00C66A07"/>
    <w:rsid w:val="00C672D8"/>
    <w:rsid w:val="00C67308"/>
    <w:rsid w:val="00C67673"/>
    <w:rsid w:val="00C67A1F"/>
    <w:rsid w:val="00C67E0A"/>
    <w:rsid w:val="00C704DD"/>
    <w:rsid w:val="00C70602"/>
    <w:rsid w:val="00C70981"/>
    <w:rsid w:val="00C70F53"/>
    <w:rsid w:val="00C70FE9"/>
    <w:rsid w:val="00C71025"/>
    <w:rsid w:val="00C710AC"/>
    <w:rsid w:val="00C71353"/>
    <w:rsid w:val="00C71498"/>
    <w:rsid w:val="00C71761"/>
    <w:rsid w:val="00C7177D"/>
    <w:rsid w:val="00C71A7D"/>
    <w:rsid w:val="00C71DF4"/>
    <w:rsid w:val="00C71E02"/>
    <w:rsid w:val="00C71E17"/>
    <w:rsid w:val="00C72A0E"/>
    <w:rsid w:val="00C72BA8"/>
    <w:rsid w:val="00C72F13"/>
    <w:rsid w:val="00C737BB"/>
    <w:rsid w:val="00C73864"/>
    <w:rsid w:val="00C73962"/>
    <w:rsid w:val="00C73A94"/>
    <w:rsid w:val="00C73B5A"/>
    <w:rsid w:val="00C74185"/>
    <w:rsid w:val="00C743B7"/>
    <w:rsid w:val="00C74A84"/>
    <w:rsid w:val="00C74D5A"/>
    <w:rsid w:val="00C753EB"/>
    <w:rsid w:val="00C75C25"/>
    <w:rsid w:val="00C75C92"/>
    <w:rsid w:val="00C75CF5"/>
    <w:rsid w:val="00C75DCD"/>
    <w:rsid w:val="00C76455"/>
    <w:rsid w:val="00C7684D"/>
    <w:rsid w:val="00C7687D"/>
    <w:rsid w:val="00C76BC1"/>
    <w:rsid w:val="00C76BCF"/>
    <w:rsid w:val="00C77002"/>
    <w:rsid w:val="00C77007"/>
    <w:rsid w:val="00C77BA6"/>
    <w:rsid w:val="00C77C99"/>
    <w:rsid w:val="00C801C0"/>
    <w:rsid w:val="00C80408"/>
    <w:rsid w:val="00C80658"/>
    <w:rsid w:val="00C80B12"/>
    <w:rsid w:val="00C80E1B"/>
    <w:rsid w:val="00C80E4F"/>
    <w:rsid w:val="00C8130D"/>
    <w:rsid w:val="00C81BDF"/>
    <w:rsid w:val="00C81FB5"/>
    <w:rsid w:val="00C82D24"/>
    <w:rsid w:val="00C82E24"/>
    <w:rsid w:val="00C82FDA"/>
    <w:rsid w:val="00C831CF"/>
    <w:rsid w:val="00C83492"/>
    <w:rsid w:val="00C83BC2"/>
    <w:rsid w:val="00C8473A"/>
    <w:rsid w:val="00C848DA"/>
    <w:rsid w:val="00C849E6"/>
    <w:rsid w:val="00C84B37"/>
    <w:rsid w:val="00C853EB"/>
    <w:rsid w:val="00C85E3C"/>
    <w:rsid w:val="00C86117"/>
    <w:rsid w:val="00C8630D"/>
    <w:rsid w:val="00C86525"/>
    <w:rsid w:val="00C86735"/>
    <w:rsid w:val="00C8683B"/>
    <w:rsid w:val="00C870C3"/>
    <w:rsid w:val="00C87D7C"/>
    <w:rsid w:val="00C87E28"/>
    <w:rsid w:val="00C87F66"/>
    <w:rsid w:val="00C9027E"/>
    <w:rsid w:val="00C904C7"/>
    <w:rsid w:val="00C90A38"/>
    <w:rsid w:val="00C90E16"/>
    <w:rsid w:val="00C90E33"/>
    <w:rsid w:val="00C9122E"/>
    <w:rsid w:val="00C91306"/>
    <w:rsid w:val="00C91455"/>
    <w:rsid w:val="00C917A5"/>
    <w:rsid w:val="00C9195D"/>
    <w:rsid w:val="00C91B23"/>
    <w:rsid w:val="00C939EC"/>
    <w:rsid w:val="00C94148"/>
    <w:rsid w:val="00C9431C"/>
    <w:rsid w:val="00C94523"/>
    <w:rsid w:val="00C946DE"/>
    <w:rsid w:val="00C94708"/>
    <w:rsid w:val="00C9470E"/>
    <w:rsid w:val="00C94841"/>
    <w:rsid w:val="00C9487E"/>
    <w:rsid w:val="00C94990"/>
    <w:rsid w:val="00C949CB"/>
    <w:rsid w:val="00C94A3D"/>
    <w:rsid w:val="00C94E34"/>
    <w:rsid w:val="00C94EE0"/>
    <w:rsid w:val="00C94F78"/>
    <w:rsid w:val="00C951CB"/>
    <w:rsid w:val="00C95723"/>
    <w:rsid w:val="00C95AD5"/>
    <w:rsid w:val="00C95DFB"/>
    <w:rsid w:val="00C96054"/>
    <w:rsid w:val="00C962A3"/>
    <w:rsid w:val="00C9637E"/>
    <w:rsid w:val="00C96638"/>
    <w:rsid w:val="00C96D46"/>
    <w:rsid w:val="00C96DF5"/>
    <w:rsid w:val="00C96ED8"/>
    <w:rsid w:val="00C96F3B"/>
    <w:rsid w:val="00C96F79"/>
    <w:rsid w:val="00C974D9"/>
    <w:rsid w:val="00C9760D"/>
    <w:rsid w:val="00C9770E"/>
    <w:rsid w:val="00C97909"/>
    <w:rsid w:val="00C97B99"/>
    <w:rsid w:val="00C97F5B"/>
    <w:rsid w:val="00CA000E"/>
    <w:rsid w:val="00CA0103"/>
    <w:rsid w:val="00CA0144"/>
    <w:rsid w:val="00CA031D"/>
    <w:rsid w:val="00CA0838"/>
    <w:rsid w:val="00CA1015"/>
    <w:rsid w:val="00CA1335"/>
    <w:rsid w:val="00CA15D1"/>
    <w:rsid w:val="00CA1AC2"/>
    <w:rsid w:val="00CA1C57"/>
    <w:rsid w:val="00CA1F47"/>
    <w:rsid w:val="00CA20CC"/>
    <w:rsid w:val="00CA229A"/>
    <w:rsid w:val="00CA25D4"/>
    <w:rsid w:val="00CA2D3B"/>
    <w:rsid w:val="00CA3306"/>
    <w:rsid w:val="00CA3DF2"/>
    <w:rsid w:val="00CA405D"/>
    <w:rsid w:val="00CA4ABE"/>
    <w:rsid w:val="00CA4D41"/>
    <w:rsid w:val="00CA4DE5"/>
    <w:rsid w:val="00CA4E3B"/>
    <w:rsid w:val="00CA4EAF"/>
    <w:rsid w:val="00CA5635"/>
    <w:rsid w:val="00CA584A"/>
    <w:rsid w:val="00CA626C"/>
    <w:rsid w:val="00CA6339"/>
    <w:rsid w:val="00CA669A"/>
    <w:rsid w:val="00CA68CF"/>
    <w:rsid w:val="00CA68D6"/>
    <w:rsid w:val="00CA6F0D"/>
    <w:rsid w:val="00CA6F87"/>
    <w:rsid w:val="00CA7299"/>
    <w:rsid w:val="00CA74CB"/>
    <w:rsid w:val="00CA778E"/>
    <w:rsid w:val="00CA7C7B"/>
    <w:rsid w:val="00CA7D53"/>
    <w:rsid w:val="00CB00ED"/>
    <w:rsid w:val="00CB0332"/>
    <w:rsid w:val="00CB05A3"/>
    <w:rsid w:val="00CB100A"/>
    <w:rsid w:val="00CB1643"/>
    <w:rsid w:val="00CB1A76"/>
    <w:rsid w:val="00CB1A80"/>
    <w:rsid w:val="00CB1A86"/>
    <w:rsid w:val="00CB2098"/>
    <w:rsid w:val="00CB2235"/>
    <w:rsid w:val="00CB26B0"/>
    <w:rsid w:val="00CB2766"/>
    <w:rsid w:val="00CB2B78"/>
    <w:rsid w:val="00CB2D96"/>
    <w:rsid w:val="00CB3121"/>
    <w:rsid w:val="00CB3235"/>
    <w:rsid w:val="00CB3F0C"/>
    <w:rsid w:val="00CB44ED"/>
    <w:rsid w:val="00CB4CF4"/>
    <w:rsid w:val="00CB4F38"/>
    <w:rsid w:val="00CB4F90"/>
    <w:rsid w:val="00CB513F"/>
    <w:rsid w:val="00CB57DC"/>
    <w:rsid w:val="00CB604B"/>
    <w:rsid w:val="00CB60FF"/>
    <w:rsid w:val="00CB65FE"/>
    <w:rsid w:val="00CB6885"/>
    <w:rsid w:val="00CB6A4B"/>
    <w:rsid w:val="00CB6B79"/>
    <w:rsid w:val="00CB6B94"/>
    <w:rsid w:val="00CB6D8F"/>
    <w:rsid w:val="00CB6F61"/>
    <w:rsid w:val="00CB74AA"/>
    <w:rsid w:val="00CB7530"/>
    <w:rsid w:val="00CB7ACD"/>
    <w:rsid w:val="00CC070F"/>
    <w:rsid w:val="00CC0898"/>
    <w:rsid w:val="00CC0A1A"/>
    <w:rsid w:val="00CC0F1C"/>
    <w:rsid w:val="00CC17ED"/>
    <w:rsid w:val="00CC1DB4"/>
    <w:rsid w:val="00CC1DD9"/>
    <w:rsid w:val="00CC1F26"/>
    <w:rsid w:val="00CC1F5F"/>
    <w:rsid w:val="00CC1FD0"/>
    <w:rsid w:val="00CC2380"/>
    <w:rsid w:val="00CC2E94"/>
    <w:rsid w:val="00CC2E95"/>
    <w:rsid w:val="00CC3011"/>
    <w:rsid w:val="00CC33B8"/>
    <w:rsid w:val="00CC3D7A"/>
    <w:rsid w:val="00CC3E82"/>
    <w:rsid w:val="00CC4039"/>
    <w:rsid w:val="00CC4146"/>
    <w:rsid w:val="00CC4180"/>
    <w:rsid w:val="00CC4826"/>
    <w:rsid w:val="00CC4898"/>
    <w:rsid w:val="00CC4BDD"/>
    <w:rsid w:val="00CC4DF2"/>
    <w:rsid w:val="00CC55A9"/>
    <w:rsid w:val="00CC5A62"/>
    <w:rsid w:val="00CC5C62"/>
    <w:rsid w:val="00CC6447"/>
    <w:rsid w:val="00CC7035"/>
    <w:rsid w:val="00CC71DE"/>
    <w:rsid w:val="00CC73FF"/>
    <w:rsid w:val="00CC741B"/>
    <w:rsid w:val="00CC74DF"/>
    <w:rsid w:val="00CC771B"/>
    <w:rsid w:val="00CC7EB7"/>
    <w:rsid w:val="00CC7F7B"/>
    <w:rsid w:val="00CD012A"/>
    <w:rsid w:val="00CD08C1"/>
    <w:rsid w:val="00CD1200"/>
    <w:rsid w:val="00CD18A5"/>
    <w:rsid w:val="00CD193B"/>
    <w:rsid w:val="00CD1D09"/>
    <w:rsid w:val="00CD1DA6"/>
    <w:rsid w:val="00CD26A1"/>
    <w:rsid w:val="00CD3252"/>
    <w:rsid w:val="00CD380F"/>
    <w:rsid w:val="00CD3B9C"/>
    <w:rsid w:val="00CD40EB"/>
    <w:rsid w:val="00CD43C1"/>
    <w:rsid w:val="00CD4A85"/>
    <w:rsid w:val="00CD4C95"/>
    <w:rsid w:val="00CD4E13"/>
    <w:rsid w:val="00CD509F"/>
    <w:rsid w:val="00CD5580"/>
    <w:rsid w:val="00CD56B0"/>
    <w:rsid w:val="00CD5B23"/>
    <w:rsid w:val="00CD5CB9"/>
    <w:rsid w:val="00CD61CC"/>
    <w:rsid w:val="00CD61E8"/>
    <w:rsid w:val="00CD636B"/>
    <w:rsid w:val="00CD6A64"/>
    <w:rsid w:val="00CD73D6"/>
    <w:rsid w:val="00CD7628"/>
    <w:rsid w:val="00CDB149"/>
    <w:rsid w:val="00CE0067"/>
    <w:rsid w:val="00CE03B6"/>
    <w:rsid w:val="00CE04E1"/>
    <w:rsid w:val="00CE0B2D"/>
    <w:rsid w:val="00CE0B38"/>
    <w:rsid w:val="00CE0DBD"/>
    <w:rsid w:val="00CE14D7"/>
    <w:rsid w:val="00CE18A3"/>
    <w:rsid w:val="00CE257A"/>
    <w:rsid w:val="00CE28FB"/>
    <w:rsid w:val="00CE2AE1"/>
    <w:rsid w:val="00CE2C92"/>
    <w:rsid w:val="00CE2D47"/>
    <w:rsid w:val="00CE2F87"/>
    <w:rsid w:val="00CE3284"/>
    <w:rsid w:val="00CE37D2"/>
    <w:rsid w:val="00CE384D"/>
    <w:rsid w:val="00CE3A88"/>
    <w:rsid w:val="00CE3B44"/>
    <w:rsid w:val="00CE3BEA"/>
    <w:rsid w:val="00CE3C78"/>
    <w:rsid w:val="00CE3E74"/>
    <w:rsid w:val="00CE41D0"/>
    <w:rsid w:val="00CE47ED"/>
    <w:rsid w:val="00CE4C58"/>
    <w:rsid w:val="00CE4CDD"/>
    <w:rsid w:val="00CE4F88"/>
    <w:rsid w:val="00CE52D0"/>
    <w:rsid w:val="00CE54A4"/>
    <w:rsid w:val="00CE56DE"/>
    <w:rsid w:val="00CE595C"/>
    <w:rsid w:val="00CE5C5D"/>
    <w:rsid w:val="00CE68FC"/>
    <w:rsid w:val="00CE7135"/>
    <w:rsid w:val="00CE744F"/>
    <w:rsid w:val="00CE7AF1"/>
    <w:rsid w:val="00CE7C0F"/>
    <w:rsid w:val="00CF051C"/>
    <w:rsid w:val="00CF09FF"/>
    <w:rsid w:val="00CF12F2"/>
    <w:rsid w:val="00CF13BD"/>
    <w:rsid w:val="00CF177C"/>
    <w:rsid w:val="00CF18A7"/>
    <w:rsid w:val="00CF1DDF"/>
    <w:rsid w:val="00CF1EF1"/>
    <w:rsid w:val="00CF2CD1"/>
    <w:rsid w:val="00CF2EE9"/>
    <w:rsid w:val="00CF2FA3"/>
    <w:rsid w:val="00CF31C9"/>
    <w:rsid w:val="00CF3869"/>
    <w:rsid w:val="00CF398A"/>
    <w:rsid w:val="00CF3A30"/>
    <w:rsid w:val="00CF3E97"/>
    <w:rsid w:val="00CF4688"/>
    <w:rsid w:val="00CF4C65"/>
    <w:rsid w:val="00CF5BAE"/>
    <w:rsid w:val="00CF5F44"/>
    <w:rsid w:val="00CF6164"/>
    <w:rsid w:val="00CF6520"/>
    <w:rsid w:val="00CF67B2"/>
    <w:rsid w:val="00CF6E0F"/>
    <w:rsid w:val="00CF6F51"/>
    <w:rsid w:val="00CF701B"/>
    <w:rsid w:val="00CF71D7"/>
    <w:rsid w:val="00CF733A"/>
    <w:rsid w:val="00CF7358"/>
    <w:rsid w:val="00CF73C3"/>
    <w:rsid w:val="00CF7461"/>
    <w:rsid w:val="00CF79B9"/>
    <w:rsid w:val="00CF7CA0"/>
    <w:rsid w:val="00D00789"/>
    <w:rsid w:val="00D00DCE"/>
    <w:rsid w:val="00D00E16"/>
    <w:rsid w:val="00D00F4C"/>
    <w:rsid w:val="00D01626"/>
    <w:rsid w:val="00D016E1"/>
    <w:rsid w:val="00D01C6E"/>
    <w:rsid w:val="00D022A3"/>
    <w:rsid w:val="00D02513"/>
    <w:rsid w:val="00D02571"/>
    <w:rsid w:val="00D02686"/>
    <w:rsid w:val="00D02786"/>
    <w:rsid w:val="00D027C2"/>
    <w:rsid w:val="00D02885"/>
    <w:rsid w:val="00D02CF2"/>
    <w:rsid w:val="00D02F6A"/>
    <w:rsid w:val="00D03382"/>
    <w:rsid w:val="00D03A62"/>
    <w:rsid w:val="00D03C1C"/>
    <w:rsid w:val="00D04029"/>
    <w:rsid w:val="00D040BA"/>
    <w:rsid w:val="00D0442A"/>
    <w:rsid w:val="00D044C3"/>
    <w:rsid w:val="00D0452B"/>
    <w:rsid w:val="00D049C2"/>
    <w:rsid w:val="00D04B91"/>
    <w:rsid w:val="00D05438"/>
    <w:rsid w:val="00D055ED"/>
    <w:rsid w:val="00D0569B"/>
    <w:rsid w:val="00D05B2F"/>
    <w:rsid w:val="00D06235"/>
    <w:rsid w:val="00D0631F"/>
    <w:rsid w:val="00D063CB"/>
    <w:rsid w:val="00D06614"/>
    <w:rsid w:val="00D06B46"/>
    <w:rsid w:val="00D06C14"/>
    <w:rsid w:val="00D07857"/>
    <w:rsid w:val="00D07C65"/>
    <w:rsid w:val="00D07F9E"/>
    <w:rsid w:val="00D10216"/>
    <w:rsid w:val="00D102E7"/>
    <w:rsid w:val="00D10351"/>
    <w:rsid w:val="00D1056E"/>
    <w:rsid w:val="00D10DA7"/>
    <w:rsid w:val="00D11069"/>
    <w:rsid w:val="00D1172E"/>
    <w:rsid w:val="00D1205A"/>
    <w:rsid w:val="00D125F0"/>
    <w:rsid w:val="00D12BD3"/>
    <w:rsid w:val="00D13A3A"/>
    <w:rsid w:val="00D13D0B"/>
    <w:rsid w:val="00D13D1B"/>
    <w:rsid w:val="00D13DE4"/>
    <w:rsid w:val="00D13F1D"/>
    <w:rsid w:val="00D1419D"/>
    <w:rsid w:val="00D141B0"/>
    <w:rsid w:val="00D1476E"/>
    <w:rsid w:val="00D14AE7"/>
    <w:rsid w:val="00D14B62"/>
    <w:rsid w:val="00D15834"/>
    <w:rsid w:val="00D159A5"/>
    <w:rsid w:val="00D17948"/>
    <w:rsid w:val="00D17A09"/>
    <w:rsid w:val="00D20203"/>
    <w:rsid w:val="00D202B5"/>
    <w:rsid w:val="00D20E05"/>
    <w:rsid w:val="00D2103D"/>
    <w:rsid w:val="00D22311"/>
    <w:rsid w:val="00D224AE"/>
    <w:rsid w:val="00D22B60"/>
    <w:rsid w:val="00D22C2D"/>
    <w:rsid w:val="00D23304"/>
    <w:rsid w:val="00D233A6"/>
    <w:rsid w:val="00D236CD"/>
    <w:rsid w:val="00D24DD4"/>
    <w:rsid w:val="00D2536F"/>
    <w:rsid w:val="00D2549B"/>
    <w:rsid w:val="00D25545"/>
    <w:rsid w:val="00D255DA"/>
    <w:rsid w:val="00D25C55"/>
    <w:rsid w:val="00D25CA5"/>
    <w:rsid w:val="00D25FDA"/>
    <w:rsid w:val="00D25FDD"/>
    <w:rsid w:val="00D2691F"/>
    <w:rsid w:val="00D26A94"/>
    <w:rsid w:val="00D26E1A"/>
    <w:rsid w:val="00D27644"/>
    <w:rsid w:val="00D277D6"/>
    <w:rsid w:val="00D27E71"/>
    <w:rsid w:val="00D30048"/>
    <w:rsid w:val="00D305B7"/>
    <w:rsid w:val="00D306BE"/>
    <w:rsid w:val="00D3081E"/>
    <w:rsid w:val="00D30A35"/>
    <w:rsid w:val="00D30B75"/>
    <w:rsid w:val="00D30D8F"/>
    <w:rsid w:val="00D30F79"/>
    <w:rsid w:val="00D310B9"/>
    <w:rsid w:val="00D3115E"/>
    <w:rsid w:val="00D3193E"/>
    <w:rsid w:val="00D319F3"/>
    <w:rsid w:val="00D31BAA"/>
    <w:rsid w:val="00D32652"/>
    <w:rsid w:val="00D32A3A"/>
    <w:rsid w:val="00D32E7D"/>
    <w:rsid w:val="00D32FB7"/>
    <w:rsid w:val="00D333DB"/>
    <w:rsid w:val="00D337BB"/>
    <w:rsid w:val="00D33C26"/>
    <w:rsid w:val="00D347D9"/>
    <w:rsid w:val="00D34918"/>
    <w:rsid w:val="00D3496B"/>
    <w:rsid w:val="00D349FD"/>
    <w:rsid w:val="00D350AA"/>
    <w:rsid w:val="00D35181"/>
    <w:rsid w:val="00D359CD"/>
    <w:rsid w:val="00D35ACD"/>
    <w:rsid w:val="00D36142"/>
    <w:rsid w:val="00D362B8"/>
    <w:rsid w:val="00D36551"/>
    <w:rsid w:val="00D370B1"/>
    <w:rsid w:val="00D3723B"/>
    <w:rsid w:val="00D37480"/>
    <w:rsid w:val="00D37BA6"/>
    <w:rsid w:val="00D37C98"/>
    <w:rsid w:val="00D37D95"/>
    <w:rsid w:val="00D4028E"/>
    <w:rsid w:val="00D403EF"/>
    <w:rsid w:val="00D4090C"/>
    <w:rsid w:val="00D410D5"/>
    <w:rsid w:val="00D413C7"/>
    <w:rsid w:val="00D415AE"/>
    <w:rsid w:val="00D415C1"/>
    <w:rsid w:val="00D41838"/>
    <w:rsid w:val="00D41971"/>
    <w:rsid w:val="00D41A09"/>
    <w:rsid w:val="00D41A94"/>
    <w:rsid w:val="00D41D60"/>
    <w:rsid w:val="00D42088"/>
    <w:rsid w:val="00D42851"/>
    <w:rsid w:val="00D42B1E"/>
    <w:rsid w:val="00D42B8F"/>
    <w:rsid w:val="00D42CDB"/>
    <w:rsid w:val="00D4384C"/>
    <w:rsid w:val="00D43EED"/>
    <w:rsid w:val="00D44904"/>
    <w:rsid w:val="00D45744"/>
    <w:rsid w:val="00D461F6"/>
    <w:rsid w:val="00D46E8A"/>
    <w:rsid w:val="00D46F5F"/>
    <w:rsid w:val="00D4702F"/>
    <w:rsid w:val="00D4706E"/>
    <w:rsid w:val="00D470C6"/>
    <w:rsid w:val="00D47128"/>
    <w:rsid w:val="00D473E2"/>
    <w:rsid w:val="00D47F4B"/>
    <w:rsid w:val="00D505A5"/>
    <w:rsid w:val="00D50730"/>
    <w:rsid w:val="00D50AB5"/>
    <w:rsid w:val="00D50B83"/>
    <w:rsid w:val="00D50DF2"/>
    <w:rsid w:val="00D5110B"/>
    <w:rsid w:val="00D51156"/>
    <w:rsid w:val="00D511DB"/>
    <w:rsid w:val="00D513BE"/>
    <w:rsid w:val="00D516BE"/>
    <w:rsid w:val="00D51B85"/>
    <w:rsid w:val="00D5213C"/>
    <w:rsid w:val="00D52338"/>
    <w:rsid w:val="00D52C86"/>
    <w:rsid w:val="00D52F6B"/>
    <w:rsid w:val="00D534BC"/>
    <w:rsid w:val="00D5396D"/>
    <w:rsid w:val="00D53A9E"/>
    <w:rsid w:val="00D53AAF"/>
    <w:rsid w:val="00D53C0D"/>
    <w:rsid w:val="00D53D46"/>
    <w:rsid w:val="00D54218"/>
    <w:rsid w:val="00D547AB"/>
    <w:rsid w:val="00D54ADA"/>
    <w:rsid w:val="00D54BE4"/>
    <w:rsid w:val="00D5507D"/>
    <w:rsid w:val="00D55088"/>
    <w:rsid w:val="00D559FF"/>
    <w:rsid w:val="00D55CEF"/>
    <w:rsid w:val="00D55F3A"/>
    <w:rsid w:val="00D562E2"/>
    <w:rsid w:val="00D563AA"/>
    <w:rsid w:val="00D563BF"/>
    <w:rsid w:val="00D5680E"/>
    <w:rsid w:val="00D56DEB"/>
    <w:rsid w:val="00D5749F"/>
    <w:rsid w:val="00D5758A"/>
    <w:rsid w:val="00D575ED"/>
    <w:rsid w:val="00D5782F"/>
    <w:rsid w:val="00D57899"/>
    <w:rsid w:val="00D579A5"/>
    <w:rsid w:val="00D57CCB"/>
    <w:rsid w:val="00D60041"/>
    <w:rsid w:val="00D600C2"/>
    <w:rsid w:val="00D60343"/>
    <w:rsid w:val="00D61B75"/>
    <w:rsid w:val="00D61C6A"/>
    <w:rsid w:val="00D620BB"/>
    <w:rsid w:val="00D6228C"/>
    <w:rsid w:val="00D62387"/>
    <w:rsid w:val="00D62556"/>
    <w:rsid w:val="00D62812"/>
    <w:rsid w:val="00D62A81"/>
    <w:rsid w:val="00D62B7E"/>
    <w:rsid w:val="00D62BD7"/>
    <w:rsid w:val="00D62BF7"/>
    <w:rsid w:val="00D63188"/>
    <w:rsid w:val="00D634CC"/>
    <w:rsid w:val="00D64AA7"/>
    <w:rsid w:val="00D6505A"/>
    <w:rsid w:val="00D6509E"/>
    <w:rsid w:val="00D652D0"/>
    <w:rsid w:val="00D65678"/>
    <w:rsid w:val="00D65967"/>
    <w:rsid w:val="00D65A6C"/>
    <w:rsid w:val="00D66245"/>
    <w:rsid w:val="00D663A4"/>
    <w:rsid w:val="00D66CA6"/>
    <w:rsid w:val="00D66D05"/>
    <w:rsid w:val="00D66E08"/>
    <w:rsid w:val="00D67929"/>
    <w:rsid w:val="00D67A81"/>
    <w:rsid w:val="00D67FDE"/>
    <w:rsid w:val="00D7084F"/>
    <w:rsid w:val="00D70C67"/>
    <w:rsid w:val="00D70DD6"/>
    <w:rsid w:val="00D71327"/>
    <w:rsid w:val="00D71721"/>
    <w:rsid w:val="00D71753"/>
    <w:rsid w:val="00D7182A"/>
    <w:rsid w:val="00D71AB9"/>
    <w:rsid w:val="00D71C9E"/>
    <w:rsid w:val="00D71D86"/>
    <w:rsid w:val="00D720E8"/>
    <w:rsid w:val="00D721A2"/>
    <w:rsid w:val="00D7261F"/>
    <w:rsid w:val="00D72E02"/>
    <w:rsid w:val="00D72E48"/>
    <w:rsid w:val="00D7309A"/>
    <w:rsid w:val="00D731F2"/>
    <w:rsid w:val="00D7331D"/>
    <w:rsid w:val="00D7386A"/>
    <w:rsid w:val="00D73E06"/>
    <w:rsid w:val="00D73FD9"/>
    <w:rsid w:val="00D7413A"/>
    <w:rsid w:val="00D7442B"/>
    <w:rsid w:val="00D74998"/>
    <w:rsid w:val="00D74C4A"/>
    <w:rsid w:val="00D74D14"/>
    <w:rsid w:val="00D75CF0"/>
    <w:rsid w:val="00D76492"/>
    <w:rsid w:val="00D77086"/>
    <w:rsid w:val="00D771A9"/>
    <w:rsid w:val="00D77560"/>
    <w:rsid w:val="00D779E1"/>
    <w:rsid w:val="00D77C05"/>
    <w:rsid w:val="00D809A8"/>
    <w:rsid w:val="00D80D6C"/>
    <w:rsid w:val="00D814D0"/>
    <w:rsid w:val="00D81656"/>
    <w:rsid w:val="00D81CA0"/>
    <w:rsid w:val="00D820D7"/>
    <w:rsid w:val="00D822C6"/>
    <w:rsid w:val="00D82440"/>
    <w:rsid w:val="00D826BD"/>
    <w:rsid w:val="00D828ED"/>
    <w:rsid w:val="00D82932"/>
    <w:rsid w:val="00D82C2D"/>
    <w:rsid w:val="00D82C60"/>
    <w:rsid w:val="00D83013"/>
    <w:rsid w:val="00D8366E"/>
    <w:rsid w:val="00D838A2"/>
    <w:rsid w:val="00D83C32"/>
    <w:rsid w:val="00D83E9D"/>
    <w:rsid w:val="00D843C4"/>
    <w:rsid w:val="00D847F2"/>
    <w:rsid w:val="00D84D69"/>
    <w:rsid w:val="00D852DF"/>
    <w:rsid w:val="00D853A2"/>
    <w:rsid w:val="00D853EE"/>
    <w:rsid w:val="00D85ABD"/>
    <w:rsid w:val="00D85AF4"/>
    <w:rsid w:val="00D85B5E"/>
    <w:rsid w:val="00D86361"/>
    <w:rsid w:val="00D86507"/>
    <w:rsid w:val="00D8670D"/>
    <w:rsid w:val="00D86819"/>
    <w:rsid w:val="00D87211"/>
    <w:rsid w:val="00D8722D"/>
    <w:rsid w:val="00D873CD"/>
    <w:rsid w:val="00D87ABF"/>
    <w:rsid w:val="00D87B1D"/>
    <w:rsid w:val="00D87C7B"/>
    <w:rsid w:val="00D900A8"/>
    <w:rsid w:val="00D901D8"/>
    <w:rsid w:val="00D90376"/>
    <w:rsid w:val="00D90502"/>
    <w:rsid w:val="00D90653"/>
    <w:rsid w:val="00D90DF3"/>
    <w:rsid w:val="00D90F46"/>
    <w:rsid w:val="00D911E5"/>
    <w:rsid w:val="00D91217"/>
    <w:rsid w:val="00D916E2"/>
    <w:rsid w:val="00D91885"/>
    <w:rsid w:val="00D91DDB"/>
    <w:rsid w:val="00D91FFE"/>
    <w:rsid w:val="00D92205"/>
    <w:rsid w:val="00D922EA"/>
    <w:rsid w:val="00D9260C"/>
    <w:rsid w:val="00D928C8"/>
    <w:rsid w:val="00D9290B"/>
    <w:rsid w:val="00D92BCE"/>
    <w:rsid w:val="00D92D08"/>
    <w:rsid w:val="00D92D81"/>
    <w:rsid w:val="00D9303D"/>
    <w:rsid w:val="00D93607"/>
    <w:rsid w:val="00D938C3"/>
    <w:rsid w:val="00D93D26"/>
    <w:rsid w:val="00D945DF"/>
    <w:rsid w:val="00D945F7"/>
    <w:rsid w:val="00D947B0"/>
    <w:rsid w:val="00D94D19"/>
    <w:rsid w:val="00D95255"/>
    <w:rsid w:val="00D95550"/>
    <w:rsid w:val="00D95A47"/>
    <w:rsid w:val="00D95D4B"/>
    <w:rsid w:val="00D95FDC"/>
    <w:rsid w:val="00D960C2"/>
    <w:rsid w:val="00D96A9A"/>
    <w:rsid w:val="00D96D52"/>
    <w:rsid w:val="00D96EE2"/>
    <w:rsid w:val="00D973E4"/>
    <w:rsid w:val="00DA0053"/>
    <w:rsid w:val="00DA030B"/>
    <w:rsid w:val="00DA060E"/>
    <w:rsid w:val="00DA07EF"/>
    <w:rsid w:val="00DA0B3A"/>
    <w:rsid w:val="00DA0E3D"/>
    <w:rsid w:val="00DA0F57"/>
    <w:rsid w:val="00DA1241"/>
    <w:rsid w:val="00DA13C6"/>
    <w:rsid w:val="00DA15F6"/>
    <w:rsid w:val="00DA16CA"/>
    <w:rsid w:val="00DA1798"/>
    <w:rsid w:val="00DA1F4B"/>
    <w:rsid w:val="00DA258B"/>
    <w:rsid w:val="00DA2E4A"/>
    <w:rsid w:val="00DA3135"/>
    <w:rsid w:val="00DA3777"/>
    <w:rsid w:val="00DA3920"/>
    <w:rsid w:val="00DA421E"/>
    <w:rsid w:val="00DA483E"/>
    <w:rsid w:val="00DA5111"/>
    <w:rsid w:val="00DA52B9"/>
    <w:rsid w:val="00DA5860"/>
    <w:rsid w:val="00DA5A32"/>
    <w:rsid w:val="00DA5BC4"/>
    <w:rsid w:val="00DA5DFB"/>
    <w:rsid w:val="00DA60B5"/>
    <w:rsid w:val="00DA6206"/>
    <w:rsid w:val="00DA68B2"/>
    <w:rsid w:val="00DA6DAB"/>
    <w:rsid w:val="00DA749D"/>
    <w:rsid w:val="00DA750C"/>
    <w:rsid w:val="00DA7728"/>
    <w:rsid w:val="00DA7BE5"/>
    <w:rsid w:val="00DA7D24"/>
    <w:rsid w:val="00DA7D8B"/>
    <w:rsid w:val="00DB028E"/>
    <w:rsid w:val="00DB0645"/>
    <w:rsid w:val="00DB0696"/>
    <w:rsid w:val="00DB08AB"/>
    <w:rsid w:val="00DB08D0"/>
    <w:rsid w:val="00DB0C63"/>
    <w:rsid w:val="00DB0D7A"/>
    <w:rsid w:val="00DB0DA7"/>
    <w:rsid w:val="00DB0E0D"/>
    <w:rsid w:val="00DB0EA3"/>
    <w:rsid w:val="00DB0EE8"/>
    <w:rsid w:val="00DB0F33"/>
    <w:rsid w:val="00DB1134"/>
    <w:rsid w:val="00DB1A3D"/>
    <w:rsid w:val="00DB1C29"/>
    <w:rsid w:val="00DB1C3D"/>
    <w:rsid w:val="00DB263B"/>
    <w:rsid w:val="00DB29F1"/>
    <w:rsid w:val="00DB2B07"/>
    <w:rsid w:val="00DB330D"/>
    <w:rsid w:val="00DB3395"/>
    <w:rsid w:val="00DB34EC"/>
    <w:rsid w:val="00DB4399"/>
    <w:rsid w:val="00DB439C"/>
    <w:rsid w:val="00DB4585"/>
    <w:rsid w:val="00DB4B06"/>
    <w:rsid w:val="00DB5659"/>
    <w:rsid w:val="00DB5A66"/>
    <w:rsid w:val="00DB5AF2"/>
    <w:rsid w:val="00DB6073"/>
    <w:rsid w:val="00DB61E4"/>
    <w:rsid w:val="00DB6827"/>
    <w:rsid w:val="00DB6A2F"/>
    <w:rsid w:val="00DB6BDF"/>
    <w:rsid w:val="00DB6C59"/>
    <w:rsid w:val="00DB6F6C"/>
    <w:rsid w:val="00DB6FE8"/>
    <w:rsid w:val="00DB775D"/>
    <w:rsid w:val="00DB7C7F"/>
    <w:rsid w:val="00DC03EC"/>
    <w:rsid w:val="00DC069D"/>
    <w:rsid w:val="00DC0A39"/>
    <w:rsid w:val="00DC0B84"/>
    <w:rsid w:val="00DC0ED9"/>
    <w:rsid w:val="00DC1002"/>
    <w:rsid w:val="00DC103A"/>
    <w:rsid w:val="00DC1176"/>
    <w:rsid w:val="00DC1228"/>
    <w:rsid w:val="00DC147D"/>
    <w:rsid w:val="00DC1E16"/>
    <w:rsid w:val="00DC2674"/>
    <w:rsid w:val="00DC2A5B"/>
    <w:rsid w:val="00DC35B6"/>
    <w:rsid w:val="00DC363E"/>
    <w:rsid w:val="00DC3EFF"/>
    <w:rsid w:val="00DC420E"/>
    <w:rsid w:val="00DC428F"/>
    <w:rsid w:val="00DC47C8"/>
    <w:rsid w:val="00DC4AFA"/>
    <w:rsid w:val="00DC4CFC"/>
    <w:rsid w:val="00DC513A"/>
    <w:rsid w:val="00DC584C"/>
    <w:rsid w:val="00DC5927"/>
    <w:rsid w:val="00DC59CE"/>
    <w:rsid w:val="00DC5ED5"/>
    <w:rsid w:val="00DC6330"/>
    <w:rsid w:val="00DC63E6"/>
    <w:rsid w:val="00DC655C"/>
    <w:rsid w:val="00DC661F"/>
    <w:rsid w:val="00DC6CE7"/>
    <w:rsid w:val="00DC72FB"/>
    <w:rsid w:val="00DC7AA4"/>
    <w:rsid w:val="00DC7AE2"/>
    <w:rsid w:val="00DC7CAE"/>
    <w:rsid w:val="00DD00B6"/>
    <w:rsid w:val="00DD03EF"/>
    <w:rsid w:val="00DD045B"/>
    <w:rsid w:val="00DD047B"/>
    <w:rsid w:val="00DD0BA8"/>
    <w:rsid w:val="00DD1C92"/>
    <w:rsid w:val="00DD1F00"/>
    <w:rsid w:val="00DD21E0"/>
    <w:rsid w:val="00DD24AB"/>
    <w:rsid w:val="00DD270C"/>
    <w:rsid w:val="00DD2EDC"/>
    <w:rsid w:val="00DD2F49"/>
    <w:rsid w:val="00DD2F58"/>
    <w:rsid w:val="00DD327A"/>
    <w:rsid w:val="00DD338B"/>
    <w:rsid w:val="00DD3397"/>
    <w:rsid w:val="00DD4049"/>
    <w:rsid w:val="00DD4808"/>
    <w:rsid w:val="00DD4A0D"/>
    <w:rsid w:val="00DD4BC5"/>
    <w:rsid w:val="00DD4E84"/>
    <w:rsid w:val="00DD5017"/>
    <w:rsid w:val="00DD5716"/>
    <w:rsid w:val="00DD575B"/>
    <w:rsid w:val="00DD5A71"/>
    <w:rsid w:val="00DD6062"/>
    <w:rsid w:val="00DD6A14"/>
    <w:rsid w:val="00DD6DDB"/>
    <w:rsid w:val="00DD6F4B"/>
    <w:rsid w:val="00DD74C9"/>
    <w:rsid w:val="00DD74D6"/>
    <w:rsid w:val="00DD7770"/>
    <w:rsid w:val="00DD7845"/>
    <w:rsid w:val="00DD791D"/>
    <w:rsid w:val="00DD79F4"/>
    <w:rsid w:val="00DD7C5F"/>
    <w:rsid w:val="00DD7CE8"/>
    <w:rsid w:val="00DE0BEA"/>
    <w:rsid w:val="00DE118F"/>
    <w:rsid w:val="00DE1599"/>
    <w:rsid w:val="00DE15A0"/>
    <w:rsid w:val="00DE1736"/>
    <w:rsid w:val="00DE1B54"/>
    <w:rsid w:val="00DE1BF0"/>
    <w:rsid w:val="00DE1F5F"/>
    <w:rsid w:val="00DE2039"/>
    <w:rsid w:val="00DE20B1"/>
    <w:rsid w:val="00DE20DE"/>
    <w:rsid w:val="00DE214E"/>
    <w:rsid w:val="00DE21DF"/>
    <w:rsid w:val="00DE248C"/>
    <w:rsid w:val="00DE266B"/>
    <w:rsid w:val="00DE2727"/>
    <w:rsid w:val="00DE276E"/>
    <w:rsid w:val="00DE28BB"/>
    <w:rsid w:val="00DE2AD4"/>
    <w:rsid w:val="00DE3024"/>
    <w:rsid w:val="00DE3141"/>
    <w:rsid w:val="00DE3397"/>
    <w:rsid w:val="00DE3444"/>
    <w:rsid w:val="00DE3A76"/>
    <w:rsid w:val="00DE3BCD"/>
    <w:rsid w:val="00DE455F"/>
    <w:rsid w:val="00DE4B46"/>
    <w:rsid w:val="00DE4CE8"/>
    <w:rsid w:val="00DE4FE6"/>
    <w:rsid w:val="00DE5213"/>
    <w:rsid w:val="00DE5324"/>
    <w:rsid w:val="00DE534C"/>
    <w:rsid w:val="00DE5790"/>
    <w:rsid w:val="00DE5B88"/>
    <w:rsid w:val="00DE5D94"/>
    <w:rsid w:val="00DE6720"/>
    <w:rsid w:val="00DE6BD8"/>
    <w:rsid w:val="00DE6E83"/>
    <w:rsid w:val="00DE7224"/>
    <w:rsid w:val="00DE7292"/>
    <w:rsid w:val="00DE76FF"/>
    <w:rsid w:val="00DE77B8"/>
    <w:rsid w:val="00DF01B1"/>
    <w:rsid w:val="00DF04ED"/>
    <w:rsid w:val="00DF0775"/>
    <w:rsid w:val="00DF0A01"/>
    <w:rsid w:val="00DF0B86"/>
    <w:rsid w:val="00DF0C24"/>
    <w:rsid w:val="00DF1135"/>
    <w:rsid w:val="00DF12C9"/>
    <w:rsid w:val="00DF16E3"/>
    <w:rsid w:val="00DF1D15"/>
    <w:rsid w:val="00DF1D22"/>
    <w:rsid w:val="00DF1D48"/>
    <w:rsid w:val="00DF280C"/>
    <w:rsid w:val="00DF2C4A"/>
    <w:rsid w:val="00DF2EE9"/>
    <w:rsid w:val="00DF3C99"/>
    <w:rsid w:val="00DF4057"/>
    <w:rsid w:val="00DF436A"/>
    <w:rsid w:val="00DF47C0"/>
    <w:rsid w:val="00DF4D02"/>
    <w:rsid w:val="00DF4D85"/>
    <w:rsid w:val="00DF50A4"/>
    <w:rsid w:val="00DF5151"/>
    <w:rsid w:val="00DF5AE8"/>
    <w:rsid w:val="00DF5D70"/>
    <w:rsid w:val="00DF5DE2"/>
    <w:rsid w:val="00DF5F23"/>
    <w:rsid w:val="00DF628E"/>
    <w:rsid w:val="00DF64AB"/>
    <w:rsid w:val="00DF6582"/>
    <w:rsid w:val="00DF6881"/>
    <w:rsid w:val="00DF6DC3"/>
    <w:rsid w:val="00DF7042"/>
    <w:rsid w:val="00DF7378"/>
    <w:rsid w:val="00DF7B70"/>
    <w:rsid w:val="00DF7EB2"/>
    <w:rsid w:val="00E003C3"/>
    <w:rsid w:val="00E00ADA"/>
    <w:rsid w:val="00E00F8F"/>
    <w:rsid w:val="00E01323"/>
    <w:rsid w:val="00E01429"/>
    <w:rsid w:val="00E01888"/>
    <w:rsid w:val="00E01C45"/>
    <w:rsid w:val="00E02FAD"/>
    <w:rsid w:val="00E033E7"/>
    <w:rsid w:val="00E038F7"/>
    <w:rsid w:val="00E03936"/>
    <w:rsid w:val="00E03D7D"/>
    <w:rsid w:val="00E042EA"/>
    <w:rsid w:val="00E0454A"/>
    <w:rsid w:val="00E0479D"/>
    <w:rsid w:val="00E047FA"/>
    <w:rsid w:val="00E04D6A"/>
    <w:rsid w:val="00E04E37"/>
    <w:rsid w:val="00E058FF"/>
    <w:rsid w:val="00E059DF"/>
    <w:rsid w:val="00E05C49"/>
    <w:rsid w:val="00E05D02"/>
    <w:rsid w:val="00E05DA1"/>
    <w:rsid w:val="00E06110"/>
    <w:rsid w:val="00E0640E"/>
    <w:rsid w:val="00E069A6"/>
    <w:rsid w:val="00E06A2C"/>
    <w:rsid w:val="00E06CCF"/>
    <w:rsid w:val="00E0708C"/>
    <w:rsid w:val="00E07202"/>
    <w:rsid w:val="00E07869"/>
    <w:rsid w:val="00E07B18"/>
    <w:rsid w:val="00E07B34"/>
    <w:rsid w:val="00E07D86"/>
    <w:rsid w:val="00E1022B"/>
    <w:rsid w:val="00E105B8"/>
    <w:rsid w:val="00E11130"/>
    <w:rsid w:val="00E11252"/>
    <w:rsid w:val="00E11558"/>
    <w:rsid w:val="00E120C5"/>
    <w:rsid w:val="00E123B0"/>
    <w:rsid w:val="00E129ED"/>
    <w:rsid w:val="00E12B49"/>
    <w:rsid w:val="00E12DF8"/>
    <w:rsid w:val="00E1308C"/>
    <w:rsid w:val="00E13800"/>
    <w:rsid w:val="00E13CAB"/>
    <w:rsid w:val="00E13D55"/>
    <w:rsid w:val="00E14792"/>
    <w:rsid w:val="00E14DED"/>
    <w:rsid w:val="00E15310"/>
    <w:rsid w:val="00E158BC"/>
    <w:rsid w:val="00E15E67"/>
    <w:rsid w:val="00E16049"/>
    <w:rsid w:val="00E16136"/>
    <w:rsid w:val="00E16556"/>
    <w:rsid w:val="00E176A7"/>
    <w:rsid w:val="00E17D4F"/>
    <w:rsid w:val="00E205FE"/>
    <w:rsid w:val="00E20638"/>
    <w:rsid w:val="00E2088E"/>
    <w:rsid w:val="00E2111E"/>
    <w:rsid w:val="00E2142B"/>
    <w:rsid w:val="00E21BDB"/>
    <w:rsid w:val="00E21D42"/>
    <w:rsid w:val="00E2249D"/>
    <w:rsid w:val="00E224E6"/>
    <w:rsid w:val="00E22859"/>
    <w:rsid w:val="00E22921"/>
    <w:rsid w:val="00E23205"/>
    <w:rsid w:val="00E235EA"/>
    <w:rsid w:val="00E23B54"/>
    <w:rsid w:val="00E23BD2"/>
    <w:rsid w:val="00E23D0C"/>
    <w:rsid w:val="00E24558"/>
    <w:rsid w:val="00E2495B"/>
    <w:rsid w:val="00E25737"/>
    <w:rsid w:val="00E25CE2"/>
    <w:rsid w:val="00E25D46"/>
    <w:rsid w:val="00E25FCD"/>
    <w:rsid w:val="00E26070"/>
    <w:rsid w:val="00E26193"/>
    <w:rsid w:val="00E26375"/>
    <w:rsid w:val="00E265F1"/>
    <w:rsid w:val="00E269DF"/>
    <w:rsid w:val="00E269F7"/>
    <w:rsid w:val="00E26F7A"/>
    <w:rsid w:val="00E27091"/>
    <w:rsid w:val="00E27A0A"/>
    <w:rsid w:val="00E30610"/>
    <w:rsid w:val="00E30FD2"/>
    <w:rsid w:val="00E31406"/>
    <w:rsid w:val="00E320C3"/>
    <w:rsid w:val="00E32B50"/>
    <w:rsid w:val="00E32E5B"/>
    <w:rsid w:val="00E32E9D"/>
    <w:rsid w:val="00E3315B"/>
    <w:rsid w:val="00E335AB"/>
    <w:rsid w:val="00E33B65"/>
    <w:rsid w:val="00E33E9B"/>
    <w:rsid w:val="00E34355"/>
    <w:rsid w:val="00E3439B"/>
    <w:rsid w:val="00E3474E"/>
    <w:rsid w:val="00E34F36"/>
    <w:rsid w:val="00E35223"/>
    <w:rsid w:val="00E352DB"/>
    <w:rsid w:val="00E354D0"/>
    <w:rsid w:val="00E355DA"/>
    <w:rsid w:val="00E35883"/>
    <w:rsid w:val="00E360B8"/>
    <w:rsid w:val="00E3620D"/>
    <w:rsid w:val="00E362E1"/>
    <w:rsid w:val="00E36A7C"/>
    <w:rsid w:val="00E36AA9"/>
    <w:rsid w:val="00E372A8"/>
    <w:rsid w:val="00E37753"/>
    <w:rsid w:val="00E378D8"/>
    <w:rsid w:val="00E37AD2"/>
    <w:rsid w:val="00E4009C"/>
    <w:rsid w:val="00E4009D"/>
    <w:rsid w:val="00E400C4"/>
    <w:rsid w:val="00E40223"/>
    <w:rsid w:val="00E408B2"/>
    <w:rsid w:val="00E40C53"/>
    <w:rsid w:val="00E40DD7"/>
    <w:rsid w:val="00E4117D"/>
    <w:rsid w:val="00E413F8"/>
    <w:rsid w:val="00E41BA0"/>
    <w:rsid w:val="00E41D6A"/>
    <w:rsid w:val="00E42037"/>
    <w:rsid w:val="00E42121"/>
    <w:rsid w:val="00E423CD"/>
    <w:rsid w:val="00E42569"/>
    <w:rsid w:val="00E427FC"/>
    <w:rsid w:val="00E42BBB"/>
    <w:rsid w:val="00E43036"/>
    <w:rsid w:val="00E43484"/>
    <w:rsid w:val="00E43489"/>
    <w:rsid w:val="00E43506"/>
    <w:rsid w:val="00E4357D"/>
    <w:rsid w:val="00E4472A"/>
    <w:rsid w:val="00E448EB"/>
    <w:rsid w:val="00E44CAE"/>
    <w:rsid w:val="00E44E0A"/>
    <w:rsid w:val="00E44FBE"/>
    <w:rsid w:val="00E45090"/>
    <w:rsid w:val="00E453D8"/>
    <w:rsid w:val="00E45785"/>
    <w:rsid w:val="00E45F8D"/>
    <w:rsid w:val="00E463A8"/>
    <w:rsid w:val="00E46589"/>
    <w:rsid w:val="00E4675B"/>
    <w:rsid w:val="00E4759C"/>
    <w:rsid w:val="00E47843"/>
    <w:rsid w:val="00E50195"/>
    <w:rsid w:val="00E50940"/>
    <w:rsid w:val="00E50E88"/>
    <w:rsid w:val="00E510AC"/>
    <w:rsid w:val="00E519E2"/>
    <w:rsid w:val="00E51A1D"/>
    <w:rsid w:val="00E51C76"/>
    <w:rsid w:val="00E51F4B"/>
    <w:rsid w:val="00E5283D"/>
    <w:rsid w:val="00E52B8A"/>
    <w:rsid w:val="00E53065"/>
    <w:rsid w:val="00E5371C"/>
    <w:rsid w:val="00E5373A"/>
    <w:rsid w:val="00E53B09"/>
    <w:rsid w:val="00E53C21"/>
    <w:rsid w:val="00E5404F"/>
    <w:rsid w:val="00E54612"/>
    <w:rsid w:val="00E54754"/>
    <w:rsid w:val="00E54E11"/>
    <w:rsid w:val="00E54E3F"/>
    <w:rsid w:val="00E55015"/>
    <w:rsid w:val="00E5502B"/>
    <w:rsid w:val="00E55D2E"/>
    <w:rsid w:val="00E56126"/>
    <w:rsid w:val="00E56960"/>
    <w:rsid w:val="00E56F78"/>
    <w:rsid w:val="00E5713E"/>
    <w:rsid w:val="00E57363"/>
    <w:rsid w:val="00E574BC"/>
    <w:rsid w:val="00E57BBA"/>
    <w:rsid w:val="00E57D3B"/>
    <w:rsid w:val="00E602BD"/>
    <w:rsid w:val="00E60FC8"/>
    <w:rsid w:val="00E61043"/>
    <w:rsid w:val="00E613DD"/>
    <w:rsid w:val="00E616F1"/>
    <w:rsid w:val="00E617F3"/>
    <w:rsid w:val="00E619FF"/>
    <w:rsid w:val="00E61A38"/>
    <w:rsid w:val="00E61AFF"/>
    <w:rsid w:val="00E61ECF"/>
    <w:rsid w:val="00E61F0D"/>
    <w:rsid w:val="00E61F7E"/>
    <w:rsid w:val="00E62492"/>
    <w:rsid w:val="00E62C69"/>
    <w:rsid w:val="00E6315A"/>
    <w:rsid w:val="00E631BE"/>
    <w:rsid w:val="00E6325C"/>
    <w:rsid w:val="00E63415"/>
    <w:rsid w:val="00E63642"/>
    <w:rsid w:val="00E637C4"/>
    <w:rsid w:val="00E63A05"/>
    <w:rsid w:val="00E63AD5"/>
    <w:rsid w:val="00E63ED0"/>
    <w:rsid w:val="00E6406D"/>
    <w:rsid w:val="00E641EF"/>
    <w:rsid w:val="00E64293"/>
    <w:rsid w:val="00E644EA"/>
    <w:rsid w:val="00E64860"/>
    <w:rsid w:val="00E64ACE"/>
    <w:rsid w:val="00E64D92"/>
    <w:rsid w:val="00E64F1F"/>
    <w:rsid w:val="00E6550D"/>
    <w:rsid w:val="00E6605E"/>
    <w:rsid w:val="00E66312"/>
    <w:rsid w:val="00E6637E"/>
    <w:rsid w:val="00E66626"/>
    <w:rsid w:val="00E666A9"/>
    <w:rsid w:val="00E668BC"/>
    <w:rsid w:val="00E66992"/>
    <w:rsid w:val="00E6719C"/>
    <w:rsid w:val="00E673A1"/>
    <w:rsid w:val="00E674E6"/>
    <w:rsid w:val="00E67A5F"/>
    <w:rsid w:val="00E707A1"/>
    <w:rsid w:val="00E711A3"/>
    <w:rsid w:val="00E7148D"/>
    <w:rsid w:val="00E71716"/>
    <w:rsid w:val="00E717A9"/>
    <w:rsid w:val="00E71E19"/>
    <w:rsid w:val="00E721B2"/>
    <w:rsid w:val="00E72264"/>
    <w:rsid w:val="00E722E7"/>
    <w:rsid w:val="00E72409"/>
    <w:rsid w:val="00E72467"/>
    <w:rsid w:val="00E72632"/>
    <w:rsid w:val="00E730A8"/>
    <w:rsid w:val="00E731E3"/>
    <w:rsid w:val="00E732FE"/>
    <w:rsid w:val="00E73359"/>
    <w:rsid w:val="00E73475"/>
    <w:rsid w:val="00E7356B"/>
    <w:rsid w:val="00E7381B"/>
    <w:rsid w:val="00E738B8"/>
    <w:rsid w:val="00E74121"/>
    <w:rsid w:val="00E7421D"/>
    <w:rsid w:val="00E74DD9"/>
    <w:rsid w:val="00E74FC3"/>
    <w:rsid w:val="00E74FEE"/>
    <w:rsid w:val="00E75132"/>
    <w:rsid w:val="00E7531D"/>
    <w:rsid w:val="00E75C27"/>
    <w:rsid w:val="00E75D79"/>
    <w:rsid w:val="00E76120"/>
    <w:rsid w:val="00E76D8B"/>
    <w:rsid w:val="00E770E5"/>
    <w:rsid w:val="00E7758E"/>
    <w:rsid w:val="00E77B9E"/>
    <w:rsid w:val="00E77DC2"/>
    <w:rsid w:val="00E804AC"/>
    <w:rsid w:val="00E806C0"/>
    <w:rsid w:val="00E81074"/>
    <w:rsid w:val="00E811DD"/>
    <w:rsid w:val="00E8135D"/>
    <w:rsid w:val="00E8184F"/>
    <w:rsid w:val="00E81DE0"/>
    <w:rsid w:val="00E81EF1"/>
    <w:rsid w:val="00E820DD"/>
    <w:rsid w:val="00E821E6"/>
    <w:rsid w:val="00E8236F"/>
    <w:rsid w:val="00E825C9"/>
    <w:rsid w:val="00E829D2"/>
    <w:rsid w:val="00E829DE"/>
    <w:rsid w:val="00E8320C"/>
    <w:rsid w:val="00E837E5"/>
    <w:rsid w:val="00E838E8"/>
    <w:rsid w:val="00E83ABB"/>
    <w:rsid w:val="00E83DA7"/>
    <w:rsid w:val="00E83F11"/>
    <w:rsid w:val="00E84179"/>
    <w:rsid w:val="00E84691"/>
    <w:rsid w:val="00E852C7"/>
    <w:rsid w:val="00E85784"/>
    <w:rsid w:val="00E85943"/>
    <w:rsid w:val="00E85A28"/>
    <w:rsid w:val="00E85B75"/>
    <w:rsid w:val="00E86116"/>
    <w:rsid w:val="00E863EA"/>
    <w:rsid w:val="00E86C14"/>
    <w:rsid w:val="00E86E68"/>
    <w:rsid w:val="00E86EBE"/>
    <w:rsid w:val="00E873DE"/>
    <w:rsid w:val="00E87557"/>
    <w:rsid w:val="00E87B53"/>
    <w:rsid w:val="00E87FC1"/>
    <w:rsid w:val="00E90A42"/>
    <w:rsid w:val="00E90A51"/>
    <w:rsid w:val="00E91205"/>
    <w:rsid w:val="00E914C3"/>
    <w:rsid w:val="00E91CEC"/>
    <w:rsid w:val="00E91D18"/>
    <w:rsid w:val="00E9231F"/>
    <w:rsid w:val="00E9242F"/>
    <w:rsid w:val="00E92810"/>
    <w:rsid w:val="00E93128"/>
    <w:rsid w:val="00E9356A"/>
    <w:rsid w:val="00E943F7"/>
    <w:rsid w:val="00E949F8"/>
    <w:rsid w:val="00E94E30"/>
    <w:rsid w:val="00E95198"/>
    <w:rsid w:val="00E95882"/>
    <w:rsid w:val="00E95D10"/>
    <w:rsid w:val="00E95EB7"/>
    <w:rsid w:val="00E96312"/>
    <w:rsid w:val="00E96F8A"/>
    <w:rsid w:val="00E9719A"/>
    <w:rsid w:val="00E97C45"/>
    <w:rsid w:val="00E97E77"/>
    <w:rsid w:val="00E97FBE"/>
    <w:rsid w:val="00EA02BF"/>
    <w:rsid w:val="00EA06EA"/>
    <w:rsid w:val="00EA0886"/>
    <w:rsid w:val="00EA0969"/>
    <w:rsid w:val="00EA0A7E"/>
    <w:rsid w:val="00EA0EBE"/>
    <w:rsid w:val="00EA25F6"/>
    <w:rsid w:val="00EA27EC"/>
    <w:rsid w:val="00EA2DF4"/>
    <w:rsid w:val="00EA30EA"/>
    <w:rsid w:val="00EA3BA6"/>
    <w:rsid w:val="00EA3E1C"/>
    <w:rsid w:val="00EA4066"/>
    <w:rsid w:val="00EA450B"/>
    <w:rsid w:val="00EA45C3"/>
    <w:rsid w:val="00EA479E"/>
    <w:rsid w:val="00EA4A88"/>
    <w:rsid w:val="00EA5004"/>
    <w:rsid w:val="00EA55FF"/>
    <w:rsid w:val="00EA5A42"/>
    <w:rsid w:val="00EA5AD0"/>
    <w:rsid w:val="00EA5C0D"/>
    <w:rsid w:val="00EA5CA4"/>
    <w:rsid w:val="00EA5ED0"/>
    <w:rsid w:val="00EA5EE0"/>
    <w:rsid w:val="00EA6660"/>
    <w:rsid w:val="00EA66D1"/>
    <w:rsid w:val="00EA6D77"/>
    <w:rsid w:val="00EA6E1C"/>
    <w:rsid w:val="00EA7079"/>
    <w:rsid w:val="00EA710A"/>
    <w:rsid w:val="00EA7CB4"/>
    <w:rsid w:val="00EB03CC"/>
    <w:rsid w:val="00EB0781"/>
    <w:rsid w:val="00EB087E"/>
    <w:rsid w:val="00EB12D6"/>
    <w:rsid w:val="00EB16EB"/>
    <w:rsid w:val="00EB1EC8"/>
    <w:rsid w:val="00EB1F36"/>
    <w:rsid w:val="00EB20EE"/>
    <w:rsid w:val="00EB2764"/>
    <w:rsid w:val="00EB2ED9"/>
    <w:rsid w:val="00EB3013"/>
    <w:rsid w:val="00EB3138"/>
    <w:rsid w:val="00EB3A37"/>
    <w:rsid w:val="00EB3FB6"/>
    <w:rsid w:val="00EB41AD"/>
    <w:rsid w:val="00EB45B3"/>
    <w:rsid w:val="00EB4807"/>
    <w:rsid w:val="00EB4872"/>
    <w:rsid w:val="00EB4B25"/>
    <w:rsid w:val="00EB4FBA"/>
    <w:rsid w:val="00EB51C1"/>
    <w:rsid w:val="00EB5344"/>
    <w:rsid w:val="00EB594B"/>
    <w:rsid w:val="00EB5DED"/>
    <w:rsid w:val="00EB67F1"/>
    <w:rsid w:val="00EB6D5F"/>
    <w:rsid w:val="00EB7A85"/>
    <w:rsid w:val="00EB7E59"/>
    <w:rsid w:val="00EB7E9F"/>
    <w:rsid w:val="00EBC614"/>
    <w:rsid w:val="00EC00DD"/>
    <w:rsid w:val="00EC0F16"/>
    <w:rsid w:val="00EC10CB"/>
    <w:rsid w:val="00EC1DD0"/>
    <w:rsid w:val="00EC20B2"/>
    <w:rsid w:val="00EC2145"/>
    <w:rsid w:val="00EC24BA"/>
    <w:rsid w:val="00EC2A38"/>
    <w:rsid w:val="00EC30F0"/>
    <w:rsid w:val="00EC3419"/>
    <w:rsid w:val="00EC4E2F"/>
    <w:rsid w:val="00EC501F"/>
    <w:rsid w:val="00EC5054"/>
    <w:rsid w:val="00EC532D"/>
    <w:rsid w:val="00EC5CCF"/>
    <w:rsid w:val="00EC5F85"/>
    <w:rsid w:val="00EC6654"/>
    <w:rsid w:val="00EC70EB"/>
    <w:rsid w:val="00EC7312"/>
    <w:rsid w:val="00EC7323"/>
    <w:rsid w:val="00EC783F"/>
    <w:rsid w:val="00EC7EED"/>
    <w:rsid w:val="00ED013F"/>
    <w:rsid w:val="00ED0CF3"/>
    <w:rsid w:val="00ED1024"/>
    <w:rsid w:val="00ED136B"/>
    <w:rsid w:val="00ED1458"/>
    <w:rsid w:val="00ED1B76"/>
    <w:rsid w:val="00ED1BF5"/>
    <w:rsid w:val="00ED1F87"/>
    <w:rsid w:val="00ED2336"/>
    <w:rsid w:val="00ED24CA"/>
    <w:rsid w:val="00ED2717"/>
    <w:rsid w:val="00ED2929"/>
    <w:rsid w:val="00ED33C1"/>
    <w:rsid w:val="00ED359F"/>
    <w:rsid w:val="00ED3901"/>
    <w:rsid w:val="00ED3DAD"/>
    <w:rsid w:val="00ED3DFB"/>
    <w:rsid w:val="00ED3F9E"/>
    <w:rsid w:val="00ED4670"/>
    <w:rsid w:val="00ED476B"/>
    <w:rsid w:val="00ED5074"/>
    <w:rsid w:val="00ED539E"/>
    <w:rsid w:val="00ED5986"/>
    <w:rsid w:val="00ED615A"/>
    <w:rsid w:val="00ED6532"/>
    <w:rsid w:val="00ED66AE"/>
    <w:rsid w:val="00ED6B76"/>
    <w:rsid w:val="00ED74DB"/>
    <w:rsid w:val="00ED7668"/>
    <w:rsid w:val="00ED770A"/>
    <w:rsid w:val="00ED7813"/>
    <w:rsid w:val="00ED79BC"/>
    <w:rsid w:val="00ED79F4"/>
    <w:rsid w:val="00ED7F51"/>
    <w:rsid w:val="00ED7FD8"/>
    <w:rsid w:val="00EE0406"/>
    <w:rsid w:val="00EE042B"/>
    <w:rsid w:val="00EE075B"/>
    <w:rsid w:val="00EE08A8"/>
    <w:rsid w:val="00EE0A8D"/>
    <w:rsid w:val="00EE0C64"/>
    <w:rsid w:val="00EE1059"/>
    <w:rsid w:val="00EE127E"/>
    <w:rsid w:val="00EE1420"/>
    <w:rsid w:val="00EE1C11"/>
    <w:rsid w:val="00EE1D77"/>
    <w:rsid w:val="00EE212A"/>
    <w:rsid w:val="00EE237E"/>
    <w:rsid w:val="00EE25F8"/>
    <w:rsid w:val="00EE26F9"/>
    <w:rsid w:val="00EE2C3E"/>
    <w:rsid w:val="00EE2E20"/>
    <w:rsid w:val="00EE31B2"/>
    <w:rsid w:val="00EE34FB"/>
    <w:rsid w:val="00EE36C3"/>
    <w:rsid w:val="00EE41C6"/>
    <w:rsid w:val="00EE46D4"/>
    <w:rsid w:val="00EE4EEB"/>
    <w:rsid w:val="00EE5F67"/>
    <w:rsid w:val="00EE6864"/>
    <w:rsid w:val="00EE6934"/>
    <w:rsid w:val="00EE6BC9"/>
    <w:rsid w:val="00EE71C1"/>
    <w:rsid w:val="00EE7391"/>
    <w:rsid w:val="00EE767C"/>
    <w:rsid w:val="00EF0325"/>
    <w:rsid w:val="00EF043C"/>
    <w:rsid w:val="00EF045E"/>
    <w:rsid w:val="00EF0626"/>
    <w:rsid w:val="00EF084D"/>
    <w:rsid w:val="00EF0A44"/>
    <w:rsid w:val="00EF1053"/>
    <w:rsid w:val="00EF1174"/>
    <w:rsid w:val="00EF1237"/>
    <w:rsid w:val="00EF12A2"/>
    <w:rsid w:val="00EF14C5"/>
    <w:rsid w:val="00EF1F07"/>
    <w:rsid w:val="00EF2007"/>
    <w:rsid w:val="00EF25C8"/>
    <w:rsid w:val="00EF2A03"/>
    <w:rsid w:val="00EF2EF8"/>
    <w:rsid w:val="00EF3039"/>
    <w:rsid w:val="00EF37E7"/>
    <w:rsid w:val="00EF391A"/>
    <w:rsid w:val="00EF3C38"/>
    <w:rsid w:val="00EF3DAF"/>
    <w:rsid w:val="00EF3EA1"/>
    <w:rsid w:val="00EF42C0"/>
    <w:rsid w:val="00EF4A76"/>
    <w:rsid w:val="00EF508E"/>
    <w:rsid w:val="00EF57CC"/>
    <w:rsid w:val="00EF5827"/>
    <w:rsid w:val="00EF5A73"/>
    <w:rsid w:val="00EF5B16"/>
    <w:rsid w:val="00EF5B22"/>
    <w:rsid w:val="00EF65CB"/>
    <w:rsid w:val="00EF6A03"/>
    <w:rsid w:val="00EF6C2C"/>
    <w:rsid w:val="00EF6F35"/>
    <w:rsid w:val="00EF7032"/>
    <w:rsid w:val="00EF73A6"/>
    <w:rsid w:val="00EF7CE6"/>
    <w:rsid w:val="00EF7E2B"/>
    <w:rsid w:val="00EF7FA6"/>
    <w:rsid w:val="00F001BB"/>
    <w:rsid w:val="00F00A7D"/>
    <w:rsid w:val="00F00C51"/>
    <w:rsid w:val="00F00E8F"/>
    <w:rsid w:val="00F01F3C"/>
    <w:rsid w:val="00F021DD"/>
    <w:rsid w:val="00F02762"/>
    <w:rsid w:val="00F02A9D"/>
    <w:rsid w:val="00F02AD1"/>
    <w:rsid w:val="00F02DAB"/>
    <w:rsid w:val="00F02E12"/>
    <w:rsid w:val="00F02EE1"/>
    <w:rsid w:val="00F03079"/>
    <w:rsid w:val="00F03237"/>
    <w:rsid w:val="00F0335A"/>
    <w:rsid w:val="00F033F3"/>
    <w:rsid w:val="00F03588"/>
    <w:rsid w:val="00F0384E"/>
    <w:rsid w:val="00F03B47"/>
    <w:rsid w:val="00F040B3"/>
    <w:rsid w:val="00F04106"/>
    <w:rsid w:val="00F04385"/>
    <w:rsid w:val="00F043A4"/>
    <w:rsid w:val="00F043DE"/>
    <w:rsid w:val="00F04429"/>
    <w:rsid w:val="00F044FB"/>
    <w:rsid w:val="00F045FB"/>
    <w:rsid w:val="00F04835"/>
    <w:rsid w:val="00F04B4B"/>
    <w:rsid w:val="00F04F10"/>
    <w:rsid w:val="00F0526E"/>
    <w:rsid w:val="00F05580"/>
    <w:rsid w:val="00F058FA"/>
    <w:rsid w:val="00F05996"/>
    <w:rsid w:val="00F05A02"/>
    <w:rsid w:val="00F05E9F"/>
    <w:rsid w:val="00F05FE8"/>
    <w:rsid w:val="00F06331"/>
    <w:rsid w:val="00F06EC9"/>
    <w:rsid w:val="00F0732B"/>
    <w:rsid w:val="00F077C2"/>
    <w:rsid w:val="00F10C19"/>
    <w:rsid w:val="00F10CE7"/>
    <w:rsid w:val="00F10F0A"/>
    <w:rsid w:val="00F10F84"/>
    <w:rsid w:val="00F11224"/>
    <w:rsid w:val="00F11518"/>
    <w:rsid w:val="00F1163D"/>
    <w:rsid w:val="00F12551"/>
    <w:rsid w:val="00F12BD4"/>
    <w:rsid w:val="00F12FCB"/>
    <w:rsid w:val="00F13431"/>
    <w:rsid w:val="00F13BAD"/>
    <w:rsid w:val="00F13DAF"/>
    <w:rsid w:val="00F140F0"/>
    <w:rsid w:val="00F14243"/>
    <w:rsid w:val="00F14266"/>
    <w:rsid w:val="00F1486A"/>
    <w:rsid w:val="00F14CE0"/>
    <w:rsid w:val="00F14D6E"/>
    <w:rsid w:val="00F15916"/>
    <w:rsid w:val="00F166F2"/>
    <w:rsid w:val="00F16A25"/>
    <w:rsid w:val="00F16AE1"/>
    <w:rsid w:val="00F16D45"/>
    <w:rsid w:val="00F173E9"/>
    <w:rsid w:val="00F175A6"/>
    <w:rsid w:val="00F1766D"/>
    <w:rsid w:val="00F17AC3"/>
    <w:rsid w:val="00F17DEA"/>
    <w:rsid w:val="00F17FDA"/>
    <w:rsid w:val="00F201D4"/>
    <w:rsid w:val="00F2021F"/>
    <w:rsid w:val="00F204DD"/>
    <w:rsid w:val="00F205E1"/>
    <w:rsid w:val="00F20905"/>
    <w:rsid w:val="00F2090B"/>
    <w:rsid w:val="00F20B7A"/>
    <w:rsid w:val="00F217DD"/>
    <w:rsid w:val="00F21A31"/>
    <w:rsid w:val="00F21C04"/>
    <w:rsid w:val="00F21CE5"/>
    <w:rsid w:val="00F220DC"/>
    <w:rsid w:val="00F22ACA"/>
    <w:rsid w:val="00F22F80"/>
    <w:rsid w:val="00F232FF"/>
    <w:rsid w:val="00F2399B"/>
    <w:rsid w:val="00F24187"/>
    <w:rsid w:val="00F24582"/>
    <w:rsid w:val="00F2478A"/>
    <w:rsid w:val="00F24936"/>
    <w:rsid w:val="00F24AFF"/>
    <w:rsid w:val="00F24F78"/>
    <w:rsid w:val="00F2556D"/>
    <w:rsid w:val="00F25A24"/>
    <w:rsid w:val="00F261C8"/>
    <w:rsid w:val="00F263A1"/>
    <w:rsid w:val="00F264FC"/>
    <w:rsid w:val="00F26607"/>
    <w:rsid w:val="00F26B0A"/>
    <w:rsid w:val="00F272B5"/>
    <w:rsid w:val="00F278E4"/>
    <w:rsid w:val="00F27A88"/>
    <w:rsid w:val="00F27D02"/>
    <w:rsid w:val="00F30957"/>
    <w:rsid w:val="00F30B31"/>
    <w:rsid w:val="00F30B41"/>
    <w:rsid w:val="00F30E88"/>
    <w:rsid w:val="00F31141"/>
    <w:rsid w:val="00F3116C"/>
    <w:rsid w:val="00F312D7"/>
    <w:rsid w:val="00F32543"/>
    <w:rsid w:val="00F32557"/>
    <w:rsid w:val="00F3276D"/>
    <w:rsid w:val="00F32969"/>
    <w:rsid w:val="00F32A96"/>
    <w:rsid w:val="00F336C3"/>
    <w:rsid w:val="00F3382B"/>
    <w:rsid w:val="00F338E4"/>
    <w:rsid w:val="00F33E7C"/>
    <w:rsid w:val="00F3490D"/>
    <w:rsid w:val="00F3496C"/>
    <w:rsid w:val="00F34C78"/>
    <w:rsid w:val="00F3504E"/>
    <w:rsid w:val="00F35296"/>
    <w:rsid w:val="00F352BE"/>
    <w:rsid w:val="00F35D9E"/>
    <w:rsid w:val="00F36330"/>
    <w:rsid w:val="00F36443"/>
    <w:rsid w:val="00F36480"/>
    <w:rsid w:val="00F365C2"/>
    <w:rsid w:val="00F36F24"/>
    <w:rsid w:val="00F37786"/>
    <w:rsid w:val="00F37966"/>
    <w:rsid w:val="00F37DEB"/>
    <w:rsid w:val="00F37E9D"/>
    <w:rsid w:val="00F40554"/>
    <w:rsid w:val="00F4076D"/>
    <w:rsid w:val="00F4092A"/>
    <w:rsid w:val="00F40A0C"/>
    <w:rsid w:val="00F40A45"/>
    <w:rsid w:val="00F40C59"/>
    <w:rsid w:val="00F4106C"/>
    <w:rsid w:val="00F415C6"/>
    <w:rsid w:val="00F41AC5"/>
    <w:rsid w:val="00F41D6F"/>
    <w:rsid w:val="00F41E93"/>
    <w:rsid w:val="00F420DE"/>
    <w:rsid w:val="00F42157"/>
    <w:rsid w:val="00F4260B"/>
    <w:rsid w:val="00F4356D"/>
    <w:rsid w:val="00F43715"/>
    <w:rsid w:val="00F43F50"/>
    <w:rsid w:val="00F440A4"/>
    <w:rsid w:val="00F4450A"/>
    <w:rsid w:val="00F4487A"/>
    <w:rsid w:val="00F4495B"/>
    <w:rsid w:val="00F44A7D"/>
    <w:rsid w:val="00F44C20"/>
    <w:rsid w:val="00F4535B"/>
    <w:rsid w:val="00F45676"/>
    <w:rsid w:val="00F45737"/>
    <w:rsid w:val="00F457F0"/>
    <w:rsid w:val="00F45A35"/>
    <w:rsid w:val="00F468E2"/>
    <w:rsid w:val="00F46D87"/>
    <w:rsid w:val="00F4734B"/>
    <w:rsid w:val="00F47445"/>
    <w:rsid w:val="00F4766C"/>
    <w:rsid w:val="00F47693"/>
    <w:rsid w:val="00F47BBD"/>
    <w:rsid w:val="00F47F9F"/>
    <w:rsid w:val="00F50485"/>
    <w:rsid w:val="00F506E0"/>
    <w:rsid w:val="00F509C7"/>
    <w:rsid w:val="00F50EF7"/>
    <w:rsid w:val="00F5133E"/>
    <w:rsid w:val="00F516B5"/>
    <w:rsid w:val="00F51F9E"/>
    <w:rsid w:val="00F52688"/>
    <w:rsid w:val="00F52954"/>
    <w:rsid w:val="00F53205"/>
    <w:rsid w:val="00F532CE"/>
    <w:rsid w:val="00F535E9"/>
    <w:rsid w:val="00F537EA"/>
    <w:rsid w:val="00F53D2C"/>
    <w:rsid w:val="00F53E1C"/>
    <w:rsid w:val="00F54B58"/>
    <w:rsid w:val="00F54D03"/>
    <w:rsid w:val="00F54DD1"/>
    <w:rsid w:val="00F54E52"/>
    <w:rsid w:val="00F54F87"/>
    <w:rsid w:val="00F552CB"/>
    <w:rsid w:val="00F5572A"/>
    <w:rsid w:val="00F55949"/>
    <w:rsid w:val="00F5594E"/>
    <w:rsid w:val="00F560CA"/>
    <w:rsid w:val="00F5610F"/>
    <w:rsid w:val="00F562D3"/>
    <w:rsid w:val="00F56BF9"/>
    <w:rsid w:val="00F56D28"/>
    <w:rsid w:val="00F5786F"/>
    <w:rsid w:val="00F57FDE"/>
    <w:rsid w:val="00F60223"/>
    <w:rsid w:val="00F604B4"/>
    <w:rsid w:val="00F610DE"/>
    <w:rsid w:val="00F6128F"/>
    <w:rsid w:val="00F61365"/>
    <w:rsid w:val="00F61860"/>
    <w:rsid w:val="00F61C1F"/>
    <w:rsid w:val="00F61E2C"/>
    <w:rsid w:val="00F6209E"/>
    <w:rsid w:val="00F6283C"/>
    <w:rsid w:val="00F628D9"/>
    <w:rsid w:val="00F628E1"/>
    <w:rsid w:val="00F63302"/>
    <w:rsid w:val="00F63B31"/>
    <w:rsid w:val="00F63D2F"/>
    <w:rsid w:val="00F63F3D"/>
    <w:rsid w:val="00F63FC7"/>
    <w:rsid w:val="00F64111"/>
    <w:rsid w:val="00F64E60"/>
    <w:rsid w:val="00F64FDF"/>
    <w:rsid w:val="00F6519A"/>
    <w:rsid w:val="00F65283"/>
    <w:rsid w:val="00F65389"/>
    <w:rsid w:val="00F66272"/>
    <w:rsid w:val="00F665BC"/>
    <w:rsid w:val="00F665C5"/>
    <w:rsid w:val="00F66C77"/>
    <w:rsid w:val="00F6701F"/>
    <w:rsid w:val="00F6710F"/>
    <w:rsid w:val="00F67A7F"/>
    <w:rsid w:val="00F67CC4"/>
    <w:rsid w:val="00F7166E"/>
    <w:rsid w:val="00F718A5"/>
    <w:rsid w:val="00F72128"/>
    <w:rsid w:val="00F72977"/>
    <w:rsid w:val="00F7376C"/>
    <w:rsid w:val="00F7389C"/>
    <w:rsid w:val="00F73B1F"/>
    <w:rsid w:val="00F74545"/>
    <w:rsid w:val="00F74639"/>
    <w:rsid w:val="00F747BB"/>
    <w:rsid w:val="00F74CBD"/>
    <w:rsid w:val="00F75E20"/>
    <w:rsid w:val="00F75E7D"/>
    <w:rsid w:val="00F75E9B"/>
    <w:rsid w:val="00F7671D"/>
    <w:rsid w:val="00F768ED"/>
    <w:rsid w:val="00F7731E"/>
    <w:rsid w:val="00F77539"/>
    <w:rsid w:val="00F775CC"/>
    <w:rsid w:val="00F802D3"/>
    <w:rsid w:val="00F802E9"/>
    <w:rsid w:val="00F80844"/>
    <w:rsid w:val="00F808B5"/>
    <w:rsid w:val="00F80A61"/>
    <w:rsid w:val="00F80D2E"/>
    <w:rsid w:val="00F81ECF"/>
    <w:rsid w:val="00F82041"/>
    <w:rsid w:val="00F826E6"/>
    <w:rsid w:val="00F82FBA"/>
    <w:rsid w:val="00F83445"/>
    <w:rsid w:val="00F83595"/>
    <w:rsid w:val="00F83C09"/>
    <w:rsid w:val="00F83F6F"/>
    <w:rsid w:val="00F845D5"/>
    <w:rsid w:val="00F84902"/>
    <w:rsid w:val="00F84AE0"/>
    <w:rsid w:val="00F84ED7"/>
    <w:rsid w:val="00F852AE"/>
    <w:rsid w:val="00F8588D"/>
    <w:rsid w:val="00F8594F"/>
    <w:rsid w:val="00F86124"/>
    <w:rsid w:val="00F86470"/>
    <w:rsid w:val="00F86621"/>
    <w:rsid w:val="00F86789"/>
    <w:rsid w:val="00F867AA"/>
    <w:rsid w:val="00F86A42"/>
    <w:rsid w:val="00F86C89"/>
    <w:rsid w:val="00F900D7"/>
    <w:rsid w:val="00F905C5"/>
    <w:rsid w:val="00F90734"/>
    <w:rsid w:val="00F90BA0"/>
    <w:rsid w:val="00F910D6"/>
    <w:rsid w:val="00F9152B"/>
    <w:rsid w:val="00F924AE"/>
    <w:rsid w:val="00F92B34"/>
    <w:rsid w:val="00F92BC5"/>
    <w:rsid w:val="00F92D33"/>
    <w:rsid w:val="00F92E14"/>
    <w:rsid w:val="00F92ED9"/>
    <w:rsid w:val="00F93566"/>
    <w:rsid w:val="00F93677"/>
    <w:rsid w:val="00F9389F"/>
    <w:rsid w:val="00F93975"/>
    <w:rsid w:val="00F94CE4"/>
    <w:rsid w:val="00F94EB4"/>
    <w:rsid w:val="00F94FB3"/>
    <w:rsid w:val="00F9528E"/>
    <w:rsid w:val="00F95800"/>
    <w:rsid w:val="00F96050"/>
    <w:rsid w:val="00F96481"/>
    <w:rsid w:val="00F9671E"/>
    <w:rsid w:val="00F96813"/>
    <w:rsid w:val="00F96CC0"/>
    <w:rsid w:val="00F97396"/>
    <w:rsid w:val="00F97753"/>
    <w:rsid w:val="00F97AA9"/>
    <w:rsid w:val="00FA0C5B"/>
    <w:rsid w:val="00FA0E0C"/>
    <w:rsid w:val="00FA0F38"/>
    <w:rsid w:val="00FA0FD7"/>
    <w:rsid w:val="00FA1116"/>
    <w:rsid w:val="00FA127C"/>
    <w:rsid w:val="00FA1883"/>
    <w:rsid w:val="00FA198F"/>
    <w:rsid w:val="00FA1DC5"/>
    <w:rsid w:val="00FA268A"/>
    <w:rsid w:val="00FA27AD"/>
    <w:rsid w:val="00FA28E5"/>
    <w:rsid w:val="00FA2C67"/>
    <w:rsid w:val="00FA3000"/>
    <w:rsid w:val="00FA31AF"/>
    <w:rsid w:val="00FA31F2"/>
    <w:rsid w:val="00FA38CB"/>
    <w:rsid w:val="00FA41BC"/>
    <w:rsid w:val="00FA42C4"/>
    <w:rsid w:val="00FA4601"/>
    <w:rsid w:val="00FA46FE"/>
    <w:rsid w:val="00FA4F81"/>
    <w:rsid w:val="00FA53CA"/>
    <w:rsid w:val="00FA594E"/>
    <w:rsid w:val="00FA5A0D"/>
    <w:rsid w:val="00FA5F10"/>
    <w:rsid w:val="00FA65EF"/>
    <w:rsid w:val="00FA6C33"/>
    <w:rsid w:val="00FA6D10"/>
    <w:rsid w:val="00FA6E17"/>
    <w:rsid w:val="00FA7CEA"/>
    <w:rsid w:val="00FA7DCA"/>
    <w:rsid w:val="00FB0382"/>
    <w:rsid w:val="00FB0E0C"/>
    <w:rsid w:val="00FB153C"/>
    <w:rsid w:val="00FB15C3"/>
    <w:rsid w:val="00FB191D"/>
    <w:rsid w:val="00FB29F9"/>
    <w:rsid w:val="00FB2D62"/>
    <w:rsid w:val="00FB305D"/>
    <w:rsid w:val="00FB3110"/>
    <w:rsid w:val="00FB3AE8"/>
    <w:rsid w:val="00FB3C33"/>
    <w:rsid w:val="00FB4561"/>
    <w:rsid w:val="00FB4FAD"/>
    <w:rsid w:val="00FB510B"/>
    <w:rsid w:val="00FB51A4"/>
    <w:rsid w:val="00FB53D9"/>
    <w:rsid w:val="00FB53F3"/>
    <w:rsid w:val="00FB591E"/>
    <w:rsid w:val="00FB5A04"/>
    <w:rsid w:val="00FB5A4E"/>
    <w:rsid w:val="00FB63BB"/>
    <w:rsid w:val="00FB6566"/>
    <w:rsid w:val="00FB6863"/>
    <w:rsid w:val="00FB70B4"/>
    <w:rsid w:val="00FB7666"/>
    <w:rsid w:val="00FB7A01"/>
    <w:rsid w:val="00FB7F90"/>
    <w:rsid w:val="00FC063C"/>
    <w:rsid w:val="00FC0854"/>
    <w:rsid w:val="00FC13A2"/>
    <w:rsid w:val="00FC18B3"/>
    <w:rsid w:val="00FC1C08"/>
    <w:rsid w:val="00FC2233"/>
    <w:rsid w:val="00FC23F0"/>
    <w:rsid w:val="00FC2D18"/>
    <w:rsid w:val="00FC2DBF"/>
    <w:rsid w:val="00FC321C"/>
    <w:rsid w:val="00FC40E6"/>
    <w:rsid w:val="00FC440A"/>
    <w:rsid w:val="00FC4511"/>
    <w:rsid w:val="00FC4C20"/>
    <w:rsid w:val="00FC5193"/>
    <w:rsid w:val="00FC5334"/>
    <w:rsid w:val="00FC5783"/>
    <w:rsid w:val="00FC590F"/>
    <w:rsid w:val="00FC6254"/>
    <w:rsid w:val="00FC6B72"/>
    <w:rsid w:val="00FC70A1"/>
    <w:rsid w:val="00FD00BB"/>
    <w:rsid w:val="00FD0BC0"/>
    <w:rsid w:val="00FD0CF4"/>
    <w:rsid w:val="00FD0E76"/>
    <w:rsid w:val="00FD1164"/>
    <w:rsid w:val="00FD11F5"/>
    <w:rsid w:val="00FD18EB"/>
    <w:rsid w:val="00FD1EB8"/>
    <w:rsid w:val="00FD256B"/>
    <w:rsid w:val="00FD262C"/>
    <w:rsid w:val="00FD2861"/>
    <w:rsid w:val="00FD2EB7"/>
    <w:rsid w:val="00FD39A1"/>
    <w:rsid w:val="00FD39E8"/>
    <w:rsid w:val="00FD3BB2"/>
    <w:rsid w:val="00FD3C09"/>
    <w:rsid w:val="00FD3DE8"/>
    <w:rsid w:val="00FD40D1"/>
    <w:rsid w:val="00FD492D"/>
    <w:rsid w:val="00FD4B81"/>
    <w:rsid w:val="00FD4CA4"/>
    <w:rsid w:val="00FD4E93"/>
    <w:rsid w:val="00FD4EBE"/>
    <w:rsid w:val="00FD5243"/>
    <w:rsid w:val="00FD59CB"/>
    <w:rsid w:val="00FD5AAD"/>
    <w:rsid w:val="00FD5D91"/>
    <w:rsid w:val="00FD621B"/>
    <w:rsid w:val="00FD67BE"/>
    <w:rsid w:val="00FD696F"/>
    <w:rsid w:val="00FD6AAA"/>
    <w:rsid w:val="00FD6EE3"/>
    <w:rsid w:val="00FD7349"/>
    <w:rsid w:val="00FD75E9"/>
    <w:rsid w:val="00FD7FA0"/>
    <w:rsid w:val="00FE012E"/>
    <w:rsid w:val="00FE033C"/>
    <w:rsid w:val="00FE0BB6"/>
    <w:rsid w:val="00FE0BDC"/>
    <w:rsid w:val="00FE1336"/>
    <w:rsid w:val="00FE193F"/>
    <w:rsid w:val="00FE1C5C"/>
    <w:rsid w:val="00FE1DA2"/>
    <w:rsid w:val="00FE2476"/>
    <w:rsid w:val="00FE25BB"/>
    <w:rsid w:val="00FE37EC"/>
    <w:rsid w:val="00FE3C85"/>
    <w:rsid w:val="00FE3D0B"/>
    <w:rsid w:val="00FE3DB9"/>
    <w:rsid w:val="00FE3E73"/>
    <w:rsid w:val="00FE3F31"/>
    <w:rsid w:val="00FE418A"/>
    <w:rsid w:val="00FE451C"/>
    <w:rsid w:val="00FE480A"/>
    <w:rsid w:val="00FE4D8D"/>
    <w:rsid w:val="00FE4F63"/>
    <w:rsid w:val="00FE6511"/>
    <w:rsid w:val="00FE6858"/>
    <w:rsid w:val="00FE6D8A"/>
    <w:rsid w:val="00FE70D7"/>
    <w:rsid w:val="00FE7531"/>
    <w:rsid w:val="00FE76B4"/>
    <w:rsid w:val="00FE7833"/>
    <w:rsid w:val="00FE78B6"/>
    <w:rsid w:val="00FE78F9"/>
    <w:rsid w:val="00FE7A74"/>
    <w:rsid w:val="00FE7A95"/>
    <w:rsid w:val="00FF003F"/>
    <w:rsid w:val="00FF00D1"/>
    <w:rsid w:val="00FF0462"/>
    <w:rsid w:val="00FF0698"/>
    <w:rsid w:val="00FF07D2"/>
    <w:rsid w:val="00FF093A"/>
    <w:rsid w:val="00FF0A12"/>
    <w:rsid w:val="00FF0B8D"/>
    <w:rsid w:val="00FF152D"/>
    <w:rsid w:val="00FF16F5"/>
    <w:rsid w:val="00FF1A8E"/>
    <w:rsid w:val="00FF1C09"/>
    <w:rsid w:val="00FF2030"/>
    <w:rsid w:val="00FF23A5"/>
    <w:rsid w:val="00FF2426"/>
    <w:rsid w:val="00FF24AF"/>
    <w:rsid w:val="00FF2826"/>
    <w:rsid w:val="00FF2870"/>
    <w:rsid w:val="00FF2DE9"/>
    <w:rsid w:val="00FF32CB"/>
    <w:rsid w:val="00FF3374"/>
    <w:rsid w:val="00FF359C"/>
    <w:rsid w:val="00FF3881"/>
    <w:rsid w:val="00FF38FD"/>
    <w:rsid w:val="00FF3B4E"/>
    <w:rsid w:val="00FF42C2"/>
    <w:rsid w:val="00FF49AE"/>
    <w:rsid w:val="00FF5390"/>
    <w:rsid w:val="00FF55AF"/>
    <w:rsid w:val="00FF5C17"/>
    <w:rsid w:val="00FF63E0"/>
    <w:rsid w:val="00FF7534"/>
    <w:rsid w:val="00FF7D55"/>
    <w:rsid w:val="0102782E"/>
    <w:rsid w:val="01061175"/>
    <w:rsid w:val="0107EAE5"/>
    <w:rsid w:val="010C061B"/>
    <w:rsid w:val="01110CED"/>
    <w:rsid w:val="01118B0A"/>
    <w:rsid w:val="011C3943"/>
    <w:rsid w:val="01240B45"/>
    <w:rsid w:val="01266460"/>
    <w:rsid w:val="0130E276"/>
    <w:rsid w:val="01418842"/>
    <w:rsid w:val="014AADBE"/>
    <w:rsid w:val="0152DBB3"/>
    <w:rsid w:val="0155DBEC"/>
    <w:rsid w:val="015C1BFD"/>
    <w:rsid w:val="015EA9B1"/>
    <w:rsid w:val="017372BB"/>
    <w:rsid w:val="0175AB70"/>
    <w:rsid w:val="017629AF"/>
    <w:rsid w:val="0176356C"/>
    <w:rsid w:val="017691FE"/>
    <w:rsid w:val="017DED8F"/>
    <w:rsid w:val="017EF58C"/>
    <w:rsid w:val="018145BC"/>
    <w:rsid w:val="0184A1EB"/>
    <w:rsid w:val="01880E98"/>
    <w:rsid w:val="0189160D"/>
    <w:rsid w:val="018A724F"/>
    <w:rsid w:val="018BB3A0"/>
    <w:rsid w:val="01945D88"/>
    <w:rsid w:val="01A0AD3E"/>
    <w:rsid w:val="01A3DDC6"/>
    <w:rsid w:val="01AB9B43"/>
    <w:rsid w:val="01B9D2D4"/>
    <w:rsid w:val="01CDBA7C"/>
    <w:rsid w:val="01D05823"/>
    <w:rsid w:val="01D16A6D"/>
    <w:rsid w:val="01D288E4"/>
    <w:rsid w:val="01D3CFE8"/>
    <w:rsid w:val="01D424F5"/>
    <w:rsid w:val="01D569B4"/>
    <w:rsid w:val="01E141E3"/>
    <w:rsid w:val="01E18D05"/>
    <w:rsid w:val="01E6D693"/>
    <w:rsid w:val="01E786A8"/>
    <w:rsid w:val="01EA2B03"/>
    <w:rsid w:val="01ECB246"/>
    <w:rsid w:val="01EE0709"/>
    <w:rsid w:val="01EFE492"/>
    <w:rsid w:val="01F036BE"/>
    <w:rsid w:val="01F4E7B4"/>
    <w:rsid w:val="01FD1D6B"/>
    <w:rsid w:val="02149C5D"/>
    <w:rsid w:val="021FB438"/>
    <w:rsid w:val="0227A0C4"/>
    <w:rsid w:val="024E62BA"/>
    <w:rsid w:val="025576D0"/>
    <w:rsid w:val="025D97EB"/>
    <w:rsid w:val="0269D09B"/>
    <w:rsid w:val="0269F85F"/>
    <w:rsid w:val="0285ECC2"/>
    <w:rsid w:val="0286F125"/>
    <w:rsid w:val="028ABDA3"/>
    <w:rsid w:val="029072CB"/>
    <w:rsid w:val="02922223"/>
    <w:rsid w:val="029266D0"/>
    <w:rsid w:val="02955C82"/>
    <w:rsid w:val="029A135C"/>
    <w:rsid w:val="02A8650D"/>
    <w:rsid w:val="02AA2ABE"/>
    <w:rsid w:val="02B3F5C1"/>
    <w:rsid w:val="02B46A5E"/>
    <w:rsid w:val="02B4B5EC"/>
    <w:rsid w:val="02B52B99"/>
    <w:rsid w:val="02BAB277"/>
    <w:rsid w:val="02C40204"/>
    <w:rsid w:val="02C51FC4"/>
    <w:rsid w:val="02C69EE8"/>
    <w:rsid w:val="02CAF873"/>
    <w:rsid w:val="02D31D56"/>
    <w:rsid w:val="02D94421"/>
    <w:rsid w:val="02DF45AA"/>
    <w:rsid w:val="02E151B5"/>
    <w:rsid w:val="02E466EB"/>
    <w:rsid w:val="02E88700"/>
    <w:rsid w:val="02E9C28A"/>
    <w:rsid w:val="02E9F14F"/>
    <w:rsid w:val="02EEF821"/>
    <w:rsid w:val="02F38C2B"/>
    <w:rsid w:val="02FBB61F"/>
    <w:rsid w:val="02FBC53A"/>
    <w:rsid w:val="03022432"/>
    <w:rsid w:val="030424F5"/>
    <w:rsid w:val="03072DE8"/>
    <w:rsid w:val="030B3709"/>
    <w:rsid w:val="030B5ADA"/>
    <w:rsid w:val="030B6DDD"/>
    <w:rsid w:val="030D8F60"/>
    <w:rsid w:val="0315EABB"/>
    <w:rsid w:val="031DEF5F"/>
    <w:rsid w:val="0323D538"/>
    <w:rsid w:val="0323EB8D"/>
    <w:rsid w:val="032A5165"/>
    <w:rsid w:val="0335279E"/>
    <w:rsid w:val="03368F2D"/>
    <w:rsid w:val="0337419D"/>
    <w:rsid w:val="033A2AB8"/>
    <w:rsid w:val="033F0DBD"/>
    <w:rsid w:val="03428287"/>
    <w:rsid w:val="03468691"/>
    <w:rsid w:val="0349C297"/>
    <w:rsid w:val="034A229B"/>
    <w:rsid w:val="034B4C5F"/>
    <w:rsid w:val="0361AA50"/>
    <w:rsid w:val="0363CBBF"/>
    <w:rsid w:val="036C2884"/>
    <w:rsid w:val="037E2998"/>
    <w:rsid w:val="037E9DF5"/>
    <w:rsid w:val="037EB741"/>
    <w:rsid w:val="03853E1D"/>
    <w:rsid w:val="038578F2"/>
    <w:rsid w:val="038754E6"/>
    <w:rsid w:val="0388CA8F"/>
    <w:rsid w:val="038B46C0"/>
    <w:rsid w:val="038CBADF"/>
    <w:rsid w:val="038DC74F"/>
    <w:rsid w:val="03907819"/>
    <w:rsid w:val="039782BE"/>
    <w:rsid w:val="039AB624"/>
    <w:rsid w:val="03A07B9F"/>
    <w:rsid w:val="03A1BA03"/>
    <w:rsid w:val="03B2DEBE"/>
    <w:rsid w:val="03B70265"/>
    <w:rsid w:val="03B7DD94"/>
    <w:rsid w:val="03BA5F1B"/>
    <w:rsid w:val="03BBA5C1"/>
    <w:rsid w:val="03C3D13B"/>
    <w:rsid w:val="03C57491"/>
    <w:rsid w:val="03CE96B7"/>
    <w:rsid w:val="03CEEA45"/>
    <w:rsid w:val="03CF305F"/>
    <w:rsid w:val="03CF725A"/>
    <w:rsid w:val="03D0CD58"/>
    <w:rsid w:val="03D6A698"/>
    <w:rsid w:val="03D789D3"/>
    <w:rsid w:val="03E11DCB"/>
    <w:rsid w:val="03E5560B"/>
    <w:rsid w:val="03EE7F17"/>
    <w:rsid w:val="03EEF514"/>
    <w:rsid w:val="03F9FF7B"/>
    <w:rsid w:val="03FDDD41"/>
    <w:rsid w:val="03FFCF1D"/>
    <w:rsid w:val="0406073A"/>
    <w:rsid w:val="040C420A"/>
    <w:rsid w:val="040FF5BD"/>
    <w:rsid w:val="042BC3D5"/>
    <w:rsid w:val="043AB12C"/>
    <w:rsid w:val="043C232F"/>
    <w:rsid w:val="0442D7F1"/>
    <w:rsid w:val="0453C109"/>
    <w:rsid w:val="0454CC2B"/>
    <w:rsid w:val="04580AF6"/>
    <w:rsid w:val="045B81D9"/>
    <w:rsid w:val="045D5F55"/>
    <w:rsid w:val="0460866A"/>
    <w:rsid w:val="0461E1C6"/>
    <w:rsid w:val="04625DE5"/>
    <w:rsid w:val="0462B354"/>
    <w:rsid w:val="046328B7"/>
    <w:rsid w:val="04647E03"/>
    <w:rsid w:val="0466E139"/>
    <w:rsid w:val="0468FF95"/>
    <w:rsid w:val="0475B278"/>
    <w:rsid w:val="047BB9DE"/>
    <w:rsid w:val="047C6933"/>
    <w:rsid w:val="047EBE53"/>
    <w:rsid w:val="04850002"/>
    <w:rsid w:val="048B6648"/>
    <w:rsid w:val="048F3442"/>
    <w:rsid w:val="04919778"/>
    <w:rsid w:val="04937F56"/>
    <w:rsid w:val="0493CAC1"/>
    <w:rsid w:val="049C0523"/>
    <w:rsid w:val="049CC26B"/>
    <w:rsid w:val="049F2FC2"/>
    <w:rsid w:val="04A2A4AA"/>
    <w:rsid w:val="04A49DE0"/>
    <w:rsid w:val="04A7CE5B"/>
    <w:rsid w:val="04AE428B"/>
    <w:rsid w:val="04BC22E2"/>
    <w:rsid w:val="04C2B465"/>
    <w:rsid w:val="04D24BDE"/>
    <w:rsid w:val="04D8D5AA"/>
    <w:rsid w:val="04E0D49A"/>
    <w:rsid w:val="04FCAE4F"/>
    <w:rsid w:val="04FE09C2"/>
    <w:rsid w:val="0500ADE4"/>
    <w:rsid w:val="050DE19F"/>
    <w:rsid w:val="05144DCC"/>
    <w:rsid w:val="052BDA71"/>
    <w:rsid w:val="052D46D0"/>
    <w:rsid w:val="0530C476"/>
    <w:rsid w:val="05392D22"/>
    <w:rsid w:val="053CE34E"/>
    <w:rsid w:val="05451C0D"/>
    <w:rsid w:val="0548F700"/>
    <w:rsid w:val="05499819"/>
    <w:rsid w:val="054CD3B4"/>
    <w:rsid w:val="0554AA14"/>
    <w:rsid w:val="0557BCAC"/>
    <w:rsid w:val="0560CDCC"/>
    <w:rsid w:val="0560EC81"/>
    <w:rsid w:val="0561D7BB"/>
    <w:rsid w:val="056AB3CA"/>
    <w:rsid w:val="05700E93"/>
    <w:rsid w:val="057055BB"/>
    <w:rsid w:val="05770378"/>
    <w:rsid w:val="057C8493"/>
    <w:rsid w:val="0581CD9B"/>
    <w:rsid w:val="05863435"/>
    <w:rsid w:val="0589F6DF"/>
    <w:rsid w:val="058BE011"/>
    <w:rsid w:val="059AB65B"/>
    <w:rsid w:val="059F4A81"/>
    <w:rsid w:val="05A373E4"/>
    <w:rsid w:val="05AA50C2"/>
    <w:rsid w:val="05AE5C1C"/>
    <w:rsid w:val="05B74435"/>
    <w:rsid w:val="05BE57C1"/>
    <w:rsid w:val="05C1BBFC"/>
    <w:rsid w:val="05D3F441"/>
    <w:rsid w:val="05D77E44"/>
    <w:rsid w:val="05DBE1C7"/>
    <w:rsid w:val="05E22E5B"/>
    <w:rsid w:val="05E3F4C7"/>
    <w:rsid w:val="05E4F2C7"/>
    <w:rsid w:val="05E6897B"/>
    <w:rsid w:val="05E81C1D"/>
    <w:rsid w:val="05E8557D"/>
    <w:rsid w:val="05F29AD5"/>
    <w:rsid w:val="05F50FEF"/>
    <w:rsid w:val="05F5BCCA"/>
    <w:rsid w:val="05FA3BB6"/>
    <w:rsid w:val="060D8A54"/>
    <w:rsid w:val="060E24A4"/>
    <w:rsid w:val="0619E849"/>
    <w:rsid w:val="061FCA6C"/>
    <w:rsid w:val="062A502B"/>
    <w:rsid w:val="062B2CED"/>
    <w:rsid w:val="0637AD89"/>
    <w:rsid w:val="063F96DF"/>
    <w:rsid w:val="06474AB6"/>
    <w:rsid w:val="064A90E8"/>
    <w:rsid w:val="064C7F3E"/>
    <w:rsid w:val="064D7F0D"/>
    <w:rsid w:val="064F0364"/>
    <w:rsid w:val="064FC28F"/>
    <w:rsid w:val="06504B63"/>
    <w:rsid w:val="065887A3"/>
    <w:rsid w:val="0661C1CE"/>
    <w:rsid w:val="0662439B"/>
    <w:rsid w:val="0663A6DB"/>
    <w:rsid w:val="066AC66B"/>
    <w:rsid w:val="0671821D"/>
    <w:rsid w:val="0678CCD3"/>
    <w:rsid w:val="067C7404"/>
    <w:rsid w:val="06812B5F"/>
    <w:rsid w:val="068769F9"/>
    <w:rsid w:val="068A0352"/>
    <w:rsid w:val="068C6991"/>
    <w:rsid w:val="068E3184"/>
    <w:rsid w:val="069505F1"/>
    <w:rsid w:val="0696AA5F"/>
    <w:rsid w:val="069EE9B2"/>
    <w:rsid w:val="06A16183"/>
    <w:rsid w:val="06A87405"/>
    <w:rsid w:val="06AB644E"/>
    <w:rsid w:val="06AF307A"/>
    <w:rsid w:val="06B2D86F"/>
    <w:rsid w:val="06B9AF91"/>
    <w:rsid w:val="06B9B03E"/>
    <w:rsid w:val="06BAB2D5"/>
    <w:rsid w:val="06C06B51"/>
    <w:rsid w:val="06C91198"/>
    <w:rsid w:val="06D0518C"/>
    <w:rsid w:val="06D0CA5C"/>
    <w:rsid w:val="06D104B7"/>
    <w:rsid w:val="06D15E40"/>
    <w:rsid w:val="06D2C7E3"/>
    <w:rsid w:val="06D6DC07"/>
    <w:rsid w:val="06DB4283"/>
    <w:rsid w:val="06E0CCC5"/>
    <w:rsid w:val="06E22004"/>
    <w:rsid w:val="06EE8454"/>
    <w:rsid w:val="06F784B9"/>
    <w:rsid w:val="06FE5465"/>
    <w:rsid w:val="07015F46"/>
    <w:rsid w:val="0712BDCA"/>
    <w:rsid w:val="071883D2"/>
    <w:rsid w:val="071AD076"/>
    <w:rsid w:val="0728CA14"/>
    <w:rsid w:val="07300254"/>
    <w:rsid w:val="073879C2"/>
    <w:rsid w:val="07428249"/>
    <w:rsid w:val="074706D7"/>
    <w:rsid w:val="07494236"/>
    <w:rsid w:val="07503E6B"/>
    <w:rsid w:val="07512693"/>
    <w:rsid w:val="075B9380"/>
    <w:rsid w:val="075DF104"/>
    <w:rsid w:val="0763E3EE"/>
    <w:rsid w:val="076AC00D"/>
    <w:rsid w:val="077D6DC9"/>
    <w:rsid w:val="077DCCEA"/>
    <w:rsid w:val="077E6EFA"/>
    <w:rsid w:val="07816EA4"/>
    <w:rsid w:val="0781B8E8"/>
    <w:rsid w:val="0783C947"/>
    <w:rsid w:val="078DA5D6"/>
    <w:rsid w:val="078EE8C8"/>
    <w:rsid w:val="0794EE92"/>
    <w:rsid w:val="079A44D4"/>
    <w:rsid w:val="079EABFD"/>
    <w:rsid w:val="079EEBE4"/>
    <w:rsid w:val="07A0AF86"/>
    <w:rsid w:val="07A0BCB5"/>
    <w:rsid w:val="07A1A985"/>
    <w:rsid w:val="07B38990"/>
    <w:rsid w:val="07B8CC06"/>
    <w:rsid w:val="07D39801"/>
    <w:rsid w:val="07D601F4"/>
    <w:rsid w:val="07D6BB6F"/>
    <w:rsid w:val="07DCF5FB"/>
    <w:rsid w:val="07E3301C"/>
    <w:rsid w:val="07E51621"/>
    <w:rsid w:val="07E5A3F9"/>
    <w:rsid w:val="07EF7591"/>
    <w:rsid w:val="07F105DF"/>
    <w:rsid w:val="07FC006D"/>
    <w:rsid w:val="07FEBF9F"/>
    <w:rsid w:val="07FEEA89"/>
    <w:rsid w:val="08046E45"/>
    <w:rsid w:val="0809A1F0"/>
    <w:rsid w:val="080FA0AE"/>
    <w:rsid w:val="0811D67F"/>
    <w:rsid w:val="08168990"/>
    <w:rsid w:val="08198A33"/>
    <w:rsid w:val="081C961D"/>
    <w:rsid w:val="081E2A11"/>
    <w:rsid w:val="081F8BE8"/>
    <w:rsid w:val="0820BDD0"/>
    <w:rsid w:val="082D89EF"/>
    <w:rsid w:val="082DC7DE"/>
    <w:rsid w:val="0834C4D8"/>
    <w:rsid w:val="0847441A"/>
    <w:rsid w:val="08484826"/>
    <w:rsid w:val="08514126"/>
    <w:rsid w:val="08566D77"/>
    <w:rsid w:val="08583524"/>
    <w:rsid w:val="085CE7E0"/>
    <w:rsid w:val="085D488D"/>
    <w:rsid w:val="086A4FCD"/>
    <w:rsid w:val="086A6B7B"/>
    <w:rsid w:val="0879DC3F"/>
    <w:rsid w:val="087DF065"/>
    <w:rsid w:val="08897051"/>
    <w:rsid w:val="0891AFA7"/>
    <w:rsid w:val="089B3F67"/>
    <w:rsid w:val="089E5C21"/>
    <w:rsid w:val="08A041A2"/>
    <w:rsid w:val="08B44E10"/>
    <w:rsid w:val="08B87414"/>
    <w:rsid w:val="08B8A22E"/>
    <w:rsid w:val="08C6C747"/>
    <w:rsid w:val="08D39CC1"/>
    <w:rsid w:val="08D63455"/>
    <w:rsid w:val="08DD1ED1"/>
    <w:rsid w:val="08E1FCB8"/>
    <w:rsid w:val="08E2DCB1"/>
    <w:rsid w:val="08E32F59"/>
    <w:rsid w:val="08EDA20A"/>
    <w:rsid w:val="08F846B9"/>
    <w:rsid w:val="08F976D1"/>
    <w:rsid w:val="08FF52B7"/>
    <w:rsid w:val="0904BDA6"/>
    <w:rsid w:val="0905A3A3"/>
    <w:rsid w:val="0908AE01"/>
    <w:rsid w:val="090CE380"/>
    <w:rsid w:val="0912FABA"/>
    <w:rsid w:val="09140042"/>
    <w:rsid w:val="091F867A"/>
    <w:rsid w:val="0929663E"/>
    <w:rsid w:val="09304087"/>
    <w:rsid w:val="09359D35"/>
    <w:rsid w:val="093AE3F8"/>
    <w:rsid w:val="0944BAC1"/>
    <w:rsid w:val="09483971"/>
    <w:rsid w:val="09513D55"/>
    <w:rsid w:val="09526DB1"/>
    <w:rsid w:val="095B1D68"/>
    <w:rsid w:val="09655AE0"/>
    <w:rsid w:val="09660325"/>
    <w:rsid w:val="0968ABAA"/>
    <w:rsid w:val="096C03E2"/>
    <w:rsid w:val="096E8448"/>
    <w:rsid w:val="0973C002"/>
    <w:rsid w:val="097EB6C9"/>
    <w:rsid w:val="098426F5"/>
    <w:rsid w:val="0985E2ED"/>
    <w:rsid w:val="09935679"/>
    <w:rsid w:val="0995CEAB"/>
    <w:rsid w:val="0996D64D"/>
    <w:rsid w:val="099BC14A"/>
    <w:rsid w:val="099C3237"/>
    <w:rsid w:val="099C3EC4"/>
    <w:rsid w:val="099D57D1"/>
    <w:rsid w:val="099DED22"/>
    <w:rsid w:val="099E5FA4"/>
    <w:rsid w:val="099FB2C1"/>
    <w:rsid w:val="09A03D8E"/>
    <w:rsid w:val="09A1C63D"/>
    <w:rsid w:val="09A2672D"/>
    <w:rsid w:val="09A3DEBA"/>
    <w:rsid w:val="09A5B26F"/>
    <w:rsid w:val="09A6B783"/>
    <w:rsid w:val="09A7F677"/>
    <w:rsid w:val="09AC8CE2"/>
    <w:rsid w:val="09B8C189"/>
    <w:rsid w:val="09BA88E1"/>
    <w:rsid w:val="09BF7F24"/>
    <w:rsid w:val="09C12688"/>
    <w:rsid w:val="09CE4B64"/>
    <w:rsid w:val="09D0D45D"/>
    <w:rsid w:val="09E152C2"/>
    <w:rsid w:val="09E1D095"/>
    <w:rsid w:val="09E91E1A"/>
    <w:rsid w:val="09EA6243"/>
    <w:rsid w:val="09EC2E86"/>
    <w:rsid w:val="09F88F09"/>
    <w:rsid w:val="0A05308A"/>
    <w:rsid w:val="0A05E5D6"/>
    <w:rsid w:val="0A0EB30C"/>
    <w:rsid w:val="0A10ABDC"/>
    <w:rsid w:val="0A165529"/>
    <w:rsid w:val="0A188D06"/>
    <w:rsid w:val="0A19467B"/>
    <w:rsid w:val="0A1D5B0F"/>
    <w:rsid w:val="0A1F5945"/>
    <w:rsid w:val="0A237C22"/>
    <w:rsid w:val="0A24F3B3"/>
    <w:rsid w:val="0A277287"/>
    <w:rsid w:val="0A2B6D96"/>
    <w:rsid w:val="0A2F201B"/>
    <w:rsid w:val="0A36F276"/>
    <w:rsid w:val="0A3D3054"/>
    <w:rsid w:val="0A3EDE5A"/>
    <w:rsid w:val="0A42D394"/>
    <w:rsid w:val="0A4D221E"/>
    <w:rsid w:val="0A515355"/>
    <w:rsid w:val="0A5372EA"/>
    <w:rsid w:val="0A5623D2"/>
    <w:rsid w:val="0A564723"/>
    <w:rsid w:val="0A5983DE"/>
    <w:rsid w:val="0A60C11C"/>
    <w:rsid w:val="0A63D9D8"/>
    <w:rsid w:val="0A652867"/>
    <w:rsid w:val="0A6FA8DD"/>
    <w:rsid w:val="0A701190"/>
    <w:rsid w:val="0A7AB2C7"/>
    <w:rsid w:val="0A81D095"/>
    <w:rsid w:val="0A85CFFF"/>
    <w:rsid w:val="0A87BAC5"/>
    <w:rsid w:val="0A8B708C"/>
    <w:rsid w:val="0A9F07D6"/>
    <w:rsid w:val="0AA913E2"/>
    <w:rsid w:val="0AAB5920"/>
    <w:rsid w:val="0AAEAB7F"/>
    <w:rsid w:val="0AB22F1A"/>
    <w:rsid w:val="0AC0BB37"/>
    <w:rsid w:val="0AC5B525"/>
    <w:rsid w:val="0AD534C7"/>
    <w:rsid w:val="0AD6B459"/>
    <w:rsid w:val="0AEBCF06"/>
    <w:rsid w:val="0AF2F64D"/>
    <w:rsid w:val="0AFBD904"/>
    <w:rsid w:val="0B015924"/>
    <w:rsid w:val="0B02D663"/>
    <w:rsid w:val="0B09959D"/>
    <w:rsid w:val="0B0CA15C"/>
    <w:rsid w:val="0B0D1639"/>
    <w:rsid w:val="0B19D3D4"/>
    <w:rsid w:val="0B1ABBD9"/>
    <w:rsid w:val="0B2134AC"/>
    <w:rsid w:val="0B2180AE"/>
    <w:rsid w:val="0B3456A7"/>
    <w:rsid w:val="0B3986DB"/>
    <w:rsid w:val="0B39BC28"/>
    <w:rsid w:val="0B3A3005"/>
    <w:rsid w:val="0B49CBC7"/>
    <w:rsid w:val="0B4E9DBC"/>
    <w:rsid w:val="0B4F6A55"/>
    <w:rsid w:val="0B519280"/>
    <w:rsid w:val="0B52D63A"/>
    <w:rsid w:val="0B544620"/>
    <w:rsid w:val="0B55B547"/>
    <w:rsid w:val="0B572F01"/>
    <w:rsid w:val="0B5B3649"/>
    <w:rsid w:val="0B5E0EFB"/>
    <w:rsid w:val="0B5F4594"/>
    <w:rsid w:val="0B6DEB7E"/>
    <w:rsid w:val="0B6F833A"/>
    <w:rsid w:val="0B70B347"/>
    <w:rsid w:val="0B753ACE"/>
    <w:rsid w:val="0B7C77EE"/>
    <w:rsid w:val="0B831439"/>
    <w:rsid w:val="0B8433FE"/>
    <w:rsid w:val="0B88B74C"/>
    <w:rsid w:val="0B89F403"/>
    <w:rsid w:val="0B8B0F8E"/>
    <w:rsid w:val="0B8B4702"/>
    <w:rsid w:val="0B921625"/>
    <w:rsid w:val="0B93702A"/>
    <w:rsid w:val="0B9393ED"/>
    <w:rsid w:val="0B9A99CD"/>
    <w:rsid w:val="0B9AB9AC"/>
    <w:rsid w:val="0BA44D0F"/>
    <w:rsid w:val="0BA4CF63"/>
    <w:rsid w:val="0BB1F185"/>
    <w:rsid w:val="0BB2C571"/>
    <w:rsid w:val="0BB44FEB"/>
    <w:rsid w:val="0BB6D7BE"/>
    <w:rsid w:val="0BB87338"/>
    <w:rsid w:val="0BBFAB1F"/>
    <w:rsid w:val="0BC059FB"/>
    <w:rsid w:val="0BC3AB61"/>
    <w:rsid w:val="0BCCA242"/>
    <w:rsid w:val="0BCF6446"/>
    <w:rsid w:val="0BCFEA17"/>
    <w:rsid w:val="0BE0ADE3"/>
    <w:rsid w:val="0BE1C65B"/>
    <w:rsid w:val="0BE896C3"/>
    <w:rsid w:val="0BE95591"/>
    <w:rsid w:val="0BEC1D42"/>
    <w:rsid w:val="0BF251DC"/>
    <w:rsid w:val="0BF463AF"/>
    <w:rsid w:val="0BF5B534"/>
    <w:rsid w:val="0BFBAE54"/>
    <w:rsid w:val="0C0A7A11"/>
    <w:rsid w:val="0C0E5C85"/>
    <w:rsid w:val="0C180569"/>
    <w:rsid w:val="0C189645"/>
    <w:rsid w:val="0C1DA665"/>
    <w:rsid w:val="0C230EA6"/>
    <w:rsid w:val="0C328D7F"/>
    <w:rsid w:val="0C33AE12"/>
    <w:rsid w:val="0C34577F"/>
    <w:rsid w:val="0C3EA270"/>
    <w:rsid w:val="0C429C78"/>
    <w:rsid w:val="0C4477F4"/>
    <w:rsid w:val="0C47A04A"/>
    <w:rsid w:val="0C47C2B8"/>
    <w:rsid w:val="0C49FDA4"/>
    <w:rsid w:val="0C4BE5D8"/>
    <w:rsid w:val="0C5B9719"/>
    <w:rsid w:val="0C5C303A"/>
    <w:rsid w:val="0C65FDD1"/>
    <w:rsid w:val="0C67CACE"/>
    <w:rsid w:val="0C6D5730"/>
    <w:rsid w:val="0C7125B0"/>
    <w:rsid w:val="0C734EEA"/>
    <w:rsid w:val="0C773E9A"/>
    <w:rsid w:val="0C8162BD"/>
    <w:rsid w:val="0C84FBFE"/>
    <w:rsid w:val="0C87C53A"/>
    <w:rsid w:val="0C927656"/>
    <w:rsid w:val="0C928F65"/>
    <w:rsid w:val="0C9A50A9"/>
    <w:rsid w:val="0CA6CD08"/>
    <w:rsid w:val="0CAC1F1D"/>
    <w:rsid w:val="0CCD6F6D"/>
    <w:rsid w:val="0CCD7CD0"/>
    <w:rsid w:val="0CD2E290"/>
    <w:rsid w:val="0CDB2AC6"/>
    <w:rsid w:val="0CE07F17"/>
    <w:rsid w:val="0CECF80F"/>
    <w:rsid w:val="0CF01984"/>
    <w:rsid w:val="0CF31759"/>
    <w:rsid w:val="0CF35B37"/>
    <w:rsid w:val="0CF41269"/>
    <w:rsid w:val="0CF8F68A"/>
    <w:rsid w:val="0CFBCD02"/>
    <w:rsid w:val="0CFDC037"/>
    <w:rsid w:val="0CFFC104"/>
    <w:rsid w:val="0D062AB4"/>
    <w:rsid w:val="0D0B8CE9"/>
    <w:rsid w:val="0D0BBFC9"/>
    <w:rsid w:val="0D10FCD1"/>
    <w:rsid w:val="0D11E3DA"/>
    <w:rsid w:val="0D120DE6"/>
    <w:rsid w:val="0D156C3E"/>
    <w:rsid w:val="0D156E00"/>
    <w:rsid w:val="0D18B0F2"/>
    <w:rsid w:val="0D1F9A03"/>
    <w:rsid w:val="0D245041"/>
    <w:rsid w:val="0D435E3F"/>
    <w:rsid w:val="0D491C29"/>
    <w:rsid w:val="0D4BDCD6"/>
    <w:rsid w:val="0D4BE989"/>
    <w:rsid w:val="0D53D1FC"/>
    <w:rsid w:val="0D59C415"/>
    <w:rsid w:val="0D5DAFC4"/>
    <w:rsid w:val="0D62DB5A"/>
    <w:rsid w:val="0D64E5D3"/>
    <w:rsid w:val="0D678D60"/>
    <w:rsid w:val="0D6E6E3C"/>
    <w:rsid w:val="0D743FDB"/>
    <w:rsid w:val="0D7BC9A8"/>
    <w:rsid w:val="0D7C9E6A"/>
    <w:rsid w:val="0D7EF1E7"/>
    <w:rsid w:val="0D82D07D"/>
    <w:rsid w:val="0D834070"/>
    <w:rsid w:val="0D858478"/>
    <w:rsid w:val="0D87D778"/>
    <w:rsid w:val="0D87EDA3"/>
    <w:rsid w:val="0D8CDF80"/>
    <w:rsid w:val="0D8F5ED6"/>
    <w:rsid w:val="0D90E19D"/>
    <w:rsid w:val="0DA286A9"/>
    <w:rsid w:val="0DA4B01A"/>
    <w:rsid w:val="0DA587C9"/>
    <w:rsid w:val="0DA84D5E"/>
    <w:rsid w:val="0DA8802F"/>
    <w:rsid w:val="0DA952B0"/>
    <w:rsid w:val="0DA9DDE7"/>
    <w:rsid w:val="0DAE7342"/>
    <w:rsid w:val="0DB6252E"/>
    <w:rsid w:val="0DBB3BDF"/>
    <w:rsid w:val="0DC69B8C"/>
    <w:rsid w:val="0DCBEE22"/>
    <w:rsid w:val="0DD232DA"/>
    <w:rsid w:val="0DDF58C7"/>
    <w:rsid w:val="0DE80EDA"/>
    <w:rsid w:val="0DF3584C"/>
    <w:rsid w:val="0E04CF75"/>
    <w:rsid w:val="0E097329"/>
    <w:rsid w:val="0E0F8ECD"/>
    <w:rsid w:val="0E11A076"/>
    <w:rsid w:val="0E187CC5"/>
    <w:rsid w:val="0E2BB781"/>
    <w:rsid w:val="0E2DCF95"/>
    <w:rsid w:val="0E333B42"/>
    <w:rsid w:val="0E33C8E1"/>
    <w:rsid w:val="0E3524A8"/>
    <w:rsid w:val="0E38B12F"/>
    <w:rsid w:val="0E3F0369"/>
    <w:rsid w:val="0E45CC88"/>
    <w:rsid w:val="0E476774"/>
    <w:rsid w:val="0E48246B"/>
    <w:rsid w:val="0E48C1F4"/>
    <w:rsid w:val="0E4CC52B"/>
    <w:rsid w:val="0E58F719"/>
    <w:rsid w:val="0E59C77B"/>
    <w:rsid w:val="0E64DA59"/>
    <w:rsid w:val="0E65248C"/>
    <w:rsid w:val="0E69115B"/>
    <w:rsid w:val="0E6CD5B6"/>
    <w:rsid w:val="0E7967F6"/>
    <w:rsid w:val="0E7ABD50"/>
    <w:rsid w:val="0E7AE469"/>
    <w:rsid w:val="0E7C3C4E"/>
    <w:rsid w:val="0E7CC8D5"/>
    <w:rsid w:val="0E980CA2"/>
    <w:rsid w:val="0E9D2D67"/>
    <w:rsid w:val="0EA10E65"/>
    <w:rsid w:val="0EA48D5D"/>
    <w:rsid w:val="0EA75E65"/>
    <w:rsid w:val="0EA91E25"/>
    <w:rsid w:val="0EACBDCE"/>
    <w:rsid w:val="0EB1810C"/>
    <w:rsid w:val="0EBA8AD5"/>
    <w:rsid w:val="0EBEE74B"/>
    <w:rsid w:val="0EC35E4C"/>
    <w:rsid w:val="0EC3B5F9"/>
    <w:rsid w:val="0ED34469"/>
    <w:rsid w:val="0ED7031B"/>
    <w:rsid w:val="0ED93B5C"/>
    <w:rsid w:val="0EDBCAD2"/>
    <w:rsid w:val="0EDC5E70"/>
    <w:rsid w:val="0EE0968B"/>
    <w:rsid w:val="0EEF87E3"/>
    <w:rsid w:val="0EF36298"/>
    <w:rsid w:val="0EF77569"/>
    <w:rsid w:val="0EFF6006"/>
    <w:rsid w:val="0F009A86"/>
    <w:rsid w:val="0F065A46"/>
    <w:rsid w:val="0F0B7913"/>
    <w:rsid w:val="0F0D6A3C"/>
    <w:rsid w:val="0F0F434C"/>
    <w:rsid w:val="0F1026AD"/>
    <w:rsid w:val="0F10537B"/>
    <w:rsid w:val="0F10905E"/>
    <w:rsid w:val="0F162C9A"/>
    <w:rsid w:val="0F1CACD5"/>
    <w:rsid w:val="0F1CBEF7"/>
    <w:rsid w:val="0F2E44DB"/>
    <w:rsid w:val="0F316863"/>
    <w:rsid w:val="0F382AA1"/>
    <w:rsid w:val="0F386AEE"/>
    <w:rsid w:val="0F3CC9BB"/>
    <w:rsid w:val="0F3E9DEF"/>
    <w:rsid w:val="0F3EF85C"/>
    <w:rsid w:val="0F42E3DE"/>
    <w:rsid w:val="0F50B811"/>
    <w:rsid w:val="0F5A4C91"/>
    <w:rsid w:val="0F5FD579"/>
    <w:rsid w:val="0F60C25A"/>
    <w:rsid w:val="0F62F2DD"/>
    <w:rsid w:val="0F648C64"/>
    <w:rsid w:val="0F701474"/>
    <w:rsid w:val="0F701AEF"/>
    <w:rsid w:val="0F753B80"/>
    <w:rsid w:val="0F80DD52"/>
    <w:rsid w:val="0F8AAA63"/>
    <w:rsid w:val="0F8DA267"/>
    <w:rsid w:val="0F8EA607"/>
    <w:rsid w:val="0F8F713A"/>
    <w:rsid w:val="0F8FB773"/>
    <w:rsid w:val="0F91052C"/>
    <w:rsid w:val="0F964F5C"/>
    <w:rsid w:val="0F968809"/>
    <w:rsid w:val="0F9AAA12"/>
    <w:rsid w:val="0FA62DCD"/>
    <w:rsid w:val="0FAAE3BB"/>
    <w:rsid w:val="0FAD719F"/>
    <w:rsid w:val="0FAFECC2"/>
    <w:rsid w:val="0FB6DC63"/>
    <w:rsid w:val="0FC256F7"/>
    <w:rsid w:val="0FC3AEFA"/>
    <w:rsid w:val="0FC8F337"/>
    <w:rsid w:val="0FCC0E4E"/>
    <w:rsid w:val="0FD11144"/>
    <w:rsid w:val="0FDC09FE"/>
    <w:rsid w:val="0FE119C9"/>
    <w:rsid w:val="0FE3DDEE"/>
    <w:rsid w:val="0FE5782A"/>
    <w:rsid w:val="0FE7508A"/>
    <w:rsid w:val="0FEEFAD4"/>
    <w:rsid w:val="0FF04F75"/>
    <w:rsid w:val="1000E850"/>
    <w:rsid w:val="1007A9CA"/>
    <w:rsid w:val="100B73BB"/>
    <w:rsid w:val="100CBB34"/>
    <w:rsid w:val="100CD24A"/>
    <w:rsid w:val="1011A8B1"/>
    <w:rsid w:val="1011CFCF"/>
    <w:rsid w:val="10186AC9"/>
    <w:rsid w:val="101A8A57"/>
    <w:rsid w:val="101B22F7"/>
    <w:rsid w:val="102446E8"/>
    <w:rsid w:val="1026ECA7"/>
    <w:rsid w:val="102B0CF6"/>
    <w:rsid w:val="102CEB1B"/>
    <w:rsid w:val="102DF305"/>
    <w:rsid w:val="1034B0AE"/>
    <w:rsid w:val="1039F903"/>
    <w:rsid w:val="103BF962"/>
    <w:rsid w:val="103D97CF"/>
    <w:rsid w:val="1040CBF0"/>
    <w:rsid w:val="10473ADC"/>
    <w:rsid w:val="104A9250"/>
    <w:rsid w:val="104EC8E1"/>
    <w:rsid w:val="10525DEB"/>
    <w:rsid w:val="105607DB"/>
    <w:rsid w:val="10579045"/>
    <w:rsid w:val="10608224"/>
    <w:rsid w:val="1066ED3C"/>
    <w:rsid w:val="106D4CA7"/>
    <w:rsid w:val="106E1652"/>
    <w:rsid w:val="106E655A"/>
    <w:rsid w:val="10754B2E"/>
    <w:rsid w:val="1076B56D"/>
    <w:rsid w:val="1079DF4B"/>
    <w:rsid w:val="10802A42"/>
    <w:rsid w:val="10803C38"/>
    <w:rsid w:val="10829C36"/>
    <w:rsid w:val="1089586E"/>
    <w:rsid w:val="108E7411"/>
    <w:rsid w:val="108F5698"/>
    <w:rsid w:val="1092A170"/>
    <w:rsid w:val="109A4F0D"/>
    <w:rsid w:val="10A51674"/>
    <w:rsid w:val="10A8B385"/>
    <w:rsid w:val="10AE5455"/>
    <w:rsid w:val="10B25A06"/>
    <w:rsid w:val="10B386F1"/>
    <w:rsid w:val="10BCA32F"/>
    <w:rsid w:val="10BDF846"/>
    <w:rsid w:val="10C08CB7"/>
    <w:rsid w:val="10CB2DD9"/>
    <w:rsid w:val="10CB60AA"/>
    <w:rsid w:val="10CB9DE0"/>
    <w:rsid w:val="10D1DC39"/>
    <w:rsid w:val="10DC600E"/>
    <w:rsid w:val="10E4CDDE"/>
    <w:rsid w:val="10EABABD"/>
    <w:rsid w:val="10EDC502"/>
    <w:rsid w:val="10EF01DA"/>
    <w:rsid w:val="10F19DD7"/>
    <w:rsid w:val="10F4B56E"/>
    <w:rsid w:val="11107D18"/>
    <w:rsid w:val="1113366A"/>
    <w:rsid w:val="1113D8D6"/>
    <w:rsid w:val="111D0D8A"/>
    <w:rsid w:val="111FE1F0"/>
    <w:rsid w:val="112B6C41"/>
    <w:rsid w:val="1139CAC9"/>
    <w:rsid w:val="1140ED78"/>
    <w:rsid w:val="114191C2"/>
    <w:rsid w:val="11439134"/>
    <w:rsid w:val="114F64D0"/>
    <w:rsid w:val="1154F1D8"/>
    <w:rsid w:val="115BD8F0"/>
    <w:rsid w:val="115E182E"/>
    <w:rsid w:val="115F758C"/>
    <w:rsid w:val="115FE660"/>
    <w:rsid w:val="11639CE0"/>
    <w:rsid w:val="11647944"/>
    <w:rsid w:val="116704C2"/>
    <w:rsid w:val="1177408B"/>
    <w:rsid w:val="117E5F65"/>
    <w:rsid w:val="117F1B37"/>
    <w:rsid w:val="11820850"/>
    <w:rsid w:val="1186FB55"/>
    <w:rsid w:val="11871617"/>
    <w:rsid w:val="118E514A"/>
    <w:rsid w:val="119D1E53"/>
    <w:rsid w:val="119E0CF9"/>
    <w:rsid w:val="11A6515C"/>
    <w:rsid w:val="11A65674"/>
    <w:rsid w:val="11A97DA2"/>
    <w:rsid w:val="11AC5906"/>
    <w:rsid w:val="11AFEC8A"/>
    <w:rsid w:val="11B46293"/>
    <w:rsid w:val="11B609C4"/>
    <w:rsid w:val="11B88BBA"/>
    <w:rsid w:val="11B8FC7C"/>
    <w:rsid w:val="11B95AC1"/>
    <w:rsid w:val="11C02CEA"/>
    <w:rsid w:val="11C2B3A5"/>
    <w:rsid w:val="11C828ED"/>
    <w:rsid w:val="11C86D85"/>
    <w:rsid w:val="11CE5BC8"/>
    <w:rsid w:val="11CFAFDF"/>
    <w:rsid w:val="11DD81BB"/>
    <w:rsid w:val="11DDACA6"/>
    <w:rsid w:val="11E4AD2F"/>
    <w:rsid w:val="11E5B92B"/>
    <w:rsid w:val="11F06FDD"/>
    <w:rsid w:val="11F9D0A7"/>
    <w:rsid w:val="11FA8C85"/>
    <w:rsid w:val="1201E7F3"/>
    <w:rsid w:val="120657FA"/>
    <w:rsid w:val="120BCA0F"/>
    <w:rsid w:val="120C15B8"/>
    <w:rsid w:val="12108417"/>
    <w:rsid w:val="1213D133"/>
    <w:rsid w:val="12234C23"/>
    <w:rsid w:val="1224278A"/>
    <w:rsid w:val="12300C69"/>
    <w:rsid w:val="123B8EC4"/>
    <w:rsid w:val="124489C6"/>
    <w:rsid w:val="124521B5"/>
    <w:rsid w:val="1245A0D1"/>
    <w:rsid w:val="1247317B"/>
    <w:rsid w:val="124E31DA"/>
    <w:rsid w:val="12516CFC"/>
    <w:rsid w:val="12521C4A"/>
    <w:rsid w:val="12544905"/>
    <w:rsid w:val="125ECF4F"/>
    <w:rsid w:val="12656FBB"/>
    <w:rsid w:val="12683E29"/>
    <w:rsid w:val="126B03A0"/>
    <w:rsid w:val="12705EE6"/>
    <w:rsid w:val="12823EFE"/>
    <w:rsid w:val="1282AFFC"/>
    <w:rsid w:val="128B72E8"/>
    <w:rsid w:val="1293410F"/>
    <w:rsid w:val="129B070F"/>
    <w:rsid w:val="12A5587B"/>
    <w:rsid w:val="12AB1C12"/>
    <w:rsid w:val="12ABC350"/>
    <w:rsid w:val="12ABCC99"/>
    <w:rsid w:val="12AD947A"/>
    <w:rsid w:val="12BFE7EF"/>
    <w:rsid w:val="12C00BC0"/>
    <w:rsid w:val="12C5F099"/>
    <w:rsid w:val="12C89DE1"/>
    <w:rsid w:val="12CD14A9"/>
    <w:rsid w:val="12CDB782"/>
    <w:rsid w:val="12CE17B5"/>
    <w:rsid w:val="12D39675"/>
    <w:rsid w:val="12DEDAA1"/>
    <w:rsid w:val="12ED186C"/>
    <w:rsid w:val="12F90106"/>
    <w:rsid w:val="12FA949D"/>
    <w:rsid w:val="13007295"/>
    <w:rsid w:val="1301147B"/>
    <w:rsid w:val="1303477C"/>
    <w:rsid w:val="1308A7C0"/>
    <w:rsid w:val="13092F08"/>
    <w:rsid w:val="130DAAE2"/>
    <w:rsid w:val="130DAC8D"/>
    <w:rsid w:val="130EC7DA"/>
    <w:rsid w:val="13132A5E"/>
    <w:rsid w:val="13152D6B"/>
    <w:rsid w:val="13170898"/>
    <w:rsid w:val="131AD3AE"/>
    <w:rsid w:val="131BA364"/>
    <w:rsid w:val="131BD200"/>
    <w:rsid w:val="131E8D70"/>
    <w:rsid w:val="13223D87"/>
    <w:rsid w:val="133660E7"/>
    <w:rsid w:val="133670BA"/>
    <w:rsid w:val="133B36E7"/>
    <w:rsid w:val="133D836B"/>
    <w:rsid w:val="134611E5"/>
    <w:rsid w:val="1354E619"/>
    <w:rsid w:val="1357089B"/>
    <w:rsid w:val="135D3B6E"/>
    <w:rsid w:val="135FFA9B"/>
    <w:rsid w:val="136126A7"/>
    <w:rsid w:val="13679E66"/>
    <w:rsid w:val="13707150"/>
    <w:rsid w:val="13753151"/>
    <w:rsid w:val="137EE8F0"/>
    <w:rsid w:val="137F500E"/>
    <w:rsid w:val="138743B0"/>
    <w:rsid w:val="13950466"/>
    <w:rsid w:val="13960553"/>
    <w:rsid w:val="13A0A325"/>
    <w:rsid w:val="13A6A2EA"/>
    <w:rsid w:val="13A82B36"/>
    <w:rsid w:val="13AB35CB"/>
    <w:rsid w:val="13AB8076"/>
    <w:rsid w:val="13AF2D83"/>
    <w:rsid w:val="13B3736E"/>
    <w:rsid w:val="13BAB53E"/>
    <w:rsid w:val="13BAC6A6"/>
    <w:rsid w:val="13C1030D"/>
    <w:rsid w:val="13CFCF3D"/>
    <w:rsid w:val="13D756AB"/>
    <w:rsid w:val="13E6A0F8"/>
    <w:rsid w:val="13EDE72C"/>
    <w:rsid w:val="13F156E1"/>
    <w:rsid w:val="14076DDF"/>
    <w:rsid w:val="1407EB90"/>
    <w:rsid w:val="140A506A"/>
    <w:rsid w:val="140B3D6E"/>
    <w:rsid w:val="1411BBB0"/>
    <w:rsid w:val="141600B7"/>
    <w:rsid w:val="141ABD9A"/>
    <w:rsid w:val="1428128A"/>
    <w:rsid w:val="142DE940"/>
    <w:rsid w:val="142DF25B"/>
    <w:rsid w:val="143DE3F9"/>
    <w:rsid w:val="14424923"/>
    <w:rsid w:val="14438C12"/>
    <w:rsid w:val="1447C54B"/>
    <w:rsid w:val="144BDE3F"/>
    <w:rsid w:val="14548AE2"/>
    <w:rsid w:val="1461DB12"/>
    <w:rsid w:val="146913BA"/>
    <w:rsid w:val="146994A3"/>
    <w:rsid w:val="146C023F"/>
    <w:rsid w:val="146DEF70"/>
    <w:rsid w:val="147242C0"/>
    <w:rsid w:val="147469FD"/>
    <w:rsid w:val="14790B25"/>
    <w:rsid w:val="1482453A"/>
    <w:rsid w:val="14853439"/>
    <w:rsid w:val="148D16B2"/>
    <w:rsid w:val="14964166"/>
    <w:rsid w:val="149F6F66"/>
    <w:rsid w:val="14A083C3"/>
    <w:rsid w:val="14A9FC90"/>
    <w:rsid w:val="14AE045C"/>
    <w:rsid w:val="14B3D8AF"/>
    <w:rsid w:val="14B3E768"/>
    <w:rsid w:val="14BC11AA"/>
    <w:rsid w:val="14BF929A"/>
    <w:rsid w:val="14C0B9D1"/>
    <w:rsid w:val="14C25BC9"/>
    <w:rsid w:val="14C4FD90"/>
    <w:rsid w:val="14CC2E5A"/>
    <w:rsid w:val="14D648A0"/>
    <w:rsid w:val="14DDB8A8"/>
    <w:rsid w:val="14E358DC"/>
    <w:rsid w:val="14E58D5F"/>
    <w:rsid w:val="14E5FCE1"/>
    <w:rsid w:val="14E8B362"/>
    <w:rsid w:val="14EA89E8"/>
    <w:rsid w:val="14FA7811"/>
    <w:rsid w:val="14FEB7C6"/>
    <w:rsid w:val="15011202"/>
    <w:rsid w:val="1509EC80"/>
    <w:rsid w:val="151568BD"/>
    <w:rsid w:val="152AB58F"/>
    <w:rsid w:val="152F28EB"/>
    <w:rsid w:val="15317CA0"/>
    <w:rsid w:val="15321D48"/>
    <w:rsid w:val="15333650"/>
    <w:rsid w:val="1535D92F"/>
    <w:rsid w:val="1539C72D"/>
    <w:rsid w:val="153FD451"/>
    <w:rsid w:val="1544EBF9"/>
    <w:rsid w:val="154734D3"/>
    <w:rsid w:val="15527298"/>
    <w:rsid w:val="1555C34E"/>
    <w:rsid w:val="15571F01"/>
    <w:rsid w:val="1563099B"/>
    <w:rsid w:val="156DE2D1"/>
    <w:rsid w:val="1576DE2B"/>
    <w:rsid w:val="158148BA"/>
    <w:rsid w:val="1582021A"/>
    <w:rsid w:val="158267F8"/>
    <w:rsid w:val="158415D9"/>
    <w:rsid w:val="15862EF0"/>
    <w:rsid w:val="159829BF"/>
    <w:rsid w:val="15A33EF3"/>
    <w:rsid w:val="15A3A42C"/>
    <w:rsid w:val="15A7542A"/>
    <w:rsid w:val="15AA670F"/>
    <w:rsid w:val="15B3F472"/>
    <w:rsid w:val="15BCEAF8"/>
    <w:rsid w:val="15C81C66"/>
    <w:rsid w:val="15D56479"/>
    <w:rsid w:val="15D65602"/>
    <w:rsid w:val="15D82B24"/>
    <w:rsid w:val="15DCDEC5"/>
    <w:rsid w:val="15DE4EFE"/>
    <w:rsid w:val="15E04E99"/>
    <w:rsid w:val="15E0806F"/>
    <w:rsid w:val="15E60171"/>
    <w:rsid w:val="15E6D37B"/>
    <w:rsid w:val="15EAB029"/>
    <w:rsid w:val="15ED0A1E"/>
    <w:rsid w:val="15EF26BD"/>
    <w:rsid w:val="15F0209D"/>
    <w:rsid w:val="15F33541"/>
    <w:rsid w:val="15F3F68B"/>
    <w:rsid w:val="15F625F5"/>
    <w:rsid w:val="15F7B7A4"/>
    <w:rsid w:val="15F835F8"/>
    <w:rsid w:val="15FA6065"/>
    <w:rsid w:val="16065F3E"/>
    <w:rsid w:val="1608B177"/>
    <w:rsid w:val="160F2085"/>
    <w:rsid w:val="1614D937"/>
    <w:rsid w:val="161564F3"/>
    <w:rsid w:val="1615E6CF"/>
    <w:rsid w:val="16283061"/>
    <w:rsid w:val="162C73E3"/>
    <w:rsid w:val="162D5452"/>
    <w:rsid w:val="16318951"/>
    <w:rsid w:val="16323E84"/>
    <w:rsid w:val="16352DC5"/>
    <w:rsid w:val="1638925C"/>
    <w:rsid w:val="1640F275"/>
    <w:rsid w:val="1643DFEA"/>
    <w:rsid w:val="1644AB26"/>
    <w:rsid w:val="1645DCB7"/>
    <w:rsid w:val="164A5DC8"/>
    <w:rsid w:val="165C2FFD"/>
    <w:rsid w:val="165C828D"/>
    <w:rsid w:val="165D5A14"/>
    <w:rsid w:val="165EB167"/>
    <w:rsid w:val="165FEBE3"/>
    <w:rsid w:val="1662C51D"/>
    <w:rsid w:val="1664C287"/>
    <w:rsid w:val="1665562E"/>
    <w:rsid w:val="166E38E7"/>
    <w:rsid w:val="16712B9E"/>
    <w:rsid w:val="16728B61"/>
    <w:rsid w:val="167D66B3"/>
    <w:rsid w:val="1682A2C5"/>
    <w:rsid w:val="168BB458"/>
    <w:rsid w:val="1690AAF1"/>
    <w:rsid w:val="1693EDAB"/>
    <w:rsid w:val="169D3680"/>
    <w:rsid w:val="16A6C493"/>
    <w:rsid w:val="16AA3E73"/>
    <w:rsid w:val="16ADDCC3"/>
    <w:rsid w:val="16B41F38"/>
    <w:rsid w:val="16B7A98E"/>
    <w:rsid w:val="16BB9E86"/>
    <w:rsid w:val="16BDB9E2"/>
    <w:rsid w:val="16C281F9"/>
    <w:rsid w:val="16D0663A"/>
    <w:rsid w:val="16D67EBB"/>
    <w:rsid w:val="16DEEBCC"/>
    <w:rsid w:val="16E2B4CE"/>
    <w:rsid w:val="16E622C9"/>
    <w:rsid w:val="16E7CA4B"/>
    <w:rsid w:val="16EFF1FD"/>
    <w:rsid w:val="16F741E4"/>
    <w:rsid w:val="16F93C51"/>
    <w:rsid w:val="16FAACA2"/>
    <w:rsid w:val="1702874E"/>
    <w:rsid w:val="170B06FD"/>
    <w:rsid w:val="1712E8E4"/>
    <w:rsid w:val="171EC4B5"/>
    <w:rsid w:val="1720D3CE"/>
    <w:rsid w:val="1723689C"/>
    <w:rsid w:val="17272A83"/>
    <w:rsid w:val="172E9EC6"/>
    <w:rsid w:val="172FE124"/>
    <w:rsid w:val="1737002E"/>
    <w:rsid w:val="173B48F1"/>
    <w:rsid w:val="17421F1E"/>
    <w:rsid w:val="17486718"/>
    <w:rsid w:val="17491A7E"/>
    <w:rsid w:val="174A70C0"/>
    <w:rsid w:val="174BDE3E"/>
    <w:rsid w:val="17599B71"/>
    <w:rsid w:val="1761EF1A"/>
    <w:rsid w:val="1769552F"/>
    <w:rsid w:val="176D7714"/>
    <w:rsid w:val="1771E74C"/>
    <w:rsid w:val="177887BB"/>
    <w:rsid w:val="177CA2A1"/>
    <w:rsid w:val="177E214A"/>
    <w:rsid w:val="17831953"/>
    <w:rsid w:val="1785618C"/>
    <w:rsid w:val="17869493"/>
    <w:rsid w:val="1789016B"/>
    <w:rsid w:val="17893E0B"/>
    <w:rsid w:val="178DE9A6"/>
    <w:rsid w:val="17919F1A"/>
    <w:rsid w:val="1791FDE2"/>
    <w:rsid w:val="1794158F"/>
    <w:rsid w:val="17944350"/>
    <w:rsid w:val="179F6826"/>
    <w:rsid w:val="17A1DA97"/>
    <w:rsid w:val="17A22F4B"/>
    <w:rsid w:val="17A4E0BC"/>
    <w:rsid w:val="17A5E624"/>
    <w:rsid w:val="17A8205D"/>
    <w:rsid w:val="17B2368C"/>
    <w:rsid w:val="17B2BACC"/>
    <w:rsid w:val="17B81555"/>
    <w:rsid w:val="17BA7C49"/>
    <w:rsid w:val="17BB0C91"/>
    <w:rsid w:val="17BB64D2"/>
    <w:rsid w:val="17BFF634"/>
    <w:rsid w:val="17C51D13"/>
    <w:rsid w:val="17CC0264"/>
    <w:rsid w:val="17CDA929"/>
    <w:rsid w:val="17CECA3E"/>
    <w:rsid w:val="17D066AE"/>
    <w:rsid w:val="17D41035"/>
    <w:rsid w:val="17D84D28"/>
    <w:rsid w:val="17E57481"/>
    <w:rsid w:val="17EA22C0"/>
    <w:rsid w:val="17F08A32"/>
    <w:rsid w:val="17F1998A"/>
    <w:rsid w:val="17F63CD9"/>
    <w:rsid w:val="17F6BA04"/>
    <w:rsid w:val="17FDEF60"/>
    <w:rsid w:val="1808B8C6"/>
    <w:rsid w:val="180DA9A7"/>
    <w:rsid w:val="181B6F6F"/>
    <w:rsid w:val="1826DCE1"/>
    <w:rsid w:val="182AB966"/>
    <w:rsid w:val="182B5DD1"/>
    <w:rsid w:val="182BB8C5"/>
    <w:rsid w:val="18312DAE"/>
    <w:rsid w:val="18325818"/>
    <w:rsid w:val="183716EE"/>
    <w:rsid w:val="183906E1"/>
    <w:rsid w:val="1839ECEB"/>
    <w:rsid w:val="183BB09C"/>
    <w:rsid w:val="1841853E"/>
    <w:rsid w:val="18512E63"/>
    <w:rsid w:val="185B7BDC"/>
    <w:rsid w:val="186643CB"/>
    <w:rsid w:val="186A2A0E"/>
    <w:rsid w:val="186EC30C"/>
    <w:rsid w:val="187369B6"/>
    <w:rsid w:val="18769D40"/>
    <w:rsid w:val="1876D7AC"/>
    <w:rsid w:val="187FEDD4"/>
    <w:rsid w:val="188EE310"/>
    <w:rsid w:val="1890D9BA"/>
    <w:rsid w:val="189AD279"/>
    <w:rsid w:val="189E421E"/>
    <w:rsid w:val="18AEA86F"/>
    <w:rsid w:val="18B04B65"/>
    <w:rsid w:val="18B9D79D"/>
    <w:rsid w:val="18BE1F10"/>
    <w:rsid w:val="18C11CA5"/>
    <w:rsid w:val="18C7C379"/>
    <w:rsid w:val="18D06159"/>
    <w:rsid w:val="18D44522"/>
    <w:rsid w:val="18D77FAD"/>
    <w:rsid w:val="18E66946"/>
    <w:rsid w:val="18EBF48A"/>
    <w:rsid w:val="18EFEF5D"/>
    <w:rsid w:val="18F284DB"/>
    <w:rsid w:val="18F542D0"/>
    <w:rsid w:val="18FE50A2"/>
    <w:rsid w:val="19054FCB"/>
    <w:rsid w:val="190EAC2D"/>
    <w:rsid w:val="190F79C2"/>
    <w:rsid w:val="1929A653"/>
    <w:rsid w:val="1929CBA3"/>
    <w:rsid w:val="193025BC"/>
    <w:rsid w:val="19305807"/>
    <w:rsid w:val="1936780B"/>
    <w:rsid w:val="1938DC39"/>
    <w:rsid w:val="1938FD50"/>
    <w:rsid w:val="193A42ED"/>
    <w:rsid w:val="195830DB"/>
    <w:rsid w:val="195A9791"/>
    <w:rsid w:val="195F01B5"/>
    <w:rsid w:val="196DF96E"/>
    <w:rsid w:val="197889F1"/>
    <w:rsid w:val="1979CD77"/>
    <w:rsid w:val="198482EB"/>
    <w:rsid w:val="1986DE9A"/>
    <w:rsid w:val="198910B7"/>
    <w:rsid w:val="198BDC0A"/>
    <w:rsid w:val="198C44E7"/>
    <w:rsid w:val="198F7E0A"/>
    <w:rsid w:val="1999E674"/>
    <w:rsid w:val="199C2BAB"/>
    <w:rsid w:val="199C50CE"/>
    <w:rsid w:val="19AA24F3"/>
    <w:rsid w:val="19AF2BB0"/>
    <w:rsid w:val="19B2D0A6"/>
    <w:rsid w:val="19B3BAA6"/>
    <w:rsid w:val="19B4BB95"/>
    <w:rsid w:val="19B61B3B"/>
    <w:rsid w:val="19BE8EBD"/>
    <w:rsid w:val="19BF9BA0"/>
    <w:rsid w:val="19C32EEB"/>
    <w:rsid w:val="19C4DC8D"/>
    <w:rsid w:val="19CE4343"/>
    <w:rsid w:val="19D3CB8C"/>
    <w:rsid w:val="19D838F5"/>
    <w:rsid w:val="19E50C63"/>
    <w:rsid w:val="19E63DB0"/>
    <w:rsid w:val="19F44C4D"/>
    <w:rsid w:val="19F7C00B"/>
    <w:rsid w:val="19F8AD03"/>
    <w:rsid w:val="19FCF51F"/>
    <w:rsid w:val="1A04E6C0"/>
    <w:rsid w:val="1A073240"/>
    <w:rsid w:val="1A08BD7C"/>
    <w:rsid w:val="1A0F3CB8"/>
    <w:rsid w:val="1A1EBF38"/>
    <w:rsid w:val="1A249691"/>
    <w:rsid w:val="1A28BEEA"/>
    <w:rsid w:val="1A2D2A5C"/>
    <w:rsid w:val="1A2FF3BA"/>
    <w:rsid w:val="1A3589CA"/>
    <w:rsid w:val="1A3840E8"/>
    <w:rsid w:val="1A3E5AF4"/>
    <w:rsid w:val="1A40BB1C"/>
    <w:rsid w:val="1A438FEC"/>
    <w:rsid w:val="1A4658F1"/>
    <w:rsid w:val="1A5320E5"/>
    <w:rsid w:val="1A56100B"/>
    <w:rsid w:val="1A574A32"/>
    <w:rsid w:val="1A5AC955"/>
    <w:rsid w:val="1A61D521"/>
    <w:rsid w:val="1A69BC06"/>
    <w:rsid w:val="1A72BD7F"/>
    <w:rsid w:val="1A75D7B0"/>
    <w:rsid w:val="1A761563"/>
    <w:rsid w:val="1A782500"/>
    <w:rsid w:val="1A7DB2CB"/>
    <w:rsid w:val="1A82FE52"/>
    <w:rsid w:val="1A86C339"/>
    <w:rsid w:val="1A95E1C2"/>
    <w:rsid w:val="1A9ACDAE"/>
    <w:rsid w:val="1A9FA5B8"/>
    <w:rsid w:val="1AAC836D"/>
    <w:rsid w:val="1AB2F6BD"/>
    <w:rsid w:val="1AB44513"/>
    <w:rsid w:val="1ABCBD2C"/>
    <w:rsid w:val="1ABD02DC"/>
    <w:rsid w:val="1AC25267"/>
    <w:rsid w:val="1AC4DD67"/>
    <w:rsid w:val="1ACF4F09"/>
    <w:rsid w:val="1AD044F1"/>
    <w:rsid w:val="1AD94386"/>
    <w:rsid w:val="1ADE97E4"/>
    <w:rsid w:val="1AF26754"/>
    <w:rsid w:val="1AF5FF42"/>
    <w:rsid w:val="1AFCBDD5"/>
    <w:rsid w:val="1B010839"/>
    <w:rsid w:val="1B0128FC"/>
    <w:rsid w:val="1B0208E3"/>
    <w:rsid w:val="1B022D55"/>
    <w:rsid w:val="1B05C1EF"/>
    <w:rsid w:val="1B099231"/>
    <w:rsid w:val="1B0E0AF1"/>
    <w:rsid w:val="1B105126"/>
    <w:rsid w:val="1B12689A"/>
    <w:rsid w:val="1B1E1A49"/>
    <w:rsid w:val="1B21692D"/>
    <w:rsid w:val="1B229093"/>
    <w:rsid w:val="1B2BE778"/>
    <w:rsid w:val="1B3309A6"/>
    <w:rsid w:val="1B356EF0"/>
    <w:rsid w:val="1B488FD5"/>
    <w:rsid w:val="1B4B1582"/>
    <w:rsid w:val="1B5613E8"/>
    <w:rsid w:val="1B5877BA"/>
    <w:rsid w:val="1B69915C"/>
    <w:rsid w:val="1B70A7A3"/>
    <w:rsid w:val="1B730259"/>
    <w:rsid w:val="1B7377A6"/>
    <w:rsid w:val="1B73C697"/>
    <w:rsid w:val="1B820C16"/>
    <w:rsid w:val="1B85B6AC"/>
    <w:rsid w:val="1B9EA845"/>
    <w:rsid w:val="1B9EDB16"/>
    <w:rsid w:val="1BA5DC6B"/>
    <w:rsid w:val="1BAE242A"/>
    <w:rsid w:val="1BAE786E"/>
    <w:rsid w:val="1BBB3B6E"/>
    <w:rsid w:val="1BC35C06"/>
    <w:rsid w:val="1BC70A8C"/>
    <w:rsid w:val="1BC80B3D"/>
    <w:rsid w:val="1BCBD356"/>
    <w:rsid w:val="1BD522C7"/>
    <w:rsid w:val="1BDBA702"/>
    <w:rsid w:val="1BE1A852"/>
    <w:rsid w:val="1BE64B8D"/>
    <w:rsid w:val="1BE8B408"/>
    <w:rsid w:val="1BEADEED"/>
    <w:rsid w:val="1BF4484A"/>
    <w:rsid w:val="1BFE625D"/>
    <w:rsid w:val="1C081A1B"/>
    <w:rsid w:val="1C0997CD"/>
    <w:rsid w:val="1C119432"/>
    <w:rsid w:val="1C1B7877"/>
    <w:rsid w:val="1C1BA314"/>
    <w:rsid w:val="1C1EB496"/>
    <w:rsid w:val="1C261D05"/>
    <w:rsid w:val="1C29F43F"/>
    <w:rsid w:val="1C2C4F87"/>
    <w:rsid w:val="1C2FA4E3"/>
    <w:rsid w:val="1C32C22D"/>
    <w:rsid w:val="1C32E6DF"/>
    <w:rsid w:val="1C3C2A48"/>
    <w:rsid w:val="1C43B7CD"/>
    <w:rsid w:val="1C4F2833"/>
    <w:rsid w:val="1C544671"/>
    <w:rsid w:val="1C5755F0"/>
    <w:rsid w:val="1C5767BB"/>
    <w:rsid w:val="1C6A9DAA"/>
    <w:rsid w:val="1C6DC5D8"/>
    <w:rsid w:val="1C6FEE72"/>
    <w:rsid w:val="1C72EB3A"/>
    <w:rsid w:val="1C779571"/>
    <w:rsid w:val="1C7991E5"/>
    <w:rsid w:val="1C7F23E9"/>
    <w:rsid w:val="1C828D0A"/>
    <w:rsid w:val="1C828D98"/>
    <w:rsid w:val="1C8E37B5"/>
    <w:rsid w:val="1C8F293C"/>
    <w:rsid w:val="1C90529B"/>
    <w:rsid w:val="1CA3C899"/>
    <w:rsid w:val="1CA41510"/>
    <w:rsid w:val="1CBEE6FD"/>
    <w:rsid w:val="1CC258FA"/>
    <w:rsid w:val="1CC42B81"/>
    <w:rsid w:val="1CC556E5"/>
    <w:rsid w:val="1CC563F7"/>
    <w:rsid w:val="1CC61BA9"/>
    <w:rsid w:val="1CCB1E6F"/>
    <w:rsid w:val="1CCD9909"/>
    <w:rsid w:val="1CE9C0CF"/>
    <w:rsid w:val="1CFE8AE6"/>
    <w:rsid w:val="1CFECEF5"/>
    <w:rsid w:val="1D0A441C"/>
    <w:rsid w:val="1D0D500A"/>
    <w:rsid w:val="1D13A88A"/>
    <w:rsid w:val="1D165DBD"/>
    <w:rsid w:val="1D18E5E7"/>
    <w:rsid w:val="1D200584"/>
    <w:rsid w:val="1D22E7A6"/>
    <w:rsid w:val="1D23B6D1"/>
    <w:rsid w:val="1D25F4C0"/>
    <w:rsid w:val="1D290039"/>
    <w:rsid w:val="1D2CE92E"/>
    <w:rsid w:val="1D2E1D80"/>
    <w:rsid w:val="1D2F8310"/>
    <w:rsid w:val="1D3393CE"/>
    <w:rsid w:val="1D3CE21D"/>
    <w:rsid w:val="1D3F052C"/>
    <w:rsid w:val="1D447EBD"/>
    <w:rsid w:val="1D46E735"/>
    <w:rsid w:val="1D48FB50"/>
    <w:rsid w:val="1D4C8335"/>
    <w:rsid w:val="1D686B8C"/>
    <w:rsid w:val="1D6F9167"/>
    <w:rsid w:val="1D7B1D82"/>
    <w:rsid w:val="1D7DE55D"/>
    <w:rsid w:val="1D853E4F"/>
    <w:rsid w:val="1D8B2CD1"/>
    <w:rsid w:val="1D8DBBF4"/>
    <w:rsid w:val="1D91CD5C"/>
    <w:rsid w:val="1D941B78"/>
    <w:rsid w:val="1D98FBF9"/>
    <w:rsid w:val="1D9CE8A4"/>
    <w:rsid w:val="1DA026AD"/>
    <w:rsid w:val="1DAF94B4"/>
    <w:rsid w:val="1DB3CC84"/>
    <w:rsid w:val="1DB6CD1E"/>
    <w:rsid w:val="1DB8F419"/>
    <w:rsid w:val="1DCA2E4E"/>
    <w:rsid w:val="1DCB685F"/>
    <w:rsid w:val="1DD6EFD5"/>
    <w:rsid w:val="1DDE2B2C"/>
    <w:rsid w:val="1DE073B1"/>
    <w:rsid w:val="1DE24408"/>
    <w:rsid w:val="1DE5AEF0"/>
    <w:rsid w:val="1DF0E249"/>
    <w:rsid w:val="1DF35EA2"/>
    <w:rsid w:val="1DF4C480"/>
    <w:rsid w:val="1DF781F6"/>
    <w:rsid w:val="1DFF67EE"/>
    <w:rsid w:val="1E03C92A"/>
    <w:rsid w:val="1E04AC0D"/>
    <w:rsid w:val="1E08EABE"/>
    <w:rsid w:val="1E0EF3F0"/>
    <w:rsid w:val="1E14AE95"/>
    <w:rsid w:val="1E1E8AD2"/>
    <w:rsid w:val="1E227701"/>
    <w:rsid w:val="1E22A329"/>
    <w:rsid w:val="1E26228B"/>
    <w:rsid w:val="1E292C8D"/>
    <w:rsid w:val="1E2C36DB"/>
    <w:rsid w:val="1E2DE5C0"/>
    <w:rsid w:val="1E38DB70"/>
    <w:rsid w:val="1E3C9B36"/>
    <w:rsid w:val="1E43EBC0"/>
    <w:rsid w:val="1E4B90CC"/>
    <w:rsid w:val="1E4D2439"/>
    <w:rsid w:val="1E58B2C4"/>
    <w:rsid w:val="1E58FE32"/>
    <w:rsid w:val="1E5B991F"/>
    <w:rsid w:val="1E5C78F1"/>
    <w:rsid w:val="1E695BC4"/>
    <w:rsid w:val="1E6E88A9"/>
    <w:rsid w:val="1E6F189A"/>
    <w:rsid w:val="1E77B5D9"/>
    <w:rsid w:val="1E7EDA76"/>
    <w:rsid w:val="1E7F3378"/>
    <w:rsid w:val="1E86A48B"/>
    <w:rsid w:val="1E939D7A"/>
    <w:rsid w:val="1E9790C9"/>
    <w:rsid w:val="1E9F16D5"/>
    <w:rsid w:val="1EA50B22"/>
    <w:rsid w:val="1EA87201"/>
    <w:rsid w:val="1EA953AE"/>
    <w:rsid w:val="1EAC6CFF"/>
    <w:rsid w:val="1EB90DF5"/>
    <w:rsid w:val="1EBB4457"/>
    <w:rsid w:val="1EC08503"/>
    <w:rsid w:val="1EC33A8A"/>
    <w:rsid w:val="1ED02117"/>
    <w:rsid w:val="1ED06629"/>
    <w:rsid w:val="1ED3B750"/>
    <w:rsid w:val="1EDE5333"/>
    <w:rsid w:val="1EDF5236"/>
    <w:rsid w:val="1EE9B0C2"/>
    <w:rsid w:val="1EEC588D"/>
    <w:rsid w:val="1EF1892C"/>
    <w:rsid w:val="1F03569C"/>
    <w:rsid w:val="1F048784"/>
    <w:rsid w:val="1F0D2268"/>
    <w:rsid w:val="1F0EF92D"/>
    <w:rsid w:val="1F12BEAF"/>
    <w:rsid w:val="1F12F707"/>
    <w:rsid w:val="1F167557"/>
    <w:rsid w:val="1F177D33"/>
    <w:rsid w:val="1F1CB042"/>
    <w:rsid w:val="1F24D906"/>
    <w:rsid w:val="1F286F47"/>
    <w:rsid w:val="1F336488"/>
    <w:rsid w:val="1F39C5CD"/>
    <w:rsid w:val="1F412767"/>
    <w:rsid w:val="1F4B59A1"/>
    <w:rsid w:val="1F5006B8"/>
    <w:rsid w:val="1F504D99"/>
    <w:rsid w:val="1F52222D"/>
    <w:rsid w:val="1F549D62"/>
    <w:rsid w:val="1F5788DD"/>
    <w:rsid w:val="1F5FD490"/>
    <w:rsid w:val="1F8382DC"/>
    <w:rsid w:val="1F870F8E"/>
    <w:rsid w:val="1F92704C"/>
    <w:rsid w:val="1F96A54E"/>
    <w:rsid w:val="1F9E2D32"/>
    <w:rsid w:val="1FAC8081"/>
    <w:rsid w:val="1FB4BEBF"/>
    <w:rsid w:val="1FB4C4BF"/>
    <w:rsid w:val="1FC41390"/>
    <w:rsid w:val="1FC4CFBE"/>
    <w:rsid w:val="1FC61E76"/>
    <w:rsid w:val="1FC85DF1"/>
    <w:rsid w:val="1FCAC9D6"/>
    <w:rsid w:val="1FCB642E"/>
    <w:rsid w:val="1FD1BE15"/>
    <w:rsid w:val="1FD6F826"/>
    <w:rsid w:val="1FDC9614"/>
    <w:rsid w:val="1FDD8A74"/>
    <w:rsid w:val="1FE5E460"/>
    <w:rsid w:val="1FE8CD5C"/>
    <w:rsid w:val="1FF3761A"/>
    <w:rsid w:val="200B1859"/>
    <w:rsid w:val="200B4788"/>
    <w:rsid w:val="200DCD9C"/>
    <w:rsid w:val="2012C18F"/>
    <w:rsid w:val="2016301D"/>
    <w:rsid w:val="20194197"/>
    <w:rsid w:val="201E3A32"/>
    <w:rsid w:val="20215BC7"/>
    <w:rsid w:val="202567B0"/>
    <w:rsid w:val="2029C558"/>
    <w:rsid w:val="202AD7A2"/>
    <w:rsid w:val="202DAD18"/>
    <w:rsid w:val="202E0F5D"/>
    <w:rsid w:val="20303EE5"/>
    <w:rsid w:val="20307B3F"/>
    <w:rsid w:val="2032D017"/>
    <w:rsid w:val="203BBE5F"/>
    <w:rsid w:val="203E8842"/>
    <w:rsid w:val="203FB218"/>
    <w:rsid w:val="2052FDB9"/>
    <w:rsid w:val="20579693"/>
    <w:rsid w:val="2059D8F8"/>
    <w:rsid w:val="20639518"/>
    <w:rsid w:val="206A85C7"/>
    <w:rsid w:val="206F3439"/>
    <w:rsid w:val="207207E5"/>
    <w:rsid w:val="20734E95"/>
    <w:rsid w:val="207670EE"/>
    <w:rsid w:val="207F7FA0"/>
    <w:rsid w:val="20855EE7"/>
    <w:rsid w:val="20901808"/>
    <w:rsid w:val="209DAA24"/>
    <w:rsid w:val="20A353D7"/>
    <w:rsid w:val="20A667CF"/>
    <w:rsid w:val="20AAC63D"/>
    <w:rsid w:val="20C4F7C0"/>
    <w:rsid w:val="20CBE187"/>
    <w:rsid w:val="20CBF7FE"/>
    <w:rsid w:val="20CF0521"/>
    <w:rsid w:val="20D57A16"/>
    <w:rsid w:val="20D59C04"/>
    <w:rsid w:val="20D784C3"/>
    <w:rsid w:val="20DC6D36"/>
    <w:rsid w:val="20E5C53F"/>
    <w:rsid w:val="20EAB644"/>
    <w:rsid w:val="20ED30CA"/>
    <w:rsid w:val="20EFC1DB"/>
    <w:rsid w:val="21015DF3"/>
    <w:rsid w:val="21026711"/>
    <w:rsid w:val="21028E4A"/>
    <w:rsid w:val="21059F8A"/>
    <w:rsid w:val="210FD4B7"/>
    <w:rsid w:val="211031D7"/>
    <w:rsid w:val="211436D5"/>
    <w:rsid w:val="2118C501"/>
    <w:rsid w:val="211E6D1A"/>
    <w:rsid w:val="21275A99"/>
    <w:rsid w:val="212AA675"/>
    <w:rsid w:val="212F1FE6"/>
    <w:rsid w:val="21387B81"/>
    <w:rsid w:val="2138DABC"/>
    <w:rsid w:val="213B096B"/>
    <w:rsid w:val="213B9EA7"/>
    <w:rsid w:val="214FC132"/>
    <w:rsid w:val="214FE65D"/>
    <w:rsid w:val="21645C32"/>
    <w:rsid w:val="2168D1E3"/>
    <w:rsid w:val="216D83C9"/>
    <w:rsid w:val="216EDAC0"/>
    <w:rsid w:val="217380C5"/>
    <w:rsid w:val="21743BF8"/>
    <w:rsid w:val="2175F5BF"/>
    <w:rsid w:val="2179974F"/>
    <w:rsid w:val="2186C562"/>
    <w:rsid w:val="218C3163"/>
    <w:rsid w:val="219A8119"/>
    <w:rsid w:val="219D84D2"/>
    <w:rsid w:val="21A3546E"/>
    <w:rsid w:val="21A67185"/>
    <w:rsid w:val="21AC7AD8"/>
    <w:rsid w:val="21AD77F2"/>
    <w:rsid w:val="21C136F1"/>
    <w:rsid w:val="21C91B80"/>
    <w:rsid w:val="21CC0885"/>
    <w:rsid w:val="21CC3D9E"/>
    <w:rsid w:val="21D3FB8E"/>
    <w:rsid w:val="21D50A28"/>
    <w:rsid w:val="21D93908"/>
    <w:rsid w:val="21D9464D"/>
    <w:rsid w:val="21DACE12"/>
    <w:rsid w:val="21E7D1F1"/>
    <w:rsid w:val="21ED683C"/>
    <w:rsid w:val="21F21AE9"/>
    <w:rsid w:val="22004041"/>
    <w:rsid w:val="22006AFC"/>
    <w:rsid w:val="22066B96"/>
    <w:rsid w:val="220B5E79"/>
    <w:rsid w:val="220BE7BC"/>
    <w:rsid w:val="221A6354"/>
    <w:rsid w:val="2220ADC2"/>
    <w:rsid w:val="2223295E"/>
    <w:rsid w:val="22253276"/>
    <w:rsid w:val="2228F7E6"/>
    <w:rsid w:val="222CBD8C"/>
    <w:rsid w:val="222EBD6A"/>
    <w:rsid w:val="224C9771"/>
    <w:rsid w:val="22510520"/>
    <w:rsid w:val="22537BF6"/>
    <w:rsid w:val="2257F58C"/>
    <w:rsid w:val="225DC2FD"/>
    <w:rsid w:val="225E37CC"/>
    <w:rsid w:val="225F3909"/>
    <w:rsid w:val="22622DD5"/>
    <w:rsid w:val="22649528"/>
    <w:rsid w:val="226C9B4B"/>
    <w:rsid w:val="226FBBBB"/>
    <w:rsid w:val="2275E6DD"/>
    <w:rsid w:val="22778108"/>
    <w:rsid w:val="227ABBBD"/>
    <w:rsid w:val="227EBE74"/>
    <w:rsid w:val="2280E04E"/>
    <w:rsid w:val="2280FF28"/>
    <w:rsid w:val="228A3D97"/>
    <w:rsid w:val="228D2EE6"/>
    <w:rsid w:val="229BF409"/>
    <w:rsid w:val="22A4F582"/>
    <w:rsid w:val="22A868C2"/>
    <w:rsid w:val="22ACA3B9"/>
    <w:rsid w:val="22ADC2A8"/>
    <w:rsid w:val="22B27252"/>
    <w:rsid w:val="22B3DE09"/>
    <w:rsid w:val="22B4E5E8"/>
    <w:rsid w:val="22B55EB2"/>
    <w:rsid w:val="22B6E851"/>
    <w:rsid w:val="22C506C1"/>
    <w:rsid w:val="22CB1F3E"/>
    <w:rsid w:val="22D03C9C"/>
    <w:rsid w:val="22D39130"/>
    <w:rsid w:val="22DCEA2A"/>
    <w:rsid w:val="22E25A1F"/>
    <w:rsid w:val="22E26513"/>
    <w:rsid w:val="22E520C3"/>
    <w:rsid w:val="22E52A6C"/>
    <w:rsid w:val="22E6ECAB"/>
    <w:rsid w:val="22EE8EA6"/>
    <w:rsid w:val="22F024A2"/>
    <w:rsid w:val="22F2FCF8"/>
    <w:rsid w:val="230A9B39"/>
    <w:rsid w:val="230B8DDD"/>
    <w:rsid w:val="23100C59"/>
    <w:rsid w:val="2315EAED"/>
    <w:rsid w:val="231C8808"/>
    <w:rsid w:val="2320337C"/>
    <w:rsid w:val="23224D22"/>
    <w:rsid w:val="2324CAC8"/>
    <w:rsid w:val="23270DBD"/>
    <w:rsid w:val="232F24A0"/>
    <w:rsid w:val="23300642"/>
    <w:rsid w:val="233EB208"/>
    <w:rsid w:val="23410FE8"/>
    <w:rsid w:val="2345EB43"/>
    <w:rsid w:val="234765CF"/>
    <w:rsid w:val="23491218"/>
    <w:rsid w:val="234D17B0"/>
    <w:rsid w:val="23585A79"/>
    <w:rsid w:val="235BA31D"/>
    <w:rsid w:val="235D074D"/>
    <w:rsid w:val="236125CD"/>
    <w:rsid w:val="23718E5C"/>
    <w:rsid w:val="2374992F"/>
    <w:rsid w:val="237DDF98"/>
    <w:rsid w:val="237F338A"/>
    <w:rsid w:val="237FA6BD"/>
    <w:rsid w:val="2385D0EF"/>
    <w:rsid w:val="238651BC"/>
    <w:rsid w:val="2389217C"/>
    <w:rsid w:val="23902572"/>
    <w:rsid w:val="2394C099"/>
    <w:rsid w:val="239AD616"/>
    <w:rsid w:val="23A284A1"/>
    <w:rsid w:val="23A7862E"/>
    <w:rsid w:val="23A84F7C"/>
    <w:rsid w:val="23A85884"/>
    <w:rsid w:val="23AA171D"/>
    <w:rsid w:val="23AA712C"/>
    <w:rsid w:val="23ABC4D2"/>
    <w:rsid w:val="23AC7F0F"/>
    <w:rsid w:val="23C6BDD0"/>
    <w:rsid w:val="23CBB4D9"/>
    <w:rsid w:val="23D22E7F"/>
    <w:rsid w:val="23D2944B"/>
    <w:rsid w:val="23D44F20"/>
    <w:rsid w:val="23E39325"/>
    <w:rsid w:val="23E76CEF"/>
    <w:rsid w:val="2400535F"/>
    <w:rsid w:val="24019479"/>
    <w:rsid w:val="24055961"/>
    <w:rsid w:val="2406D402"/>
    <w:rsid w:val="24078BD6"/>
    <w:rsid w:val="240893B8"/>
    <w:rsid w:val="240AC3EE"/>
    <w:rsid w:val="240B60A8"/>
    <w:rsid w:val="24200F3D"/>
    <w:rsid w:val="2423CDF7"/>
    <w:rsid w:val="242759B8"/>
    <w:rsid w:val="242D6F51"/>
    <w:rsid w:val="2438B8C2"/>
    <w:rsid w:val="2438F291"/>
    <w:rsid w:val="243ADF3C"/>
    <w:rsid w:val="243EAA15"/>
    <w:rsid w:val="24489399"/>
    <w:rsid w:val="244B09FD"/>
    <w:rsid w:val="244C06A0"/>
    <w:rsid w:val="244CFDF4"/>
    <w:rsid w:val="24544C49"/>
    <w:rsid w:val="24577B5A"/>
    <w:rsid w:val="245EB7D0"/>
    <w:rsid w:val="245FC0E8"/>
    <w:rsid w:val="24622D9C"/>
    <w:rsid w:val="2465B373"/>
    <w:rsid w:val="2466AEA6"/>
    <w:rsid w:val="246E0B66"/>
    <w:rsid w:val="246E2809"/>
    <w:rsid w:val="24702453"/>
    <w:rsid w:val="247AD7DD"/>
    <w:rsid w:val="24861D88"/>
    <w:rsid w:val="2489DFC3"/>
    <w:rsid w:val="2499DCCB"/>
    <w:rsid w:val="249C39B0"/>
    <w:rsid w:val="24A339F6"/>
    <w:rsid w:val="24B1EAA4"/>
    <w:rsid w:val="24B42145"/>
    <w:rsid w:val="24B7057E"/>
    <w:rsid w:val="24BCFE6E"/>
    <w:rsid w:val="24C31BA7"/>
    <w:rsid w:val="24C8B2CB"/>
    <w:rsid w:val="24D038C2"/>
    <w:rsid w:val="24DE73E0"/>
    <w:rsid w:val="24E43A74"/>
    <w:rsid w:val="24E45A12"/>
    <w:rsid w:val="24E62034"/>
    <w:rsid w:val="24F0DC85"/>
    <w:rsid w:val="24F2F98C"/>
    <w:rsid w:val="24F47DBA"/>
    <w:rsid w:val="24F60725"/>
    <w:rsid w:val="24F679D9"/>
    <w:rsid w:val="24FB0640"/>
    <w:rsid w:val="2504ADE7"/>
    <w:rsid w:val="25102890"/>
    <w:rsid w:val="251284E9"/>
    <w:rsid w:val="2518A2C4"/>
    <w:rsid w:val="25194152"/>
    <w:rsid w:val="251AD9E7"/>
    <w:rsid w:val="251BA06A"/>
    <w:rsid w:val="2527AFD5"/>
    <w:rsid w:val="252E3FC0"/>
    <w:rsid w:val="252ED500"/>
    <w:rsid w:val="253E1862"/>
    <w:rsid w:val="25423931"/>
    <w:rsid w:val="254558B5"/>
    <w:rsid w:val="25479533"/>
    <w:rsid w:val="254C8025"/>
    <w:rsid w:val="2550A919"/>
    <w:rsid w:val="25523D50"/>
    <w:rsid w:val="2553DA64"/>
    <w:rsid w:val="25543C9C"/>
    <w:rsid w:val="25666EC1"/>
    <w:rsid w:val="25692736"/>
    <w:rsid w:val="2574BC7B"/>
    <w:rsid w:val="2576D677"/>
    <w:rsid w:val="257AB8D9"/>
    <w:rsid w:val="257AFF8B"/>
    <w:rsid w:val="25817083"/>
    <w:rsid w:val="258239A7"/>
    <w:rsid w:val="2582D3DA"/>
    <w:rsid w:val="2582D9C9"/>
    <w:rsid w:val="2583895A"/>
    <w:rsid w:val="2583D7D6"/>
    <w:rsid w:val="25899644"/>
    <w:rsid w:val="258FEA81"/>
    <w:rsid w:val="2599E39D"/>
    <w:rsid w:val="25ACC50F"/>
    <w:rsid w:val="25B640D1"/>
    <w:rsid w:val="25BA4074"/>
    <w:rsid w:val="25C08ACC"/>
    <w:rsid w:val="25C34D77"/>
    <w:rsid w:val="25C63E49"/>
    <w:rsid w:val="25D0C52C"/>
    <w:rsid w:val="25D5B06D"/>
    <w:rsid w:val="25D92CE2"/>
    <w:rsid w:val="25DC3BD9"/>
    <w:rsid w:val="25E9EB37"/>
    <w:rsid w:val="25ED55ED"/>
    <w:rsid w:val="25F09E3A"/>
    <w:rsid w:val="25FBC0AC"/>
    <w:rsid w:val="26021B5F"/>
    <w:rsid w:val="261308F4"/>
    <w:rsid w:val="2617406A"/>
    <w:rsid w:val="261A405A"/>
    <w:rsid w:val="261C341A"/>
    <w:rsid w:val="2620ED7D"/>
    <w:rsid w:val="262C6422"/>
    <w:rsid w:val="26354FAF"/>
    <w:rsid w:val="2637E2D0"/>
    <w:rsid w:val="26387A4B"/>
    <w:rsid w:val="264492F9"/>
    <w:rsid w:val="264FA3C1"/>
    <w:rsid w:val="26563213"/>
    <w:rsid w:val="265BF83A"/>
    <w:rsid w:val="265E0859"/>
    <w:rsid w:val="2668983A"/>
    <w:rsid w:val="266A7FCE"/>
    <w:rsid w:val="266CDDF5"/>
    <w:rsid w:val="26709042"/>
    <w:rsid w:val="2674E1A4"/>
    <w:rsid w:val="26961786"/>
    <w:rsid w:val="2698C68F"/>
    <w:rsid w:val="26A2F6B2"/>
    <w:rsid w:val="26A9FF3D"/>
    <w:rsid w:val="26ABA696"/>
    <w:rsid w:val="26AC6039"/>
    <w:rsid w:val="26B37DC7"/>
    <w:rsid w:val="26B4483A"/>
    <w:rsid w:val="26B78051"/>
    <w:rsid w:val="26BBBCE0"/>
    <w:rsid w:val="26BEBCC7"/>
    <w:rsid w:val="26C1B538"/>
    <w:rsid w:val="26C515BB"/>
    <w:rsid w:val="26CF41BD"/>
    <w:rsid w:val="26D63C58"/>
    <w:rsid w:val="26DA5FF0"/>
    <w:rsid w:val="26DBE326"/>
    <w:rsid w:val="26DE8D8A"/>
    <w:rsid w:val="26E2DBEF"/>
    <w:rsid w:val="26E49997"/>
    <w:rsid w:val="26E975A5"/>
    <w:rsid w:val="26EFA166"/>
    <w:rsid w:val="26F5AD46"/>
    <w:rsid w:val="26F6C086"/>
    <w:rsid w:val="2704CDB4"/>
    <w:rsid w:val="270BBE20"/>
    <w:rsid w:val="2710D06C"/>
    <w:rsid w:val="27137393"/>
    <w:rsid w:val="2715F104"/>
    <w:rsid w:val="2716551E"/>
    <w:rsid w:val="2716DC47"/>
    <w:rsid w:val="271C0E60"/>
    <w:rsid w:val="271C23A9"/>
    <w:rsid w:val="271CA037"/>
    <w:rsid w:val="27260E42"/>
    <w:rsid w:val="272772C9"/>
    <w:rsid w:val="27336FE0"/>
    <w:rsid w:val="274A9A96"/>
    <w:rsid w:val="2753564D"/>
    <w:rsid w:val="27651013"/>
    <w:rsid w:val="276DA10C"/>
    <w:rsid w:val="27783111"/>
    <w:rsid w:val="277CD0E7"/>
    <w:rsid w:val="277DAD80"/>
    <w:rsid w:val="277EA95A"/>
    <w:rsid w:val="277F1DDB"/>
    <w:rsid w:val="2788C121"/>
    <w:rsid w:val="278AD096"/>
    <w:rsid w:val="2791A557"/>
    <w:rsid w:val="2792587A"/>
    <w:rsid w:val="27995EE7"/>
    <w:rsid w:val="279D90E4"/>
    <w:rsid w:val="27A0E4DF"/>
    <w:rsid w:val="27A1B113"/>
    <w:rsid w:val="27ACBA19"/>
    <w:rsid w:val="27B49B99"/>
    <w:rsid w:val="27B4B75A"/>
    <w:rsid w:val="27BB159C"/>
    <w:rsid w:val="27C4BE37"/>
    <w:rsid w:val="27C7F71A"/>
    <w:rsid w:val="27C9660B"/>
    <w:rsid w:val="27D02F10"/>
    <w:rsid w:val="27D72B0F"/>
    <w:rsid w:val="27DC8993"/>
    <w:rsid w:val="27DCEABB"/>
    <w:rsid w:val="27E13A4F"/>
    <w:rsid w:val="27E4EE08"/>
    <w:rsid w:val="27E6B916"/>
    <w:rsid w:val="27E8635E"/>
    <w:rsid w:val="27E9427B"/>
    <w:rsid w:val="27FB2DC5"/>
    <w:rsid w:val="27FED31F"/>
    <w:rsid w:val="280201DB"/>
    <w:rsid w:val="2808B369"/>
    <w:rsid w:val="2809DF75"/>
    <w:rsid w:val="28178E72"/>
    <w:rsid w:val="281CC127"/>
    <w:rsid w:val="2822CA93"/>
    <w:rsid w:val="282435FE"/>
    <w:rsid w:val="282A4A8C"/>
    <w:rsid w:val="282E46E6"/>
    <w:rsid w:val="28376A95"/>
    <w:rsid w:val="284A832A"/>
    <w:rsid w:val="284E1B10"/>
    <w:rsid w:val="2852DC85"/>
    <w:rsid w:val="2854AE0B"/>
    <w:rsid w:val="285D9BE7"/>
    <w:rsid w:val="28636BE6"/>
    <w:rsid w:val="28696228"/>
    <w:rsid w:val="286B3EAA"/>
    <w:rsid w:val="286F913D"/>
    <w:rsid w:val="2872B40A"/>
    <w:rsid w:val="28731DAC"/>
    <w:rsid w:val="2877486F"/>
    <w:rsid w:val="2880D775"/>
    <w:rsid w:val="28854606"/>
    <w:rsid w:val="28865BA1"/>
    <w:rsid w:val="288DD59C"/>
    <w:rsid w:val="288DFD60"/>
    <w:rsid w:val="28A4571D"/>
    <w:rsid w:val="28AB2D84"/>
    <w:rsid w:val="28AD6537"/>
    <w:rsid w:val="28B2257F"/>
    <w:rsid w:val="28BDEF15"/>
    <w:rsid w:val="28BE521E"/>
    <w:rsid w:val="28C50D8C"/>
    <w:rsid w:val="28CD3050"/>
    <w:rsid w:val="28D0A202"/>
    <w:rsid w:val="28D84A3C"/>
    <w:rsid w:val="28DC0AAD"/>
    <w:rsid w:val="28DD9D99"/>
    <w:rsid w:val="28DED1CB"/>
    <w:rsid w:val="28E0E39E"/>
    <w:rsid w:val="28E360EB"/>
    <w:rsid w:val="28EE8CD8"/>
    <w:rsid w:val="28EFA434"/>
    <w:rsid w:val="28F5B432"/>
    <w:rsid w:val="28F6D656"/>
    <w:rsid w:val="28FE5E3A"/>
    <w:rsid w:val="29078CFC"/>
    <w:rsid w:val="290A7356"/>
    <w:rsid w:val="290DE564"/>
    <w:rsid w:val="29191E4B"/>
    <w:rsid w:val="2928211A"/>
    <w:rsid w:val="292C663D"/>
    <w:rsid w:val="2931EF08"/>
    <w:rsid w:val="2935B8CF"/>
    <w:rsid w:val="29363281"/>
    <w:rsid w:val="29377CFB"/>
    <w:rsid w:val="293C3F68"/>
    <w:rsid w:val="2947EDBB"/>
    <w:rsid w:val="29498A37"/>
    <w:rsid w:val="294F6B4B"/>
    <w:rsid w:val="29550DB6"/>
    <w:rsid w:val="2956DA03"/>
    <w:rsid w:val="295E5C02"/>
    <w:rsid w:val="29630667"/>
    <w:rsid w:val="2966ECFB"/>
    <w:rsid w:val="296B138E"/>
    <w:rsid w:val="296B2E07"/>
    <w:rsid w:val="296E3A5D"/>
    <w:rsid w:val="296F7A33"/>
    <w:rsid w:val="2971FB45"/>
    <w:rsid w:val="297447B4"/>
    <w:rsid w:val="2974A843"/>
    <w:rsid w:val="2974C989"/>
    <w:rsid w:val="2977A6CA"/>
    <w:rsid w:val="297957CF"/>
    <w:rsid w:val="297BD756"/>
    <w:rsid w:val="2984D6B1"/>
    <w:rsid w:val="2985937A"/>
    <w:rsid w:val="29876A6B"/>
    <w:rsid w:val="29881F0F"/>
    <w:rsid w:val="29897DFD"/>
    <w:rsid w:val="298A9D40"/>
    <w:rsid w:val="29921BEE"/>
    <w:rsid w:val="29969292"/>
    <w:rsid w:val="299E2F79"/>
    <w:rsid w:val="29A26CDB"/>
    <w:rsid w:val="29A98E09"/>
    <w:rsid w:val="29AE2379"/>
    <w:rsid w:val="29B5AE41"/>
    <w:rsid w:val="29B5E848"/>
    <w:rsid w:val="29B8C809"/>
    <w:rsid w:val="29BF0831"/>
    <w:rsid w:val="29C97848"/>
    <w:rsid w:val="29D06751"/>
    <w:rsid w:val="29D71A0F"/>
    <w:rsid w:val="29E04E58"/>
    <w:rsid w:val="29E80135"/>
    <w:rsid w:val="29F0B4EB"/>
    <w:rsid w:val="29F43A05"/>
    <w:rsid w:val="29FBAE09"/>
    <w:rsid w:val="2A01A146"/>
    <w:rsid w:val="2A1B0656"/>
    <w:rsid w:val="2A1F684E"/>
    <w:rsid w:val="2A1F7E86"/>
    <w:rsid w:val="2A34E583"/>
    <w:rsid w:val="2A384580"/>
    <w:rsid w:val="2A42726F"/>
    <w:rsid w:val="2A42A41F"/>
    <w:rsid w:val="2A43BA8C"/>
    <w:rsid w:val="2A45A5F8"/>
    <w:rsid w:val="2A4A41EB"/>
    <w:rsid w:val="2A63EA01"/>
    <w:rsid w:val="2A66FBCC"/>
    <w:rsid w:val="2A683554"/>
    <w:rsid w:val="2A6AD431"/>
    <w:rsid w:val="2A743A94"/>
    <w:rsid w:val="2A74A004"/>
    <w:rsid w:val="2A777C86"/>
    <w:rsid w:val="2A7CE2A2"/>
    <w:rsid w:val="2A7EE698"/>
    <w:rsid w:val="2A7FCA81"/>
    <w:rsid w:val="2A816565"/>
    <w:rsid w:val="2A836E30"/>
    <w:rsid w:val="2A8E1420"/>
    <w:rsid w:val="2A8F8FAD"/>
    <w:rsid w:val="2A91E801"/>
    <w:rsid w:val="2A93B9F7"/>
    <w:rsid w:val="2A94B137"/>
    <w:rsid w:val="2A97D93D"/>
    <w:rsid w:val="2A9A27A5"/>
    <w:rsid w:val="2AA28042"/>
    <w:rsid w:val="2AAE6C70"/>
    <w:rsid w:val="2AB05E49"/>
    <w:rsid w:val="2AB91874"/>
    <w:rsid w:val="2AB9DADA"/>
    <w:rsid w:val="2ABD8F52"/>
    <w:rsid w:val="2ABFCF6A"/>
    <w:rsid w:val="2AC16B08"/>
    <w:rsid w:val="2ACA0AF5"/>
    <w:rsid w:val="2AD2D74E"/>
    <w:rsid w:val="2AD3D35C"/>
    <w:rsid w:val="2ADA2579"/>
    <w:rsid w:val="2ADCE843"/>
    <w:rsid w:val="2AE2CF02"/>
    <w:rsid w:val="2AF02272"/>
    <w:rsid w:val="2AF61B38"/>
    <w:rsid w:val="2AF6467F"/>
    <w:rsid w:val="2AF75E48"/>
    <w:rsid w:val="2AF9B942"/>
    <w:rsid w:val="2B0ADFB5"/>
    <w:rsid w:val="2B1078A4"/>
    <w:rsid w:val="2B145A8A"/>
    <w:rsid w:val="2B19AACD"/>
    <w:rsid w:val="2B2CAAEA"/>
    <w:rsid w:val="2B2EABD4"/>
    <w:rsid w:val="2B373EEA"/>
    <w:rsid w:val="2B3D59D9"/>
    <w:rsid w:val="2B43A1E7"/>
    <w:rsid w:val="2B497046"/>
    <w:rsid w:val="2B55F867"/>
    <w:rsid w:val="2B56DF80"/>
    <w:rsid w:val="2B5AB016"/>
    <w:rsid w:val="2B5D3566"/>
    <w:rsid w:val="2B656D64"/>
    <w:rsid w:val="2B76D79A"/>
    <w:rsid w:val="2B839474"/>
    <w:rsid w:val="2B867C52"/>
    <w:rsid w:val="2B961631"/>
    <w:rsid w:val="2B986782"/>
    <w:rsid w:val="2B9C9FBD"/>
    <w:rsid w:val="2B9D0CB7"/>
    <w:rsid w:val="2BA793D9"/>
    <w:rsid w:val="2BA81DBE"/>
    <w:rsid w:val="2BAB797C"/>
    <w:rsid w:val="2BAF00AE"/>
    <w:rsid w:val="2BB05D6D"/>
    <w:rsid w:val="2BB6D6B7"/>
    <w:rsid w:val="2BB7AB3C"/>
    <w:rsid w:val="2BBB4EE7"/>
    <w:rsid w:val="2BBFC837"/>
    <w:rsid w:val="2BC69540"/>
    <w:rsid w:val="2BCC87E9"/>
    <w:rsid w:val="2BD1C82E"/>
    <w:rsid w:val="2BD2F312"/>
    <w:rsid w:val="2BE17659"/>
    <w:rsid w:val="2BE18166"/>
    <w:rsid w:val="2BE4418F"/>
    <w:rsid w:val="2BE4C848"/>
    <w:rsid w:val="2BE80CE8"/>
    <w:rsid w:val="2BED74AE"/>
    <w:rsid w:val="2BF76F5C"/>
    <w:rsid w:val="2C00E21E"/>
    <w:rsid w:val="2C068830"/>
    <w:rsid w:val="2C0875A6"/>
    <w:rsid w:val="2C094C5F"/>
    <w:rsid w:val="2C0B4D51"/>
    <w:rsid w:val="2C0C2783"/>
    <w:rsid w:val="2C113D7A"/>
    <w:rsid w:val="2C11E68D"/>
    <w:rsid w:val="2C174B02"/>
    <w:rsid w:val="2C18C0AD"/>
    <w:rsid w:val="2C1A228F"/>
    <w:rsid w:val="2C1F3E23"/>
    <w:rsid w:val="2C276690"/>
    <w:rsid w:val="2C2F4AD4"/>
    <w:rsid w:val="2C339BFC"/>
    <w:rsid w:val="2C3C6479"/>
    <w:rsid w:val="2C3DC1C1"/>
    <w:rsid w:val="2C3EB54A"/>
    <w:rsid w:val="2C427E77"/>
    <w:rsid w:val="2C468F9A"/>
    <w:rsid w:val="2C4ACAC0"/>
    <w:rsid w:val="2C4D8E37"/>
    <w:rsid w:val="2C5BA76B"/>
    <w:rsid w:val="2C63FF18"/>
    <w:rsid w:val="2C674965"/>
    <w:rsid w:val="2C691D21"/>
    <w:rsid w:val="2C6D92C6"/>
    <w:rsid w:val="2C7A5C9F"/>
    <w:rsid w:val="2C836C72"/>
    <w:rsid w:val="2C887E85"/>
    <w:rsid w:val="2C8B8E2C"/>
    <w:rsid w:val="2C8F45BC"/>
    <w:rsid w:val="2C927B87"/>
    <w:rsid w:val="2C928930"/>
    <w:rsid w:val="2C955208"/>
    <w:rsid w:val="2C97EA6A"/>
    <w:rsid w:val="2C9AA912"/>
    <w:rsid w:val="2C9CC81F"/>
    <w:rsid w:val="2C9E8DBD"/>
    <w:rsid w:val="2CA73F6E"/>
    <w:rsid w:val="2CAE9E16"/>
    <w:rsid w:val="2CB0EC92"/>
    <w:rsid w:val="2CB5AFEB"/>
    <w:rsid w:val="2CBB5170"/>
    <w:rsid w:val="2CC5E8AE"/>
    <w:rsid w:val="2CC81F8B"/>
    <w:rsid w:val="2CD0986A"/>
    <w:rsid w:val="2CD50B2F"/>
    <w:rsid w:val="2CE10C5A"/>
    <w:rsid w:val="2CE48AC9"/>
    <w:rsid w:val="2CEA7DBD"/>
    <w:rsid w:val="2CEF14E5"/>
    <w:rsid w:val="2CF10D23"/>
    <w:rsid w:val="2CF54CE9"/>
    <w:rsid w:val="2CF6DAB8"/>
    <w:rsid w:val="2CF7D746"/>
    <w:rsid w:val="2CFC541B"/>
    <w:rsid w:val="2D05BE40"/>
    <w:rsid w:val="2D06DAE2"/>
    <w:rsid w:val="2D09DA79"/>
    <w:rsid w:val="2D0C7AF0"/>
    <w:rsid w:val="2D12BDB9"/>
    <w:rsid w:val="2D1371BE"/>
    <w:rsid w:val="2D18D227"/>
    <w:rsid w:val="2D19759F"/>
    <w:rsid w:val="2D198AEB"/>
    <w:rsid w:val="2D1CD8A4"/>
    <w:rsid w:val="2D1E88E1"/>
    <w:rsid w:val="2D28A681"/>
    <w:rsid w:val="2D29D910"/>
    <w:rsid w:val="2D2A4580"/>
    <w:rsid w:val="2D2C5FF8"/>
    <w:rsid w:val="2D2C7AF3"/>
    <w:rsid w:val="2D2DA681"/>
    <w:rsid w:val="2D2E2180"/>
    <w:rsid w:val="2D354017"/>
    <w:rsid w:val="2D38BDB2"/>
    <w:rsid w:val="2D3C1D55"/>
    <w:rsid w:val="2D404E7D"/>
    <w:rsid w:val="2D4B9B01"/>
    <w:rsid w:val="2D4D9595"/>
    <w:rsid w:val="2D4FC4A1"/>
    <w:rsid w:val="2D57CB5B"/>
    <w:rsid w:val="2D6B3F9D"/>
    <w:rsid w:val="2D6EC43F"/>
    <w:rsid w:val="2D6FAF62"/>
    <w:rsid w:val="2D71315D"/>
    <w:rsid w:val="2D79AF6B"/>
    <w:rsid w:val="2D93A116"/>
    <w:rsid w:val="2D946EF3"/>
    <w:rsid w:val="2D98F6E7"/>
    <w:rsid w:val="2D9C9AB9"/>
    <w:rsid w:val="2D9E4590"/>
    <w:rsid w:val="2DAB61BD"/>
    <w:rsid w:val="2DABDB56"/>
    <w:rsid w:val="2DABED35"/>
    <w:rsid w:val="2DAD878A"/>
    <w:rsid w:val="2DB1D757"/>
    <w:rsid w:val="2DB8D1D3"/>
    <w:rsid w:val="2DC45B2D"/>
    <w:rsid w:val="2DC94737"/>
    <w:rsid w:val="2DC9AF7B"/>
    <w:rsid w:val="2DCB0A22"/>
    <w:rsid w:val="2DD1CBC6"/>
    <w:rsid w:val="2DD2FDC7"/>
    <w:rsid w:val="2DDD27C3"/>
    <w:rsid w:val="2DDDD92F"/>
    <w:rsid w:val="2DDFD1F3"/>
    <w:rsid w:val="2DE28E6E"/>
    <w:rsid w:val="2DED848C"/>
    <w:rsid w:val="2DF1A7EF"/>
    <w:rsid w:val="2DF3CCA6"/>
    <w:rsid w:val="2DFA9A68"/>
    <w:rsid w:val="2DFC6870"/>
    <w:rsid w:val="2E05E2A0"/>
    <w:rsid w:val="2E196014"/>
    <w:rsid w:val="2E19B989"/>
    <w:rsid w:val="2E1E0266"/>
    <w:rsid w:val="2E1EBF33"/>
    <w:rsid w:val="2E1EF040"/>
    <w:rsid w:val="2E229AC1"/>
    <w:rsid w:val="2E27C334"/>
    <w:rsid w:val="2E2C1CE2"/>
    <w:rsid w:val="2E3FE71A"/>
    <w:rsid w:val="2E3FFA90"/>
    <w:rsid w:val="2E55FA9A"/>
    <w:rsid w:val="2E5B990B"/>
    <w:rsid w:val="2E612CB8"/>
    <w:rsid w:val="2E6A8139"/>
    <w:rsid w:val="2E700596"/>
    <w:rsid w:val="2E733266"/>
    <w:rsid w:val="2E7E35F7"/>
    <w:rsid w:val="2E8A164F"/>
    <w:rsid w:val="2E8AC69E"/>
    <w:rsid w:val="2E8C95A3"/>
    <w:rsid w:val="2E8DB358"/>
    <w:rsid w:val="2E8DCA60"/>
    <w:rsid w:val="2E9070E0"/>
    <w:rsid w:val="2E90E50D"/>
    <w:rsid w:val="2E911D4A"/>
    <w:rsid w:val="2E9AA6E4"/>
    <w:rsid w:val="2EA05FE3"/>
    <w:rsid w:val="2EA83174"/>
    <w:rsid w:val="2EAA1779"/>
    <w:rsid w:val="2EC5B313"/>
    <w:rsid w:val="2EC6D923"/>
    <w:rsid w:val="2EC750D5"/>
    <w:rsid w:val="2EC8148A"/>
    <w:rsid w:val="2EC9E81F"/>
    <w:rsid w:val="2ED06509"/>
    <w:rsid w:val="2EDD734C"/>
    <w:rsid w:val="2EDF1E2F"/>
    <w:rsid w:val="2EE1F0F2"/>
    <w:rsid w:val="2EEE76F0"/>
    <w:rsid w:val="2EEEC56F"/>
    <w:rsid w:val="2EEF88FA"/>
    <w:rsid w:val="2F03F263"/>
    <w:rsid w:val="2F08EDC5"/>
    <w:rsid w:val="2F128880"/>
    <w:rsid w:val="2F18CEE0"/>
    <w:rsid w:val="2F1C51A7"/>
    <w:rsid w:val="2F1D2AA7"/>
    <w:rsid w:val="2F2452B1"/>
    <w:rsid w:val="2F27D7F7"/>
    <w:rsid w:val="2F29CC8C"/>
    <w:rsid w:val="2F2CA4DE"/>
    <w:rsid w:val="2F30A196"/>
    <w:rsid w:val="2F32D58D"/>
    <w:rsid w:val="2F33EED3"/>
    <w:rsid w:val="2F42408F"/>
    <w:rsid w:val="2F551FAA"/>
    <w:rsid w:val="2F573FAA"/>
    <w:rsid w:val="2F576922"/>
    <w:rsid w:val="2F6F651A"/>
    <w:rsid w:val="2F729221"/>
    <w:rsid w:val="2F745D2F"/>
    <w:rsid w:val="2F74F13A"/>
    <w:rsid w:val="2F77C2EB"/>
    <w:rsid w:val="2F7A8F6B"/>
    <w:rsid w:val="2F7DF5A3"/>
    <w:rsid w:val="2F845188"/>
    <w:rsid w:val="2F8A36C4"/>
    <w:rsid w:val="2F8D2FB0"/>
    <w:rsid w:val="2F8DB4D6"/>
    <w:rsid w:val="2F96ACBA"/>
    <w:rsid w:val="2F9C25B9"/>
    <w:rsid w:val="2F9DD0CA"/>
    <w:rsid w:val="2FA45009"/>
    <w:rsid w:val="2FA4FA53"/>
    <w:rsid w:val="2FA52F82"/>
    <w:rsid w:val="2FAD354F"/>
    <w:rsid w:val="2FAEB043"/>
    <w:rsid w:val="2FB35FD1"/>
    <w:rsid w:val="2FB813D8"/>
    <w:rsid w:val="2FCD0D95"/>
    <w:rsid w:val="2FD3DD41"/>
    <w:rsid w:val="2FDBE11C"/>
    <w:rsid w:val="2FE57644"/>
    <w:rsid w:val="2FE7CD89"/>
    <w:rsid w:val="2FED5362"/>
    <w:rsid w:val="2FEEDF18"/>
    <w:rsid w:val="2FF73307"/>
    <w:rsid w:val="2FF910FF"/>
    <w:rsid w:val="2FF93947"/>
    <w:rsid w:val="2FFB8454"/>
    <w:rsid w:val="2FFC756A"/>
    <w:rsid w:val="2FFFB246"/>
    <w:rsid w:val="3004B03B"/>
    <w:rsid w:val="30080B5D"/>
    <w:rsid w:val="3010B031"/>
    <w:rsid w:val="3010F264"/>
    <w:rsid w:val="3012B47F"/>
    <w:rsid w:val="3018935A"/>
    <w:rsid w:val="302DD8E4"/>
    <w:rsid w:val="30344506"/>
    <w:rsid w:val="3034E1B6"/>
    <w:rsid w:val="3036B815"/>
    <w:rsid w:val="3038BF6A"/>
    <w:rsid w:val="30428779"/>
    <w:rsid w:val="3047545D"/>
    <w:rsid w:val="3048D5D5"/>
    <w:rsid w:val="304C6C18"/>
    <w:rsid w:val="30512258"/>
    <w:rsid w:val="3051A088"/>
    <w:rsid w:val="3069B3E3"/>
    <w:rsid w:val="306A0B24"/>
    <w:rsid w:val="306B0828"/>
    <w:rsid w:val="306D9CEC"/>
    <w:rsid w:val="3075876E"/>
    <w:rsid w:val="307B939A"/>
    <w:rsid w:val="307E0425"/>
    <w:rsid w:val="30832D51"/>
    <w:rsid w:val="3083672F"/>
    <w:rsid w:val="3084E31F"/>
    <w:rsid w:val="3086C9EE"/>
    <w:rsid w:val="308D4F7E"/>
    <w:rsid w:val="30985AFD"/>
    <w:rsid w:val="309BA063"/>
    <w:rsid w:val="309DB6EF"/>
    <w:rsid w:val="309E9DC6"/>
    <w:rsid w:val="309EE66B"/>
    <w:rsid w:val="309FBF64"/>
    <w:rsid w:val="30A14EB1"/>
    <w:rsid w:val="30AD6DB3"/>
    <w:rsid w:val="30B24B6E"/>
    <w:rsid w:val="30B7D4C4"/>
    <w:rsid w:val="30CC758A"/>
    <w:rsid w:val="30CF34F2"/>
    <w:rsid w:val="30D32F5E"/>
    <w:rsid w:val="30D4672E"/>
    <w:rsid w:val="30D87816"/>
    <w:rsid w:val="30E3584B"/>
    <w:rsid w:val="30EF4BA3"/>
    <w:rsid w:val="30F82310"/>
    <w:rsid w:val="30F93566"/>
    <w:rsid w:val="31022FF6"/>
    <w:rsid w:val="310642BF"/>
    <w:rsid w:val="3106D36E"/>
    <w:rsid w:val="3109A844"/>
    <w:rsid w:val="310B2862"/>
    <w:rsid w:val="310F9A4B"/>
    <w:rsid w:val="3111D752"/>
    <w:rsid w:val="311483AE"/>
    <w:rsid w:val="31165FCC"/>
    <w:rsid w:val="311BAB05"/>
    <w:rsid w:val="312EC6A7"/>
    <w:rsid w:val="312EE5BD"/>
    <w:rsid w:val="3130530F"/>
    <w:rsid w:val="31336223"/>
    <w:rsid w:val="3138BC57"/>
    <w:rsid w:val="3138D051"/>
    <w:rsid w:val="313990A9"/>
    <w:rsid w:val="313CC4AC"/>
    <w:rsid w:val="3144EB99"/>
    <w:rsid w:val="31485E96"/>
    <w:rsid w:val="314BFE6C"/>
    <w:rsid w:val="3153C93C"/>
    <w:rsid w:val="31721F3A"/>
    <w:rsid w:val="31726080"/>
    <w:rsid w:val="31745659"/>
    <w:rsid w:val="31756F1E"/>
    <w:rsid w:val="31790021"/>
    <w:rsid w:val="317F15BA"/>
    <w:rsid w:val="317FE59C"/>
    <w:rsid w:val="31839650"/>
    <w:rsid w:val="3185B993"/>
    <w:rsid w:val="318A9008"/>
    <w:rsid w:val="3191A3D7"/>
    <w:rsid w:val="3194F194"/>
    <w:rsid w:val="3199730D"/>
    <w:rsid w:val="31ABB213"/>
    <w:rsid w:val="31B35FFC"/>
    <w:rsid w:val="31B87744"/>
    <w:rsid w:val="31BF4326"/>
    <w:rsid w:val="31C76E5C"/>
    <w:rsid w:val="31CD3FB2"/>
    <w:rsid w:val="31CFD393"/>
    <w:rsid w:val="31D319DF"/>
    <w:rsid w:val="31D7B752"/>
    <w:rsid w:val="31DD9165"/>
    <w:rsid w:val="31E66CB2"/>
    <w:rsid w:val="31E95A24"/>
    <w:rsid w:val="31FE795D"/>
    <w:rsid w:val="3202B213"/>
    <w:rsid w:val="3202C1AC"/>
    <w:rsid w:val="320717DB"/>
    <w:rsid w:val="320A076B"/>
    <w:rsid w:val="320E6D63"/>
    <w:rsid w:val="3213FD8F"/>
    <w:rsid w:val="32146653"/>
    <w:rsid w:val="3218E693"/>
    <w:rsid w:val="321EF9A0"/>
    <w:rsid w:val="3220127F"/>
    <w:rsid w:val="3224179D"/>
    <w:rsid w:val="322862A2"/>
    <w:rsid w:val="32292DB7"/>
    <w:rsid w:val="322B63A1"/>
    <w:rsid w:val="323496FB"/>
    <w:rsid w:val="3236CA7E"/>
    <w:rsid w:val="32375312"/>
    <w:rsid w:val="3238B012"/>
    <w:rsid w:val="3243B17F"/>
    <w:rsid w:val="3245FDAD"/>
    <w:rsid w:val="324AFEB4"/>
    <w:rsid w:val="32547223"/>
    <w:rsid w:val="3259F718"/>
    <w:rsid w:val="325A1755"/>
    <w:rsid w:val="3261B76E"/>
    <w:rsid w:val="3262FF8F"/>
    <w:rsid w:val="326549CF"/>
    <w:rsid w:val="3267860C"/>
    <w:rsid w:val="326BA5C0"/>
    <w:rsid w:val="32709F8C"/>
    <w:rsid w:val="32733198"/>
    <w:rsid w:val="3275CB5C"/>
    <w:rsid w:val="3282C457"/>
    <w:rsid w:val="3287AA07"/>
    <w:rsid w:val="3294C852"/>
    <w:rsid w:val="32952439"/>
    <w:rsid w:val="329D74B5"/>
    <w:rsid w:val="32A00891"/>
    <w:rsid w:val="32A80615"/>
    <w:rsid w:val="32A8EF09"/>
    <w:rsid w:val="32B5BA0F"/>
    <w:rsid w:val="32B99EEE"/>
    <w:rsid w:val="32C1480F"/>
    <w:rsid w:val="32DCD041"/>
    <w:rsid w:val="32F32E38"/>
    <w:rsid w:val="32F7C11C"/>
    <w:rsid w:val="32FC32A1"/>
    <w:rsid w:val="32FF18C8"/>
    <w:rsid w:val="33042C7C"/>
    <w:rsid w:val="3304492A"/>
    <w:rsid w:val="33093FCF"/>
    <w:rsid w:val="331338B8"/>
    <w:rsid w:val="3316CA3C"/>
    <w:rsid w:val="33245436"/>
    <w:rsid w:val="3324552A"/>
    <w:rsid w:val="3325573B"/>
    <w:rsid w:val="33266069"/>
    <w:rsid w:val="332CCEF8"/>
    <w:rsid w:val="3335C435"/>
    <w:rsid w:val="3349F464"/>
    <w:rsid w:val="335149FD"/>
    <w:rsid w:val="335448C8"/>
    <w:rsid w:val="335698A3"/>
    <w:rsid w:val="3359C794"/>
    <w:rsid w:val="335C4947"/>
    <w:rsid w:val="33601D01"/>
    <w:rsid w:val="33723721"/>
    <w:rsid w:val="337C6D7C"/>
    <w:rsid w:val="3383ADE9"/>
    <w:rsid w:val="33840B07"/>
    <w:rsid w:val="3384C9F2"/>
    <w:rsid w:val="339A0746"/>
    <w:rsid w:val="33A68EB0"/>
    <w:rsid w:val="33AED9E1"/>
    <w:rsid w:val="33B406AD"/>
    <w:rsid w:val="33B69BDA"/>
    <w:rsid w:val="33B70A0A"/>
    <w:rsid w:val="33B7BA51"/>
    <w:rsid w:val="33C12FEB"/>
    <w:rsid w:val="33C6A1F5"/>
    <w:rsid w:val="33D3187F"/>
    <w:rsid w:val="33D3318E"/>
    <w:rsid w:val="33DA9958"/>
    <w:rsid w:val="33DDD314"/>
    <w:rsid w:val="33DF500A"/>
    <w:rsid w:val="33E2C42C"/>
    <w:rsid w:val="33E490BF"/>
    <w:rsid w:val="33F40F9C"/>
    <w:rsid w:val="33FA208F"/>
    <w:rsid w:val="33FA4ECA"/>
    <w:rsid w:val="33FFA2F9"/>
    <w:rsid w:val="341718D3"/>
    <w:rsid w:val="341CCA33"/>
    <w:rsid w:val="34274206"/>
    <w:rsid w:val="3433481D"/>
    <w:rsid w:val="3443A1A4"/>
    <w:rsid w:val="3446CB75"/>
    <w:rsid w:val="344CD2BF"/>
    <w:rsid w:val="34506979"/>
    <w:rsid w:val="3456EDE0"/>
    <w:rsid w:val="345E26EC"/>
    <w:rsid w:val="34619863"/>
    <w:rsid w:val="3465E3E9"/>
    <w:rsid w:val="346936CB"/>
    <w:rsid w:val="346A9D17"/>
    <w:rsid w:val="346BCC76"/>
    <w:rsid w:val="346DCEF5"/>
    <w:rsid w:val="3473C170"/>
    <w:rsid w:val="3474656E"/>
    <w:rsid w:val="34827B75"/>
    <w:rsid w:val="348A35CE"/>
    <w:rsid w:val="348AE358"/>
    <w:rsid w:val="34968B6C"/>
    <w:rsid w:val="3498C403"/>
    <w:rsid w:val="34A24FE2"/>
    <w:rsid w:val="34A306E7"/>
    <w:rsid w:val="34A45BDF"/>
    <w:rsid w:val="34A5D61F"/>
    <w:rsid w:val="34B60FB0"/>
    <w:rsid w:val="34B91F24"/>
    <w:rsid w:val="34C3F55A"/>
    <w:rsid w:val="34C8D32A"/>
    <w:rsid w:val="34CB51F3"/>
    <w:rsid w:val="34D39EDF"/>
    <w:rsid w:val="34E6E87E"/>
    <w:rsid w:val="34F09913"/>
    <w:rsid w:val="34FDFB82"/>
    <w:rsid w:val="34FE8452"/>
    <w:rsid w:val="35002691"/>
    <w:rsid w:val="350162A1"/>
    <w:rsid w:val="35090B14"/>
    <w:rsid w:val="350E3090"/>
    <w:rsid w:val="35170CD2"/>
    <w:rsid w:val="3518E248"/>
    <w:rsid w:val="351EC476"/>
    <w:rsid w:val="35202DA8"/>
    <w:rsid w:val="3527D15E"/>
    <w:rsid w:val="352E73C9"/>
    <w:rsid w:val="353A3671"/>
    <w:rsid w:val="3544BBB3"/>
    <w:rsid w:val="35525BC2"/>
    <w:rsid w:val="3552B72A"/>
    <w:rsid w:val="3555B254"/>
    <w:rsid w:val="3555D5FB"/>
    <w:rsid w:val="356727A2"/>
    <w:rsid w:val="35710C4F"/>
    <w:rsid w:val="35716E6F"/>
    <w:rsid w:val="3574F76E"/>
    <w:rsid w:val="357DEE10"/>
    <w:rsid w:val="358B5CDA"/>
    <w:rsid w:val="359220F4"/>
    <w:rsid w:val="3593C632"/>
    <w:rsid w:val="359644CF"/>
    <w:rsid w:val="35965063"/>
    <w:rsid w:val="35A3CB63"/>
    <w:rsid w:val="35AFA7A7"/>
    <w:rsid w:val="35B6DAA7"/>
    <w:rsid w:val="35B72D02"/>
    <w:rsid w:val="35BD8639"/>
    <w:rsid w:val="35C4A9E6"/>
    <w:rsid w:val="35C9B5B4"/>
    <w:rsid w:val="35C9BBD3"/>
    <w:rsid w:val="35CF3381"/>
    <w:rsid w:val="35D00AC6"/>
    <w:rsid w:val="35D06790"/>
    <w:rsid w:val="35D360A9"/>
    <w:rsid w:val="35D42FDA"/>
    <w:rsid w:val="35D72D6C"/>
    <w:rsid w:val="35D8A7F9"/>
    <w:rsid w:val="35E7F4D1"/>
    <w:rsid w:val="35EB1F86"/>
    <w:rsid w:val="35ECEC3B"/>
    <w:rsid w:val="35F45962"/>
    <w:rsid w:val="35FA0904"/>
    <w:rsid w:val="35FA699F"/>
    <w:rsid w:val="35FA751D"/>
    <w:rsid w:val="35FE0206"/>
    <w:rsid w:val="3603D2EB"/>
    <w:rsid w:val="3611265B"/>
    <w:rsid w:val="3614D64C"/>
    <w:rsid w:val="3622F074"/>
    <w:rsid w:val="36271C0D"/>
    <w:rsid w:val="36285C13"/>
    <w:rsid w:val="362CDE84"/>
    <w:rsid w:val="3631FE37"/>
    <w:rsid w:val="36341317"/>
    <w:rsid w:val="36385393"/>
    <w:rsid w:val="363E2AB1"/>
    <w:rsid w:val="3644FDD1"/>
    <w:rsid w:val="3646E799"/>
    <w:rsid w:val="364A65D3"/>
    <w:rsid w:val="3650E700"/>
    <w:rsid w:val="365979F9"/>
    <w:rsid w:val="3660A46B"/>
    <w:rsid w:val="366733C7"/>
    <w:rsid w:val="3667B17D"/>
    <w:rsid w:val="366991A7"/>
    <w:rsid w:val="3669B142"/>
    <w:rsid w:val="366B836A"/>
    <w:rsid w:val="366DD89B"/>
    <w:rsid w:val="367546EA"/>
    <w:rsid w:val="36801902"/>
    <w:rsid w:val="36868DDA"/>
    <w:rsid w:val="3688D9AC"/>
    <w:rsid w:val="36930DEC"/>
    <w:rsid w:val="3693A564"/>
    <w:rsid w:val="36958876"/>
    <w:rsid w:val="36967FFF"/>
    <w:rsid w:val="36973949"/>
    <w:rsid w:val="3697B986"/>
    <w:rsid w:val="369CB1B5"/>
    <w:rsid w:val="369FA70D"/>
    <w:rsid w:val="36A4A573"/>
    <w:rsid w:val="36A64C94"/>
    <w:rsid w:val="36A9FF28"/>
    <w:rsid w:val="36AB2036"/>
    <w:rsid w:val="36B6BD70"/>
    <w:rsid w:val="36C16116"/>
    <w:rsid w:val="36C171BB"/>
    <w:rsid w:val="36CA2007"/>
    <w:rsid w:val="36CC0DAB"/>
    <w:rsid w:val="36D20133"/>
    <w:rsid w:val="36D61AE2"/>
    <w:rsid w:val="36EB5F7B"/>
    <w:rsid w:val="36F5BB0A"/>
    <w:rsid w:val="36FCA473"/>
    <w:rsid w:val="36FF1432"/>
    <w:rsid w:val="36FF3FE6"/>
    <w:rsid w:val="37107E2A"/>
    <w:rsid w:val="3711E6EC"/>
    <w:rsid w:val="37181BB0"/>
    <w:rsid w:val="3719B8A9"/>
    <w:rsid w:val="371CCC07"/>
    <w:rsid w:val="37200BA8"/>
    <w:rsid w:val="37240B8E"/>
    <w:rsid w:val="372B2F11"/>
    <w:rsid w:val="3731178A"/>
    <w:rsid w:val="3731FF59"/>
    <w:rsid w:val="3741C98D"/>
    <w:rsid w:val="374AA9A1"/>
    <w:rsid w:val="374C18C8"/>
    <w:rsid w:val="374D93B8"/>
    <w:rsid w:val="374DE320"/>
    <w:rsid w:val="3750ABC9"/>
    <w:rsid w:val="37568E21"/>
    <w:rsid w:val="37584A5B"/>
    <w:rsid w:val="3761BAE6"/>
    <w:rsid w:val="376A9D74"/>
    <w:rsid w:val="3782C470"/>
    <w:rsid w:val="3787A672"/>
    <w:rsid w:val="3789B145"/>
    <w:rsid w:val="378A27B9"/>
    <w:rsid w:val="378DE17A"/>
    <w:rsid w:val="379369CE"/>
    <w:rsid w:val="379FA116"/>
    <w:rsid w:val="37A065EC"/>
    <w:rsid w:val="37A7379E"/>
    <w:rsid w:val="37A7CF16"/>
    <w:rsid w:val="37AABF3C"/>
    <w:rsid w:val="37BF29EE"/>
    <w:rsid w:val="37BFFB9D"/>
    <w:rsid w:val="37C2533D"/>
    <w:rsid w:val="37C3BF50"/>
    <w:rsid w:val="37C4AEA3"/>
    <w:rsid w:val="37D51A46"/>
    <w:rsid w:val="37D69147"/>
    <w:rsid w:val="37DA2486"/>
    <w:rsid w:val="37DAE201"/>
    <w:rsid w:val="37DDB978"/>
    <w:rsid w:val="37E397DD"/>
    <w:rsid w:val="37E928A8"/>
    <w:rsid w:val="37F14F81"/>
    <w:rsid w:val="37F94623"/>
    <w:rsid w:val="37FBB01A"/>
    <w:rsid w:val="37FCD58F"/>
    <w:rsid w:val="3800A743"/>
    <w:rsid w:val="380D2C22"/>
    <w:rsid w:val="38107FD3"/>
    <w:rsid w:val="38154BED"/>
    <w:rsid w:val="381FC8D5"/>
    <w:rsid w:val="38227D96"/>
    <w:rsid w:val="382E7D90"/>
    <w:rsid w:val="3832E4F1"/>
    <w:rsid w:val="38406F9C"/>
    <w:rsid w:val="38495846"/>
    <w:rsid w:val="384AE4E3"/>
    <w:rsid w:val="3851B8A2"/>
    <w:rsid w:val="385490D2"/>
    <w:rsid w:val="3855CE73"/>
    <w:rsid w:val="385D1904"/>
    <w:rsid w:val="38641F85"/>
    <w:rsid w:val="386446D9"/>
    <w:rsid w:val="38795C33"/>
    <w:rsid w:val="38813EF2"/>
    <w:rsid w:val="3885B1DD"/>
    <w:rsid w:val="389BC3A2"/>
    <w:rsid w:val="38A6EE49"/>
    <w:rsid w:val="38ADA122"/>
    <w:rsid w:val="38B28C65"/>
    <w:rsid w:val="38B5ECD1"/>
    <w:rsid w:val="38B97510"/>
    <w:rsid w:val="38CADC64"/>
    <w:rsid w:val="38D74544"/>
    <w:rsid w:val="38DBD40A"/>
    <w:rsid w:val="38DBF22E"/>
    <w:rsid w:val="38DDFE52"/>
    <w:rsid w:val="38E0CCD4"/>
    <w:rsid w:val="38E297CD"/>
    <w:rsid w:val="38E2DFE5"/>
    <w:rsid w:val="38E930D0"/>
    <w:rsid w:val="38EAA8E2"/>
    <w:rsid w:val="38EEF85C"/>
    <w:rsid w:val="38F0339C"/>
    <w:rsid w:val="38F0505C"/>
    <w:rsid w:val="38F601EA"/>
    <w:rsid w:val="38FC14C6"/>
    <w:rsid w:val="3905B0C3"/>
    <w:rsid w:val="390651C0"/>
    <w:rsid w:val="39078795"/>
    <w:rsid w:val="390D1712"/>
    <w:rsid w:val="390E83D2"/>
    <w:rsid w:val="3912B4B4"/>
    <w:rsid w:val="39177528"/>
    <w:rsid w:val="391DB89F"/>
    <w:rsid w:val="391FA06E"/>
    <w:rsid w:val="39263023"/>
    <w:rsid w:val="393200D1"/>
    <w:rsid w:val="39334783"/>
    <w:rsid w:val="3933923B"/>
    <w:rsid w:val="39350364"/>
    <w:rsid w:val="3937E2BB"/>
    <w:rsid w:val="3939C8DA"/>
    <w:rsid w:val="393C6256"/>
    <w:rsid w:val="3941DD88"/>
    <w:rsid w:val="3957741D"/>
    <w:rsid w:val="3958A805"/>
    <w:rsid w:val="3964A5E5"/>
    <w:rsid w:val="396D19BA"/>
    <w:rsid w:val="3970A817"/>
    <w:rsid w:val="397819A4"/>
    <w:rsid w:val="397FB759"/>
    <w:rsid w:val="39821CC0"/>
    <w:rsid w:val="398E1409"/>
    <w:rsid w:val="3992A488"/>
    <w:rsid w:val="39976810"/>
    <w:rsid w:val="39A15E77"/>
    <w:rsid w:val="39A29720"/>
    <w:rsid w:val="39ABCCE5"/>
    <w:rsid w:val="39B095C5"/>
    <w:rsid w:val="39B6E100"/>
    <w:rsid w:val="39B7CA15"/>
    <w:rsid w:val="39B8B7D3"/>
    <w:rsid w:val="39C01879"/>
    <w:rsid w:val="39C85F45"/>
    <w:rsid w:val="39CD389C"/>
    <w:rsid w:val="39D81615"/>
    <w:rsid w:val="39D972F2"/>
    <w:rsid w:val="39DE61D7"/>
    <w:rsid w:val="39DF37C7"/>
    <w:rsid w:val="39E287AB"/>
    <w:rsid w:val="39E6EB06"/>
    <w:rsid w:val="39E953C9"/>
    <w:rsid w:val="39EC4893"/>
    <w:rsid w:val="39EC6A00"/>
    <w:rsid w:val="39F14412"/>
    <w:rsid w:val="39F5AC27"/>
    <w:rsid w:val="39FC547A"/>
    <w:rsid w:val="3A024180"/>
    <w:rsid w:val="3A0948CA"/>
    <w:rsid w:val="3A0D5BB1"/>
    <w:rsid w:val="3A121677"/>
    <w:rsid w:val="3A140937"/>
    <w:rsid w:val="3A293C9A"/>
    <w:rsid w:val="3A2F20CC"/>
    <w:rsid w:val="3A3A2EEA"/>
    <w:rsid w:val="3A3A6CF2"/>
    <w:rsid w:val="3A3B8EA6"/>
    <w:rsid w:val="3A3F9F8C"/>
    <w:rsid w:val="3A4264F7"/>
    <w:rsid w:val="3A43AF36"/>
    <w:rsid w:val="3A45F652"/>
    <w:rsid w:val="3A47BF1C"/>
    <w:rsid w:val="3A4F81ED"/>
    <w:rsid w:val="3A52EFFC"/>
    <w:rsid w:val="3A563D9F"/>
    <w:rsid w:val="3A5814ED"/>
    <w:rsid w:val="3A5B15D6"/>
    <w:rsid w:val="3A5BCE0E"/>
    <w:rsid w:val="3A5D2DE8"/>
    <w:rsid w:val="3A679CD0"/>
    <w:rsid w:val="3A69506F"/>
    <w:rsid w:val="3A6DDCFD"/>
    <w:rsid w:val="3A6F5219"/>
    <w:rsid w:val="3A6FE935"/>
    <w:rsid w:val="3A7572E6"/>
    <w:rsid w:val="3A776EFE"/>
    <w:rsid w:val="3A83AB2B"/>
    <w:rsid w:val="3A8AB695"/>
    <w:rsid w:val="3A8E7E41"/>
    <w:rsid w:val="3A8FA70E"/>
    <w:rsid w:val="3A8FC5CB"/>
    <w:rsid w:val="3A9443CF"/>
    <w:rsid w:val="3A9AD676"/>
    <w:rsid w:val="3A9C4D7D"/>
    <w:rsid w:val="3AAE8E9B"/>
    <w:rsid w:val="3AB102EC"/>
    <w:rsid w:val="3AB29C83"/>
    <w:rsid w:val="3AB60BA9"/>
    <w:rsid w:val="3AB8BD9A"/>
    <w:rsid w:val="3ABC3AC0"/>
    <w:rsid w:val="3AC125B1"/>
    <w:rsid w:val="3AC1C00D"/>
    <w:rsid w:val="3AC4D6BC"/>
    <w:rsid w:val="3ACABECF"/>
    <w:rsid w:val="3ACAFB98"/>
    <w:rsid w:val="3ACBE1B9"/>
    <w:rsid w:val="3ACC5761"/>
    <w:rsid w:val="3ACD64C0"/>
    <w:rsid w:val="3AD48BCD"/>
    <w:rsid w:val="3AD81599"/>
    <w:rsid w:val="3AE364CD"/>
    <w:rsid w:val="3AE9222C"/>
    <w:rsid w:val="3AECC4CB"/>
    <w:rsid w:val="3AF64F85"/>
    <w:rsid w:val="3B01F497"/>
    <w:rsid w:val="3B031BFD"/>
    <w:rsid w:val="3B0F8D32"/>
    <w:rsid w:val="3B109B51"/>
    <w:rsid w:val="3B15154D"/>
    <w:rsid w:val="3B1849F1"/>
    <w:rsid w:val="3B18D0C6"/>
    <w:rsid w:val="3B19EE04"/>
    <w:rsid w:val="3B2562E6"/>
    <w:rsid w:val="3B269C6E"/>
    <w:rsid w:val="3B303284"/>
    <w:rsid w:val="3B3C6E60"/>
    <w:rsid w:val="3B3E50FC"/>
    <w:rsid w:val="3B475FD3"/>
    <w:rsid w:val="3B51F48F"/>
    <w:rsid w:val="3B56C305"/>
    <w:rsid w:val="3B56F4D9"/>
    <w:rsid w:val="3B58C992"/>
    <w:rsid w:val="3B5F828A"/>
    <w:rsid w:val="3B6368CA"/>
    <w:rsid w:val="3B68052A"/>
    <w:rsid w:val="3B6B9F64"/>
    <w:rsid w:val="3B6BBA2B"/>
    <w:rsid w:val="3B6E2002"/>
    <w:rsid w:val="3B791A8D"/>
    <w:rsid w:val="3B794662"/>
    <w:rsid w:val="3B796BDF"/>
    <w:rsid w:val="3B8A492F"/>
    <w:rsid w:val="3B8FBADA"/>
    <w:rsid w:val="3B934ED4"/>
    <w:rsid w:val="3B9DB4C4"/>
    <w:rsid w:val="3BA27A21"/>
    <w:rsid w:val="3BA282A5"/>
    <w:rsid w:val="3BA28F3D"/>
    <w:rsid w:val="3BA30B1E"/>
    <w:rsid w:val="3BAAE231"/>
    <w:rsid w:val="3BB60EBB"/>
    <w:rsid w:val="3BBC9BC6"/>
    <w:rsid w:val="3BBCA436"/>
    <w:rsid w:val="3BBF160A"/>
    <w:rsid w:val="3BBFED06"/>
    <w:rsid w:val="3BC3FCE0"/>
    <w:rsid w:val="3BC6730E"/>
    <w:rsid w:val="3BC9AE42"/>
    <w:rsid w:val="3BCBBDCE"/>
    <w:rsid w:val="3BCECEB5"/>
    <w:rsid w:val="3BD080CE"/>
    <w:rsid w:val="3BD34857"/>
    <w:rsid w:val="3BDE3F67"/>
    <w:rsid w:val="3BE32AA2"/>
    <w:rsid w:val="3BE92FEE"/>
    <w:rsid w:val="3BEA2858"/>
    <w:rsid w:val="3BFA998D"/>
    <w:rsid w:val="3BFEE2B5"/>
    <w:rsid w:val="3C06B242"/>
    <w:rsid w:val="3C0F51EB"/>
    <w:rsid w:val="3C11F90E"/>
    <w:rsid w:val="3C12AFCA"/>
    <w:rsid w:val="3C190750"/>
    <w:rsid w:val="3C1B3ACC"/>
    <w:rsid w:val="3C1C2B35"/>
    <w:rsid w:val="3C245DBF"/>
    <w:rsid w:val="3C24CD2B"/>
    <w:rsid w:val="3C255E1B"/>
    <w:rsid w:val="3C32B65B"/>
    <w:rsid w:val="3C39090E"/>
    <w:rsid w:val="3C4D10B6"/>
    <w:rsid w:val="3C535725"/>
    <w:rsid w:val="3C57A9C7"/>
    <w:rsid w:val="3C587410"/>
    <w:rsid w:val="3C591D7D"/>
    <w:rsid w:val="3C618064"/>
    <w:rsid w:val="3C6B8E5D"/>
    <w:rsid w:val="3C6C45A8"/>
    <w:rsid w:val="3C764213"/>
    <w:rsid w:val="3C7F92A7"/>
    <w:rsid w:val="3C85EC3A"/>
    <w:rsid w:val="3C94C089"/>
    <w:rsid w:val="3C94CF7F"/>
    <w:rsid w:val="3C95E174"/>
    <w:rsid w:val="3C969AFA"/>
    <w:rsid w:val="3C98A199"/>
    <w:rsid w:val="3C9AD1DD"/>
    <w:rsid w:val="3C9B7B3E"/>
    <w:rsid w:val="3C9D9227"/>
    <w:rsid w:val="3CA1D2B9"/>
    <w:rsid w:val="3CA3B2B8"/>
    <w:rsid w:val="3CA66BDD"/>
    <w:rsid w:val="3CA7794E"/>
    <w:rsid w:val="3CA829AB"/>
    <w:rsid w:val="3CAC2186"/>
    <w:rsid w:val="3CAE1562"/>
    <w:rsid w:val="3CB45CA4"/>
    <w:rsid w:val="3CB97892"/>
    <w:rsid w:val="3CC081D5"/>
    <w:rsid w:val="3CC2ACB9"/>
    <w:rsid w:val="3CC45778"/>
    <w:rsid w:val="3CC53E91"/>
    <w:rsid w:val="3CC8FACC"/>
    <w:rsid w:val="3CC987B6"/>
    <w:rsid w:val="3CD8F4A1"/>
    <w:rsid w:val="3CDE5AEE"/>
    <w:rsid w:val="3CE25AFC"/>
    <w:rsid w:val="3CE3B145"/>
    <w:rsid w:val="3CEBAFE8"/>
    <w:rsid w:val="3D06D0BC"/>
    <w:rsid w:val="3D0B3876"/>
    <w:rsid w:val="3D0D3907"/>
    <w:rsid w:val="3D16890F"/>
    <w:rsid w:val="3D1A9262"/>
    <w:rsid w:val="3D1AA1C7"/>
    <w:rsid w:val="3D1D70D4"/>
    <w:rsid w:val="3D1F4E87"/>
    <w:rsid w:val="3D25E193"/>
    <w:rsid w:val="3D2672D3"/>
    <w:rsid w:val="3D2D4FEF"/>
    <w:rsid w:val="3D2EBF8C"/>
    <w:rsid w:val="3D379C3B"/>
    <w:rsid w:val="3D38727F"/>
    <w:rsid w:val="3D3D80C6"/>
    <w:rsid w:val="3D3D9B90"/>
    <w:rsid w:val="3D41F41F"/>
    <w:rsid w:val="3D4771BA"/>
    <w:rsid w:val="3D49557B"/>
    <w:rsid w:val="3D4992B6"/>
    <w:rsid w:val="3D4B0073"/>
    <w:rsid w:val="3D51E710"/>
    <w:rsid w:val="3D52B427"/>
    <w:rsid w:val="3D5C4B57"/>
    <w:rsid w:val="3D61C91B"/>
    <w:rsid w:val="3D6261A3"/>
    <w:rsid w:val="3D65BEE5"/>
    <w:rsid w:val="3D6BE05E"/>
    <w:rsid w:val="3D6E3F1D"/>
    <w:rsid w:val="3D79D064"/>
    <w:rsid w:val="3D8D4E89"/>
    <w:rsid w:val="3D99EE39"/>
    <w:rsid w:val="3D9D28AB"/>
    <w:rsid w:val="3D9D67FE"/>
    <w:rsid w:val="3DAC92E1"/>
    <w:rsid w:val="3DB061EF"/>
    <w:rsid w:val="3DB2DA23"/>
    <w:rsid w:val="3DB88F82"/>
    <w:rsid w:val="3DBF96D2"/>
    <w:rsid w:val="3DC01754"/>
    <w:rsid w:val="3DC24A8E"/>
    <w:rsid w:val="3DC3ED33"/>
    <w:rsid w:val="3DC4D386"/>
    <w:rsid w:val="3DC5E220"/>
    <w:rsid w:val="3DC9C831"/>
    <w:rsid w:val="3DCC7FEB"/>
    <w:rsid w:val="3DCD6FCC"/>
    <w:rsid w:val="3DCFCB07"/>
    <w:rsid w:val="3DD48D41"/>
    <w:rsid w:val="3DD96BAD"/>
    <w:rsid w:val="3DE10C09"/>
    <w:rsid w:val="3DE4F069"/>
    <w:rsid w:val="3DE5D30C"/>
    <w:rsid w:val="3DEAF6D4"/>
    <w:rsid w:val="3DECE7BE"/>
    <w:rsid w:val="3DED1FE2"/>
    <w:rsid w:val="3DED44DE"/>
    <w:rsid w:val="3DF1D108"/>
    <w:rsid w:val="3DF466CC"/>
    <w:rsid w:val="3DF6E6C7"/>
    <w:rsid w:val="3DF7FDD8"/>
    <w:rsid w:val="3DFAAAD6"/>
    <w:rsid w:val="3DFAF3E0"/>
    <w:rsid w:val="3DFEB445"/>
    <w:rsid w:val="3E04AE1A"/>
    <w:rsid w:val="3E0982B4"/>
    <w:rsid w:val="3E09C58C"/>
    <w:rsid w:val="3E0EA557"/>
    <w:rsid w:val="3E171DCB"/>
    <w:rsid w:val="3E1817D7"/>
    <w:rsid w:val="3E1D8974"/>
    <w:rsid w:val="3E200438"/>
    <w:rsid w:val="3E20FB12"/>
    <w:rsid w:val="3E2497E9"/>
    <w:rsid w:val="3E256702"/>
    <w:rsid w:val="3E267829"/>
    <w:rsid w:val="3E327CCA"/>
    <w:rsid w:val="3E33A975"/>
    <w:rsid w:val="3E3EF244"/>
    <w:rsid w:val="3E3FEB55"/>
    <w:rsid w:val="3E4013BE"/>
    <w:rsid w:val="3E40EB4A"/>
    <w:rsid w:val="3E4A42F0"/>
    <w:rsid w:val="3E4B60E7"/>
    <w:rsid w:val="3E504BA6"/>
    <w:rsid w:val="3E55B9B3"/>
    <w:rsid w:val="3E571A3D"/>
    <w:rsid w:val="3E5CC3E4"/>
    <w:rsid w:val="3E5E3D30"/>
    <w:rsid w:val="3E6707D1"/>
    <w:rsid w:val="3E67580C"/>
    <w:rsid w:val="3E6838AA"/>
    <w:rsid w:val="3E69A8CD"/>
    <w:rsid w:val="3E6A915E"/>
    <w:rsid w:val="3E6C4BDA"/>
    <w:rsid w:val="3E767406"/>
    <w:rsid w:val="3E7F23C0"/>
    <w:rsid w:val="3E851083"/>
    <w:rsid w:val="3E88DCD2"/>
    <w:rsid w:val="3E8E7B9F"/>
    <w:rsid w:val="3E949C2C"/>
    <w:rsid w:val="3E9535A6"/>
    <w:rsid w:val="3E995F4A"/>
    <w:rsid w:val="3E9BEC4F"/>
    <w:rsid w:val="3E9E13B8"/>
    <w:rsid w:val="3EA64E0A"/>
    <w:rsid w:val="3EA708D7"/>
    <w:rsid w:val="3EB1D2FA"/>
    <w:rsid w:val="3EC77A2E"/>
    <w:rsid w:val="3EC83DB9"/>
    <w:rsid w:val="3EC8C990"/>
    <w:rsid w:val="3ED06915"/>
    <w:rsid w:val="3ED1D056"/>
    <w:rsid w:val="3EDEA93E"/>
    <w:rsid w:val="3EDF1AB1"/>
    <w:rsid w:val="3EE7CB0A"/>
    <w:rsid w:val="3EE91B67"/>
    <w:rsid w:val="3EE9D73F"/>
    <w:rsid w:val="3EEF67DF"/>
    <w:rsid w:val="3EF5C35F"/>
    <w:rsid w:val="3EF704F4"/>
    <w:rsid w:val="3EFCADBD"/>
    <w:rsid w:val="3F011F9F"/>
    <w:rsid w:val="3F019BF3"/>
    <w:rsid w:val="3F032370"/>
    <w:rsid w:val="3F049B43"/>
    <w:rsid w:val="3F0EE9F9"/>
    <w:rsid w:val="3F10A30B"/>
    <w:rsid w:val="3F177F56"/>
    <w:rsid w:val="3F1CF8A7"/>
    <w:rsid w:val="3F1D8C6B"/>
    <w:rsid w:val="3F23D437"/>
    <w:rsid w:val="3F28A524"/>
    <w:rsid w:val="3F3FED80"/>
    <w:rsid w:val="3F41B390"/>
    <w:rsid w:val="3F4E0F08"/>
    <w:rsid w:val="3F536B69"/>
    <w:rsid w:val="3F5504B6"/>
    <w:rsid w:val="3F578A6E"/>
    <w:rsid w:val="3F630493"/>
    <w:rsid w:val="3F6BDDBA"/>
    <w:rsid w:val="3F6EF632"/>
    <w:rsid w:val="3F7066A6"/>
    <w:rsid w:val="3F7300FB"/>
    <w:rsid w:val="3F7B1A30"/>
    <w:rsid w:val="3F8589F0"/>
    <w:rsid w:val="3F8B55B0"/>
    <w:rsid w:val="3F90DC85"/>
    <w:rsid w:val="3F95FA54"/>
    <w:rsid w:val="3F9A5399"/>
    <w:rsid w:val="3F9A67D3"/>
    <w:rsid w:val="3FA55A94"/>
    <w:rsid w:val="3FACC4B5"/>
    <w:rsid w:val="3FAF84F6"/>
    <w:rsid w:val="3FB0E9C5"/>
    <w:rsid w:val="3FB2C82C"/>
    <w:rsid w:val="3FBA0C04"/>
    <w:rsid w:val="3FD05DF5"/>
    <w:rsid w:val="3FD31E6B"/>
    <w:rsid w:val="3FEBFD66"/>
    <w:rsid w:val="3FED579D"/>
    <w:rsid w:val="40058F1E"/>
    <w:rsid w:val="40081F44"/>
    <w:rsid w:val="4008809F"/>
    <w:rsid w:val="400AD5E6"/>
    <w:rsid w:val="400D59BF"/>
    <w:rsid w:val="400F6B2F"/>
    <w:rsid w:val="4015DB30"/>
    <w:rsid w:val="4015F325"/>
    <w:rsid w:val="401B8E6A"/>
    <w:rsid w:val="401C177C"/>
    <w:rsid w:val="401D3D2E"/>
    <w:rsid w:val="401E5F5D"/>
    <w:rsid w:val="40216309"/>
    <w:rsid w:val="40228E10"/>
    <w:rsid w:val="4027C19B"/>
    <w:rsid w:val="4029B715"/>
    <w:rsid w:val="402D5DA5"/>
    <w:rsid w:val="40414061"/>
    <w:rsid w:val="40445285"/>
    <w:rsid w:val="4044CD92"/>
    <w:rsid w:val="404BE6F1"/>
    <w:rsid w:val="404FC793"/>
    <w:rsid w:val="40502456"/>
    <w:rsid w:val="40509B7D"/>
    <w:rsid w:val="40568AAD"/>
    <w:rsid w:val="4059E3A6"/>
    <w:rsid w:val="405B6065"/>
    <w:rsid w:val="405B9F78"/>
    <w:rsid w:val="405BF2D8"/>
    <w:rsid w:val="405C17C9"/>
    <w:rsid w:val="40673962"/>
    <w:rsid w:val="40674128"/>
    <w:rsid w:val="4068FF01"/>
    <w:rsid w:val="406F3CFD"/>
    <w:rsid w:val="406FE59E"/>
    <w:rsid w:val="406FFE11"/>
    <w:rsid w:val="4078E54D"/>
    <w:rsid w:val="4086F402"/>
    <w:rsid w:val="4087522B"/>
    <w:rsid w:val="408BAF34"/>
    <w:rsid w:val="408E2769"/>
    <w:rsid w:val="408EBFB1"/>
    <w:rsid w:val="40917B9D"/>
    <w:rsid w:val="4091E62A"/>
    <w:rsid w:val="409787F7"/>
    <w:rsid w:val="409802DF"/>
    <w:rsid w:val="409DABA5"/>
    <w:rsid w:val="40A54838"/>
    <w:rsid w:val="40A783F6"/>
    <w:rsid w:val="40A95B66"/>
    <w:rsid w:val="40ABC2A1"/>
    <w:rsid w:val="40B8C22D"/>
    <w:rsid w:val="40BB386F"/>
    <w:rsid w:val="40C1FAD8"/>
    <w:rsid w:val="40C29C16"/>
    <w:rsid w:val="40C4D478"/>
    <w:rsid w:val="40C84525"/>
    <w:rsid w:val="40C9F740"/>
    <w:rsid w:val="40D4EE26"/>
    <w:rsid w:val="40D9F16C"/>
    <w:rsid w:val="40E036B2"/>
    <w:rsid w:val="40E1E669"/>
    <w:rsid w:val="40EBAC58"/>
    <w:rsid w:val="40F07FEE"/>
    <w:rsid w:val="40F93037"/>
    <w:rsid w:val="40FA89F3"/>
    <w:rsid w:val="40FE7F01"/>
    <w:rsid w:val="410AB33E"/>
    <w:rsid w:val="410D678B"/>
    <w:rsid w:val="410F8C1F"/>
    <w:rsid w:val="41119387"/>
    <w:rsid w:val="411ACE06"/>
    <w:rsid w:val="411BC6B5"/>
    <w:rsid w:val="41255A3E"/>
    <w:rsid w:val="41329B65"/>
    <w:rsid w:val="413A4867"/>
    <w:rsid w:val="413A5FFA"/>
    <w:rsid w:val="413E2BC3"/>
    <w:rsid w:val="413EC53D"/>
    <w:rsid w:val="4149B055"/>
    <w:rsid w:val="414B6FB2"/>
    <w:rsid w:val="414C506B"/>
    <w:rsid w:val="414CB48A"/>
    <w:rsid w:val="414EC6AC"/>
    <w:rsid w:val="415FF00D"/>
    <w:rsid w:val="4168EE9C"/>
    <w:rsid w:val="416B19AB"/>
    <w:rsid w:val="416B5D45"/>
    <w:rsid w:val="41705646"/>
    <w:rsid w:val="417667BF"/>
    <w:rsid w:val="4177591C"/>
    <w:rsid w:val="41781E58"/>
    <w:rsid w:val="4178672D"/>
    <w:rsid w:val="4179293C"/>
    <w:rsid w:val="417B3B93"/>
    <w:rsid w:val="417C0C6B"/>
    <w:rsid w:val="418162B1"/>
    <w:rsid w:val="41856CC5"/>
    <w:rsid w:val="4186D0EB"/>
    <w:rsid w:val="418B2EE0"/>
    <w:rsid w:val="418FEED4"/>
    <w:rsid w:val="4192182D"/>
    <w:rsid w:val="4193164C"/>
    <w:rsid w:val="4199699E"/>
    <w:rsid w:val="41A0B513"/>
    <w:rsid w:val="41A60ECF"/>
    <w:rsid w:val="41B1A123"/>
    <w:rsid w:val="41BAEF6F"/>
    <w:rsid w:val="41BFCEA4"/>
    <w:rsid w:val="41C0334B"/>
    <w:rsid w:val="41C4ED75"/>
    <w:rsid w:val="41CE4655"/>
    <w:rsid w:val="41D9868A"/>
    <w:rsid w:val="41DC85C6"/>
    <w:rsid w:val="41DE13ED"/>
    <w:rsid w:val="41F3FF45"/>
    <w:rsid w:val="420073C4"/>
    <w:rsid w:val="420BA105"/>
    <w:rsid w:val="420BE3C8"/>
    <w:rsid w:val="4210C6D6"/>
    <w:rsid w:val="42131D66"/>
    <w:rsid w:val="421DE23B"/>
    <w:rsid w:val="422508C0"/>
    <w:rsid w:val="4226CB63"/>
    <w:rsid w:val="422D3A26"/>
    <w:rsid w:val="422D4E0C"/>
    <w:rsid w:val="422F2598"/>
    <w:rsid w:val="4234A9F6"/>
    <w:rsid w:val="424673DC"/>
    <w:rsid w:val="424A399C"/>
    <w:rsid w:val="424C0E30"/>
    <w:rsid w:val="424CFAB8"/>
    <w:rsid w:val="424F7A51"/>
    <w:rsid w:val="424FC8CD"/>
    <w:rsid w:val="4250C4B1"/>
    <w:rsid w:val="4252248C"/>
    <w:rsid w:val="4254DAD3"/>
    <w:rsid w:val="425D41B7"/>
    <w:rsid w:val="4260FD29"/>
    <w:rsid w:val="426FD430"/>
    <w:rsid w:val="42769C95"/>
    <w:rsid w:val="4279AAB1"/>
    <w:rsid w:val="428896EB"/>
    <w:rsid w:val="428D487C"/>
    <w:rsid w:val="4292CC17"/>
    <w:rsid w:val="42946F4C"/>
    <w:rsid w:val="42975BE1"/>
    <w:rsid w:val="429AC9AE"/>
    <w:rsid w:val="429C3DBB"/>
    <w:rsid w:val="42A03633"/>
    <w:rsid w:val="42A62D64"/>
    <w:rsid w:val="42AAD920"/>
    <w:rsid w:val="42AB45D7"/>
    <w:rsid w:val="42B53DA3"/>
    <w:rsid w:val="42B62BE5"/>
    <w:rsid w:val="42BD7800"/>
    <w:rsid w:val="42BDE843"/>
    <w:rsid w:val="42C022E9"/>
    <w:rsid w:val="42C0D9BA"/>
    <w:rsid w:val="42C1B696"/>
    <w:rsid w:val="42C40E52"/>
    <w:rsid w:val="42C50F5A"/>
    <w:rsid w:val="42C811BE"/>
    <w:rsid w:val="42D02026"/>
    <w:rsid w:val="42DA3232"/>
    <w:rsid w:val="42DA4E23"/>
    <w:rsid w:val="42DCA723"/>
    <w:rsid w:val="42E3B0D6"/>
    <w:rsid w:val="42E553AD"/>
    <w:rsid w:val="42F3C409"/>
    <w:rsid w:val="42F925C1"/>
    <w:rsid w:val="42FFD698"/>
    <w:rsid w:val="430E5645"/>
    <w:rsid w:val="431165BE"/>
    <w:rsid w:val="431957F6"/>
    <w:rsid w:val="4328C3AB"/>
    <w:rsid w:val="432CF9B0"/>
    <w:rsid w:val="432EFCB2"/>
    <w:rsid w:val="4336B137"/>
    <w:rsid w:val="43382EE1"/>
    <w:rsid w:val="433A36C6"/>
    <w:rsid w:val="433D3D64"/>
    <w:rsid w:val="4344885A"/>
    <w:rsid w:val="43470BF1"/>
    <w:rsid w:val="43473C61"/>
    <w:rsid w:val="434743EB"/>
    <w:rsid w:val="4349C049"/>
    <w:rsid w:val="434A87BF"/>
    <w:rsid w:val="434C3AB1"/>
    <w:rsid w:val="436055AC"/>
    <w:rsid w:val="43676BDF"/>
    <w:rsid w:val="4374FAF2"/>
    <w:rsid w:val="437632C0"/>
    <w:rsid w:val="43786668"/>
    <w:rsid w:val="4379065D"/>
    <w:rsid w:val="437C0677"/>
    <w:rsid w:val="438158B4"/>
    <w:rsid w:val="43819243"/>
    <w:rsid w:val="43830103"/>
    <w:rsid w:val="43855E8F"/>
    <w:rsid w:val="438A750E"/>
    <w:rsid w:val="43935F35"/>
    <w:rsid w:val="439FC04A"/>
    <w:rsid w:val="43A1D1C4"/>
    <w:rsid w:val="43A21821"/>
    <w:rsid w:val="43A2FA74"/>
    <w:rsid w:val="43A3845B"/>
    <w:rsid w:val="43A5165B"/>
    <w:rsid w:val="43A697EB"/>
    <w:rsid w:val="43A7818E"/>
    <w:rsid w:val="43BD27C7"/>
    <w:rsid w:val="43CCE1A0"/>
    <w:rsid w:val="43CD0696"/>
    <w:rsid w:val="43CD6790"/>
    <w:rsid w:val="43D66923"/>
    <w:rsid w:val="43D6C711"/>
    <w:rsid w:val="43E0900D"/>
    <w:rsid w:val="43E609FD"/>
    <w:rsid w:val="43EA8A93"/>
    <w:rsid w:val="43EFC02B"/>
    <w:rsid w:val="43F2953C"/>
    <w:rsid w:val="43FA4343"/>
    <w:rsid w:val="4403D40D"/>
    <w:rsid w:val="4405F77C"/>
    <w:rsid w:val="44072497"/>
    <w:rsid w:val="440BBC24"/>
    <w:rsid w:val="4412BB25"/>
    <w:rsid w:val="44157BD0"/>
    <w:rsid w:val="44269D39"/>
    <w:rsid w:val="44282FC1"/>
    <w:rsid w:val="442B0B84"/>
    <w:rsid w:val="442BCEDD"/>
    <w:rsid w:val="44320486"/>
    <w:rsid w:val="44426560"/>
    <w:rsid w:val="444741A1"/>
    <w:rsid w:val="444A4FF2"/>
    <w:rsid w:val="4457FCD7"/>
    <w:rsid w:val="44646D85"/>
    <w:rsid w:val="4464BF33"/>
    <w:rsid w:val="446B704A"/>
    <w:rsid w:val="446FF0EB"/>
    <w:rsid w:val="44718A77"/>
    <w:rsid w:val="4472734C"/>
    <w:rsid w:val="44732083"/>
    <w:rsid w:val="44751356"/>
    <w:rsid w:val="447970A0"/>
    <w:rsid w:val="448812AA"/>
    <w:rsid w:val="448C5563"/>
    <w:rsid w:val="44940C3F"/>
    <w:rsid w:val="4494B5D5"/>
    <w:rsid w:val="4494DAA4"/>
    <w:rsid w:val="449EE63E"/>
    <w:rsid w:val="449FAF47"/>
    <w:rsid w:val="44AE6858"/>
    <w:rsid w:val="44BD0D87"/>
    <w:rsid w:val="44C05578"/>
    <w:rsid w:val="44C1BA47"/>
    <w:rsid w:val="44C76DA2"/>
    <w:rsid w:val="44C76E44"/>
    <w:rsid w:val="44C9B56F"/>
    <w:rsid w:val="44D0EE69"/>
    <w:rsid w:val="44D1157D"/>
    <w:rsid w:val="44D9FF4C"/>
    <w:rsid w:val="44E8BA13"/>
    <w:rsid w:val="44EF9742"/>
    <w:rsid w:val="44F946E4"/>
    <w:rsid w:val="45003E37"/>
    <w:rsid w:val="4506CF15"/>
    <w:rsid w:val="4507035A"/>
    <w:rsid w:val="4507E457"/>
    <w:rsid w:val="450C3D7E"/>
    <w:rsid w:val="4512311D"/>
    <w:rsid w:val="4516640C"/>
    <w:rsid w:val="451883AF"/>
    <w:rsid w:val="451CE34C"/>
    <w:rsid w:val="451FEEC3"/>
    <w:rsid w:val="4528C142"/>
    <w:rsid w:val="452F6AD2"/>
    <w:rsid w:val="4534B56F"/>
    <w:rsid w:val="45357114"/>
    <w:rsid w:val="45379021"/>
    <w:rsid w:val="453DA377"/>
    <w:rsid w:val="4546383A"/>
    <w:rsid w:val="454DEAC2"/>
    <w:rsid w:val="45571C15"/>
    <w:rsid w:val="455BF8FF"/>
    <w:rsid w:val="455DC9E6"/>
    <w:rsid w:val="45687F8C"/>
    <w:rsid w:val="456B5584"/>
    <w:rsid w:val="4576F161"/>
    <w:rsid w:val="4578D1B5"/>
    <w:rsid w:val="457A3DB9"/>
    <w:rsid w:val="457F6AAE"/>
    <w:rsid w:val="45891BBF"/>
    <w:rsid w:val="4595BB41"/>
    <w:rsid w:val="4599A48E"/>
    <w:rsid w:val="45ACA574"/>
    <w:rsid w:val="45B87DC2"/>
    <w:rsid w:val="45BCE43E"/>
    <w:rsid w:val="45BE8AD5"/>
    <w:rsid w:val="45C1D1C2"/>
    <w:rsid w:val="45C77E51"/>
    <w:rsid w:val="45C9970F"/>
    <w:rsid w:val="45C9AA82"/>
    <w:rsid w:val="45CC05B4"/>
    <w:rsid w:val="45D7D6F5"/>
    <w:rsid w:val="45DCB46A"/>
    <w:rsid w:val="45DDD26D"/>
    <w:rsid w:val="45DEEEFB"/>
    <w:rsid w:val="45E1DA95"/>
    <w:rsid w:val="45E4FBFB"/>
    <w:rsid w:val="45EFC639"/>
    <w:rsid w:val="45F35633"/>
    <w:rsid w:val="45FA191F"/>
    <w:rsid w:val="4602DC8E"/>
    <w:rsid w:val="460A0D4E"/>
    <w:rsid w:val="460DD914"/>
    <w:rsid w:val="4614D771"/>
    <w:rsid w:val="4625D9AF"/>
    <w:rsid w:val="46271E4B"/>
    <w:rsid w:val="46317ACE"/>
    <w:rsid w:val="463AEAEC"/>
    <w:rsid w:val="463FA3EF"/>
    <w:rsid w:val="46419663"/>
    <w:rsid w:val="464E357B"/>
    <w:rsid w:val="46535254"/>
    <w:rsid w:val="465515AC"/>
    <w:rsid w:val="465942E5"/>
    <w:rsid w:val="465FB1FF"/>
    <w:rsid w:val="465FF592"/>
    <w:rsid w:val="467275AE"/>
    <w:rsid w:val="4675D3CA"/>
    <w:rsid w:val="46857FE1"/>
    <w:rsid w:val="4688973E"/>
    <w:rsid w:val="468DF822"/>
    <w:rsid w:val="4690FA5A"/>
    <w:rsid w:val="46933AF2"/>
    <w:rsid w:val="46940FD3"/>
    <w:rsid w:val="46992B64"/>
    <w:rsid w:val="469A033C"/>
    <w:rsid w:val="469C2ED7"/>
    <w:rsid w:val="469C8813"/>
    <w:rsid w:val="46A3A7E4"/>
    <w:rsid w:val="46A9EF47"/>
    <w:rsid w:val="46AA46DE"/>
    <w:rsid w:val="46BD2731"/>
    <w:rsid w:val="46C58046"/>
    <w:rsid w:val="46C6265F"/>
    <w:rsid w:val="46D014A3"/>
    <w:rsid w:val="46DBCEFB"/>
    <w:rsid w:val="46E66317"/>
    <w:rsid w:val="46E6A99E"/>
    <w:rsid w:val="46EBC44A"/>
    <w:rsid w:val="46FB9E5B"/>
    <w:rsid w:val="46FC5279"/>
    <w:rsid w:val="4700B2A0"/>
    <w:rsid w:val="4703673F"/>
    <w:rsid w:val="47044FED"/>
    <w:rsid w:val="47145383"/>
    <w:rsid w:val="471B1291"/>
    <w:rsid w:val="472112EA"/>
    <w:rsid w:val="47256B29"/>
    <w:rsid w:val="472E183C"/>
    <w:rsid w:val="472EB07D"/>
    <w:rsid w:val="47362E63"/>
    <w:rsid w:val="4738496B"/>
    <w:rsid w:val="4738BF57"/>
    <w:rsid w:val="47426AA9"/>
    <w:rsid w:val="4749DE7E"/>
    <w:rsid w:val="4749EF9F"/>
    <w:rsid w:val="474F22AB"/>
    <w:rsid w:val="47606B68"/>
    <w:rsid w:val="4761A6D9"/>
    <w:rsid w:val="4763DBBC"/>
    <w:rsid w:val="47666D10"/>
    <w:rsid w:val="476875CF"/>
    <w:rsid w:val="476FA528"/>
    <w:rsid w:val="4772402C"/>
    <w:rsid w:val="477FA8FC"/>
    <w:rsid w:val="4784636C"/>
    <w:rsid w:val="47847209"/>
    <w:rsid w:val="478CDCA9"/>
    <w:rsid w:val="478E199B"/>
    <w:rsid w:val="479177C2"/>
    <w:rsid w:val="47921508"/>
    <w:rsid w:val="47932ACA"/>
    <w:rsid w:val="47937104"/>
    <w:rsid w:val="47BCEF1E"/>
    <w:rsid w:val="47C23B5B"/>
    <w:rsid w:val="47C72C93"/>
    <w:rsid w:val="47C90AB7"/>
    <w:rsid w:val="47CF7E88"/>
    <w:rsid w:val="47D29611"/>
    <w:rsid w:val="47D39DF7"/>
    <w:rsid w:val="47DD60C9"/>
    <w:rsid w:val="47DE1C5F"/>
    <w:rsid w:val="47DF546C"/>
    <w:rsid w:val="47E19372"/>
    <w:rsid w:val="47E41EC0"/>
    <w:rsid w:val="47EC2A4C"/>
    <w:rsid w:val="47F439AF"/>
    <w:rsid w:val="47F6B3D6"/>
    <w:rsid w:val="47FBE4F7"/>
    <w:rsid w:val="48002BC1"/>
    <w:rsid w:val="480126BE"/>
    <w:rsid w:val="4802A265"/>
    <w:rsid w:val="48052A0E"/>
    <w:rsid w:val="4806B783"/>
    <w:rsid w:val="480B7DD6"/>
    <w:rsid w:val="480BDA00"/>
    <w:rsid w:val="4814AA69"/>
    <w:rsid w:val="48333A33"/>
    <w:rsid w:val="483ED4F1"/>
    <w:rsid w:val="4840DEC7"/>
    <w:rsid w:val="484CDC27"/>
    <w:rsid w:val="485096F3"/>
    <w:rsid w:val="4851D55D"/>
    <w:rsid w:val="4854E693"/>
    <w:rsid w:val="48633D57"/>
    <w:rsid w:val="48681505"/>
    <w:rsid w:val="48693776"/>
    <w:rsid w:val="486BF23D"/>
    <w:rsid w:val="486C1E93"/>
    <w:rsid w:val="486D405A"/>
    <w:rsid w:val="4883E6EE"/>
    <w:rsid w:val="488735F9"/>
    <w:rsid w:val="488C507F"/>
    <w:rsid w:val="489462CC"/>
    <w:rsid w:val="48977412"/>
    <w:rsid w:val="489885D3"/>
    <w:rsid w:val="489967AD"/>
    <w:rsid w:val="48A0861A"/>
    <w:rsid w:val="48B88F6C"/>
    <w:rsid w:val="48C100F5"/>
    <w:rsid w:val="48C2B05A"/>
    <w:rsid w:val="48C65C1F"/>
    <w:rsid w:val="48D6E9FC"/>
    <w:rsid w:val="48DF54C6"/>
    <w:rsid w:val="48E948E8"/>
    <w:rsid w:val="48EDFFE7"/>
    <w:rsid w:val="48FEAA36"/>
    <w:rsid w:val="4903D387"/>
    <w:rsid w:val="490C1D05"/>
    <w:rsid w:val="4915DA90"/>
    <w:rsid w:val="4915E974"/>
    <w:rsid w:val="491CAAA7"/>
    <w:rsid w:val="49209846"/>
    <w:rsid w:val="49220D67"/>
    <w:rsid w:val="4922C31A"/>
    <w:rsid w:val="492935BA"/>
    <w:rsid w:val="492D1BED"/>
    <w:rsid w:val="492E6CFF"/>
    <w:rsid w:val="4939AFBA"/>
    <w:rsid w:val="493B1E20"/>
    <w:rsid w:val="493D971A"/>
    <w:rsid w:val="4942B15A"/>
    <w:rsid w:val="4946441F"/>
    <w:rsid w:val="494D1FE1"/>
    <w:rsid w:val="494F9E88"/>
    <w:rsid w:val="495A00AA"/>
    <w:rsid w:val="49601D96"/>
    <w:rsid w:val="49666CFC"/>
    <w:rsid w:val="4967638A"/>
    <w:rsid w:val="496A87BF"/>
    <w:rsid w:val="497921F7"/>
    <w:rsid w:val="49816ED1"/>
    <w:rsid w:val="498AB8AE"/>
    <w:rsid w:val="498FFAFF"/>
    <w:rsid w:val="49985FD1"/>
    <w:rsid w:val="499F7B01"/>
    <w:rsid w:val="49A40F4B"/>
    <w:rsid w:val="49A93BDF"/>
    <w:rsid w:val="49B64D75"/>
    <w:rsid w:val="49B97DBF"/>
    <w:rsid w:val="49BA397A"/>
    <w:rsid w:val="49BAB367"/>
    <w:rsid w:val="49C02245"/>
    <w:rsid w:val="49CB4B68"/>
    <w:rsid w:val="49CF2996"/>
    <w:rsid w:val="49CF6636"/>
    <w:rsid w:val="49E6BD6F"/>
    <w:rsid w:val="49ED2DCE"/>
    <w:rsid w:val="49F8CCF1"/>
    <w:rsid w:val="49FAE90E"/>
    <w:rsid w:val="4A08EDF7"/>
    <w:rsid w:val="4A09361F"/>
    <w:rsid w:val="4A0B0641"/>
    <w:rsid w:val="4A101FE6"/>
    <w:rsid w:val="4A157F1C"/>
    <w:rsid w:val="4A2D4D1C"/>
    <w:rsid w:val="4A309817"/>
    <w:rsid w:val="4A3C2324"/>
    <w:rsid w:val="4A48FCBF"/>
    <w:rsid w:val="4A4948B0"/>
    <w:rsid w:val="4A57FB58"/>
    <w:rsid w:val="4A58E508"/>
    <w:rsid w:val="4A68D12C"/>
    <w:rsid w:val="4A6E39B0"/>
    <w:rsid w:val="4A74231F"/>
    <w:rsid w:val="4A7B2527"/>
    <w:rsid w:val="4A7C230D"/>
    <w:rsid w:val="4A8588CB"/>
    <w:rsid w:val="4A8952BC"/>
    <w:rsid w:val="4A913CAB"/>
    <w:rsid w:val="4A95E04F"/>
    <w:rsid w:val="4AA4195E"/>
    <w:rsid w:val="4AA75E9D"/>
    <w:rsid w:val="4AAB9C4E"/>
    <w:rsid w:val="4AC04E8B"/>
    <w:rsid w:val="4ACDEA6D"/>
    <w:rsid w:val="4ACE6E4D"/>
    <w:rsid w:val="4AD5B7A3"/>
    <w:rsid w:val="4AE00875"/>
    <w:rsid w:val="4AE0B64A"/>
    <w:rsid w:val="4AE735A0"/>
    <w:rsid w:val="4AEA47B1"/>
    <w:rsid w:val="4AECDE54"/>
    <w:rsid w:val="4AF07E2F"/>
    <w:rsid w:val="4AF81B36"/>
    <w:rsid w:val="4AFB8696"/>
    <w:rsid w:val="4B007A28"/>
    <w:rsid w:val="4B0BCB20"/>
    <w:rsid w:val="4B0D3798"/>
    <w:rsid w:val="4B0E0FEE"/>
    <w:rsid w:val="4B0E1D97"/>
    <w:rsid w:val="4B0EA4CE"/>
    <w:rsid w:val="4B184D0A"/>
    <w:rsid w:val="4B1B0223"/>
    <w:rsid w:val="4B230F60"/>
    <w:rsid w:val="4B2BBBA6"/>
    <w:rsid w:val="4B2F4E00"/>
    <w:rsid w:val="4B389158"/>
    <w:rsid w:val="4B38F3FD"/>
    <w:rsid w:val="4B3CE17E"/>
    <w:rsid w:val="4B3EEE82"/>
    <w:rsid w:val="4B5B5ADE"/>
    <w:rsid w:val="4B5ED545"/>
    <w:rsid w:val="4B5F572C"/>
    <w:rsid w:val="4B666AA8"/>
    <w:rsid w:val="4B6C2AD5"/>
    <w:rsid w:val="4B736D5E"/>
    <w:rsid w:val="4B73DF8E"/>
    <w:rsid w:val="4B75F876"/>
    <w:rsid w:val="4B7820E8"/>
    <w:rsid w:val="4B78F0A4"/>
    <w:rsid w:val="4B81767B"/>
    <w:rsid w:val="4B87DA39"/>
    <w:rsid w:val="4B8BA6E4"/>
    <w:rsid w:val="4B8CDD74"/>
    <w:rsid w:val="4B97B7B7"/>
    <w:rsid w:val="4BAA0D12"/>
    <w:rsid w:val="4BAF7AE6"/>
    <w:rsid w:val="4BB02B81"/>
    <w:rsid w:val="4BB0A477"/>
    <w:rsid w:val="4BB25570"/>
    <w:rsid w:val="4BB456BE"/>
    <w:rsid w:val="4BBB4A47"/>
    <w:rsid w:val="4BC2E32A"/>
    <w:rsid w:val="4BC4C0F3"/>
    <w:rsid w:val="4BC88D18"/>
    <w:rsid w:val="4BCDC50D"/>
    <w:rsid w:val="4BCDC689"/>
    <w:rsid w:val="4BCF6BB3"/>
    <w:rsid w:val="4BD1D0F6"/>
    <w:rsid w:val="4BD7C110"/>
    <w:rsid w:val="4BD83F94"/>
    <w:rsid w:val="4BDE7C07"/>
    <w:rsid w:val="4BDF754A"/>
    <w:rsid w:val="4BE01675"/>
    <w:rsid w:val="4BE4CA95"/>
    <w:rsid w:val="4BE5DB4A"/>
    <w:rsid w:val="4BE7F8D8"/>
    <w:rsid w:val="4BF5A84F"/>
    <w:rsid w:val="4BF5AE6E"/>
    <w:rsid w:val="4BF6DA4D"/>
    <w:rsid w:val="4BFCD1AB"/>
    <w:rsid w:val="4BFCD298"/>
    <w:rsid w:val="4C02A9AB"/>
    <w:rsid w:val="4C059E08"/>
    <w:rsid w:val="4C1082FC"/>
    <w:rsid w:val="4C1AD4EE"/>
    <w:rsid w:val="4C1C20FE"/>
    <w:rsid w:val="4C2511EB"/>
    <w:rsid w:val="4C25D37A"/>
    <w:rsid w:val="4C2A6043"/>
    <w:rsid w:val="4C2B5E7A"/>
    <w:rsid w:val="4C3182C8"/>
    <w:rsid w:val="4C3224EE"/>
    <w:rsid w:val="4C32B833"/>
    <w:rsid w:val="4C33A461"/>
    <w:rsid w:val="4C377086"/>
    <w:rsid w:val="4C392698"/>
    <w:rsid w:val="4C3B7DD2"/>
    <w:rsid w:val="4C4FAD9E"/>
    <w:rsid w:val="4C581BFA"/>
    <w:rsid w:val="4C58C5E8"/>
    <w:rsid w:val="4C60D1BA"/>
    <w:rsid w:val="4C695A2A"/>
    <w:rsid w:val="4C71A417"/>
    <w:rsid w:val="4C754749"/>
    <w:rsid w:val="4C76FAA3"/>
    <w:rsid w:val="4C7E3FAB"/>
    <w:rsid w:val="4C7E5112"/>
    <w:rsid w:val="4C85F340"/>
    <w:rsid w:val="4C876628"/>
    <w:rsid w:val="4C87CA40"/>
    <w:rsid w:val="4C90659E"/>
    <w:rsid w:val="4C959B1D"/>
    <w:rsid w:val="4CAD4D39"/>
    <w:rsid w:val="4CB6D836"/>
    <w:rsid w:val="4CB9E4AF"/>
    <w:rsid w:val="4CBC8D74"/>
    <w:rsid w:val="4CBCEE12"/>
    <w:rsid w:val="4CBE690C"/>
    <w:rsid w:val="4CC1DCA0"/>
    <w:rsid w:val="4CC4F0FE"/>
    <w:rsid w:val="4CDC409B"/>
    <w:rsid w:val="4CDE6FFA"/>
    <w:rsid w:val="4CE248E2"/>
    <w:rsid w:val="4CE446E8"/>
    <w:rsid w:val="4CE97161"/>
    <w:rsid w:val="4CE9E0FC"/>
    <w:rsid w:val="4CEA1800"/>
    <w:rsid w:val="4CF30B18"/>
    <w:rsid w:val="4CF84B4E"/>
    <w:rsid w:val="4CFB75E2"/>
    <w:rsid w:val="4CFC9336"/>
    <w:rsid w:val="4CFEB649"/>
    <w:rsid w:val="4D09F265"/>
    <w:rsid w:val="4D0D3473"/>
    <w:rsid w:val="4D0E8672"/>
    <w:rsid w:val="4D130C65"/>
    <w:rsid w:val="4D14D557"/>
    <w:rsid w:val="4D1518B5"/>
    <w:rsid w:val="4D18CCC3"/>
    <w:rsid w:val="4D261156"/>
    <w:rsid w:val="4D29CC2D"/>
    <w:rsid w:val="4D2F23F5"/>
    <w:rsid w:val="4D2F4FC9"/>
    <w:rsid w:val="4D30BB26"/>
    <w:rsid w:val="4D33B373"/>
    <w:rsid w:val="4D358C13"/>
    <w:rsid w:val="4D3ADB6C"/>
    <w:rsid w:val="4D3BF283"/>
    <w:rsid w:val="4D3E3454"/>
    <w:rsid w:val="4D3EB974"/>
    <w:rsid w:val="4D3FD44A"/>
    <w:rsid w:val="4D423E70"/>
    <w:rsid w:val="4D44A940"/>
    <w:rsid w:val="4D4A060B"/>
    <w:rsid w:val="4D4B6509"/>
    <w:rsid w:val="4D4D8110"/>
    <w:rsid w:val="4D51BA6E"/>
    <w:rsid w:val="4D557CA3"/>
    <w:rsid w:val="4D5678C2"/>
    <w:rsid w:val="4D5C6B71"/>
    <w:rsid w:val="4D5C867A"/>
    <w:rsid w:val="4D5D4C5E"/>
    <w:rsid w:val="4D63E10B"/>
    <w:rsid w:val="4D7ADC8B"/>
    <w:rsid w:val="4D7F6B70"/>
    <w:rsid w:val="4D8112E4"/>
    <w:rsid w:val="4D9589D1"/>
    <w:rsid w:val="4D97ABDF"/>
    <w:rsid w:val="4D98FC27"/>
    <w:rsid w:val="4D9E27A0"/>
    <w:rsid w:val="4DA311B9"/>
    <w:rsid w:val="4DA659B6"/>
    <w:rsid w:val="4DA75B2F"/>
    <w:rsid w:val="4DB2564E"/>
    <w:rsid w:val="4DC35C58"/>
    <w:rsid w:val="4DC4C666"/>
    <w:rsid w:val="4DC85CEC"/>
    <w:rsid w:val="4DC87F64"/>
    <w:rsid w:val="4DC89A3C"/>
    <w:rsid w:val="4DCD8111"/>
    <w:rsid w:val="4DCF3B86"/>
    <w:rsid w:val="4DD8D2FF"/>
    <w:rsid w:val="4DDDF192"/>
    <w:rsid w:val="4DE028B1"/>
    <w:rsid w:val="4DE2922E"/>
    <w:rsid w:val="4DE78A90"/>
    <w:rsid w:val="4DE8F325"/>
    <w:rsid w:val="4DEB0783"/>
    <w:rsid w:val="4DEE9669"/>
    <w:rsid w:val="4DEEEA80"/>
    <w:rsid w:val="4DF157B8"/>
    <w:rsid w:val="4DF71474"/>
    <w:rsid w:val="4DFA5DB7"/>
    <w:rsid w:val="4DFC623A"/>
    <w:rsid w:val="4DFF4CE2"/>
    <w:rsid w:val="4E0CB6A1"/>
    <w:rsid w:val="4E0D2BD1"/>
    <w:rsid w:val="4E108833"/>
    <w:rsid w:val="4E125132"/>
    <w:rsid w:val="4E12B8BC"/>
    <w:rsid w:val="4E1348D5"/>
    <w:rsid w:val="4E16D982"/>
    <w:rsid w:val="4E170C7D"/>
    <w:rsid w:val="4E1B8F35"/>
    <w:rsid w:val="4E21E865"/>
    <w:rsid w:val="4E252026"/>
    <w:rsid w:val="4E3581FF"/>
    <w:rsid w:val="4E39C39D"/>
    <w:rsid w:val="4E3C2241"/>
    <w:rsid w:val="4E4FF86E"/>
    <w:rsid w:val="4E5078B9"/>
    <w:rsid w:val="4E569074"/>
    <w:rsid w:val="4E5C3274"/>
    <w:rsid w:val="4E785C6A"/>
    <w:rsid w:val="4E791FF5"/>
    <w:rsid w:val="4E81139B"/>
    <w:rsid w:val="4E81D282"/>
    <w:rsid w:val="4E8ACA4E"/>
    <w:rsid w:val="4E8DAA9D"/>
    <w:rsid w:val="4EA000C4"/>
    <w:rsid w:val="4EA40444"/>
    <w:rsid w:val="4EA558C7"/>
    <w:rsid w:val="4EA559EC"/>
    <w:rsid w:val="4EB0C8AF"/>
    <w:rsid w:val="4EC3E513"/>
    <w:rsid w:val="4EC53D09"/>
    <w:rsid w:val="4ECEE1C1"/>
    <w:rsid w:val="4ED0E595"/>
    <w:rsid w:val="4ED4075E"/>
    <w:rsid w:val="4ED948D5"/>
    <w:rsid w:val="4EDE6D83"/>
    <w:rsid w:val="4EE4684B"/>
    <w:rsid w:val="4EECFAE1"/>
    <w:rsid w:val="4EF03241"/>
    <w:rsid w:val="4EF04528"/>
    <w:rsid w:val="4EFE7468"/>
    <w:rsid w:val="4F0D9C09"/>
    <w:rsid w:val="4F108B32"/>
    <w:rsid w:val="4F11283A"/>
    <w:rsid w:val="4F139831"/>
    <w:rsid w:val="4F158ECE"/>
    <w:rsid w:val="4F1BBED9"/>
    <w:rsid w:val="4F1F520B"/>
    <w:rsid w:val="4F21576C"/>
    <w:rsid w:val="4F2A7531"/>
    <w:rsid w:val="4F2CBC47"/>
    <w:rsid w:val="4F2EA55E"/>
    <w:rsid w:val="4F46F2E2"/>
    <w:rsid w:val="4F474C6E"/>
    <w:rsid w:val="4F4A03BE"/>
    <w:rsid w:val="4F50622F"/>
    <w:rsid w:val="4F5089E5"/>
    <w:rsid w:val="4F52A884"/>
    <w:rsid w:val="4F5DB1CF"/>
    <w:rsid w:val="4F5EE315"/>
    <w:rsid w:val="4F62575D"/>
    <w:rsid w:val="4F66524E"/>
    <w:rsid w:val="4F6EB30B"/>
    <w:rsid w:val="4F7594E7"/>
    <w:rsid w:val="4F7AB70D"/>
    <w:rsid w:val="4F7BF912"/>
    <w:rsid w:val="4F7D818B"/>
    <w:rsid w:val="4F83F49A"/>
    <w:rsid w:val="4F8A3EED"/>
    <w:rsid w:val="4F8CE8D7"/>
    <w:rsid w:val="4F8E9288"/>
    <w:rsid w:val="4F913542"/>
    <w:rsid w:val="4FA349FF"/>
    <w:rsid w:val="4FAABA9E"/>
    <w:rsid w:val="4FB3C9D3"/>
    <w:rsid w:val="4FBCEF0C"/>
    <w:rsid w:val="4FC01CA2"/>
    <w:rsid w:val="4FC0AFB1"/>
    <w:rsid w:val="4FC24DB6"/>
    <w:rsid w:val="4FC4E178"/>
    <w:rsid w:val="4FC717F6"/>
    <w:rsid w:val="4FCB72FF"/>
    <w:rsid w:val="4FCE10C0"/>
    <w:rsid w:val="4FDA30F8"/>
    <w:rsid w:val="4FE5C7C5"/>
    <w:rsid w:val="4FF24090"/>
    <w:rsid w:val="4FF41485"/>
    <w:rsid w:val="4FF4B16F"/>
    <w:rsid w:val="4FF7A2B4"/>
    <w:rsid w:val="4FF93680"/>
    <w:rsid w:val="4FFEBDBE"/>
    <w:rsid w:val="4FFEF341"/>
    <w:rsid w:val="4FFFC907"/>
    <w:rsid w:val="500F38D0"/>
    <w:rsid w:val="5014D787"/>
    <w:rsid w:val="501A1C75"/>
    <w:rsid w:val="501BB57D"/>
    <w:rsid w:val="50259531"/>
    <w:rsid w:val="5026C705"/>
    <w:rsid w:val="5027E6CB"/>
    <w:rsid w:val="502AEE6F"/>
    <w:rsid w:val="502D5E2C"/>
    <w:rsid w:val="50324A7C"/>
    <w:rsid w:val="5034B030"/>
    <w:rsid w:val="503689DC"/>
    <w:rsid w:val="50416ADB"/>
    <w:rsid w:val="5045C5D2"/>
    <w:rsid w:val="504A5C92"/>
    <w:rsid w:val="5057CA2D"/>
    <w:rsid w:val="505C0826"/>
    <w:rsid w:val="50658333"/>
    <w:rsid w:val="506DD227"/>
    <w:rsid w:val="5072AE5F"/>
    <w:rsid w:val="50767ABE"/>
    <w:rsid w:val="507E3574"/>
    <w:rsid w:val="507F6E63"/>
    <w:rsid w:val="509385DF"/>
    <w:rsid w:val="509F6D6A"/>
    <w:rsid w:val="509FBE1A"/>
    <w:rsid w:val="50A5F367"/>
    <w:rsid w:val="50AB3233"/>
    <w:rsid w:val="50ACDE10"/>
    <w:rsid w:val="50ACFDF1"/>
    <w:rsid w:val="50B00069"/>
    <w:rsid w:val="50B68F6E"/>
    <w:rsid w:val="50C090F6"/>
    <w:rsid w:val="50C286EC"/>
    <w:rsid w:val="50CB6435"/>
    <w:rsid w:val="50D95169"/>
    <w:rsid w:val="50DC5EBC"/>
    <w:rsid w:val="50E07B67"/>
    <w:rsid w:val="50E5AFC7"/>
    <w:rsid w:val="50ECDA71"/>
    <w:rsid w:val="50EE3FAF"/>
    <w:rsid w:val="50F39692"/>
    <w:rsid w:val="50F8CF0D"/>
    <w:rsid w:val="50FE033C"/>
    <w:rsid w:val="5100C7DE"/>
    <w:rsid w:val="5103FBD5"/>
    <w:rsid w:val="51149D03"/>
    <w:rsid w:val="511983D8"/>
    <w:rsid w:val="511C5CFA"/>
    <w:rsid w:val="51207A52"/>
    <w:rsid w:val="5120F081"/>
    <w:rsid w:val="5123004C"/>
    <w:rsid w:val="512FD86C"/>
    <w:rsid w:val="5130C261"/>
    <w:rsid w:val="5137A6C6"/>
    <w:rsid w:val="514051D1"/>
    <w:rsid w:val="51464F41"/>
    <w:rsid w:val="514762C4"/>
    <w:rsid w:val="5149F697"/>
    <w:rsid w:val="514A2859"/>
    <w:rsid w:val="514ABBC8"/>
    <w:rsid w:val="515179D8"/>
    <w:rsid w:val="51529716"/>
    <w:rsid w:val="515610F3"/>
    <w:rsid w:val="51563913"/>
    <w:rsid w:val="5158BF6D"/>
    <w:rsid w:val="515D6EB5"/>
    <w:rsid w:val="5166BDC1"/>
    <w:rsid w:val="51684EED"/>
    <w:rsid w:val="517281C2"/>
    <w:rsid w:val="5176BEA7"/>
    <w:rsid w:val="51775CF3"/>
    <w:rsid w:val="517783DD"/>
    <w:rsid w:val="517C6F85"/>
    <w:rsid w:val="5185CCC9"/>
    <w:rsid w:val="51989FC5"/>
    <w:rsid w:val="519E7E0D"/>
    <w:rsid w:val="51A09EE5"/>
    <w:rsid w:val="51A264DB"/>
    <w:rsid w:val="51AC9528"/>
    <w:rsid w:val="51B59B73"/>
    <w:rsid w:val="51B887B5"/>
    <w:rsid w:val="51BE291B"/>
    <w:rsid w:val="51C21BAF"/>
    <w:rsid w:val="51C5F367"/>
    <w:rsid w:val="51C73A58"/>
    <w:rsid w:val="51C78303"/>
    <w:rsid w:val="51C89992"/>
    <w:rsid w:val="51C98E0A"/>
    <w:rsid w:val="51CB01C0"/>
    <w:rsid w:val="51D0C33C"/>
    <w:rsid w:val="51D983D2"/>
    <w:rsid w:val="51D9C070"/>
    <w:rsid w:val="51E915B8"/>
    <w:rsid w:val="51FF7C19"/>
    <w:rsid w:val="5202D8FC"/>
    <w:rsid w:val="5209135E"/>
    <w:rsid w:val="5210427D"/>
    <w:rsid w:val="521490C9"/>
    <w:rsid w:val="521966DC"/>
    <w:rsid w:val="522259A9"/>
    <w:rsid w:val="522693C5"/>
    <w:rsid w:val="522C354A"/>
    <w:rsid w:val="522EDB98"/>
    <w:rsid w:val="522FE116"/>
    <w:rsid w:val="5232B942"/>
    <w:rsid w:val="523308A8"/>
    <w:rsid w:val="5234BF3F"/>
    <w:rsid w:val="5239EF24"/>
    <w:rsid w:val="523DCD54"/>
    <w:rsid w:val="5249E3DD"/>
    <w:rsid w:val="52529A54"/>
    <w:rsid w:val="527090E7"/>
    <w:rsid w:val="527B36C4"/>
    <w:rsid w:val="52810A64"/>
    <w:rsid w:val="528262C9"/>
    <w:rsid w:val="528ED602"/>
    <w:rsid w:val="5291A262"/>
    <w:rsid w:val="52927D67"/>
    <w:rsid w:val="529327F7"/>
    <w:rsid w:val="5294D735"/>
    <w:rsid w:val="52A80901"/>
    <w:rsid w:val="52A8EB48"/>
    <w:rsid w:val="52ABACAA"/>
    <w:rsid w:val="52B140AF"/>
    <w:rsid w:val="52BEF689"/>
    <w:rsid w:val="52C8050E"/>
    <w:rsid w:val="52CBBD5F"/>
    <w:rsid w:val="52DCB1F8"/>
    <w:rsid w:val="52DCD45D"/>
    <w:rsid w:val="52DCE7AD"/>
    <w:rsid w:val="52E1D479"/>
    <w:rsid w:val="52EBB2A2"/>
    <w:rsid w:val="52EC4700"/>
    <w:rsid w:val="52F6C43C"/>
    <w:rsid w:val="52F9D380"/>
    <w:rsid w:val="52FEB29F"/>
    <w:rsid w:val="53083EEF"/>
    <w:rsid w:val="5310EB82"/>
    <w:rsid w:val="5311EF2C"/>
    <w:rsid w:val="5313A27E"/>
    <w:rsid w:val="5315D550"/>
    <w:rsid w:val="5315DEAF"/>
    <w:rsid w:val="531CE66E"/>
    <w:rsid w:val="531D4831"/>
    <w:rsid w:val="5320CE56"/>
    <w:rsid w:val="5326E916"/>
    <w:rsid w:val="532B34F8"/>
    <w:rsid w:val="532E0740"/>
    <w:rsid w:val="532EB5D9"/>
    <w:rsid w:val="53312346"/>
    <w:rsid w:val="5334A45E"/>
    <w:rsid w:val="533AF7FC"/>
    <w:rsid w:val="534A4196"/>
    <w:rsid w:val="53519ECF"/>
    <w:rsid w:val="53564478"/>
    <w:rsid w:val="535A0913"/>
    <w:rsid w:val="535FFA4F"/>
    <w:rsid w:val="53609611"/>
    <w:rsid w:val="5368BCDC"/>
    <w:rsid w:val="5375D6DC"/>
    <w:rsid w:val="53778071"/>
    <w:rsid w:val="53794BFB"/>
    <w:rsid w:val="537A765D"/>
    <w:rsid w:val="537D9F17"/>
    <w:rsid w:val="538320B1"/>
    <w:rsid w:val="538641B2"/>
    <w:rsid w:val="538AB4B9"/>
    <w:rsid w:val="538B8AD9"/>
    <w:rsid w:val="539266DE"/>
    <w:rsid w:val="53965422"/>
    <w:rsid w:val="53975166"/>
    <w:rsid w:val="5398B758"/>
    <w:rsid w:val="539E59E6"/>
    <w:rsid w:val="53A0DC20"/>
    <w:rsid w:val="53AB51E1"/>
    <w:rsid w:val="53AC50F0"/>
    <w:rsid w:val="53AF6B1F"/>
    <w:rsid w:val="53AFD321"/>
    <w:rsid w:val="53B4486D"/>
    <w:rsid w:val="53B4CCB2"/>
    <w:rsid w:val="53B6DD4F"/>
    <w:rsid w:val="53B7B8AD"/>
    <w:rsid w:val="53BBA226"/>
    <w:rsid w:val="53D404C9"/>
    <w:rsid w:val="53D74B95"/>
    <w:rsid w:val="53DB63D7"/>
    <w:rsid w:val="53DF73A0"/>
    <w:rsid w:val="53E10199"/>
    <w:rsid w:val="53E1FEB3"/>
    <w:rsid w:val="53E6A066"/>
    <w:rsid w:val="53E701B2"/>
    <w:rsid w:val="53EE7F4B"/>
    <w:rsid w:val="53FB8EF2"/>
    <w:rsid w:val="53FD4043"/>
    <w:rsid w:val="53FD6075"/>
    <w:rsid w:val="5400BD42"/>
    <w:rsid w:val="54031B22"/>
    <w:rsid w:val="54044DA9"/>
    <w:rsid w:val="540A56AF"/>
    <w:rsid w:val="540E1546"/>
    <w:rsid w:val="541364CC"/>
    <w:rsid w:val="541735FE"/>
    <w:rsid w:val="541A4815"/>
    <w:rsid w:val="541AFA5B"/>
    <w:rsid w:val="54286A04"/>
    <w:rsid w:val="5428CE3D"/>
    <w:rsid w:val="542ED07B"/>
    <w:rsid w:val="54328F21"/>
    <w:rsid w:val="5439751F"/>
    <w:rsid w:val="543A1775"/>
    <w:rsid w:val="543AF67E"/>
    <w:rsid w:val="543BB656"/>
    <w:rsid w:val="543DCF5A"/>
    <w:rsid w:val="54415D8D"/>
    <w:rsid w:val="54468D7F"/>
    <w:rsid w:val="544CC9F2"/>
    <w:rsid w:val="544D22DC"/>
    <w:rsid w:val="5453EBEC"/>
    <w:rsid w:val="54598820"/>
    <w:rsid w:val="545C55DE"/>
    <w:rsid w:val="545FCA09"/>
    <w:rsid w:val="545FF229"/>
    <w:rsid w:val="5466FF81"/>
    <w:rsid w:val="546C0247"/>
    <w:rsid w:val="546C651A"/>
    <w:rsid w:val="546D38EB"/>
    <w:rsid w:val="5473165A"/>
    <w:rsid w:val="5478ECCA"/>
    <w:rsid w:val="548060B5"/>
    <w:rsid w:val="548110C7"/>
    <w:rsid w:val="5483D65F"/>
    <w:rsid w:val="5483F539"/>
    <w:rsid w:val="548DBF22"/>
    <w:rsid w:val="54A0421E"/>
    <w:rsid w:val="54A503FE"/>
    <w:rsid w:val="54A5D322"/>
    <w:rsid w:val="54A6A2D8"/>
    <w:rsid w:val="54ABDBBF"/>
    <w:rsid w:val="54AC7D41"/>
    <w:rsid w:val="54ACA19E"/>
    <w:rsid w:val="54BCCFAE"/>
    <w:rsid w:val="54C1F3C0"/>
    <w:rsid w:val="54DACF5D"/>
    <w:rsid w:val="54E12C87"/>
    <w:rsid w:val="54E63032"/>
    <w:rsid w:val="54F48346"/>
    <w:rsid w:val="54FAABB1"/>
    <w:rsid w:val="54FCFAAF"/>
    <w:rsid w:val="54FFF7A2"/>
    <w:rsid w:val="55004EFF"/>
    <w:rsid w:val="551B653D"/>
    <w:rsid w:val="551B6B8B"/>
    <w:rsid w:val="551F4A79"/>
    <w:rsid w:val="55207798"/>
    <w:rsid w:val="5520D540"/>
    <w:rsid w:val="552CEB7F"/>
    <w:rsid w:val="553012A7"/>
    <w:rsid w:val="55304DB4"/>
    <w:rsid w:val="5531CB99"/>
    <w:rsid w:val="55331F93"/>
    <w:rsid w:val="554BAAC9"/>
    <w:rsid w:val="554CCFEC"/>
    <w:rsid w:val="55605E68"/>
    <w:rsid w:val="5564B1D5"/>
    <w:rsid w:val="55658DCB"/>
    <w:rsid w:val="5571DF5D"/>
    <w:rsid w:val="5579E8BB"/>
    <w:rsid w:val="557AA6C1"/>
    <w:rsid w:val="557C4C07"/>
    <w:rsid w:val="55895A8E"/>
    <w:rsid w:val="558A0091"/>
    <w:rsid w:val="558F79B0"/>
    <w:rsid w:val="55959D37"/>
    <w:rsid w:val="559DCEE8"/>
    <w:rsid w:val="55A00D14"/>
    <w:rsid w:val="55A2C3B9"/>
    <w:rsid w:val="55A9114C"/>
    <w:rsid w:val="55ADDF58"/>
    <w:rsid w:val="55B6CBF1"/>
    <w:rsid w:val="55B8DA31"/>
    <w:rsid w:val="55C64BE0"/>
    <w:rsid w:val="55C707B5"/>
    <w:rsid w:val="55CB4F32"/>
    <w:rsid w:val="55D028F8"/>
    <w:rsid w:val="55D565D6"/>
    <w:rsid w:val="55DA8C8C"/>
    <w:rsid w:val="55E11458"/>
    <w:rsid w:val="55E9F891"/>
    <w:rsid w:val="55EA5F94"/>
    <w:rsid w:val="55EDE0D0"/>
    <w:rsid w:val="55EE7369"/>
    <w:rsid w:val="55F2E621"/>
    <w:rsid w:val="55FB8A53"/>
    <w:rsid w:val="55FFA5D0"/>
    <w:rsid w:val="560C5B94"/>
    <w:rsid w:val="560DE775"/>
    <w:rsid w:val="5613D762"/>
    <w:rsid w:val="56157280"/>
    <w:rsid w:val="56189452"/>
    <w:rsid w:val="5618D542"/>
    <w:rsid w:val="561CC88E"/>
    <w:rsid w:val="561FFBC5"/>
    <w:rsid w:val="562673FA"/>
    <w:rsid w:val="5628A14B"/>
    <w:rsid w:val="56377FEE"/>
    <w:rsid w:val="563D9C01"/>
    <w:rsid w:val="563E97F2"/>
    <w:rsid w:val="56497BE6"/>
    <w:rsid w:val="564FCC6B"/>
    <w:rsid w:val="564FE880"/>
    <w:rsid w:val="5650146C"/>
    <w:rsid w:val="5655C6D7"/>
    <w:rsid w:val="565A6D06"/>
    <w:rsid w:val="565AFB34"/>
    <w:rsid w:val="5661877E"/>
    <w:rsid w:val="56691357"/>
    <w:rsid w:val="566B9393"/>
    <w:rsid w:val="56702398"/>
    <w:rsid w:val="5678F641"/>
    <w:rsid w:val="567F57D9"/>
    <w:rsid w:val="568A63FD"/>
    <w:rsid w:val="568D1AC7"/>
    <w:rsid w:val="568DAD56"/>
    <w:rsid w:val="56908B32"/>
    <w:rsid w:val="5692C7EA"/>
    <w:rsid w:val="569DA18D"/>
    <w:rsid w:val="56A904AD"/>
    <w:rsid w:val="56AEC0AC"/>
    <w:rsid w:val="56B78A6B"/>
    <w:rsid w:val="56BD679B"/>
    <w:rsid w:val="56BFAAFD"/>
    <w:rsid w:val="56C171B3"/>
    <w:rsid w:val="56C46863"/>
    <w:rsid w:val="56C489EF"/>
    <w:rsid w:val="56C5386B"/>
    <w:rsid w:val="56CA6D9F"/>
    <w:rsid w:val="56CC55E9"/>
    <w:rsid w:val="56D16227"/>
    <w:rsid w:val="56D2BE74"/>
    <w:rsid w:val="56DCC3AF"/>
    <w:rsid w:val="56E1F61C"/>
    <w:rsid w:val="56E5C6B7"/>
    <w:rsid w:val="56E9F1A9"/>
    <w:rsid w:val="56EDBF58"/>
    <w:rsid w:val="56F55DA4"/>
    <w:rsid w:val="56F97B24"/>
    <w:rsid w:val="56FDA911"/>
    <w:rsid w:val="5701AA68"/>
    <w:rsid w:val="5711DD1D"/>
    <w:rsid w:val="5711DEC8"/>
    <w:rsid w:val="5715B528"/>
    <w:rsid w:val="57263FA8"/>
    <w:rsid w:val="57297652"/>
    <w:rsid w:val="572AEA05"/>
    <w:rsid w:val="573034C6"/>
    <w:rsid w:val="57323B78"/>
    <w:rsid w:val="573341A9"/>
    <w:rsid w:val="57358C33"/>
    <w:rsid w:val="57373D19"/>
    <w:rsid w:val="5738EF2E"/>
    <w:rsid w:val="5739A4D1"/>
    <w:rsid w:val="573AFFC8"/>
    <w:rsid w:val="573C33E4"/>
    <w:rsid w:val="573E03F3"/>
    <w:rsid w:val="5747DAE2"/>
    <w:rsid w:val="574B3312"/>
    <w:rsid w:val="574EFA42"/>
    <w:rsid w:val="57536E10"/>
    <w:rsid w:val="5754824A"/>
    <w:rsid w:val="575550AE"/>
    <w:rsid w:val="5755DD43"/>
    <w:rsid w:val="575838A3"/>
    <w:rsid w:val="575F80C4"/>
    <w:rsid w:val="57616383"/>
    <w:rsid w:val="576795BF"/>
    <w:rsid w:val="5768A649"/>
    <w:rsid w:val="5772176C"/>
    <w:rsid w:val="577A26CA"/>
    <w:rsid w:val="577C458E"/>
    <w:rsid w:val="5780486B"/>
    <w:rsid w:val="5789BEDA"/>
    <w:rsid w:val="578A5291"/>
    <w:rsid w:val="578BA6E7"/>
    <w:rsid w:val="578DB051"/>
    <w:rsid w:val="579ECFF9"/>
    <w:rsid w:val="579F0EFC"/>
    <w:rsid w:val="57A11D65"/>
    <w:rsid w:val="57A1679A"/>
    <w:rsid w:val="57A6BB0D"/>
    <w:rsid w:val="57A8A80A"/>
    <w:rsid w:val="57AD1D95"/>
    <w:rsid w:val="57AF1C64"/>
    <w:rsid w:val="57AF7673"/>
    <w:rsid w:val="57BB1ED6"/>
    <w:rsid w:val="57BCD624"/>
    <w:rsid w:val="57C4732B"/>
    <w:rsid w:val="57C6BC8A"/>
    <w:rsid w:val="57CA400D"/>
    <w:rsid w:val="57CCBE54"/>
    <w:rsid w:val="57D398F1"/>
    <w:rsid w:val="57D45122"/>
    <w:rsid w:val="57D63315"/>
    <w:rsid w:val="57D7BCF6"/>
    <w:rsid w:val="57DB9E8E"/>
    <w:rsid w:val="57E3D376"/>
    <w:rsid w:val="57E57654"/>
    <w:rsid w:val="57EB33C0"/>
    <w:rsid w:val="57F43D9F"/>
    <w:rsid w:val="5807B76B"/>
    <w:rsid w:val="58167F28"/>
    <w:rsid w:val="581CEE16"/>
    <w:rsid w:val="58244052"/>
    <w:rsid w:val="5828E467"/>
    <w:rsid w:val="582A9405"/>
    <w:rsid w:val="582B0941"/>
    <w:rsid w:val="582D7A36"/>
    <w:rsid w:val="582F0F1C"/>
    <w:rsid w:val="58364A9F"/>
    <w:rsid w:val="583E3CEE"/>
    <w:rsid w:val="583E486B"/>
    <w:rsid w:val="5841C01B"/>
    <w:rsid w:val="58475E62"/>
    <w:rsid w:val="58487DFC"/>
    <w:rsid w:val="5852722F"/>
    <w:rsid w:val="5857E54A"/>
    <w:rsid w:val="58638220"/>
    <w:rsid w:val="58659D3F"/>
    <w:rsid w:val="586CD902"/>
    <w:rsid w:val="586F89BC"/>
    <w:rsid w:val="58725813"/>
    <w:rsid w:val="588618AA"/>
    <w:rsid w:val="58869C59"/>
    <w:rsid w:val="5887B990"/>
    <w:rsid w:val="589639E7"/>
    <w:rsid w:val="58969C7C"/>
    <w:rsid w:val="58999F50"/>
    <w:rsid w:val="589A8CAE"/>
    <w:rsid w:val="58AF2B8C"/>
    <w:rsid w:val="58B26478"/>
    <w:rsid w:val="58BFF70B"/>
    <w:rsid w:val="58C3F2DD"/>
    <w:rsid w:val="58C65432"/>
    <w:rsid w:val="58C89F63"/>
    <w:rsid w:val="58CF120A"/>
    <w:rsid w:val="58DE45FF"/>
    <w:rsid w:val="58E3DBA3"/>
    <w:rsid w:val="58ED1DCC"/>
    <w:rsid w:val="58F0D3F6"/>
    <w:rsid w:val="58F906C3"/>
    <w:rsid w:val="58FE38E3"/>
    <w:rsid w:val="5903E88A"/>
    <w:rsid w:val="5903EC59"/>
    <w:rsid w:val="590D6AC5"/>
    <w:rsid w:val="59122FE1"/>
    <w:rsid w:val="5915B6EE"/>
    <w:rsid w:val="591734CA"/>
    <w:rsid w:val="5917B8FB"/>
    <w:rsid w:val="591E5294"/>
    <w:rsid w:val="592087A1"/>
    <w:rsid w:val="592217BB"/>
    <w:rsid w:val="594064F1"/>
    <w:rsid w:val="5943D829"/>
    <w:rsid w:val="59441DCF"/>
    <w:rsid w:val="594467D3"/>
    <w:rsid w:val="59468144"/>
    <w:rsid w:val="594FC35A"/>
    <w:rsid w:val="595B185F"/>
    <w:rsid w:val="596A936B"/>
    <w:rsid w:val="596C6A71"/>
    <w:rsid w:val="596DFD4A"/>
    <w:rsid w:val="5972B860"/>
    <w:rsid w:val="5975EA93"/>
    <w:rsid w:val="59777208"/>
    <w:rsid w:val="597AF518"/>
    <w:rsid w:val="597C113B"/>
    <w:rsid w:val="597C1A35"/>
    <w:rsid w:val="597DDE0E"/>
    <w:rsid w:val="597FA3D7"/>
    <w:rsid w:val="59815956"/>
    <w:rsid w:val="5982EFD1"/>
    <w:rsid w:val="598577C7"/>
    <w:rsid w:val="5985E6DB"/>
    <w:rsid w:val="598C7DF8"/>
    <w:rsid w:val="598D486B"/>
    <w:rsid w:val="598E5DA1"/>
    <w:rsid w:val="59920723"/>
    <w:rsid w:val="599538FF"/>
    <w:rsid w:val="59A71D70"/>
    <w:rsid w:val="59A7DAE4"/>
    <w:rsid w:val="59A7F224"/>
    <w:rsid w:val="59B313D9"/>
    <w:rsid w:val="59BA0919"/>
    <w:rsid w:val="59BE120F"/>
    <w:rsid w:val="59C04E9E"/>
    <w:rsid w:val="59C15F45"/>
    <w:rsid w:val="59CD4AEF"/>
    <w:rsid w:val="59D42B3E"/>
    <w:rsid w:val="59D993C0"/>
    <w:rsid w:val="59E4F681"/>
    <w:rsid w:val="59EB9869"/>
    <w:rsid w:val="59EDA058"/>
    <w:rsid w:val="59F0AEF4"/>
    <w:rsid w:val="59F1EE10"/>
    <w:rsid w:val="59F1F799"/>
    <w:rsid w:val="59FDDF24"/>
    <w:rsid w:val="5A02A0ED"/>
    <w:rsid w:val="5A096317"/>
    <w:rsid w:val="5A0BEEB3"/>
    <w:rsid w:val="5A141DBC"/>
    <w:rsid w:val="5A1552B5"/>
    <w:rsid w:val="5A1681A5"/>
    <w:rsid w:val="5A185F71"/>
    <w:rsid w:val="5A240E36"/>
    <w:rsid w:val="5A261AA6"/>
    <w:rsid w:val="5A29E543"/>
    <w:rsid w:val="5A2F3AAB"/>
    <w:rsid w:val="5A3196AD"/>
    <w:rsid w:val="5A3326C9"/>
    <w:rsid w:val="5A461247"/>
    <w:rsid w:val="5A4B9B06"/>
    <w:rsid w:val="5A4E976F"/>
    <w:rsid w:val="5A57CA3F"/>
    <w:rsid w:val="5A58DDD1"/>
    <w:rsid w:val="5A58E5E1"/>
    <w:rsid w:val="5A59671A"/>
    <w:rsid w:val="5A5A2B42"/>
    <w:rsid w:val="5A630831"/>
    <w:rsid w:val="5A644E1B"/>
    <w:rsid w:val="5A6B635B"/>
    <w:rsid w:val="5A6FC8E7"/>
    <w:rsid w:val="5A81CBA9"/>
    <w:rsid w:val="5A855CEA"/>
    <w:rsid w:val="5A890A36"/>
    <w:rsid w:val="5A8EF492"/>
    <w:rsid w:val="5A919465"/>
    <w:rsid w:val="5A956772"/>
    <w:rsid w:val="5A9F72C5"/>
    <w:rsid w:val="5AA7D3C2"/>
    <w:rsid w:val="5AAC0241"/>
    <w:rsid w:val="5AB9EE96"/>
    <w:rsid w:val="5ABAF8A6"/>
    <w:rsid w:val="5AC13483"/>
    <w:rsid w:val="5AC2F36A"/>
    <w:rsid w:val="5AC5F03C"/>
    <w:rsid w:val="5ACA10A8"/>
    <w:rsid w:val="5ACCFD51"/>
    <w:rsid w:val="5ACEBD3E"/>
    <w:rsid w:val="5AD5FFD3"/>
    <w:rsid w:val="5AD964CB"/>
    <w:rsid w:val="5ADD802F"/>
    <w:rsid w:val="5AE97394"/>
    <w:rsid w:val="5AF15AC0"/>
    <w:rsid w:val="5AF86C97"/>
    <w:rsid w:val="5AFB293D"/>
    <w:rsid w:val="5AFC3BE5"/>
    <w:rsid w:val="5B1030BC"/>
    <w:rsid w:val="5B11CA1F"/>
    <w:rsid w:val="5B123F25"/>
    <w:rsid w:val="5B1D29B7"/>
    <w:rsid w:val="5B1DFDE1"/>
    <w:rsid w:val="5B1FE726"/>
    <w:rsid w:val="5B24E655"/>
    <w:rsid w:val="5B3140D7"/>
    <w:rsid w:val="5B332B99"/>
    <w:rsid w:val="5B380C4A"/>
    <w:rsid w:val="5B391925"/>
    <w:rsid w:val="5B3A79F8"/>
    <w:rsid w:val="5B3E3D77"/>
    <w:rsid w:val="5B448BD3"/>
    <w:rsid w:val="5B4E9838"/>
    <w:rsid w:val="5B53C075"/>
    <w:rsid w:val="5B5EC88C"/>
    <w:rsid w:val="5B5F26AB"/>
    <w:rsid w:val="5B618CDB"/>
    <w:rsid w:val="5B634621"/>
    <w:rsid w:val="5B656DD9"/>
    <w:rsid w:val="5B66AFDE"/>
    <w:rsid w:val="5B6B8313"/>
    <w:rsid w:val="5B74939D"/>
    <w:rsid w:val="5B7515CC"/>
    <w:rsid w:val="5B7857F2"/>
    <w:rsid w:val="5B80DF62"/>
    <w:rsid w:val="5B83662F"/>
    <w:rsid w:val="5B858498"/>
    <w:rsid w:val="5B8633ED"/>
    <w:rsid w:val="5B8CB6A6"/>
    <w:rsid w:val="5B8F82CF"/>
    <w:rsid w:val="5B914937"/>
    <w:rsid w:val="5B920063"/>
    <w:rsid w:val="5B9B31AD"/>
    <w:rsid w:val="5BB031E8"/>
    <w:rsid w:val="5BB5B6F6"/>
    <w:rsid w:val="5BB98A8C"/>
    <w:rsid w:val="5BBB3449"/>
    <w:rsid w:val="5BC79C7F"/>
    <w:rsid w:val="5BCE17A2"/>
    <w:rsid w:val="5BD160BF"/>
    <w:rsid w:val="5BD354F9"/>
    <w:rsid w:val="5BE38F0B"/>
    <w:rsid w:val="5BEA891C"/>
    <w:rsid w:val="5BECC48B"/>
    <w:rsid w:val="5BF67CAA"/>
    <w:rsid w:val="5BF764FC"/>
    <w:rsid w:val="5BFBB6E6"/>
    <w:rsid w:val="5BFD8F6E"/>
    <w:rsid w:val="5C0103F8"/>
    <w:rsid w:val="5C138D73"/>
    <w:rsid w:val="5C19DFFA"/>
    <w:rsid w:val="5C1AE3ED"/>
    <w:rsid w:val="5C1B6E70"/>
    <w:rsid w:val="5C1EACBC"/>
    <w:rsid w:val="5C1F51DD"/>
    <w:rsid w:val="5C206116"/>
    <w:rsid w:val="5C23B159"/>
    <w:rsid w:val="5C288A43"/>
    <w:rsid w:val="5C2B7E04"/>
    <w:rsid w:val="5C2D7956"/>
    <w:rsid w:val="5C3BC598"/>
    <w:rsid w:val="5C3CD076"/>
    <w:rsid w:val="5C46140D"/>
    <w:rsid w:val="5C480031"/>
    <w:rsid w:val="5C546925"/>
    <w:rsid w:val="5C66F60D"/>
    <w:rsid w:val="5C686BEF"/>
    <w:rsid w:val="5C698487"/>
    <w:rsid w:val="5C6CD806"/>
    <w:rsid w:val="5C7259F6"/>
    <w:rsid w:val="5C763883"/>
    <w:rsid w:val="5C7A999A"/>
    <w:rsid w:val="5C803A15"/>
    <w:rsid w:val="5C8414ED"/>
    <w:rsid w:val="5C8901E8"/>
    <w:rsid w:val="5C99A3B2"/>
    <w:rsid w:val="5C9C7020"/>
    <w:rsid w:val="5C9C70D1"/>
    <w:rsid w:val="5CAFD132"/>
    <w:rsid w:val="5CB22FDE"/>
    <w:rsid w:val="5CCA3341"/>
    <w:rsid w:val="5CCC0ED7"/>
    <w:rsid w:val="5CCF4680"/>
    <w:rsid w:val="5CD23A03"/>
    <w:rsid w:val="5CD3DCAB"/>
    <w:rsid w:val="5CD58803"/>
    <w:rsid w:val="5CD942D3"/>
    <w:rsid w:val="5CD9B389"/>
    <w:rsid w:val="5CDA9027"/>
    <w:rsid w:val="5CE4B1F9"/>
    <w:rsid w:val="5CE5E6C3"/>
    <w:rsid w:val="5CEBB679"/>
    <w:rsid w:val="5CED1C9F"/>
    <w:rsid w:val="5CEE30B8"/>
    <w:rsid w:val="5CEEBEFB"/>
    <w:rsid w:val="5CF75C93"/>
    <w:rsid w:val="5CF7F821"/>
    <w:rsid w:val="5D085F2D"/>
    <w:rsid w:val="5D08BFDA"/>
    <w:rsid w:val="5D0993A9"/>
    <w:rsid w:val="5D0E2A4F"/>
    <w:rsid w:val="5D0ECE6A"/>
    <w:rsid w:val="5D2187BA"/>
    <w:rsid w:val="5D30875F"/>
    <w:rsid w:val="5D37B4E2"/>
    <w:rsid w:val="5D37D6D9"/>
    <w:rsid w:val="5D442059"/>
    <w:rsid w:val="5D45E1A9"/>
    <w:rsid w:val="5D475F7E"/>
    <w:rsid w:val="5D48BA70"/>
    <w:rsid w:val="5D4DB769"/>
    <w:rsid w:val="5D50B2A3"/>
    <w:rsid w:val="5D512234"/>
    <w:rsid w:val="5D628587"/>
    <w:rsid w:val="5D62B297"/>
    <w:rsid w:val="5D7B2BC5"/>
    <w:rsid w:val="5D7BCAB1"/>
    <w:rsid w:val="5D7C8900"/>
    <w:rsid w:val="5D80A4F7"/>
    <w:rsid w:val="5D859231"/>
    <w:rsid w:val="5D8CC3F6"/>
    <w:rsid w:val="5D9024F9"/>
    <w:rsid w:val="5D933BAE"/>
    <w:rsid w:val="5D9B073B"/>
    <w:rsid w:val="5D9D0A0B"/>
    <w:rsid w:val="5DA09B4D"/>
    <w:rsid w:val="5DA1B2EF"/>
    <w:rsid w:val="5DAF0BD5"/>
    <w:rsid w:val="5DB0203A"/>
    <w:rsid w:val="5DB3A591"/>
    <w:rsid w:val="5DBD7FF9"/>
    <w:rsid w:val="5DBF6ED3"/>
    <w:rsid w:val="5DC13C0F"/>
    <w:rsid w:val="5DC4346A"/>
    <w:rsid w:val="5DCBEBFD"/>
    <w:rsid w:val="5DD4478D"/>
    <w:rsid w:val="5DD9843B"/>
    <w:rsid w:val="5DDF7455"/>
    <w:rsid w:val="5DE832DD"/>
    <w:rsid w:val="5DF36C2D"/>
    <w:rsid w:val="5DFB12D3"/>
    <w:rsid w:val="5E01D0F4"/>
    <w:rsid w:val="5E071DC5"/>
    <w:rsid w:val="5E093E98"/>
    <w:rsid w:val="5E099BC6"/>
    <w:rsid w:val="5E27979E"/>
    <w:rsid w:val="5E28989D"/>
    <w:rsid w:val="5E2C7FF8"/>
    <w:rsid w:val="5E37B07B"/>
    <w:rsid w:val="5E455F7D"/>
    <w:rsid w:val="5E4FB93C"/>
    <w:rsid w:val="5E50F004"/>
    <w:rsid w:val="5E5314FA"/>
    <w:rsid w:val="5E54ACC4"/>
    <w:rsid w:val="5E554ED4"/>
    <w:rsid w:val="5E555A48"/>
    <w:rsid w:val="5E567E6B"/>
    <w:rsid w:val="5E5BA8C3"/>
    <w:rsid w:val="5E5C2D08"/>
    <w:rsid w:val="5E6061BC"/>
    <w:rsid w:val="5E658351"/>
    <w:rsid w:val="5E72446E"/>
    <w:rsid w:val="5E728957"/>
    <w:rsid w:val="5E7E04B2"/>
    <w:rsid w:val="5E82E3A4"/>
    <w:rsid w:val="5E83B51B"/>
    <w:rsid w:val="5E83DC59"/>
    <w:rsid w:val="5E83F866"/>
    <w:rsid w:val="5E857DA0"/>
    <w:rsid w:val="5E8E5AF6"/>
    <w:rsid w:val="5E90981F"/>
    <w:rsid w:val="5E92D652"/>
    <w:rsid w:val="5E93B7B9"/>
    <w:rsid w:val="5E962E62"/>
    <w:rsid w:val="5E9EC4DE"/>
    <w:rsid w:val="5EA88940"/>
    <w:rsid w:val="5EA93055"/>
    <w:rsid w:val="5EAA40FE"/>
    <w:rsid w:val="5EABF739"/>
    <w:rsid w:val="5EB1926F"/>
    <w:rsid w:val="5EB19318"/>
    <w:rsid w:val="5EB44435"/>
    <w:rsid w:val="5EB489DD"/>
    <w:rsid w:val="5EBD11EC"/>
    <w:rsid w:val="5EBDFC79"/>
    <w:rsid w:val="5EBF2A1A"/>
    <w:rsid w:val="5EC873E6"/>
    <w:rsid w:val="5ECE25A3"/>
    <w:rsid w:val="5ED32BDF"/>
    <w:rsid w:val="5EDD8C4B"/>
    <w:rsid w:val="5EE76BDE"/>
    <w:rsid w:val="5EE8B9C6"/>
    <w:rsid w:val="5EEA7438"/>
    <w:rsid w:val="5EFC2E4D"/>
    <w:rsid w:val="5EFC6B5A"/>
    <w:rsid w:val="5F03CD92"/>
    <w:rsid w:val="5F079623"/>
    <w:rsid w:val="5F094D5E"/>
    <w:rsid w:val="5F0955EB"/>
    <w:rsid w:val="5F0D47C2"/>
    <w:rsid w:val="5F12581D"/>
    <w:rsid w:val="5F20871D"/>
    <w:rsid w:val="5F28D4A9"/>
    <w:rsid w:val="5F2F929E"/>
    <w:rsid w:val="5F2FE572"/>
    <w:rsid w:val="5F317D2E"/>
    <w:rsid w:val="5F31FF30"/>
    <w:rsid w:val="5F333E56"/>
    <w:rsid w:val="5F368B28"/>
    <w:rsid w:val="5F3B93E5"/>
    <w:rsid w:val="5F3BEB9C"/>
    <w:rsid w:val="5F3F68BC"/>
    <w:rsid w:val="5F3FC8CA"/>
    <w:rsid w:val="5F4714F0"/>
    <w:rsid w:val="5F4738B0"/>
    <w:rsid w:val="5F476471"/>
    <w:rsid w:val="5F4841E8"/>
    <w:rsid w:val="5F4A47A2"/>
    <w:rsid w:val="5F5789ED"/>
    <w:rsid w:val="5F5A6B06"/>
    <w:rsid w:val="5F5B45AF"/>
    <w:rsid w:val="5F5F5198"/>
    <w:rsid w:val="5F67BAA3"/>
    <w:rsid w:val="5F686424"/>
    <w:rsid w:val="5F6B5C04"/>
    <w:rsid w:val="5F83D424"/>
    <w:rsid w:val="5F86A810"/>
    <w:rsid w:val="5F89995F"/>
    <w:rsid w:val="5F8BCF06"/>
    <w:rsid w:val="5F909EA4"/>
    <w:rsid w:val="5F9EE548"/>
    <w:rsid w:val="5FA01154"/>
    <w:rsid w:val="5FA18091"/>
    <w:rsid w:val="5FA948AA"/>
    <w:rsid w:val="5FB0152E"/>
    <w:rsid w:val="5FB153C2"/>
    <w:rsid w:val="5FB5C66E"/>
    <w:rsid w:val="5FC9F483"/>
    <w:rsid w:val="5FCA2137"/>
    <w:rsid w:val="5FD09E31"/>
    <w:rsid w:val="5FD34F06"/>
    <w:rsid w:val="5FD916FD"/>
    <w:rsid w:val="5FE23317"/>
    <w:rsid w:val="5FEA21CA"/>
    <w:rsid w:val="5FEE1A4C"/>
    <w:rsid w:val="5FEF44AC"/>
    <w:rsid w:val="5FF2D365"/>
    <w:rsid w:val="5FF325C9"/>
    <w:rsid w:val="60044408"/>
    <w:rsid w:val="600767A7"/>
    <w:rsid w:val="600A7A4B"/>
    <w:rsid w:val="600AE56F"/>
    <w:rsid w:val="60153B94"/>
    <w:rsid w:val="60157BE4"/>
    <w:rsid w:val="60166A57"/>
    <w:rsid w:val="601893FE"/>
    <w:rsid w:val="60210249"/>
    <w:rsid w:val="6026DDF9"/>
    <w:rsid w:val="6026F9E2"/>
    <w:rsid w:val="602CDDD9"/>
    <w:rsid w:val="602D50EC"/>
    <w:rsid w:val="6047CE15"/>
    <w:rsid w:val="60489E03"/>
    <w:rsid w:val="605073D6"/>
    <w:rsid w:val="6056204C"/>
    <w:rsid w:val="6059D881"/>
    <w:rsid w:val="606025AB"/>
    <w:rsid w:val="6063BCDF"/>
    <w:rsid w:val="6069E56D"/>
    <w:rsid w:val="606BBBD9"/>
    <w:rsid w:val="606D1E21"/>
    <w:rsid w:val="6077076E"/>
    <w:rsid w:val="60824C9D"/>
    <w:rsid w:val="608A3728"/>
    <w:rsid w:val="6095BC80"/>
    <w:rsid w:val="60A655EE"/>
    <w:rsid w:val="60AAA1AB"/>
    <w:rsid w:val="60AEAC29"/>
    <w:rsid w:val="60B14164"/>
    <w:rsid w:val="60B7A307"/>
    <w:rsid w:val="60B7D26E"/>
    <w:rsid w:val="60BA3D71"/>
    <w:rsid w:val="60BC62CE"/>
    <w:rsid w:val="60BD62A8"/>
    <w:rsid w:val="60C22B08"/>
    <w:rsid w:val="60C7438C"/>
    <w:rsid w:val="60CE11B9"/>
    <w:rsid w:val="60D6D008"/>
    <w:rsid w:val="60EFB445"/>
    <w:rsid w:val="60F0AE7C"/>
    <w:rsid w:val="60FE5F66"/>
    <w:rsid w:val="61020F39"/>
    <w:rsid w:val="6103B890"/>
    <w:rsid w:val="6106B4D0"/>
    <w:rsid w:val="6108A828"/>
    <w:rsid w:val="610DAD92"/>
    <w:rsid w:val="610F0AEB"/>
    <w:rsid w:val="610F3FA7"/>
    <w:rsid w:val="6113B269"/>
    <w:rsid w:val="6116E98D"/>
    <w:rsid w:val="611D5F6A"/>
    <w:rsid w:val="61266745"/>
    <w:rsid w:val="6126EEF6"/>
    <w:rsid w:val="61311880"/>
    <w:rsid w:val="61346B03"/>
    <w:rsid w:val="613F3C3D"/>
    <w:rsid w:val="6143E70F"/>
    <w:rsid w:val="614420C8"/>
    <w:rsid w:val="614609D2"/>
    <w:rsid w:val="6148A9F0"/>
    <w:rsid w:val="614BE58F"/>
    <w:rsid w:val="61687ABD"/>
    <w:rsid w:val="616CFD48"/>
    <w:rsid w:val="61873B13"/>
    <w:rsid w:val="618AA2B6"/>
    <w:rsid w:val="61928B06"/>
    <w:rsid w:val="6196335E"/>
    <w:rsid w:val="6196C6B9"/>
    <w:rsid w:val="619C8930"/>
    <w:rsid w:val="61A3DE19"/>
    <w:rsid w:val="61AB3EBC"/>
    <w:rsid w:val="61ADDD79"/>
    <w:rsid w:val="61B5E9D4"/>
    <w:rsid w:val="61C24649"/>
    <w:rsid w:val="61C2EBC3"/>
    <w:rsid w:val="61C5F367"/>
    <w:rsid w:val="61CCB7F2"/>
    <w:rsid w:val="61D26C42"/>
    <w:rsid w:val="61DBAAA2"/>
    <w:rsid w:val="61E343CE"/>
    <w:rsid w:val="61E467DD"/>
    <w:rsid w:val="61EB045E"/>
    <w:rsid w:val="61EC1899"/>
    <w:rsid w:val="61EE1A58"/>
    <w:rsid w:val="61EFB4B4"/>
    <w:rsid w:val="61FB42D3"/>
    <w:rsid w:val="6202DF60"/>
    <w:rsid w:val="6202F889"/>
    <w:rsid w:val="62093873"/>
    <w:rsid w:val="620A721D"/>
    <w:rsid w:val="620B47FC"/>
    <w:rsid w:val="621037F0"/>
    <w:rsid w:val="62123CCA"/>
    <w:rsid w:val="62139D0D"/>
    <w:rsid w:val="6214A33E"/>
    <w:rsid w:val="6217360B"/>
    <w:rsid w:val="621D8CE3"/>
    <w:rsid w:val="622131A5"/>
    <w:rsid w:val="6223456C"/>
    <w:rsid w:val="62270FD6"/>
    <w:rsid w:val="62277104"/>
    <w:rsid w:val="622BEC67"/>
    <w:rsid w:val="622D6295"/>
    <w:rsid w:val="62354260"/>
    <w:rsid w:val="623D7E55"/>
    <w:rsid w:val="623F1A7E"/>
    <w:rsid w:val="62409414"/>
    <w:rsid w:val="624C04EA"/>
    <w:rsid w:val="6254079D"/>
    <w:rsid w:val="62560DD2"/>
    <w:rsid w:val="62591D13"/>
    <w:rsid w:val="625BEA85"/>
    <w:rsid w:val="625D77BC"/>
    <w:rsid w:val="625E8C66"/>
    <w:rsid w:val="625FC14B"/>
    <w:rsid w:val="6260CB6C"/>
    <w:rsid w:val="6265E9FF"/>
    <w:rsid w:val="627888A9"/>
    <w:rsid w:val="6279AFE5"/>
    <w:rsid w:val="6283CD63"/>
    <w:rsid w:val="62935DC0"/>
    <w:rsid w:val="62A293A3"/>
    <w:rsid w:val="62AA1178"/>
    <w:rsid w:val="62AC9EB2"/>
    <w:rsid w:val="62B4D6D0"/>
    <w:rsid w:val="62B82914"/>
    <w:rsid w:val="62B97212"/>
    <w:rsid w:val="62BEFF67"/>
    <w:rsid w:val="62C5ED43"/>
    <w:rsid w:val="62C8F4D6"/>
    <w:rsid w:val="62DC9825"/>
    <w:rsid w:val="62DF7A4A"/>
    <w:rsid w:val="62E32DFC"/>
    <w:rsid w:val="62E5471E"/>
    <w:rsid w:val="62E9528F"/>
    <w:rsid w:val="62FFBE84"/>
    <w:rsid w:val="6301D220"/>
    <w:rsid w:val="6302D605"/>
    <w:rsid w:val="63119830"/>
    <w:rsid w:val="631BB9DC"/>
    <w:rsid w:val="631EEC9A"/>
    <w:rsid w:val="6324D9E9"/>
    <w:rsid w:val="63259E47"/>
    <w:rsid w:val="632C8CAE"/>
    <w:rsid w:val="632D0B4E"/>
    <w:rsid w:val="6332C8C6"/>
    <w:rsid w:val="63394BE9"/>
    <w:rsid w:val="633ED62C"/>
    <w:rsid w:val="634010E6"/>
    <w:rsid w:val="63422E3D"/>
    <w:rsid w:val="63449457"/>
    <w:rsid w:val="635ED0BA"/>
    <w:rsid w:val="635F77B0"/>
    <w:rsid w:val="6365BB34"/>
    <w:rsid w:val="636759BF"/>
    <w:rsid w:val="636AE9C7"/>
    <w:rsid w:val="636E3BFD"/>
    <w:rsid w:val="6371CF9B"/>
    <w:rsid w:val="6372EC53"/>
    <w:rsid w:val="63741B57"/>
    <w:rsid w:val="6374B5AB"/>
    <w:rsid w:val="637D8F20"/>
    <w:rsid w:val="638AB54D"/>
    <w:rsid w:val="638BC8D0"/>
    <w:rsid w:val="639328F0"/>
    <w:rsid w:val="639773D7"/>
    <w:rsid w:val="6398D877"/>
    <w:rsid w:val="63A07252"/>
    <w:rsid w:val="63A0936F"/>
    <w:rsid w:val="63A7185D"/>
    <w:rsid w:val="63A7DFC2"/>
    <w:rsid w:val="63A8FA29"/>
    <w:rsid w:val="63ABADA3"/>
    <w:rsid w:val="63AC3E5D"/>
    <w:rsid w:val="63B2AAD7"/>
    <w:rsid w:val="63B82E54"/>
    <w:rsid w:val="63BB42F9"/>
    <w:rsid w:val="63C1C4F1"/>
    <w:rsid w:val="63D1022F"/>
    <w:rsid w:val="63DB41CB"/>
    <w:rsid w:val="63DE6B7D"/>
    <w:rsid w:val="63ED94B1"/>
    <w:rsid w:val="63F3A498"/>
    <w:rsid w:val="63F3C71D"/>
    <w:rsid w:val="640739E8"/>
    <w:rsid w:val="640D7ABE"/>
    <w:rsid w:val="6415C36C"/>
    <w:rsid w:val="64181393"/>
    <w:rsid w:val="6423B48F"/>
    <w:rsid w:val="642C6E12"/>
    <w:rsid w:val="642CBD6F"/>
    <w:rsid w:val="642EAD97"/>
    <w:rsid w:val="642FCC00"/>
    <w:rsid w:val="642FD065"/>
    <w:rsid w:val="64306A07"/>
    <w:rsid w:val="643B4529"/>
    <w:rsid w:val="643D07B7"/>
    <w:rsid w:val="64402007"/>
    <w:rsid w:val="6441E3E8"/>
    <w:rsid w:val="64429280"/>
    <w:rsid w:val="6442F4A7"/>
    <w:rsid w:val="64457B87"/>
    <w:rsid w:val="644B7F1C"/>
    <w:rsid w:val="64540EA5"/>
    <w:rsid w:val="6457CEF1"/>
    <w:rsid w:val="6457F4AE"/>
    <w:rsid w:val="646F21C1"/>
    <w:rsid w:val="6474B44E"/>
    <w:rsid w:val="6476DCFF"/>
    <w:rsid w:val="6478533D"/>
    <w:rsid w:val="647A2506"/>
    <w:rsid w:val="647C9594"/>
    <w:rsid w:val="6485A22D"/>
    <w:rsid w:val="6485F358"/>
    <w:rsid w:val="648B5601"/>
    <w:rsid w:val="648D0D79"/>
    <w:rsid w:val="648DC199"/>
    <w:rsid w:val="648E6CD7"/>
    <w:rsid w:val="649D13DB"/>
    <w:rsid w:val="64A911ED"/>
    <w:rsid w:val="64ABDFBF"/>
    <w:rsid w:val="64AEC984"/>
    <w:rsid w:val="64B1D6F0"/>
    <w:rsid w:val="64B3923A"/>
    <w:rsid w:val="64B77FD2"/>
    <w:rsid w:val="64C518C8"/>
    <w:rsid w:val="64CDC7F9"/>
    <w:rsid w:val="64D1882E"/>
    <w:rsid w:val="64DEEE90"/>
    <w:rsid w:val="64E4C138"/>
    <w:rsid w:val="64E4ED0C"/>
    <w:rsid w:val="64EC3865"/>
    <w:rsid w:val="64EE7F1F"/>
    <w:rsid w:val="64EEE6CE"/>
    <w:rsid w:val="64F2386F"/>
    <w:rsid w:val="64FD0C37"/>
    <w:rsid w:val="64FEC5FD"/>
    <w:rsid w:val="65071A9C"/>
    <w:rsid w:val="650C7261"/>
    <w:rsid w:val="651261C5"/>
    <w:rsid w:val="651C2276"/>
    <w:rsid w:val="651D003A"/>
    <w:rsid w:val="6521D6BA"/>
    <w:rsid w:val="6527C9B7"/>
    <w:rsid w:val="65299C07"/>
    <w:rsid w:val="65305A9D"/>
    <w:rsid w:val="65341943"/>
    <w:rsid w:val="653C5FB3"/>
    <w:rsid w:val="65498BDB"/>
    <w:rsid w:val="654D23D2"/>
    <w:rsid w:val="654D4F1C"/>
    <w:rsid w:val="655A8B21"/>
    <w:rsid w:val="655C78B4"/>
    <w:rsid w:val="6560B7C1"/>
    <w:rsid w:val="6562778B"/>
    <w:rsid w:val="6565615A"/>
    <w:rsid w:val="657034CA"/>
    <w:rsid w:val="6577A3AF"/>
    <w:rsid w:val="657D9CC8"/>
    <w:rsid w:val="65812E69"/>
    <w:rsid w:val="6581DFE3"/>
    <w:rsid w:val="658819A1"/>
    <w:rsid w:val="6589DEC2"/>
    <w:rsid w:val="658ED002"/>
    <w:rsid w:val="658F5D0F"/>
    <w:rsid w:val="659D7DF4"/>
    <w:rsid w:val="659E5B0F"/>
    <w:rsid w:val="65ACBD20"/>
    <w:rsid w:val="65AD6559"/>
    <w:rsid w:val="65B719C3"/>
    <w:rsid w:val="65BC90CA"/>
    <w:rsid w:val="65BFD1D8"/>
    <w:rsid w:val="65C757E8"/>
    <w:rsid w:val="65C758A8"/>
    <w:rsid w:val="65C9835E"/>
    <w:rsid w:val="65CAE01D"/>
    <w:rsid w:val="65CD9AED"/>
    <w:rsid w:val="65D44B4A"/>
    <w:rsid w:val="65E267A7"/>
    <w:rsid w:val="65E573F1"/>
    <w:rsid w:val="65EC7B67"/>
    <w:rsid w:val="65EF276A"/>
    <w:rsid w:val="65F0BA62"/>
    <w:rsid w:val="65FAF3F8"/>
    <w:rsid w:val="65FE04B1"/>
    <w:rsid w:val="65FF66A8"/>
    <w:rsid w:val="660BF1AE"/>
    <w:rsid w:val="6611B39C"/>
    <w:rsid w:val="66172561"/>
    <w:rsid w:val="661DF194"/>
    <w:rsid w:val="662444A4"/>
    <w:rsid w:val="662C59EE"/>
    <w:rsid w:val="663469C4"/>
    <w:rsid w:val="66391F1D"/>
    <w:rsid w:val="663EF505"/>
    <w:rsid w:val="6640460A"/>
    <w:rsid w:val="66413244"/>
    <w:rsid w:val="66414336"/>
    <w:rsid w:val="6643C99B"/>
    <w:rsid w:val="664DA81A"/>
    <w:rsid w:val="664F54AA"/>
    <w:rsid w:val="665157F5"/>
    <w:rsid w:val="6651629D"/>
    <w:rsid w:val="6656357E"/>
    <w:rsid w:val="6659AE14"/>
    <w:rsid w:val="665AFA44"/>
    <w:rsid w:val="665D4A36"/>
    <w:rsid w:val="6663999C"/>
    <w:rsid w:val="6667DE8D"/>
    <w:rsid w:val="66707FC8"/>
    <w:rsid w:val="667572C2"/>
    <w:rsid w:val="667ABEF1"/>
    <w:rsid w:val="6686DCE4"/>
    <w:rsid w:val="669560C7"/>
    <w:rsid w:val="6698960B"/>
    <w:rsid w:val="669A3F60"/>
    <w:rsid w:val="669C73A4"/>
    <w:rsid w:val="669DC502"/>
    <w:rsid w:val="669E50B8"/>
    <w:rsid w:val="669FF0EA"/>
    <w:rsid w:val="66A02AE8"/>
    <w:rsid w:val="66A92388"/>
    <w:rsid w:val="66AD0025"/>
    <w:rsid w:val="66ADE0AD"/>
    <w:rsid w:val="66B2D0CB"/>
    <w:rsid w:val="66BE5A9B"/>
    <w:rsid w:val="66C64FD4"/>
    <w:rsid w:val="66CEB3F6"/>
    <w:rsid w:val="66D3433E"/>
    <w:rsid w:val="66D6D395"/>
    <w:rsid w:val="66D9040C"/>
    <w:rsid w:val="66E0BF4E"/>
    <w:rsid w:val="66E94C83"/>
    <w:rsid w:val="66EA5B2F"/>
    <w:rsid w:val="66F9FF33"/>
    <w:rsid w:val="66FE127F"/>
    <w:rsid w:val="66FE421D"/>
    <w:rsid w:val="66FFE690"/>
    <w:rsid w:val="6700A235"/>
    <w:rsid w:val="6707C126"/>
    <w:rsid w:val="670A291B"/>
    <w:rsid w:val="671AD4E0"/>
    <w:rsid w:val="6724BDB2"/>
    <w:rsid w:val="67260A99"/>
    <w:rsid w:val="6737DB3A"/>
    <w:rsid w:val="673C439F"/>
    <w:rsid w:val="6742F479"/>
    <w:rsid w:val="6746D6FC"/>
    <w:rsid w:val="6755BAE5"/>
    <w:rsid w:val="67586F03"/>
    <w:rsid w:val="67602002"/>
    <w:rsid w:val="6764C6E1"/>
    <w:rsid w:val="67671C15"/>
    <w:rsid w:val="67681F28"/>
    <w:rsid w:val="6770B5BE"/>
    <w:rsid w:val="6770F46E"/>
    <w:rsid w:val="6772FA14"/>
    <w:rsid w:val="6775F90C"/>
    <w:rsid w:val="67770B3A"/>
    <w:rsid w:val="67798CCD"/>
    <w:rsid w:val="678861B9"/>
    <w:rsid w:val="67901D88"/>
    <w:rsid w:val="67905A6C"/>
    <w:rsid w:val="67951ED0"/>
    <w:rsid w:val="6796E85C"/>
    <w:rsid w:val="67979923"/>
    <w:rsid w:val="67980C44"/>
    <w:rsid w:val="679BA743"/>
    <w:rsid w:val="679E4EDB"/>
    <w:rsid w:val="67A25A46"/>
    <w:rsid w:val="67A3D10A"/>
    <w:rsid w:val="67AB62EB"/>
    <w:rsid w:val="67B09196"/>
    <w:rsid w:val="67B64570"/>
    <w:rsid w:val="67C2977F"/>
    <w:rsid w:val="67C2A217"/>
    <w:rsid w:val="67C4024F"/>
    <w:rsid w:val="67C76E4B"/>
    <w:rsid w:val="67C90116"/>
    <w:rsid w:val="67CE27EE"/>
    <w:rsid w:val="67CEAAF2"/>
    <w:rsid w:val="67D34BF4"/>
    <w:rsid w:val="67DFF469"/>
    <w:rsid w:val="67E2A416"/>
    <w:rsid w:val="67E4A581"/>
    <w:rsid w:val="67E4FEE8"/>
    <w:rsid w:val="67F9BDF4"/>
    <w:rsid w:val="67FE390B"/>
    <w:rsid w:val="67FE73D0"/>
    <w:rsid w:val="68000E28"/>
    <w:rsid w:val="6802EE8B"/>
    <w:rsid w:val="6804B2D8"/>
    <w:rsid w:val="68068EBE"/>
    <w:rsid w:val="6807D659"/>
    <w:rsid w:val="680E6D12"/>
    <w:rsid w:val="68109DF7"/>
    <w:rsid w:val="681A02D8"/>
    <w:rsid w:val="68204EFC"/>
    <w:rsid w:val="6820E8A1"/>
    <w:rsid w:val="682324C6"/>
    <w:rsid w:val="682427A3"/>
    <w:rsid w:val="6828A25B"/>
    <w:rsid w:val="682911CC"/>
    <w:rsid w:val="683088B1"/>
    <w:rsid w:val="6834ACF9"/>
    <w:rsid w:val="68454DC9"/>
    <w:rsid w:val="6849813A"/>
    <w:rsid w:val="684B5CEB"/>
    <w:rsid w:val="684B714F"/>
    <w:rsid w:val="684FB376"/>
    <w:rsid w:val="685C0120"/>
    <w:rsid w:val="685CF522"/>
    <w:rsid w:val="6872584A"/>
    <w:rsid w:val="688DF08E"/>
    <w:rsid w:val="68A2FC0C"/>
    <w:rsid w:val="68A7E8BE"/>
    <w:rsid w:val="68AE9AE8"/>
    <w:rsid w:val="68B035BA"/>
    <w:rsid w:val="68B7BBED"/>
    <w:rsid w:val="68BEAA75"/>
    <w:rsid w:val="68C65F46"/>
    <w:rsid w:val="68D2C0D6"/>
    <w:rsid w:val="68D5A56B"/>
    <w:rsid w:val="68DB7715"/>
    <w:rsid w:val="68DB986A"/>
    <w:rsid w:val="68E74531"/>
    <w:rsid w:val="68EF3F70"/>
    <w:rsid w:val="68EFFE7B"/>
    <w:rsid w:val="68F25F06"/>
    <w:rsid w:val="68FAB5ED"/>
    <w:rsid w:val="68FAE80F"/>
    <w:rsid w:val="68FBA3E4"/>
    <w:rsid w:val="68FEBB7B"/>
    <w:rsid w:val="69030B38"/>
    <w:rsid w:val="690815C7"/>
    <w:rsid w:val="6908CBBC"/>
    <w:rsid w:val="6913E7C9"/>
    <w:rsid w:val="69141C72"/>
    <w:rsid w:val="691BAD16"/>
    <w:rsid w:val="69203B17"/>
    <w:rsid w:val="69263EB6"/>
    <w:rsid w:val="6933532F"/>
    <w:rsid w:val="693A3930"/>
    <w:rsid w:val="693CC8E6"/>
    <w:rsid w:val="693D9D9D"/>
    <w:rsid w:val="6942B6A4"/>
    <w:rsid w:val="694E7210"/>
    <w:rsid w:val="695B21AE"/>
    <w:rsid w:val="6961108F"/>
    <w:rsid w:val="6962DC63"/>
    <w:rsid w:val="69637881"/>
    <w:rsid w:val="696E653C"/>
    <w:rsid w:val="697B2B71"/>
    <w:rsid w:val="697B7A28"/>
    <w:rsid w:val="697C7B87"/>
    <w:rsid w:val="698B112F"/>
    <w:rsid w:val="698ECC41"/>
    <w:rsid w:val="698F714A"/>
    <w:rsid w:val="6995C7A1"/>
    <w:rsid w:val="699734BD"/>
    <w:rsid w:val="699AF7FE"/>
    <w:rsid w:val="699F142C"/>
    <w:rsid w:val="69A06074"/>
    <w:rsid w:val="69A0662D"/>
    <w:rsid w:val="69A926C6"/>
    <w:rsid w:val="69AAE254"/>
    <w:rsid w:val="69AEEFFE"/>
    <w:rsid w:val="69BB4172"/>
    <w:rsid w:val="69BF989F"/>
    <w:rsid w:val="69C91F3C"/>
    <w:rsid w:val="69D00953"/>
    <w:rsid w:val="69D3B204"/>
    <w:rsid w:val="69DB692F"/>
    <w:rsid w:val="69DE9388"/>
    <w:rsid w:val="69E96D0C"/>
    <w:rsid w:val="69EA88C7"/>
    <w:rsid w:val="69F26BAF"/>
    <w:rsid w:val="69F3C2BD"/>
    <w:rsid w:val="69FF4E3A"/>
    <w:rsid w:val="6A04D647"/>
    <w:rsid w:val="6A069859"/>
    <w:rsid w:val="6A1BE0C7"/>
    <w:rsid w:val="6A202E51"/>
    <w:rsid w:val="6A2E0847"/>
    <w:rsid w:val="6A338B88"/>
    <w:rsid w:val="6A376CD2"/>
    <w:rsid w:val="6A380EC9"/>
    <w:rsid w:val="6A3E0300"/>
    <w:rsid w:val="6A4F6A47"/>
    <w:rsid w:val="6A545D80"/>
    <w:rsid w:val="6A56E5E3"/>
    <w:rsid w:val="6A5CD635"/>
    <w:rsid w:val="6A66858F"/>
    <w:rsid w:val="6A6A3337"/>
    <w:rsid w:val="6A6A59AE"/>
    <w:rsid w:val="6A6C4D44"/>
    <w:rsid w:val="6A6CF725"/>
    <w:rsid w:val="6A6FC3EF"/>
    <w:rsid w:val="6A731782"/>
    <w:rsid w:val="6A74F3FF"/>
    <w:rsid w:val="6A75EC87"/>
    <w:rsid w:val="6A76E5F1"/>
    <w:rsid w:val="6A7A61AC"/>
    <w:rsid w:val="6A7A8177"/>
    <w:rsid w:val="6A7AA63D"/>
    <w:rsid w:val="6A7FD7C8"/>
    <w:rsid w:val="6A852979"/>
    <w:rsid w:val="6A8639CA"/>
    <w:rsid w:val="6A96EB44"/>
    <w:rsid w:val="6A9AFCF3"/>
    <w:rsid w:val="6A9CE05B"/>
    <w:rsid w:val="6A9E2B4A"/>
    <w:rsid w:val="6AA11054"/>
    <w:rsid w:val="6AA32A6A"/>
    <w:rsid w:val="6AA8340A"/>
    <w:rsid w:val="6AAA9AD6"/>
    <w:rsid w:val="6ACC6863"/>
    <w:rsid w:val="6AD0C261"/>
    <w:rsid w:val="6AD25391"/>
    <w:rsid w:val="6AD30CA0"/>
    <w:rsid w:val="6AD53A78"/>
    <w:rsid w:val="6ADA1F08"/>
    <w:rsid w:val="6ADC9089"/>
    <w:rsid w:val="6ADF3E1B"/>
    <w:rsid w:val="6AE6766D"/>
    <w:rsid w:val="6AEDEEFF"/>
    <w:rsid w:val="6AF0381F"/>
    <w:rsid w:val="6AF19EEF"/>
    <w:rsid w:val="6AF2ACB0"/>
    <w:rsid w:val="6AF583FA"/>
    <w:rsid w:val="6AFF9EE5"/>
    <w:rsid w:val="6B04A94B"/>
    <w:rsid w:val="6B0A9300"/>
    <w:rsid w:val="6B107882"/>
    <w:rsid w:val="6B11074F"/>
    <w:rsid w:val="6B1B160B"/>
    <w:rsid w:val="6B1EACEB"/>
    <w:rsid w:val="6B29C7D5"/>
    <w:rsid w:val="6B2A9CA2"/>
    <w:rsid w:val="6B2B2D00"/>
    <w:rsid w:val="6B319802"/>
    <w:rsid w:val="6B32DCC1"/>
    <w:rsid w:val="6B362F4B"/>
    <w:rsid w:val="6B3BBA4D"/>
    <w:rsid w:val="6B4B85BD"/>
    <w:rsid w:val="6B5E2F8D"/>
    <w:rsid w:val="6B63FFB4"/>
    <w:rsid w:val="6B685C93"/>
    <w:rsid w:val="6B6FA2CC"/>
    <w:rsid w:val="6B72A643"/>
    <w:rsid w:val="6B74488B"/>
    <w:rsid w:val="6B776E6D"/>
    <w:rsid w:val="6B796AB1"/>
    <w:rsid w:val="6B7A54C2"/>
    <w:rsid w:val="6B8B542A"/>
    <w:rsid w:val="6B8CC318"/>
    <w:rsid w:val="6B90E1D6"/>
    <w:rsid w:val="6B96E956"/>
    <w:rsid w:val="6B97985F"/>
    <w:rsid w:val="6B9A802C"/>
    <w:rsid w:val="6BA1E1E5"/>
    <w:rsid w:val="6BA881CB"/>
    <w:rsid w:val="6BAD3472"/>
    <w:rsid w:val="6BAE54BE"/>
    <w:rsid w:val="6BBB78A4"/>
    <w:rsid w:val="6BBE8921"/>
    <w:rsid w:val="6BCADDA9"/>
    <w:rsid w:val="6BCBDBFA"/>
    <w:rsid w:val="6BD55DF3"/>
    <w:rsid w:val="6BD75445"/>
    <w:rsid w:val="6BD9F1E5"/>
    <w:rsid w:val="6BDA047E"/>
    <w:rsid w:val="6BE03882"/>
    <w:rsid w:val="6BE0C669"/>
    <w:rsid w:val="6BE78489"/>
    <w:rsid w:val="6BFBE972"/>
    <w:rsid w:val="6C055264"/>
    <w:rsid w:val="6C196424"/>
    <w:rsid w:val="6C1BECB6"/>
    <w:rsid w:val="6C1D4CF8"/>
    <w:rsid w:val="6C2521A6"/>
    <w:rsid w:val="6C2CB749"/>
    <w:rsid w:val="6C2DF8FA"/>
    <w:rsid w:val="6C2FFE35"/>
    <w:rsid w:val="6C306A0C"/>
    <w:rsid w:val="6C38C0DB"/>
    <w:rsid w:val="6C3B71B9"/>
    <w:rsid w:val="6C500536"/>
    <w:rsid w:val="6C54F364"/>
    <w:rsid w:val="6C647B50"/>
    <w:rsid w:val="6C67A90C"/>
    <w:rsid w:val="6C69120B"/>
    <w:rsid w:val="6C6FA657"/>
    <w:rsid w:val="6C7F61B3"/>
    <w:rsid w:val="6C8B024F"/>
    <w:rsid w:val="6C903119"/>
    <w:rsid w:val="6C9A0832"/>
    <w:rsid w:val="6CA7166E"/>
    <w:rsid w:val="6CA9B886"/>
    <w:rsid w:val="6CAC1FF8"/>
    <w:rsid w:val="6CAC7A16"/>
    <w:rsid w:val="6CAF9C91"/>
    <w:rsid w:val="6CB3966D"/>
    <w:rsid w:val="6CB7C969"/>
    <w:rsid w:val="6CBD873C"/>
    <w:rsid w:val="6CBF54BA"/>
    <w:rsid w:val="6CC606AE"/>
    <w:rsid w:val="6CCAC12F"/>
    <w:rsid w:val="6CD729F7"/>
    <w:rsid w:val="6CD7AC53"/>
    <w:rsid w:val="6CDD3BB6"/>
    <w:rsid w:val="6CE77892"/>
    <w:rsid w:val="6CEE60A2"/>
    <w:rsid w:val="6CF127CB"/>
    <w:rsid w:val="6D0293E2"/>
    <w:rsid w:val="6D0C516D"/>
    <w:rsid w:val="6D1021F4"/>
    <w:rsid w:val="6D191847"/>
    <w:rsid w:val="6D1968F7"/>
    <w:rsid w:val="6D1DD851"/>
    <w:rsid w:val="6D22B432"/>
    <w:rsid w:val="6D305AC7"/>
    <w:rsid w:val="6D3DDD08"/>
    <w:rsid w:val="6D3FB687"/>
    <w:rsid w:val="6D47221E"/>
    <w:rsid w:val="6D50E1C7"/>
    <w:rsid w:val="6D578767"/>
    <w:rsid w:val="6D5B2E99"/>
    <w:rsid w:val="6D5C52A2"/>
    <w:rsid w:val="6D60D702"/>
    <w:rsid w:val="6D60DD39"/>
    <w:rsid w:val="6D62F8B2"/>
    <w:rsid w:val="6D650C32"/>
    <w:rsid w:val="6D722100"/>
    <w:rsid w:val="6D782698"/>
    <w:rsid w:val="6D79C048"/>
    <w:rsid w:val="6D7ACE29"/>
    <w:rsid w:val="6D7EC850"/>
    <w:rsid w:val="6D7F268E"/>
    <w:rsid w:val="6D80031C"/>
    <w:rsid w:val="6D91EC48"/>
    <w:rsid w:val="6D936C64"/>
    <w:rsid w:val="6D9C983F"/>
    <w:rsid w:val="6D9EE882"/>
    <w:rsid w:val="6DA18946"/>
    <w:rsid w:val="6DA18B7B"/>
    <w:rsid w:val="6DA19CC9"/>
    <w:rsid w:val="6DA4DA3F"/>
    <w:rsid w:val="6DA8126B"/>
    <w:rsid w:val="6DA8B099"/>
    <w:rsid w:val="6DA91665"/>
    <w:rsid w:val="6DBBB1DB"/>
    <w:rsid w:val="6DBF1699"/>
    <w:rsid w:val="6DBFC723"/>
    <w:rsid w:val="6DC04FB7"/>
    <w:rsid w:val="6DC2BD25"/>
    <w:rsid w:val="6DC7EFAB"/>
    <w:rsid w:val="6DCA5CA0"/>
    <w:rsid w:val="6DCDCBE8"/>
    <w:rsid w:val="6DCEE58F"/>
    <w:rsid w:val="6DD273E5"/>
    <w:rsid w:val="6DD55AA3"/>
    <w:rsid w:val="6DD61067"/>
    <w:rsid w:val="6DD7028D"/>
    <w:rsid w:val="6DD85249"/>
    <w:rsid w:val="6DD90DCC"/>
    <w:rsid w:val="6DDDF2DC"/>
    <w:rsid w:val="6DDFD108"/>
    <w:rsid w:val="6DE99EEB"/>
    <w:rsid w:val="6DEA05B5"/>
    <w:rsid w:val="6DEF38C4"/>
    <w:rsid w:val="6DF76160"/>
    <w:rsid w:val="6DF94925"/>
    <w:rsid w:val="6E006B05"/>
    <w:rsid w:val="6E02F6FF"/>
    <w:rsid w:val="6E055921"/>
    <w:rsid w:val="6E07A5A6"/>
    <w:rsid w:val="6E0A8AFF"/>
    <w:rsid w:val="6E10A77B"/>
    <w:rsid w:val="6E130C29"/>
    <w:rsid w:val="6E1D80CD"/>
    <w:rsid w:val="6E21CA22"/>
    <w:rsid w:val="6E273E0D"/>
    <w:rsid w:val="6E2C2467"/>
    <w:rsid w:val="6E2DCEC1"/>
    <w:rsid w:val="6E2F531C"/>
    <w:rsid w:val="6E32241B"/>
    <w:rsid w:val="6E50B316"/>
    <w:rsid w:val="6E529313"/>
    <w:rsid w:val="6E5339E0"/>
    <w:rsid w:val="6E5A7935"/>
    <w:rsid w:val="6E5D6D08"/>
    <w:rsid w:val="6E5E1978"/>
    <w:rsid w:val="6E657460"/>
    <w:rsid w:val="6E6C4D76"/>
    <w:rsid w:val="6E798DA7"/>
    <w:rsid w:val="6E7D0B77"/>
    <w:rsid w:val="6E7E5A77"/>
    <w:rsid w:val="6E90730A"/>
    <w:rsid w:val="6E94886F"/>
    <w:rsid w:val="6E994367"/>
    <w:rsid w:val="6EA04E7F"/>
    <w:rsid w:val="6EA15713"/>
    <w:rsid w:val="6EA3FF4A"/>
    <w:rsid w:val="6EA72327"/>
    <w:rsid w:val="6EB11F6D"/>
    <w:rsid w:val="6EB8A416"/>
    <w:rsid w:val="6EBB1786"/>
    <w:rsid w:val="6EBEBCF9"/>
    <w:rsid w:val="6EC3F2E4"/>
    <w:rsid w:val="6ECCA079"/>
    <w:rsid w:val="6ED4C705"/>
    <w:rsid w:val="6ED88B2E"/>
    <w:rsid w:val="6EE5E3E7"/>
    <w:rsid w:val="6EE65E77"/>
    <w:rsid w:val="6EEA2057"/>
    <w:rsid w:val="6EEA4532"/>
    <w:rsid w:val="6EEBB8C0"/>
    <w:rsid w:val="6EEC7E34"/>
    <w:rsid w:val="6EF0D455"/>
    <w:rsid w:val="6EF26346"/>
    <w:rsid w:val="6EF9BEB4"/>
    <w:rsid w:val="6EFACE19"/>
    <w:rsid w:val="6F0E030D"/>
    <w:rsid w:val="6F0FFF6E"/>
    <w:rsid w:val="6F109F7F"/>
    <w:rsid w:val="6F11A540"/>
    <w:rsid w:val="6F16CAE4"/>
    <w:rsid w:val="6F1B88D3"/>
    <w:rsid w:val="6F1D6D2D"/>
    <w:rsid w:val="6F233C44"/>
    <w:rsid w:val="6F26D874"/>
    <w:rsid w:val="6F277391"/>
    <w:rsid w:val="6F361AE5"/>
    <w:rsid w:val="6F3B4AB4"/>
    <w:rsid w:val="6F3D2057"/>
    <w:rsid w:val="6F403E7B"/>
    <w:rsid w:val="6F41B3DB"/>
    <w:rsid w:val="6F42175B"/>
    <w:rsid w:val="6F486522"/>
    <w:rsid w:val="6F510962"/>
    <w:rsid w:val="6F7A5F62"/>
    <w:rsid w:val="6F7AA996"/>
    <w:rsid w:val="6F7C764A"/>
    <w:rsid w:val="6F808F6C"/>
    <w:rsid w:val="6F80CAC4"/>
    <w:rsid w:val="6F85D613"/>
    <w:rsid w:val="6F90A6FA"/>
    <w:rsid w:val="6F97B6C8"/>
    <w:rsid w:val="6F996905"/>
    <w:rsid w:val="6F9ACF9B"/>
    <w:rsid w:val="6F9C2517"/>
    <w:rsid w:val="6F9EC3AD"/>
    <w:rsid w:val="6F9FCF48"/>
    <w:rsid w:val="6FA63F6A"/>
    <w:rsid w:val="6FA8E813"/>
    <w:rsid w:val="6FB0435C"/>
    <w:rsid w:val="6FB4A210"/>
    <w:rsid w:val="6FB8D99E"/>
    <w:rsid w:val="6FB9F7E1"/>
    <w:rsid w:val="6FBB59F9"/>
    <w:rsid w:val="6FC10C9D"/>
    <w:rsid w:val="6FC71427"/>
    <w:rsid w:val="6FC83231"/>
    <w:rsid w:val="6FCFEC71"/>
    <w:rsid w:val="6FD0F731"/>
    <w:rsid w:val="6FD38E47"/>
    <w:rsid w:val="6FD42FE8"/>
    <w:rsid w:val="6FD70FAE"/>
    <w:rsid w:val="6FDA784E"/>
    <w:rsid w:val="6FDED41C"/>
    <w:rsid w:val="6FE1BE3A"/>
    <w:rsid w:val="6FE34C81"/>
    <w:rsid w:val="6FE98CE9"/>
    <w:rsid w:val="6FEAD6A4"/>
    <w:rsid w:val="6FEC42FD"/>
    <w:rsid w:val="6FF43627"/>
    <w:rsid w:val="6FFD4FAF"/>
    <w:rsid w:val="6FFEED17"/>
    <w:rsid w:val="6FFEF832"/>
    <w:rsid w:val="70050925"/>
    <w:rsid w:val="7008D388"/>
    <w:rsid w:val="70143769"/>
    <w:rsid w:val="7014ABEC"/>
    <w:rsid w:val="70152043"/>
    <w:rsid w:val="70213D52"/>
    <w:rsid w:val="7023AF1A"/>
    <w:rsid w:val="7024CA82"/>
    <w:rsid w:val="70250FDD"/>
    <w:rsid w:val="702C44CF"/>
    <w:rsid w:val="7031C964"/>
    <w:rsid w:val="7035F848"/>
    <w:rsid w:val="70393B14"/>
    <w:rsid w:val="703C1EE0"/>
    <w:rsid w:val="70440894"/>
    <w:rsid w:val="70440BF1"/>
    <w:rsid w:val="704491B0"/>
    <w:rsid w:val="7045BF98"/>
    <w:rsid w:val="70492E9F"/>
    <w:rsid w:val="705043D8"/>
    <w:rsid w:val="7054D3F2"/>
    <w:rsid w:val="705CEB85"/>
    <w:rsid w:val="7060C5EF"/>
    <w:rsid w:val="70697D51"/>
    <w:rsid w:val="7075B598"/>
    <w:rsid w:val="7076CEF8"/>
    <w:rsid w:val="707CD53A"/>
    <w:rsid w:val="707D3AE0"/>
    <w:rsid w:val="708B0335"/>
    <w:rsid w:val="70996B8D"/>
    <w:rsid w:val="70AC871B"/>
    <w:rsid w:val="70AF3CFF"/>
    <w:rsid w:val="70B0B67A"/>
    <w:rsid w:val="70B461AD"/>
    <w:rsid w:val="70B60AD0"/>
    <w:rsid w:val="70BD0AEC"/>
    <w:rsid w:val="70C4B716"/>
    <w:rsid w:val="70DD9A6A"/>
    <w:rsid w:val="70E43583"/>
    <w:rsid w:val="70F99130"/>
    <w:rsid w:val="7102EE63"/>
    <w:rsid w:val="710545D9"/>
    <w:rsid w:val="710B3DB7"/>
    <w:rsid w:val="710DAAB2"/>
    <w:rsid w:val="7112CAB3"/>
    <w:rsid w:val="711D44B5"/>
    <w:rsid w:val="7131021F"/>
    <w:rsid w:val="71333A24"/>
    <w:rsid w:val="713A58D2"/>
    <w:rsid w:val="714EE8D8"/>
    <w:rsid w:val="71550880"/>
    <w:rsid w:val="7157EC61"/>
    <w:rsid w:val="7158F8D2"/>
    <w:rsid w:val="715B8D1C"/>
    <w:rsid w:val="715E02B2"/>
    <w:rsid w:val="715F85B4"/>
    <w:rsid w:val="71661706"/>
    <w:rsid w:val="716A0AA5"/>
    <w:rsid w:val="7175C3B2"/>
    <w:rsid w:val="7179BC14"/>
    <w:rsid w:val="717BD96B"/>
    <w:rsid w:val="717FD4D4"/>
    <w:rsid w:val="71829756"/>
    <w:rsid w:val="71905E8A"/>
    <w:rsid w:val="71926C54"/>
    <w:rsid w:val="719A045F"/>
    <w:rsid w:val="719C4724"/>
    <w:rsid w:val="71A266A2"/>
    <w:rsid w:val="71A522A8"/>
    <w:rsid w:val="71B554D6"/>
    <w:rsid w:val="71BDDA3E"/>
    <w:rsid w:val="71C36F53"/>
    <w:rsid w:val="71C39113"/>
    <w:rsid w:val="71C872CA"/>
    <w:rsid w:val="71CC5C24"/>
    <w:rsid w:val="71D62277"/>
    <w:rsid w:val="71D7BC6D"/>
    <w:rsid w:val="71D7EF41"/>
    <w:rsid w:val="71D9D5CA"/>
    <w:rsid w:val="71E5AF29"/>
    <w:rsid w:val="71E80BFD"/>
    <w:rsid w:val="71E8A5FD"/>
    <w:rsid w:val="71F08ABE"/>
    <w:rsid w:val="71F55718"/>
    <w:rsid w:val="71F6B173"/>
    <w:rsid w:val="7204167B"/>
    <w:rsid w:val="7206AFE8"/>
    <w:rsid w:val="720E568D"/>
    <w:rsid w:val="72129B26"/>
    <w:rsid w:val="72149B04"/>
    <w:rsid w:val="72149D43"/>
    <w:rsid w:val="72255147"/>
    <w:rsid w:val="7229F6A0"/>
    <w:rsid w:val="722BD854"/>
    <w:rsid w:val="722C7434"/>
    <w:rsid w:val="722CC041"/>
    <w:rsid w:val="722DE2FF"/>
    <w:rsid w:val="722F927E"/>
    <w:rsid w:val="72334D55"/>
    <w:rsid w:val="7233E8FA"/>
    <w:rsid w:val="72399D9D"/>
    <w:rsid w:val="723F1BA9"/>
    <w:rsid w:val="7244F6A2"/>
    <w:rsid w:val="724721B1"/>
    <w:rsid w:val="72494BA4"/>
    <w:rsid w:val="72512D93"/>
    <w:rsid w:val="72547ECD"/>
    <w:rsid w:val="7255DA4E"/>
    <w:rsid w:val="72582C10"/>
    <w:rsid w:val="725B50BB"/>
    <w:rsid w:val="725D1C3D"/>
    <w:rsid w:val="7269064E"/>
    <w:rsid w:val="726B043A"/>
    <w:rsid w:val="72799E8D"/>
    <w:rsid w:val="7285755D"/>
    <w:rsid w:val="7290D365"/>
    <w:rsid w:val="72979618"/>
    <w:rsid w:val="7297ADD4"/>
    <w:rsid w:val="729E1DE3"/>
    <w:rsid w:val="72A35014"/>
    <w:rsid w:val="72A8BC0D"/>
    <w:rsid w:val="72AF4FBB"/>
    <w:rsid w:val="72B6325D"/>
    <w:rsid w:val="72B86AEE"/>
    <w:rsid w:val="72B95C0B"/>
    <w:rsid w:val="72CB1B3A"/>
    <w:rsid w:val="72D1749A"/>
    <w:rsid w:val="72DF601B"/>
    <w:rsid w:val="72EE8CE5"/>
    <w:rsid w:val="72EF98DE"/>
    <w:rsid w:val="72F17DD5"/>
    <w:rsid w:val="72FD32EF"/>
    <w:rsid w:val="72FE17A9"/>
    <w:rsid w:val="7302C7AC"/>
    <w:rsid w:val="73034B3A"/>
    <w:rsid w:val="7304015E"/>
    <w:rsid w:val="7305CDF3"/>
    <w:rsid w:val="73078D09"/>
    <w:rsid w:val="730B48F5"/>
    <w:rsid w:val="73116A1B"/>
    <w:rsid w:val="731FF498"/>
    <w:rsid w:val="7321A433"/>
    <w:rsid w:val="732424BF"/>
    <w:rsid w:val="732762CB"/>
    <w:rsid w:val="732922F4"/>
    <w:rsid w:val="732B180F"/>
    <w:rsid w:val="733CA9E7"/>
    <w:rsid w:val="733D7B5B"/>
    <w:rsid w:val="73597ED9"/>
    <w:rsid w:val="735F7D7E"/>
    <w:rsid w:val="736924F4"/>
    <w:rsid w:val="736EC7FA"/>
    <w:rsid w:val="736FA4EB"/>
    <w:rsid w:val="737826AD"/>
    <w:rsid w:val="737A705D"/>
    <w:rsid w:val="73807C04"/>
    <w:rsid w:val="73893488"/>
    <w:rsid w:val="738FA329"/>
    <w:rsid w:val="7391166A"/>
    <w:rsid w:val="73981B7E"/>
    <w:rsid w:val="73A46CA0"/>
    <w:rsid w:val="73A6D2BA"/>
    <w:rsid w:val="73A80015"/>
    <w:rsid w:val="73A92021"/>
    <w:rsid w:val="73AB3654"/>
    <w:rsid w:val="73AC4383"/>
    <w:rsid w:val="73ACBF53"/>
    <w:rsid w:val="73B5333E"/>
    <w:rsid w:val="73BA54C0"/>
    <w:rsid w:val="73BBBA15"/>
    <w:rsid w:val="73BD9D0D"/>
    <w:rsid w:val="73C079B4"/>
    <w:rsid w:val="73C10ED3"/>
    <w:rsid w:val="73C396BE"/>
    <w:rsid w:val="73CA11FE"/>
    <w:rsid w:val="73D0BA96"/>
    <w:rsid w:val="73DD4350"/>
    <w:rsid w:val="73E42B6D"/>
    <w:rsid w:val="73E51663"/>
    <w:rsid w:val="73F0F55B"/>
    <w:rsid w:val="73F6F86A"/>
    <w:rsid w:val="74082E50"/>
    <w:rsid w:val="74102573"/>
    <w:rsid w:val="7416C86A"/>
    <w:rsid w:val="74203EA2"/>
    <w:rsid w:val="742052BC"/>
    <w:rsid w:val="74268B49"/>
    <w:rsid w:val="7430EB83"/>
    <w:rsid w:val="74371202"/>
    <w:rsid w:val="7437D806"/>
    <w:rsid w:val="743FC007"/>
    <w:rsid w:val="744091FA"/>
    <w:rsid w:val="744096A3"/>
    <w:rsid w:val="74443D5C"/>
    <w:rsid w:val="74464411"/>
    <w:rsid w:val="74498DCA"/>
    <w:rsid w:val="744CEB9B"/>
    <w:rsid w:val="7452A538"/>
    <w:rsid w:val="74532116"/>
    <w:rsid w:val="745E5568"/>
    <w:rsid w:val="7466FE4B"/>
    <w:rsid w:val="74819936"/>
    <w:rsid w:val="748D23D1"/>
    <w:rsid w:val="74934283"/>
    <w:rsid w:val="749BAE6F"/>
    <w:rsid w:val="74A54B34"/>
    <w:rsid w:val="74B8B498"/>
    <w:rsid w:val="74BD7494"/>
    <w:rsid w:val="74CC6B0C"/>
    <w:rsid w:val="74CEA44A"/>
    <w:rsid w:val="74CEFE25"/>
    <w:rsid w:val="74DAFB2F"/>
    <w:rsid w:val="74DD5E23"/>
    <w:rsid w:val="74E0D07A"/>
    <w:rsid w:val="74E10982"/>
    <w:rsid w:val="74E29C93"/>
    <w:rsid w:val="74E4E45E"/>
    <w:rsid w:val="74EAD8F6"/>
    <w:rsid w:val="74EBEEF9"/>
    <w:rsid w:val="74EE46E7"/>
    <w:rsid w:val="74F3427B"/>
    <w:rsid w:val="74F36937"/>
    <w:rsid w:val="75002112"/>
    <w:rsid w:val="7507FDDB"/>
    <w:rsid w:val="75125CDD"/>
    <w:rsid w:val="75134C4B"/>
    <w:rsid w:val="7520FDF8"/>
    <w:rsid w:val="752504AB"/>
    <w:rsid w:val="75272CE8"/>
    <w:rsid w:val="752FB504"/>
    <w:rsid w:val="7539294A"/>
    <w:rsid w:val="753DCFA3"/>
    <w:rsid w:val="753E6219"/>
    <w:rsid w:val="75407F82"/>
    <w:rsid w:val="7543CF83"/>
    <w:rsid w:val="75456844"/>
    <w:rsid w:val="7545FC46"/>
    <w:rsid w:val="7547E998"/>
    <w:rsid w:val="754AD336"/>
    <w:rsid w:val="754E7560"/>
    <w:rsid w:val="754EA0D1"/>
    <w:rsid w:val="7558A801"/>
    <w:rsid w:val="755B0413"/>
    <w:rsid w:val="755C2F64"/>
    <w:rsid w:val="755D3D27"/>
    <w:rsid w:val="7565BFB9"/>
    <w:rsid w:val="757A5A21"/>
    <w:rsid w:val="757E4B51"/>
    <w:rsid w:val="75866DFE"/>
    <w:rsid w:val="7588B50B"/>
    <w:rsid w:val="758DF75B"/>
    <w:rsid w:val="75914B85"/>
    <w:rsid w:val="7597B779"/>
    <w:rsid w:val="75A04713"/>
    <w:rsid w:val="75A673F1"/>
    <w:rsid w:val="75A7E5A4"/>
    <w:rsid w:val="75B314DE"/>
    <w:rsid w:val="75B45201"/>
    <w:rsid w:val="75BFEF9E"/>
    <w:rsid w:val="75CB34BD"/>
    <w:rsid w:val="75CC3D3B"/>
    <w:rsid w:val="75CDAF00"/>
    <w:rsid w:val="75D21604"/>
    <w:rsid w:val="75DCF6C2"/>
    <w:rsid w:val="75E56F58"/>
    <w:rsid w:val="75E7F068"/>
    <w:rsid w:val="760756D9"/>
    <w:rsid w:val="760BF0B8"/>
    <w:rsid w:val="76115F85"/>
    <w:rsid w:val="76137AD7"/>
    <w:rsid w:val="7615156B"/>
    <w:rsid w:val="7615F445"/>
    <w:rsid w:val="7623A1F5"/>
    <w:rsid w:val="76242F85"/>
    <w:rsid w:val="76248C0B"/>
    <w:rsid w:val="762DC820"/>
    <w:rsid w:val="76306999"/>
    <w:rsid w:val="76375F78"/>
    <w:rsid w:val="763AF398"/>
    <w:rsid w:val="7640CC99"/>
    <w:rsid w:val="76412BFE"/>
    <w:rsid w:val="7642469C"/>
    <w:rsid w:val="76454F19"/>
    <w:rsid w:val="7646C831"/>
    <w:rsid w:val="7646DC21"/>
    <w:rsid w:val="76484FD7"/>
    <w:rsid w:val="764A0FEB"/>
    <w:rsid w:val="764ADA21"/>
    <w:rsid w:val="764D1BA2"/>
    <w:rsid w:val="7652EA7A"/>
    <w:rsid w:val="7661C561"/>
    <w:rsid w:val="76641986"/>
    <w:rsid w:val="7669235F"/>
    <w:rsid w:val="76762641"/>
    <w:rsid w:val="767E512D"/>
    <w:rsid w:val="767F23DA"/>
    <w:rsid w:val="76849786"/>
    <w:rsid w:val="7685F4E9"/>
    <w:rsid w:val="768608BF"/>
    <w:rsid w:val="768A1748"/>
    <w:rsid w:val="768A614B"/>
    <w:rsid w:val="76962892"/>
    <w:rsid w:val="769692C8"/>
    <w:rsid w:val="769ABD05"/>
    <w:rsid w:val="76AD0E59"/>
    <w:rsid w:val="76B78F65"/>
    <w:rsid w:val="76B80A22"/>
    <w:rsid w:val="76B89934"/>
    <w:rsid w:val="76C22F84"/>
    <w:rsid w:val="76C496C3"/>
    <w:rsid w:val="76DBCB13"/>
    <w:rsid w:val="76DE68E1"/>
    <w:rsid w:val="76EB8F59"/>
    <w:rsid w:val="76FF640A"/>
    <w:rsid w:val="77018E4E"/>
    <w:rsid w:val="770C413C"/>
    <w:rsid w:val="7712D295"/>
    <w:rsid w:val="7717CAE1"/>
    <w:rsid w:val="771C634E"/>
    <w:rsid w:val="771ED5C1"/>
    <w:rsid w:val="7720A777"/>
    <w:rsid w:val="77224FF2"/>
    <w:rsid w:val="77276A34"/>
    <w:rsid w:val="772E7003"/>
    <w:rsid w:val="772F9C17"/>
    <w:rsid w:val="772FA796"/>
    <w:rsid w:val="77315CCB"/>
    <w:rsid w:val="7731A8FF"/>
    <w:rsid w:val="773BCED0"/>
    <w:rsid w:val="773E8620"/>
    <w:rsid w:val="773EA781"/>
    <w:rsid w:val="773FBCDA"/>
    <w:rsid w:val="773FFA77"/>
    <w:rsid w:val="7748737C"/>
    <w:rsid w:val="774927F6"/>
    <w:rsid w:val="774DA4F9"/>
    <w:rsid w:val="77564846"/>
    <w:rsid w:val="775F4875"/>
    <w:rsid w:val="7765E2B7"/>
    <w:rsid w:val="7767B331"/>
    <w:rsid w:val="776823C4"/>
    <w:rsid w:val="7787AD52"/>
    <w:rsid w:val="778EBF07"/>
    <w:rsid w:val="77927408"/>
    <w:rsid w:val="779D6AF1"/>
    <w:rsid w:val="779E1586"/>
    <w:rsid w:val="77A15C68"/>
    <w:rsid w:val="77A9785A"/>
    <w:rsid w:val="77AB768A"/>
    <w:rsid w:val="77B5D270"/>
    <w:rsid w:val="77BE6C95"/>
    <w:rsid w:val="77C2C2B3"/>
    <w:rsid w:val="77C4C493"/>
    <w:rsid w:val="77C509C6"/>
    <w:rsid w:val="77CAD3CE"/>
    <w:rsid w:val="77CCC67D"/>
    <w:rsid w:val="77CFA216"/>
    <w:rsid w:val="77D09A20"/>
    <w:rsid w:val="77D78122"/>
    <w:rsid w:val="77DB696C"/>
    <w:rsid w:val="77E0C7C3"/>
    <w:rsid w:val="77E3F293"/>
    <w:rsid w:val="77E5CE01"/>
    <w:rsid w:val="77F06AC1"/>
    <w:rsid w:val="77F35C6A"/>
    <w:rsid w:val="77F7D2C9"/>
    <w:rsid w:val="77FB2F17"/>
    <w:rsid w:val="77FE3E23"/>
    <w:rsid w:val="780BB5B1"/>
    <w:rsid w:val="780CBF4C"/>
    <w:rsid w:val="78101B0A"/>
    <w:rsid w:val="78118003"/>
    <w:rsid w:val="781397E6"/>
    <w:rsid w:val="7816932A"/>
    <w:rsid w:val="781B1626"/>
    <w:rsid w:val="7820FC71"/>
    <w:rsid w:val="78266D50"/>
    <w:rsid w:val="7828C78E"/>
    <w:rsid w:val="7833B957"/>
    <w:rsid w:val="7836C93D"/>
    <w:rsid w:val="783F038E"/>
    <w:rsid w:val="7841D943"/>
    <w:rsid w:val="7844C605"/>
    <w:rsid w:val="784730C5"/>
    <w:rsid w:val="784B024C"/>
    <w:rsid w:val="784CA41E"/>
    <w:rsid w:val="784FFAC7"/>
    <w:rsid w:val="7860AED1"/>
    <w:rsid w:val="78661FA5"/>
    <w:rsid w:val="78692324"/>
    <w:rsid w:val="787382BF"/>
    <w:rsid w:val="78743D6E"/>
    <w:rsid w:val="7875BBFD"/>
    <w:rsid w:val="78779F51"/>
    <w:rsid w:val="7878A326"/>
    <w:rsid w:val="787B2802"/>
    <w:rsid w:val="78901066"/>
    <w:rsid w:val="7890A0E9"/>
    <w:rsid w:val="7891063D"/>
    <w:rsid w:val="7895DAA7"/>
    <w:rsid w:val="78B3631B"/>
    <w:rsid w:val="78BD80AA"/>
    <w:rsid w:val="78BE6363"/>
    <w:rsid w:val="78C49C33"/>
    <w:rsid w:val="78CCC128"/>
    <w:rsid w:val="78CE1673"/>
    <w:rsid w:val="78DB526F"/>
    <w:rsid w:val="78DDE92D"/>
    <w:rsid w:val="78E13211"/>
    <w:rsid w:val="78E39E20"/>
    <w:rsid w:val="78E759E2"/>
    <w:rsid w:val="78E78E7C"/>
    <w:rsid w:val="78EB0273"/>
    <w:rsid w:val="78EC45BE"/>
    <w:rsid w:val="78F40D21"/>
    <w:rsid w:val="78FA7E5B"/>
    <w:rsid w:val="790156C9"/>
    <w:rsid w:val="790D6361"/>
    <w:rsid w:val="790DFAD9"/>
    <w:rsid w:val="79105E39"/>
    <w:rsid w:val="79136C96"/>
    <w:rsid w:val="791A08FC"/>
    <w:rsid w:val="791EF1FD"/>
    <w:rsid w:val="7926F065"/>
    <w:rsid w:val="79278375"/>
    <w:rsid w:val="79297D8C"/>
    <w:rsid w:val="7929FA20"/>
    <w:rsid w:val="792A738B"/>
    <w:rsid w:val="79331C84"/>
    <w:rsid w:val="79378146"/>
    <w:rsid w:val="793835D4"/>
    <w:rsid w:val="793856A4"/>
    <w:rsid w:val="793C30D4"/>
    <w:rsid w:val="7945CD1A"/>
    <w:rsid w:val="79467B4F"/>
    <w:rsid w:val="7948DC3E"/>
    <w:rsid w:val="795092D9"/>
    <w:rsid w:val="7950E145"/>
    <w:rsid w:val="7956178E"/>
    <w:rsid w:val="7959B63A"/>
    <w:rsid w:val="795C5B95"/>
    <w:rsid w:val="795F6DBD"/>
    <w:rsid w:val="7960ABDF"/>
    <w:rsid w:val="7960BE19"/>
    <w:rsid w:val="796A8C0E"/>
    <w:rsid w:val="7970FC85"/>
    <w:rsid w:val="7972F74A"/>
    <w:rsid w:val="7978FF72"/>
    <w:rsid w:val="7979ECA0"/>
    <w:rsid w:val="797B1596"/>
    <w:rsid w:val="797E896C"/>
    <w:rsid w:val="797FD918"/>
    <w:rsid w:val="798C1A73"/>
    <w:rsid w:val="799728F2"/>
    <w:rsid w:val="79A0E3A3"/>
    <w:rsid w:val="79A418A5"/>
    <w:rsid w:val="79A5D413"/>
    <w:rsid w:val="79A88FAD"/>
    <w:rsid w:val="79ADAFF8"/>
    <w:rsid w:val="79AEAB4E"/>
    <w:rsid w:val="79B0E6A7"/>
    <w:rsid w:val="79B29CE6"/>
    <w:rsid w:val="79BD239E"/>
    <w:rsid w:val="79BDFB3C"/>
    <w:rsid w:val="79C5463D"/>
    <w:rsid w:val="79CBF62F"/>
    <w:rsid w:val="79D21FD8"/>
    <w:rsid w:val="79DA75C6"/>
    <w:rsid w:val="79DA9686"/>
    <w:rsid w:val="79DB5353"/>
    <w:rsid w:val="79DE0FAC"/>
    <w:rsid w:val="7A04AD86"/>
    <w:rsid w:val="7A04F385"/>
    <w:rsid w:val="7A0E6607"/>
    <w:rsid w:val="7A1609A3"/>
    <w:rsid w:val="7A2BE299"/>
    <w:rsid w:val="7A35AEFD"/>
    <w:rsid w:val="7A42B0C6"/>
    <w:rsid w:val="7A4D4250"/>
    <w:rsid w:val="7A539974"/>
    <w:rsid w:val="7A553202"/>
    <w:rsid w:val="7A55C8B6"/>
    <w:rsid w:val="7A5885FB"/>
    <w:rsid w:val="7A59DE2E"/>
    <w:rsid w:val="7A603507"/>
    <w:rsid w:val="7A6EAAEF"/>
    <w:rsid w:val="7A71957A"/>
    <w:rsid w:val="7A7B3509"/>
    <w:rsid w:val="7A83700A"/>
    <w:rsid w:val="7A8A28A0"/>
    <w:rsid w:val="7A8C0F22"/>
    <w:rsid w:val="7A91E33C"/>
    <w:rsid w:val="7A92FC1A"/>
    <w:rsid w:val="7A935B1F"/>
    <w:rsid w:val="7A9E3E98"/>
    <w:rsid w:val="7AA149D4"/>
    <w:rsid w:val="7AA64ED7"/>
    <w:rsid w:val="7AAF92AB"/>
    <w:rsid w:val="7AAF93D4"/>
    <w:rsid w:val="7AB11C30"/>
    <w:rsid w:val="7AB58595"/>
    <w:rsid w:val="7ABAB253"/>
    <w:rsid w:val="7AD16933"/>
    <w:rsid w:val="7AD398DF"/>
    <w:rsid w:val="7AE008C7"/>
    <w:rsid w:val="7AE1DD02"/>
    <w:rsid w:val="7AE4009B"/>
    <w:rsid w:val="7AF0A439"/>
    <w:rsid w:val="7AFC452E"/>
    <w:rsid w:val="7B068B23"/>
    <w:rsid w:val="7B06CA32"/>
    <w:rsid w:val="7B1185CD"/>
    <w:rsid w:val="7B138DBB"/>
    <w:rsid w:val="7B158546"/>
    <w:rsid w:val="7B15D18B"/>
    <w:rsid w:val="7B208BEA"/>
    <w:rsid w:val="7B284C00"/>
    <w:rsid w:val="7B2BBDB2"/>
    <w:rsid w:val="7B2C19E1"/>
    <w:rsid w:val="7B2D4CAB"/>
    <w:rsid w:val="7B2FF08D"/>
    <w:rsid w:val="7B30FFE1"/>
    <w:rsid w:val="7B399FCB"/>
    <w:rsid w:val="7B3B4CCC"/>
    <w:rsid w:val="7B3D0626"/>
    <w:rsid w:val="7B3F917C"/>
    <w:rsid w:val="7B41FDEC"/>
    <w:rsid w:val="7B42FB1B"/>
    <w:rsid w:val="7B4A46DF"/>
    <w:rsid w:val="7B4AB042"/>
    <w:rsid w:val="7B4D1B21"/>
    <w:rsid w:val="7B4D9EC3"/>
    <w:rsid w:val="7B588B81"/>
    <w:rsid w:val="7B5D52B6"/>
    <w:rsid w:val="7B60E429"/>
    <w:rsid w:val="7B6436B2"/>
    <w:rsid w:val="7B6B6F35"/>
    <w:rsid w:val="7B6F82EB"/>
    <w:rsid w:val="7B72EE40"/>
    <w:rsid w:val="7B740628"/>
    <w:rsid w:val="7B777873"/>
    <w:rsid w:val="7B788AA0"/>
    <w:rsid w:val="7B828252"/>
    <w:rsid w:val="7B8576E1"/>
    <w:rsid w:val="7B870CA5"/>
    <w:rsid w:val="7B88824D"/>
    <w:rsid w:val="7B91EF3D"/>
    <w:rsid w:val="7B93F9C9"/>
    <w:rsid w:val="7B945070"/>
    <w:rsid w:val="7B9454A1"/>
    <w:rsid w:val="7B9BDDE3"/>
    <w:rsid w:val="7BA07DE7"/>
    <w:rsid w:val="7BA0C911"/>
    <w:rsid w:val="7BADCD98"/>
    <w:rsid w:val="7BB15E83"/>
    <w:rsid w:val="7BB34660"/>
    <w:rsid w:val="7BB4D7C3"/>
    <w:rsid w:val="7BB56556"/>
    <w:rsid w:val="7BC5E914"/>
    <w:rsid w:val="7BC7F885"/>
    <w:rsid w:val="7BCC12DC"/>
    <w:rsid w:val="7BD5057D"/>
    <w:rsid w:val="7BD79151"/>
    <w:rsid w:val="7BE0546F"/>
    <w:rsid w:val="7BE5AFC0"/>
    <w:rsid w:val="7BE5F217"/>
    <w:rsid w:val="7BE8080A"/>
    <w:rsid w:val="7BEDA856"/>
    <w:rsid w:val="7BEFBDFD"/>
    <w:rsid w:val="7BF413B1"/>
    <w:rsid w:val="7BF5C944"/>
    <w:rsid w:val="7BF73881"/>
    <w:rsid w:val="7BF8E4B5"/>
    <w:rsid w:val="7BFE46B8"/>
    <w:rsid w:val="7C027952"/>
    <w:rsid w:val="7C06777B"/>
    <w:rsid w:val="7C19961B"/>
    <w:rsid w:val="7C20E34B"/>
    <w:rsid w:val="7C216739"/>
    <w:rsid w:val="7C2947F3"/>
    <w:rsid w:val="7C30D9E5"/>
    <w:rsid w:val="7C36CE07"/>
    <w:rsid w:val="7C3F7060"/>
    <w:rsid w:val="7C48B2EF"/>
    <w:rsid w:val="7C4F934F"/>
    <w:rsid w:val="7C529A16"/>
    <w:rsid w:val="7C53E7E1"/>
    <w:rsid w:val="7C54CF5D"/>
    <w:rsid w:val="7C59B77D"/>
    <w:rsid w:val="7C6F6940"/>
    <w:rsid w:val="7C7543CF"/>
    <w:rsid w:val="7C7E2720"/>
    <w:rsid w:val="7C7E7D9A"/>
    <w:rsid w:val="7C808D75"/>
    <w:rsid w:val="7C96F0B1"/>
    <w:rsid w:val="7C9A4329"/>
    <w:rsid w:val="7C9D4725"/>
    <w:rsid w:val="7CAB64C7"/>
    <w:rsid w:val="7CAED089"/>
    <w:rsid w:val="7CB27EA5"/>
    <w:rsid w:val="7CB29891"/>
    <w:rsid w:val="7CB7FEC4"/>
    <w:rsid w:val="7CBA9978"/>
    <w:rsid w:val="7CBB1789"/>
    <w:rsid w:val="7CC5B7AC"/>
    <w:rsid w:val="7CCB93E5"/>
    <w:rsid w:val="7CCBDA1E"/>
    <w:rsid w:val="7CD1F393"/>
    <w:rsid w:val="7CD4DA4E"/>
    <w:rsid w:val="7CD6D78B"/>
    <w:rsid w:val="7CDAB271"/>
    <w:rsid w:val="7CDEBEE1"/>
    <w:rsid w:val="7CDFFB6F"/>
    <w:rsid w:val="7CE0306F"/>
    <w:rsid w:val="7CEB7028"/>
    <w:rsid w:val="7CF0D62C"/>
    <w:rsid w:val="7CF16B46"/>
    <w:rsid w:val="7CF543A1"/>
    <w:rsid w:val="7CF9FB29"/>
    <w:rsid w:val="7CFCB48A"/>
    <w:rsid w:val="7CFE4821"/>
    <w:rsid w:val="7D069A78"/>
    <w:rsid w:val="7D094242"/>
    <w:rsid w:val="7D118492"/>
    <w:rsid w:val="7D1A95E5"/>
    <w:rsid w:val="7D1EDF9D"/>
    <w:rsid w:val="7D1FDF39"/>
    <w:rsid w:val="7D228E73"/>
    <w:rsid w:val="7D31E790"/>
    <w:rsid w:val="7D346C55"/>
    <w:rsid w:val="7D39B735"/>
    <w:rsid w:val="7D3A4766"/>
    <w:rsid w:val="7D3A92FE"/>
    <w:rsid w:val="7D4D1E43"/>
    <w:rsid w:val="7D56C5B9"/>
    <w:rsid w:val="7D5E05C6"/>
    <w:rsid w:val="7D632B3B"/>
    <w:rsid w:val="7D694C5A"/>
    <w:rsid w:val="7D759EA9"/>
    <w:rsid w:val="7D795E31"/>
    <w:rsid w:val="7D79D081"/>
    <w:rsid w:val="7D7C7C97"/>
    <w:rsid w:val="7D7EE4F9"/>
    <w:rsid w:val="7D823D4A"/>
    <w:rsid w:val="7D834CB0"/>
    <w:rsid w:val="7D842786"/>
    <w:rsid w:val="7D91ACAF"/>
    <w:rsid w:val="7D92585B"/>
    <w:rsid w:val="7D954B5E"/>
    <w:rsid w:val="7D9AAEA5"/>
    <w:rsid w:val="7D9FD587"/>
    <w:rsid w:val="7DA87A4D"/>
    <w:rsid w:val="7DAB1BBC"/>
    <w:rsid w:val="7DAF4C68"/>
    <w:rsid w:val="7DAF6D9D"/>
    <w:rsid w:val="7DB08AE6"/>
    <w:rsid w:val="7DB42EDD"/>
    <w:rsid w:val="7DB632D8"/>
    <w:rsid w:val="7DBEA518"/>
    <w:rsid w:val="7DC3AB42"/>
    <w:rsid w:val="7DC87DF7"/>
    <w:rsid w:val="7DCC05DC"/>
    <w:rsid w:val="7DCE7F7D"/>
    <w:rsid w:val="7DD09AB7"/>
    <w:rsid w:val="7DD19C6F"/>
    <w:rsid w:val="7DD1D549"/>
    <w:rsid w:val="7DD34E6E"/>
    <w:rsid w:val="7DD448DF"/>
    <w:rsid w:val="7DDC5D76"/>
    <w:rsid w:val="7DDD09DE"/>
    <w:rsid w:val="7DE1EDB8"/>
    <w:rsid w:val="7DE2E6E0"/>
    <w:rsid w:val="7DE4B19D"/>
    <w:rsid w:val="7DEBCFE3"/>
    <w:rsid w:val="7DEFF4C5"/>
    <w:rsid w:val="7DFC44B6"/>
    <w:rsid w:val="7E0519F9"/>
    <w:rsid w:val="7E055855"/>
    <w:rsid w:val="7E1344DC"/>
    <w:rsid w:val="7E2776F0"/>
    <w:rsid w:val="7E2E4A34"/>
    <w:rsid w:val="7E42C264"/>
    <w:rsid w:val="7E4476EA"/>
    <w:rsid w:val="7E4925F9"/>
    <w:rsid w:val="7E499725"/>
    <w:rsid w:val="7E50FDEA"/>
    <w:rsid w:val="7E5937A4"/>
    <w:rsid w:val="7E5C2827"/>
    <w:rsid w:val="7E63C42C"/>
    <w:rsid w:val="7E6A4FC7"/>
    <w:rsid w:val="7E77323E"/>
    <w:rsid w:val="7E77B801"/>
    <w:rsid w:val="7E78DD4F"/>
    <w:rsid w:val="7E7F5200"/>
    <w:rsid w:val="7E80D788"/>
    <w:rsid w:val="7E81E586"/>
    <w:rsid w:val="7E82E988"/>
    <w:rsid w:val="7E879781"/>
    <w:rsid w:val="7E893DDD"/>
    <w:rsid w:val="7E8AAED5"/>
    <w:rsid w:val="7E8B32D9"/>
    <w:rsid w:val="7E8C90AC"/>
    <w:rsid w:val="7EA171C8"/>
    <w:rsid w:val="7EAB613E"/>
    <w:rsid w:val="7EACF5A5"/>
    <w:rsid w:val="7EB64447"/>
    <w:rsid w:val="7EB95D5D"/>
    <w:rsid w:val="7EC2EB41"/>
    <w:rsid w:val="7EC6A9A4"/>
    <w:rsid w:val="7EC8E881"/>
    <w:rsid w:val="7ECA2374"/>
    <w:rsid w:val="7ECC82FF"/>
    <w:rsid w:val="7ED12A31"/>
    <w:rsid w:val="7ED19C01"/>
    <w:rsid w:val="7EDEE87D"/>
    <w:rsid w:val="7EE2456A"/>
    <w:rsid w:val="7EEBFB55"/>
    <w:rsid w:val="7EF48179"/>
    <w:rsid w:val="7EF5014F"/>
    <w:rsid w:val="7EF572EA"/>
    <w:rsid w:val="7EF7AC24"/>
    <w:rsid w:val="7EF90847"/>
    <w:rsid w:val="7EFB6B2C"/>
    <w:rsid w:val="7F0AC22B"/>
    <w:rsid w:val="7F0B691C"/>
    <w:rsid w:val="7F0D05A5"/>
    <w:rsid w:val="7F10C0FE"/>
    <w:rsid w:val="7F114D22"/>
    <w:rsid w:val="7F128C16"/>
    <w:rsid w:val="7F138C25"/>
    <w:rsid w:val="7F170621"/>
    <w:rsid w:val="7F1A7FCF"/>
    <w:rsid w:val="7F1D9775"/>
    <w:rsid w:val="7F1DA5B3"/>
    <w:rsid w:val="7F2264A5"/>
    <w:rsid w:val="7F2270D0"/>
    <w:rsid w:val="7F2668F4"/>
    <w:rsid w:val="7F280986"/>
    <w:rsid w:val="7F295435"/>
    <w:rsid w:val="7F2C7CB6"/>
    <w:rsid w:val="7F31E179"/>
    <w:rsid w:val="7F3653A8"/>
    <w:rsid w:val="7F3AFE21"/>
    <w:rsid w:val="7F3F405E"/>
    <w:rsid w:val="7F40B661"/>
    <w:rsid w:val="7F4AB52A"/>
    <w:rsid w:val="7F4E4BF3"/>
    <w:rsid w:val="7F4F53A5"/>
    <w:rsid w:val="7F54A60C"/>
    <w:rsid w:val="7F54FF95"/>
    <w:rsid w:val="7F5819CD"/>
    <w:rsid w:val="7F58D735"/>
    <w:rsid w:val="7F59F724"/>
    <w:rsid w:val="7F612760"/>
    <w:rsid w:val="7F73574F"/>
    <w:rsid w:val="7F756E61"/>
    <w:rsid w:val="7F75A443"/>
    <w:rsid w:val="7F7EB741"/>
    <w:rsid w:val="7F90DCBA"/>
    <w:rsid w:val="7F9230C0"/>
    <w:rsid w:val="7F92EDA5"/>
    <w:rsid w:val="7FA092F0"/>
    <w:rsid w:val="7FBA4A1A"/>
    <w:rsid w:val="7FBA8808"/>
    <w:rsid w:val="7FBBEB88"/>
    <w:rsid w:val="7FBE2654"/>
    <w:rsid w:val="7FC4D6F9"/>
    <w:rsid w:val="7FC9742F"/>
    <w:rsid w:val="7FCFEBAD"/>
    <w:rsid w:val="7FD456E7"/>
    <w:rsid w:val="7FD5CC74"/>
    <w:rsid w:val="7FDC4FE2"/>
    <w:rsid w:val="7FDF38DE"/>
    <w:rsid w:val="7FE3B664"/>
    <w:rsid w:val="7FE61BCE"/>
    <w:rsid w:val="7FF824E4"/>
    <w:rsid w:val="7FF9645B"/>
    <w:rsid w:val="7FFB7E2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0E4D24"/>
  <w15:docId w15:val="{DA7C1D03-230A-499D-BA96-3066E74F6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54C9"/>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DF12C9"/>
    <w:pPr>
      <w:keepNext/>
      <w:numPr>
        <w:numId w:val="3"/>
      </w:numPr>
      <w:spacing w:before="240"/>
      <w:jc w:val="center"/>
      <w:outlineLvl w:val="0"/>
    </w:pPr>
    <w:rPr>
      <w:rFonts w:eastAsiaTheme="majorEastAsia" w:cstheme="majorBidi"/>
      <w:b/>
      <w:bCs/>
    </w:rPr>
  </w:style>
  <w:style w:type="paragraph" w:styleId="Heading2">
    <w:name w:val="heading 2"/>
    <w:basedOn w:val="Normal"/>
    <w:next w:val="Normal"/>
    <w:link w:val="Heading2Char"/>
    <w:uiPriority w:val="9"/>
    <w:unhideWhenUsed/>
    <w:qFormat/>
    <w:rsid w:val="00621162"/>
    <w:pPr>
      <w:keepNext/>
      <w:numPr>
        <w:ilvl w:val="1"/>
        <w:numId w:val="3"/>
      </w:numPr>
      <w:spacing w:before="120" w:after="120"/>
      <w:outlineLvl w:val="1"/>
    </w:pPr>
    <w:rPr>
      <w:rFonts w:eastAsiaTheme="majorEastAsia" w:cstheme="majorBidi"/>
      <w:b/>
      <w:bCs/>
    </w:rPr>
  </w:style>
  <w:style w:type="paragraph" w:styleId="Heading3">
    <w:name w:val="heading 3"/>
    <w:basedOn w:val="Normal"/>
    <w:next w:val="Normal"/>
    <w:link w:val="Heading3Char"/>
    <w:uiPriority w:val="9"/>
    <w:unhideWhenUsed/>
    <w:qFormat/>
    <w:rsid w:val="00621162"/>
    <w:pPr>
      <w:keepNext/>
      <w:numPr>
        <w:ilvl w:val="2"/>
        <w:numId w:val="3"/>
      </w:numPr>
      <w:spacing w:before="120" w:after="120"/>
      <w:outlineLvl w:val="2"/>
    </w:pPr>
    <w:rPr>
      <w:rFonts w:ascii="Times New Roman Bold" w:eastAsiaTheme="majorEastAsia" w:hAnsi="Times New Roman Bold" w:cstheme="majorBidi"/>
      <w:b/>
      <w:bCs/>
    </w:rPr>
  </w:style>
  <w:style w:type="paragraph" w:styleId="Heading4">
    <w:name w:val="heading 4"/>
    <w:basedOn w:val="Normal"/>
    <w:next w:val="Normal"/>
    <w:link w:val="Heading4Char"/>
    <w:uiPriority w:val="9"/>
    <w:unhideWhenUsed/>
    <w:qFormat/>
    <w:rsid w:val="573AFFC8"/>
    <w:pPr>
      <w:keepNext/>
      <w:numPr>
        <w:ilvl w:val="3"/>
        <w:numId w:val="4"/>
      </w:numPr>
      <w:spacing w:before="40" w:line="259" w:lineRule="auto"/>
      <w:jc w:val="center"/>
      <w:outlineLvl w:val="3"/>
    </w:pPr>
    <w:rPr>
      <w:rFonts w:eastAsiaTheme="majorEastAsia" w:cstheme="majorBidi"/>
    </w:rPr>
  </w:style>
  <w:style w:type="paragraph" w:styleId="Heading5">
    <w:name w:val="heading 5"/>
    <w:basedOn w:val="Normal"/>
    <w:next w:val="Normal"/>
    <w:link w:val="Heading5Char"/>
    <w:uiPriority w:val="9"/>
    <w:unhideWhenUsed/>
    <w:qFormat/>
    <w:rsid w:val="573AFFC8"/>
    <w:pPr>
      <w:keepNext/>
      <w:spacing w:before="120" w:after="120"/>
      <w:jc w:val="center"/>
      <w:outlineLvl w:val="4"/>
    </w:pPr>
    <w:rPr>
      <w:rFonts w:eastAsiaTheme="majorEastAsia" w:cstheme="majorBidi"/>
    </w:rPr>
  </w:style>
  <w:style w:type="paragraph" w:styleId="Heading6">
    <w:name w:val="heading 6"/>
    <w:basedOn w:val="Normal"/>
    <w:next w:val="Normal"/>
    <w:link w:val="Heading6Char"/>
    <w:uiPriority w:val="9"/>
    <w:unhideWhenUsed/>
    <w:qFormat/>
    <w:rsid w:val="00621162"/>
    <w:pPr>
      <w:keepNext/>
      <w:numPr>
        <w:ilvl w:val="4"/>
        <w:numId w:val="3"/>
      </w:numPr>
      <w:spacing w:before="40"/>
      <w:outlineLvl w:val="5"/>
    </w:pPr>
    <w:rPr>
      <w:rFonts w:eastAsiaTheme="majorEastAsia" w:cstheme="majorBidi"/>
      <w:b/>
      <w:bCs/>
    </w:rPr>
  </w:style>
  <w:style w:type="paragraph" w:styleId="Heading7">
    <w:name w:val="heading 7"/>
    <w:basedOn w:val="Normal"/>
    <w:next w:val="Normal"/>
    <w:link w:val="Heading7Char"/>
    <w:uiPriority w:val="9"/>
    <w:semiHidden/>
    <w:unhideWhenUsed/>
    <w:qFormat/>
    <w:rsid w:val="5C2B7E04"/>
    <w:pPr>
      <w:keepNext/>
      <w:spacing w:before="40"/>
      <w:ind w:hanging="1296"/>
      <w:jc w:val="center"/>
      <w:outlineLvl w:val="6"/>
    </w:pPr>
    <w:rPr>
      <w:i/>
      <w:iCs/>
    </w:rPr>
  </w:style>
  <w:style w:type="paragraph" w:styleId="Heading8">
    <w:name w:val="heading 8"/>
    <w:basedOn w:val="Normal"/>
    <w:next w:val="Normal"/>
    <w:link w:val="Heading8Char"/>
    <w:uiPriority w:val="9"/>
    <w:semiHidden/>
    <w:unhideWhenUsed/>
    <w:qFormat/>
    <w:rsid w:val="0820BDD0"/>
    <w:pPr>
      <w:keepNext/>
      <w:numPr>
        <w:ilvl w:val="7"/>
        <w:numId w:val="3"/>
      </w:numPr>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semiHidden/>
    <w:unhideWhenUsed/>
    <w:qFormat/>
    <w:rsid w:val="0820BDD0"/>
    <w:pPr>
      <w:keepNext/>
      <w:numPr>
        <w:ilvl w:val="8"/>
        <w:numId w:val="3"/>
      </w:numPr>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ucctrangmu">
    <w:name w:val="Tiêu đề các trang mở đầu"/>
    <w:basedOn w:val="Normal"/>
    <w:link w:val="TiucctrangmuChar"/>
    <w:uiPriority w:val="1"/>
    <w:qFormat/>
    <w:rsid w:val="0820BDD0"/>
    <w:pPr>
      <w:tabs>
        <w:tab w:val="center" w:pos="6379"/>
      </w:tabs>
      <w:spacing w:after="200"/>
      <w:jc w:val="center"/>
    </w:pPr>
    <w:rPr>
      <w:b/>
      <w:bCs/>
      <w:sz w:val="32"/>
      <w:szCs w:val="32"/>
    </w:rPr>
  </w:style>
  <w:style w:type="paragraph" w:customStyle="1" w:styleId="Nidungvnbn">
    <w:name w:val="Nội dung văn bản"/>
    <w:basedOn w:val="Normal"/>
    <w:link w:val="NidungvnbnChar"/>
    <w:uiPriority w:val="1"/>
    <w:qFormat/>
    <w:rsid w:val="0820BDD0"/>
    <w:pPr>
      <w:ind w:firstLine="567"/>
    </w:pPr>
  </w:style>
  <w:style w:type="character" w:customStyle="1" w:styleId="TiucctrangmuChar">
    <w:name w:val="Tiêu đề các trang mở đầu Char"/>
    <w:basedOn w:val="DefaultParagraphFont"/>
    <w:link w:val="Tiucctrangmu"/>
    <w:uiPriority w:val="1"/>
    <w:rsid w:val="00AA0998"/>
    <w:rPr>
      <w:rFonts w:ascii="Times New Roman" w:eastAsia="Times New Roman" w:hAnsi="Times New Roman" w:cs="Times New Roman"/>
      <w:b/>
      <w:bCs/>
      <w:noProof/>
      <w:sz w:val="32"/>
      <w:szCs w:val="32"/>
    </w:rPr>
  </w:style>
  <w:style w:type="character" w:customStyle="1" w:styleId="NidungvnbnChar">
    <w:name w:val="Nội dung văn bản Char"/>
    <w:basedOn w:val="DefaultParagraphFont"/>
    <w:link w:val="Nidungvnbn"/>
    <w:uiPriority w:val="1"/>
    <w:rsid w:val="00E619FF"/>
    <w:rPr>
      <w:rFonts w:ascii="Times New Roman" w:eastAsia="Times New Roman" w:hAnsi="Times New Roman" w:cs="Times New Roman"/>
      <w:noProof/>
      <w:sz w:val="26"/>
      <w:szCs w:val="26"/>
    </w:rPr>
  </w:style>
  <w:style w:type="paragraph" w:styleId="Header">
    <w:name w:val="header"/>
    <w:basedOn w:val="Normal"/>
    <w:link w:val="HeaderChar"/>
    <w:uiPriority w:val="99"/>
    <w:unhideWhenUsed/>
    <w:rsid w:val="00AA0998"/>
    <w:pPr>
      <w:tabs>
        <w:tab w:val="center" w:pos="4680"/>
        <w:tab w:val="right" w:pos="9360"/>
      </w:tabs>
    </w:pPr>
  </w:style>
  <w:style w:type="character" w:customStyle="1" w:styleId="HeaderChar">
    <w:name w:val="Header Char"/>
    <w:basedOn w:val="DefaultParagraphFont"/>
    <w:link w:val="Header"/>
    <w:uiPriority w:val="99"/>
    <w:rsid w:val="00AA0998"/>
    <w:rPr>
      <w:rFonts w:ascii="Times New Roman" w:eastAsia="Times New Roman" w:hAnsi="Times New Roman" w:cs="Times New Roman"/>
      <w:sz w:val="24"/>
      <w:szCs w:val="24"/>
    </w:rPr>
  </w:style>
  <w:style w:type="paragraph" w:customStyle="1" w:styleId="Chng">
    <w:name w:val="Chương"/>
    <w:basedOn w:val="Normal"/>
    <w:link w:val="ChngChar"/>
    <w:uiPriority w:val="1"/>
    <w:qFormat/>
    <w:rsid w:val="00AA0998"/>
    <w:pPr>
      <w:tabs>
        <w:tab w:val="center" w:pos="6379"/>
      </w:tabs>
    </w:pPr>
    <w:rPr>
      <w:b/>
      <w:sz w:val="32"/>
      <w:szCs w:val="32"/>
    </w:rPr>
  </w:style>
  <w:style w:type="paragraph" w:customStyle="1" w:styleId="Tiumccp1">
    <w:name w:val="Tiểu mục cấp 1"/>
    <w:basedOn w:val="Normal"/>
    <w:link w:val="Tiumccp1Char"/>
    <w:uiPriority w:val="1"/>
    <w:qFormat/>
    <w:rsid w:val="0820BDD0"/>
    <w:pPr>
      <w:tabs>
        <w:tab w:val="center" w:pos="6379"/>
      </w:tabs>
    </w:pPr>
    <w:rPr>
      <w:b/>
      <w:bCs/>
    </w:rPr>
  </w:style>
  <w:style w:type="character" w:customStyle="1" w:styleId="ChngChar">
    <w:name w:val="Chương Char"/>
    <w:basedOn w:val="DefaultParagraphFont"/>
    <w:link w:val="Chng"/>
    <w:uiPriority w:val="1"/>
    <w:rsid w:val="00AA0998"/>
    <w:rPr>
      <w:rFonts w:ascii="Times New Roman" w:eastAsia="Times New Roman" w:hAnsi="Times New Roman" w:cs="Times New Roman"/>
      <w:b/>
      <w:sz w:val="32"/>
      <w:szCs w:val="32"/>
    </w:rPr>
  </w:style>
  <w:style w:type="paragraph" w:customStyle="1" w:styleId="Tiumccp2">
    <w:name w:val="Tiểu mục cấp 2"/>
    <w:basedOn w:val="Normal"/>
    <w:link w:val="Tiumccp2Char"/>
    <w:uiPriority w:val="1"/>
    <w:qFormat/>
    <w:rsid w:val="0820BDD0"/>
    <w:pPr>
      <w:tabs>
        <w:tab w:val="center" w:pos="6379"/>
      </w:tabs>
    </w:pPr>
    <w:rPr>
      <w:b/>
      <w:bCs/>
      <w:i/>
      <w:iCs/>
    </w:rPr>
  </w:style>
  <w:style w:type="character" w:customStyle="1" w:styleId="Tiumccp1Char">
    <w:name w:val="Tiểu mục cấp 1 Char"/>
    <w:basedOn w:val="DefaultParagraphFont"/>
    <w:link w:val="Tiumccp1"/>
    <w:uiPriority w:val="1"/>
    <w:rsid w:val="00AA0998"/>
    <w:rPr>
      <w:rFonts w:ascii="Times New Roman" w:eastAsia="Times New Roman" w:hAnsi="Times New Roman" w:cs="Times New Roman"/>
      <w:b/>
      <w:bCs/>
      <w:noProof/>
      <w:sz w:val="26"/>
      <w:szCs w:val="26"/>
    </w:rPr>
  </w:style>
  <w:style w:type="character" w:customStyle="1" w:styleId="Tiumccp2Char">
    <w:name w:val="Tiểu mục cấp 2 Char"/>
    <w:basedOn w:val="DefaultParagraphFont"/>
    <w:link w:val="Tiumccp2"/>
    <w:uiPriority w:val="1"/>
    <w:rsid w:val="00AA0998"/>
    <w:rPr>
      <w:rFonts w:ascii="Times New Roman" w:eastAsia="Times New Roman" w:hAnsi="Times New Roman" w:cs="Times New Roman"/>
      <w:b/>
      <w:bCs/>
      <w:i/>
      <w:iCs/>
      <w:noProof/>
      <w:sz w:val="26"/>
      <w:szCs w:val="26"/>
    </w:rPr>
  </w:style>
  <w:style w:type="paragraph" w:styleId="TOC1">
    <w:name w:val="toc 1"/>
    <w:basedOn w:val="Normal"/>
    <w:next w:val="Normal"/>
    <w:uiPriority w:val="39"/>
    <w:unhideWhenUsed/>
    <w:rsid w:val="0820BDD0"/>
    <w:pPr>
      <w:tabs>
        <w:tab w:val="right" w:leader="dot" w:pos="9072"/>
      </w:tabs>
      <w:jc w:val="center"/>
      <w:outlineLvl w:val="0"/>
    </w:pPr>
    <w:rPr>
      <w:b/>
      <w:bCs/>
      <w:caps/>
      <w:sz w:val="32"/>
      <w:szCs w:val="32"/>
    </w:rPr>
  </w:style>
  <w:style w:type="paragraph" w:styleId="TOC2">
    <w:name w:val="toc 2"/>
    <w:basedOn w:val="Normal"/>
    <w:next w:val="Normal"/>
    <w:uiPriority w:val="39"/>
    <w:unhideWhenUsed/>
    <w:rsid w:val="0820BDD0"/>
    <w:pPr>
      <w:spacing w:before="240"/>
    </w:pPr>
    <w:rPr>
      <w:rFonts w:asciiTheme="minorHAnsi" w:hAnsiTheme="minorHAnsi"/>
      <w:b/>
      <w:bCs/>
      <w:sz w:val="20"/>
      <w:szCs w:val="20"/>
    </w:rPr>
  </w:style>
  <w:style w:type="paragraph" w:styleId="TOC3">
    <w:name w:val="toc 3"/>
    <w:basedOn w:val="Normal"/>
    <w:next w:val="Normal"/>
    <w:uiPriority w:val="39"/>
    <w:unhideWhenUsed/>
    <w:rsid w:val="79AEAB4E"/>
    <w:pPr>
      <w:tabs>
        <w:tab w:val="right" w:leader="dot" w:pos="9072"/>
      </w:tabs>
      <w:ind w:left="240"/>
    </w:pPr>
    <w:rPr>
      <w:noProof/>
      <w:sz w:val="20"/>
      <w:szCs w:val="20"/>
    </w:rPr>
  </w:style>
  <w:style w:type="character" w:styleId="Hyperlink">
    <w:name w:val="Hyperlink"/>
    <w:basedOn w:val="DefaultParagraphFont"/>
    <w:uiPriority w:val="99"/>
    <w:unhideWhenUsed/>
    <w:rsid w:val="00AA0998"/>
    <w:rPr>
      <w:color w:val="0563C1" w:themeColor="hyperlink"/>
      <w:u w:val="single"/>
    </w:rPr>
  </w:style>
  <w:style w:type="character" w:customStyle="1" w:styleId="Heading1Char">
    <w:name w:val="Heading 1 Char"/>
    <w:basedOn w:val="DefaultParagraphFont"/>
    <w:link w:val="Heading1"/>
    <w:uiPriority w:val="9"/>
    <w:rsid w:val="00DF12C9"/>
    <w:rPr>
      <w:rFonts w:ascii="Times New Roman" w:eastAsiaTheme="majorEastAsia" w:hAnsi="Times New Roman" w:cstheme="majorBidi"/>
      <w:b/>
      <w:bCs/>
      <w:sz w:val="26"/>
      <w:szCs w:val="26"/>
    </w:rPr>
  </w:style>
  <w:style w:type="paragraph" w:styleId="TOCHeading">
    <w:name w:val="TOC Heading"/>
    <w:basedOn w:val="Heading1"/>
    <w:next w:val="Normal"/>
    <w:uiPriority w:val="39"/>
    <w:unhideWhenUsed/>
    <w:qFormat/>
    <w:rsid w:val="0820BDD0"/>
  </w:style>
  <w:style w:type="paragraph" w:styleId="Footer">
    <w:name w:val="footer"/>
    <w:basedOn w:val="Normal"/>
    <w:link w:val="FooterChar"/>
    <w:uiPriority w:val="99"/>
    <w:unhideWhenUsed/>
    <w:rsid w:val="001811B3"/>
    <w:pPr>
      <w:tabs>
        <w:tab w:val="center" w:pos="4680"/>
        <w:tab w:val="right" w:pos="9360"/>
      </w:tabs>
    </w:pPr>
  </w:style>
  <w:style w:type="character" w:customStyle="1" w:styleId="FooterChar">
    <w:name w:val="Footer Char"/>
    <w:basedOn w:val="DefaultParagraphFont"/>
    <w:link w:val="Footer"/>
    <w:uiPriority w:val="99"/>
    <w:rsid w:val="001811B3"/>
    <w:rPr>
      <w:rFonts w:ascii="Times New Roman" w:eastAsia="Times New Roman" w:hAnsi="Times New Roman" w:cs="Times New Roman"/>
      <w:sz w:val="24"/>
      <w:szCs w:val="24"/>
    </w:rPr>
  </w:style>
  <w:style w:type="character" w:customStyle="1" w:styleId="fontstyle01">
    <w:name w:val="fontstyle01"/>
    <w:basedOn w:val="DefaultParagraphFont"/>
    <w:rsid w:val="0051097C"/>
    <w:rPr>
      <w:rFonts w:ascii="Times New Roman" w:hAnsi="Times New Roman" w:cs="Times New Roman" w:hint="default"/>
      <w:b w:val="0"/>
      <w:bCs w:val="0"/>
      <w:i w:val="0"/>
      <w:iCs w:val="0"/>
      <w:color w:val="000000"/>
      <w:sz w:val="26"/>
      <w:szCs w:val="26"/>
    </w:rPr>
  </w:style>
  <w:style w:type="character" w:customStyle="1" w:styleId="fontstyle21">
    <w:name w:val="fontstyle21"/>
    <w:basedOn w:val="DefaultParagraphFont"/>
    <w:rsid w:val="0051097C"/>
    <w:rPr>
      <w:rFonts w:ascii="Times New Roman" w:hAnsi="Times New Roman" w:cs="Times New Roman" w:hint="default"/>
      <w:b/>
      <w:bCs/>
      <w:i w:val="0"/>
      <w:iCs w:val="0"/>
      <w:color w:val="000000"/>
      <w:sz w:val="26"/>
      <w:szCs w:val="26"/>
    </w:rPr>
  </w:style>
  <w:style w:type="character" w:customStyle="1" w:styleId="fontstyle31">
    <w:name w:val="fontstyle31"/>
    <w:basedOn w:val="DefaultParagraphFont"/>
    <w:rsid w:val="00BF68B0"/>
    <w:rPr>
      <w:rFonts w:ascii="Times-Italic" w:hAnsi="Times-Italic" w:hint="default"/>
      <w:b w:val="0"/>
      <w:bCs w:val="0"/>
      <w:i/>
      <w:iCs/>
      <w:color w:val="000000"/>
      <w:sz w:val="26"/>
      <w:szCs w:val="26"/>
    </w:rPr>
  </w:style>
  <w:style w:type="paragraph" w:styleId="NormalWeb">
    <w:name w:val="Normal (Web)"/>
    <w:basedOn w:val="Normal"/>
    <w:uiPriority w:val="99"/>
    <w:unhideWhenUsed/>
    <w:rsid w:val="0820BDD0"/>
    <w:pPr>
      <w:spacing w:beforeAutospacing="1" w:afterAutospacing="1"/>
    </w:pPr>
  </w:style>
  <w:style w:type="character" w:styleId="Strong">
    <w:name w:val="Strong"/>
    <w:basedOn w:val="DefaultParagraphFont"/>
    <w:uiPriority w:val="22"/>
    <w:qFormat/>
    <w:rsid w:val="003F0DBF"/>
    <w:rPr>
      <w:b/>
      <w:bCs/>
    </w:rPr>
  </w:style>
  <w:style w:type="character" w:customStyle="1" w:styleId="fontstyle11">
    <w:name w:val="fontstyle11"/>
    <w:basedOn w:val="DefaultParagraphFont"/>
    <w:rsid w:val="00DE4B46"/>
    <w:rPr>
      <w:rFonts w:ascii="TimesNewRoman" w:hAnsi="TimesNewRoman" w:hint="default"/>
      <w:b w:val="0"/>
      <w:bCs w:val="0"/>
      <w:i/>
      <w:iCs/>
      <w:color w:val="000000"/>
      <w:sz w:val="22"/>
      <w:szCs w:val="22"/>
    </w:rPr>
  </w:style>
  <w:style w:type="character" w:customStyle="1" w:styleId="fontstyle41">
    <w:name w:val="fontstyle41"/>
    <w:basedOn w:val="DefaultParagraphFont"/>
    <w:rsid w:val="00562F65"/>
    <w:rPr>
      <w:rFonts w:ascii="Times-Italic" w:hAnsi="Times-Italic" w:hint="default"/>
      <w:b w:val="0"/>
      <w:bCs w:val="0"/>
      <w:i/>
      <w:iCs/>
      <w:color w:val="000000"/>
      <w:sz w:val="26"/>
      <w:szCs w:val="26"/>
    </w:rPr>
  </w:style>
  <w:style w:type="character" w:customStyle="1" w:styleId="fontstyle51">
    <w:name w:val="fontstyle51"/>
    <w:basedOn w:val="DefaultParagraphFont"/>
    <w:rsid w:val="00562F65"/>
    <w:rPr>
      <w:rFonts w:ascii="TimesNewRoman" w:hAnsi="TimesNewRoman" w:hint="default"/>
      <w:b w:val="0"/>
      <w:bCs w:val="0"/>
      <w:i/>
      <w:iCs/>
      <w:color w:val="000000"/>
      <w:sz w:val="26"/>
      <w:szCs w:val="26"/>
    </w:rPr>
  </w:style>
  <w:style w:type="paragraph" w:styleId="ListParagraph">
    <w:name w:val="List Paragraph"/>
    <w:basedOn w:val="Normal"/>
    <w:uiPriority w:val="1"/>
    <w:qFormat/>
    <w:rsid w:val="00774E29"/>
    <w:pPr>
      <w:ind w:left="720"/>
      <w:contextualSpacing/>
    </w:pPr>
  </w:style>
  <w:style w:type="character" w:customStyle="1" w:styleId="Heading3Char">
    <w:name w:val="Heading 3 Char"/>
    <w:basedOn w:val="DefaultParagraphFont"/>
    <w:link w:val="Heading3"/>
    <w:uiPriority w:val="9"/>
    <w:rsid w:val="00621162"/>
    <w:rPr>
      <w:rFonts w:ascii="Times New Roman Bold" w:eastAsiaTheme="majorEastAsia" w:hAnsi="Times New Roman Bold" w:cstheme="majorBidi"/>
      <w:b/>
      <w:bCs/>
      <w:sz w:val="26"/>
      <w:szCs w:val="26"/>
    </w:rPr>
  </w:style>
  <w:style w:type="character" w:customStyle="1" w:styleId="skimlinks-unlinked">
    <w:name w:val="skimlinks-unlinked"/>
    <w:basedOn w:val="DefaultParagraphFont"/>
    <w:rsid w:val="00B26687"/>
  </w:style>
  <w:style w:type="character" w:customStyle="1" w:styleId="fontstyle61">
    <w:name w:val="fontstyle61"/>
    <w:basedOn w:val="DefaultParagraphFont"/>
    <w:rsid w:val="00261750"/>
    <w:rPr>
      <w:rFonts w:ascii="Times-Italic" w:hAnsi="Times-Italic" w:hint="default"/>
      <w:b w:val="0"/>
      <w:bCs w:val="0"/>
      <w:i/>
      <w:iCs/>
      <w:color w:val="000000"/>
      <w:sz w:val="26"/>
      <w:szCs w:val="26"/>
    </w:rPr>
  </w:style>
  <w:style w:type="character" w:customStyle="1" w:styleId="fontstyle71">
    <w:name w:val="fontstyle71"/>
    <w:basedOn w:val="DefaultParagraphFont"/>
    <w:rsid w:val="00261750"/>
    <w:rPr>
      <w:rFonts w:ascii="TimesNewRoman" w:hAnsi="TimesNewRoman" w:hint="default"/>
      <w:b w:val="0"/>
      <w:bCs w:val="0"/>
      <w:i/>
      <w:iCs/>
      <w:color w:val="000000"/>
      <w:sz w:val="26"/>
      <w:szCs w:val="26"/>
    </w:rPr>
  </w:style>
  <w:style w:type="character" w:styleId="Emphasis">
    <w:name w:val="Emphasis"/>
    <w:basedOn w:val="DefaultParagraphFont"/>
    <w:uiPriority w:val="20"/>
    <w:qFormat/>
    <w:rsid w:val="00FB4FAD"/>
    <w:rPr>
      <w:i/>
      <w:iCs/>
    </w:rPr>
  </w:style>
  <w:style w:type="character" w:styleId="HTMLCode">
    <w:name w:val="HTML Code"/>
    <w:basedOn w:val="DefaultParagraphFont"/>
    <w:uiPriority w:val="99"/>
    <w:semiHidden/>
    <w:unhideWhenUsed/>
    <w:rsid w:val="009114F0"/>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621162"/>
    <w:rPr>
      <w:rFonts w:ascii="Times New Roman" w:eastAsiaTheme="majorEastAsia" w:hAnsi="Times New Roman" w:cstheme="majorBidi"/>
      <w:b/>
      <w:bCs/>
      <w:sz w:val="26"/>
      <w:szCs w:val="26"/>
    </w:rPr>
  </w:style>
  <w:style w:type="paragraph" w:styleId="HTMLPreformatted">
    <w:name w:val="HTML Preformatted"/>
    <w:basedOn w:val="Normal"/>
    <w:link w:val="HTMLPreformattedChar"/>
    <w:uiPriority w:val="99"/>
    <w:semiHidden/>
    <w:unhideWhenUsed/>
    <w:rsid w:val="001F2F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F2FB2"/>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DB34EC"/>
    <w:rPr>
      <w:rFonts w:ascii="Times New Roman" w:eastAsiaTheme="majorEastAsia" w:hAnsi="Times New Roman" w:cstheme="majorBidi"/>
      <w:sz w:val="26"/>
      <w:szCs w:val="26"/>
    </w:rPr>
  </w:style>
  <w:style w:type="character" w:customStyle="1" w:styleId="Heading5Char">
    <w:name w:val="Heading 5 Char"/>
    <w:basedOn w:val="DefaultParagraphFont"/>
    <w:link w:val="Heading5"/>
    <w:uiPriority w:val="9"/>
    <w:rsid w:val="00BD6DD8"/>
    <w:rPr>
      <w:rFonts w:ascii="Times New Roman" w:eastAsiaTheme="majorEastAsia" w:hAnsi="Times New Roman" w:cstheme="majorBidi"/>
      <w:noProof/>
      <w:sz w:val="26"/>
      <w:szCs w:val="26"/>
    </w:rPr>
  </w:style>
  <w:style w:type="character" w:customStyle="1" w:styleId="Heading6Char">
    <w:name w:val="Heading 6 Char"/>
    <w:basedOn w:val="DefaultParagraphFont"/>
    <w:link w:val="Heading6"/>
    <w:uiPriority w:val="9"/>
    <w:rsid w:val="00621162"/>
    <w:rPr>
      <w:rFonts w:ascii="Times New Roman" w:eastAsiaTheme="majorEastAsia" w:hAnsi="Times New Roman" w:cstheme="majorBidi"/>
      <w:b/>
      <w:bCs/>
      <w:sz w:val="26"/>
      <w:szCs w:val="26"/>
    </w:rPr>
  </w:style>
  <w:style w:type="character" w:customStyle="1" w:styleId="Heading7Char">
    <w:name w:val="Heading 7 Char"/>
    <w:basedOn w:val="DefaultParagraphFont"/>
    <w:link w:val="Heading7"/>
    <w:uiPriority w:val="9"/>
    <w:semiHidden/>
    <w:rsid w:val="005330A1"/>
    <w:rPr>
      <w:rFonts w:ascii="Times New Roman" w:eastAsia="Times New Roman" w:hAnsi="Times New Roman" w:cs="Times New Roman"/>
      <w:i/>
      <w:iCs/>
      <w:sz w:val="26"/>
      <w:szCs w:val="26"/>
    </w:rPr>
  </w:style>
  <w:style w:type="character" w:customStyle="1" w:styleId="Heading8Char">
    <w:name w:val="Heading 8 Char"/>
    <w:basedOn w:val="DefaultParagraphFont"/>
    <w:link w:val="Heading8"/>
    <w:uiPriority w:val="9"/>
    <w:semiHidden/>
    <w:rsid w:val="005330A1"/>
    <w:rPr>
      <w:rFonts w:asciiTheme="majorHAnsi" w:eastAsiaTheme="majorEastAsia" w:hAnsiTheme="majorHAnsi" w:cstheme="majorBidi"/>
      <w:color w:val="272727"/>
      <w:sz w:val="21"/>
      <w:szCs w:val="21"/>
    </w:rPr>
  </w:style>
  <w:style w:type="character" w:customStyle="1" w:styleId="Heading9Char">
    <w:name w:val="Heading 9 Char"/>
    <w:basedOn w:val="DefaultParagraphFont"/>
    <w:link w:val="Heading9"/>
    <w:uiPriority w:val="9"/>
    <w:semiHidden/>
    <w:rsid w:val="005330A1"/>
    <w:rPr>
      <w:rFonts w:asciiTheme="majorHAnsi" w:eastAsiaTheme="majorEastAsia" w:hAnsiTheme="majorHAnsi" w:cstheme="majorBidi"/>
      <w:i/>
      <w:iCs/>
      <w:color w:val="272727"/>
      <w:sz w:val="21"/>
      <w:szCs w:val="21"/>
    </w:rPr>
  </w:style>
  <w:style w:type="paragraph" w:customStyle="1" w:styleId="HD4">
    <w:name w:val="HD4"/>
    <w:basedOn w:val="Heading4"/>
    <w:link w:val="HD4Char"/>
    <w:uiPriority w:val="1"/>
    <w:qFormat/>
    <w:rsid w:val="0820BDD0"/>
    <w:pPr>
      <w:spacing w:before="120" w:after="120"/>
      <w:ind w:left="864" w:hanging="864"/>
    </w:pPr>
    <w:rPr>
      <w:i/>
      <w:iCs/>
    </w:rPr>
  </w:style>
  <w:style w:type="character" w:styleId="SubtleEmphasis">
    <w:name w:val="Subtle Emphasis"/>
    <w:basedOn w:val="DefaultParagraphFont"/>
    <w:uiPriority w:val="19"/>
    <w:qFormat/>
    <w:rsid w:val="002F49D8"/>
    <w:rPr>
      <w:rFonts w:ascii="Times New Roman Italic" w:hAnsi="Times New Roman Italic"/>
      <w:b w:val="0"/>
      <w:i/>
      <w:iCs/>
      <w:color w:val="404040" w:themeColor="text1" w:themeTint="BF"/>
      <w:sz w:val="24"/>
    </w:rPr>
  </w:style>
  <w:style w:type="character" w:customStyle="1" w:styleId="HD4Char">
    <w:name w:val="HD4 Char"/>
    <w:basedOn w:val="Heading4Char"/>
    <w:link w:val="HD4"/>
    <w:uiPriority w:val="1"/>
    <w:rsid w:val="00627914"/>
    <w:rPr>
      <w:rFonts w:ascii="Times New Roman" w:eastAsiaTheme="majorEastAsia" w:hAnsi="Times New Roman" w:cstheme="majorBidi"/>
      <w:i/>
      <w:iCs/>
      <w:sz w:val="26"/>
      <w:szCs w:val="26"/>
    </w:rPr>
  </w:style>
  <w:style w:type="paragraph" w:styleId="TOC4">
    <w:name w:val="toc 4"/>
    <w:basedOn w:val="Normal"/>
    <w:next w:val="Normal"/>
    <w:uiPriority w:val="39"/>
    <w:unhideWhenUsed/>
    <w:rsid w:val="0820BDD0"/>
    <w:pPr>
      <w:ind w:left="480"/>
    </w:pPr>
    <w:rPr>
      <w:rFonts w:asciiTheme="minorHAnsi" w:hAnsiTheme="minorHAnsi"/>
      <w:sz w:val="20"/>
      <w:szCs w:val="20"/>
    </w:rPr>
  </w:style>
  <w:style w:type="paragraph" w:styleId="TOC5">
    <w:name w:val="toc 5"/>
    <w:basedOn w:val="Normal"/>
    <w:next w:val="Normal"/>
    <w:uiPriority w:val="39"/>
    <w:unhideWhenUsed/>
    <w:rsid w:val="0820BDD0"/>
    <w:pPr>
      <w:ind w:left="720"/>
    </w:pPr>
    <w:rPr>
      <w:rFonts w:asciiTheme="minorHAnsi" w:hAnsiTheme="minorHAnsi"/>
      <w:sz w:val="20"/>
      <w:szCs w:val="20"/>
    </w:rPr>
  </w:style>
  <w:style w:type="character" w:styleId="FollowedHyperlink">
    <w:name w:val="FollowedHyperlink"/>
    <w:basedOn w:val="DefaultParagraphFont"/>
    <w:uiPriority w:val="99"/>
    <w:semiHidden/>
    <w:unhideWhenUsed/>
    <w:rsid w:val="000B4EC4"/>
    <w:rPr>
      <w:color w:val="954F72" w:themeColor="followedHyperlink"/>
      <w:u w:val="single"/>
    </w:rPr>
  </w:style>
  <w:style w:type="table" w:styleId="TableGrid">
    <w:name w:val="Table Grid"/>
    <w:basedOn w:val="TableNormal"/>
    <w:uiPriority w:val="39"/>
    <w:rsid w:val="003A7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7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47C5"/>
    <w:rPr>
      <w:rFonts w:ascii="Segoe UI" w:eastAsia="Times New Roman" w:hAnsi="Segoe UI" w:cs="Segoe UI"/>
      <w:sz w:val="18"/>
      <w:szCs w:val="18"/>
    </w:rPr>
  </w:style>
  <w:style w:type="paragraph" w:styleId="FootnoteText">
    <w:name w:val="footnote text"/>
    <w:basedOn w:val="Normal"/>
    <w:link w:val="FootnoteTextChar"/>
    <w:uiPriority w:val="99"/>
    <w:semiHidden/>
    <w:unhideWhenUsed/>
    <w:rsid w:val="00085061"/>
    <w:rPr>
      <w:sz w:val="20"/>
      <w:szCs w:val="20"/>
    </w:rPr>
  </w:style>
  <w:style w:type="character" w:customStyle="1" w:styleId="FootnoteTextChar">
    <w:name w:val="Footnote Text Char"/>
    <w:basedOn w:val="DefaultParagraphFont"/>
    <w:link w:val="FootnoteText"/>
    <w:uiPriority w:val="99"/>
    <w:semiHidden/>
    <w:rsid w:val="0008506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085061"/>
    <w:rPr>
      <w:vertAlign w:val="superscript"/>
    </w:rPr>
  </w:style>
  <w:style w:type="paragraph" w:customStyle="1" w:styleId="msonormal0">
    <w:name w:val="msonormal"/>
    <w:basedOn w:val="Normal"/>
    <w:uiPriority w:val="99"/>
    <w:rsid w:val="0820BDD0"/>
    <w:pPr>
      <w:spacing w:beforeAutospacing="1" w:afterAutospacing="1"/>
    </w:pPr>
  </w:style>
  <w:style w:type="paragraph" w:styleId="TOC7">
    <w:name w:val="toc 7"/>
    <w:basedOn w:val="Normal"/>
    <w:next w:val="Normal"/>
    <w:uiPriority w:val="39"/>
    <w:unhideWhenUsed/>
    <w:rsid w:val="0820BDD0"/>
    <w:pPr>
      <w:ind w:left="1200"/>
    </w:pPr>
    <w:rPr>
      <w:rFonts w:asciiTheme="minorHAnsi" w:hAnsiTheme="minorHAnsi"/>
      <w:sz w:val="20"/>
      <w:szCs w:val="20"/>
    </w:rPr>
  </w:style>
  <w:style w:type="character" w:customStyle="1" w:styleId="Bodytext2">
    <w:name w:val="Body text (2)_"/>
    <w:basedOn w:val="DefaultParagraphFont"/>
    <w:link w:val="Bodytext20"/>
    <w:uiPriority w:val="1"/>
    <w:rsid w:val="00BC2068"/>
    <w:rPr>
      <w:rFonts w:ascii="Times New Roman" w:eastAsia="Times New Roman" w:hAnsi="Times New Roman" w:cs="Times New Roman"/>
      <w:noProof/>
      <w:sz w:val="26"/>
      <w:szCs w:val="26"/>
    </w:rPr>
  </w:style>
  <w:style w:type="paragraph" w:customStyle="1" w:styleId="Bodytext20">
    <w:name w:val="Body text (2)"/>
    <w:basedOn w:val="Normal"/>
    <w:link w:val="Bodytext2"/>
    <w:uiPriority w:val="1"/>
    <w:rsid w:val="0820BDD0"/>
    <w:pPr>
      <w:widowControl w:val="0"/>
      <w:spacing w:line="480" w:lineRule="exact"/>
    </w:pPr>
  </w:style>
  <w:style w:type="character" w:customStyle="1" w:styleId="Heading50">
    <w:name w:val="Heading #5_"/>
    <w:basedOn w:val="DefaultParagraphFont"/>
    <w:link w:val="Heading51"/>
    <w:uiPriority w:val="1"/>
    <w:rsid w:val="00BC2068"/>
    <w:rPr>
      <w:rFonts w:ascii="Times New Roman" w:eastAsia="Times New Roman" w:hAnsi="Times New Roman" w:cs="Times New Roman"/>
      <w:b/>
      <w:bCs/>
      <w:noProof/>
    </w:rPr>
  </w:style>
  <w:style w:type="paragraph" w:customStyle="1" w:styleId="Heading51">
    <w:name w:val="Heading #5"/>
    <w:basedOn w:val="Normal"/>
    <w:link w:val="Heading50"/>
    <w:uiPriority w:val="1"/>
    <w:rsid w:val="0820BDD0"/>
    <w:pPr>
      <w:widowControl w:val="0"/>
      <w:spacing w:line="0" w:lineRule="atLeast"/>
      <w:outlineLvl w:val="4"/>
    </w:pPr>
    <w:rPr>
      <w:b/>
      <w:bCs/>
      <w:sz w:val="22"/>
      <w:szCs w:val="22"/>
    </w:rPr>
  </w:style>
  <w:style w:type="character" w:customStyle="1" w:styleId="Tablecaption">
    <w:name w:val="Table caption_"/>
    <w:basedOn w:val="DefaultParagraphFont"/>
    <w:link w:val="Tablecaption0"/>
    <w:uiPriority w:val="1"/>
    <w:rsid w:val="00BC2068"/>
    <w:rPr>
      <w:rFonts w:ascii="Times New Roman" w:eastAsia="Times New Roman" w:hAnsi="Times New Roman" w:cs="Times New Roman"/>
      <w:noProof/>
    </w:rPr>
  </w:style>
  <w:style w:type="paragraph" w:customStyle="1" w:styleId="Tablecaption0">
    <w:name w:val="Table caption"/>
    <w:basedOn w:val="Normal"/>
    <w:link w:val="Tablecaption"/>
    <w:uiPriority w:val="1"/>
    <w:rsid w:val="0820BDD0"/>
    <w:pPr>
      <w:widowControl w:val="0"/>
      <w:spacing w:line="0" w:lineRule="atLeast"/>
    </w:pPr>
    <w:rPr>
      <w:sz w:val="22"/>
      <w:szCs w:val="22"/>
    </w:rPr>
  </w:style>
  <w:style w:type="character" w:customStyle="1" w:styleId="Heading71">
    <w:name w:val="Heading #7_"/>
    <w:basedOn w:val="DefaultParagraphFont"/>
    <w:link w:val="heading70"/>
    <w:uiPriority w:val="1"/>
    <w:rsid w:val="00515D34"/>
    <w:rPr>
      <w:rFonts w:ascii="Times New Roman" w:eastAsia="Times New Roman" w:hAnsi="Times New Roman" w:cs="Times New Roman"/>
      <w:b/>
      <w:bCs/>
    </w:rPr>
  </w:style>
  <w:style w:type="paragraph" w:styleId="Revision">
    <w:name w:val="Revision"/>
    <w:hidden/>
    <w:uiPriority w:val="99"/>
    <w:semiHidden/>
    <w:rsid w:val="00B872E7"/>
    <w:pPr>
      <w:spacing w:after="0" w:line="240" w:lineRule="auto"/>
    </w:pPr>
    <w:rPr>
      <w:rFonts w:ascii="Times New Roman" w:eastAsia="Times New Roman" w:hAnsi="Times New Roman" w:cs="Times New Roman"/>
      <w:sz w:val="26"/>
      <w:szCs w:val="24"/>
    </w:rPr>
  </w:style>
  <w:style w:type="character" w:customStyle="1" w:styleId="Bodytext16">
    <w:name w:val="Body text (16)_"/>
    <w:basedOn w:val="DefaultParagraphFont"/>
    <w:link w:val="Bodytext160"/>
    <w:uiPriority w:val="1"/>
    <w:rsid w:val="00BC2068"/>
    <w:rPr>
      <w:rFonts w:ascii="Tahoma" w:eastAsia="Tahoma" w:hAnsi="Tahoma" w:cs="Tahoma"/>
      <w:noProof/>
      <w:sz w:val="12"/>
      <w:szCs w:val="12"/>
    </w:rPr>
  </w:style>
  <w:style w:type="paragraph" w:customStyle="1" w:styleId="Bodytext160">
    <w:name w:val="Body text (16)"/>
    <w:basedOn w:val="Normal"/>
    <w:link w:val="Bodytext16"/>
    <w:uiPriority w:val="1"/>
    <w:rsid w:val="0820BDD0"/>
    <w:pPr>
      <w:widowControl w:val="0"/>
      <w:spacing w:line="0" w:lineRule="atLeast"/>
    </w:pPr>
    <w:rPr>
      <w:rFonts w:ascii="Tahoma" w:eastAsia="Tahoma" w:hAnsi="Tahoma" w:cs="Tahoma"/>
      <w:sz w:val="12"/>
      <w:szCs w:val="12"/>
    </w:rPr>
  </w:style>
  <w:style w:type="character" w:customStyle="1" w:styleId="Bodytext33">
    <w:name w:val="Body text (33)_"/>
    <w:basedOn w:val="DefaultParagraphFont"/>
    <w:link w:val="Bodytext330"/>
    <w:uiPriority w:val="1"/>
    <w:rsid w:val="00BC2068"/>
    <w:rPr>
      <w:rFonts w:ascii="Times New Roman" w:eastAsia="Times New Roman" w:hAnsi="Times New Roman" w:cs="Times New Roman"/>
      <w:noProof/>
      <w:sz w:val="16"/>
      <w:szCs w:val="16"/>
    </w:rPr>
  </w:style>
  <w:style w:type="paragraph" w:customStyle="1" w:styleId="Bodytext330">
    <w:name w:val="Body text (33)"/>
    <w:basedOn w:val="Normal"/>
    <w:link w:val="Bodytext33"/>
    <w:uiPriority w:val="1"/>
    <w:rsid w:val="0820BDD0"/>
    <w:pPr>
      <w:widowControl w:val="0"/>
      <w:spacing w:line="0" w:lineRule="atLeast"/>
    </w:pPr>
    <w:rPr>
      <w:sz w:val="16"/>
      <w:szCs w:val="16"/>
    </w:rPr>
  </w:style>
  <w:style w:type="character" w:customStyle="1" w:styleId="Bodytext34">
    <w:name w:val="Body text (34)_"/>
    <w:basedOn w:val="DefaultParagraphFont"/>
    <w:link w:val="Bodytext340"/>
    <w:uiPriority w:val="1"/>
    <w:rsid w:val="00BC2068"/>
    <w:rPr>
      <w:rFonts w:ascii="Calibri" w:eastAsia="Calibri" w:hAnsi="Calibri" w:cs="Calibri"/>
      <w:noProof/>
      <w:sz w:val="14"/>
      <w:szCs w:val="14"/>
    </w:rPr>
  </w:style>
  <w:style w:type="paragraph" w:customStyle="1" w:styleId="Bodytext340">
    <w:name w:val="Body text (34)"/>
    <w:basedOn w:val="Normal"/>
    <w:link w:val="Bodytext34"/>
    <w:uiPriority w:val="1"/>
    <w:rsid w:val="0820BDD0"/>
    <w:pPr>
      <w:widowControl w:val="0"/>
      <w:spacing w:line="182" w:lineRule="exact"/>
    </w:pPr>
    <w:rPr>
      <w:rFonts w:ascii="Calibri" w:eastAsia="Calibri" w:hAnsi="Calibri" w:cs="Calibri"/>
      <w:sz w:val="14"/>
      <w:szCs w:val="14"/>
    </w:rPr>
  </w:style>
  <w:style w:type="character" w:customStyle="1" w:styleId="Bodytext35">
    <w:name w:val="Body text (35)_"/>
    <w:basedOn w:val="DefaultParagraphFont"/>
    <w:link w:val="Bodytext350"/>
    <w:uiPriority w:val="1"/>
    <w:rsid w:val="00BC2068"/>
    <w:rPr>
      <w:rFonts w:ascii="Tahoma" w:eastAsia="Tahoma" w:hAnsi="Tahoma" w:cs="Tahoma"/>
      <w:b/>
      <w:bCs/>
      <w:i/>
      <w:iCs/>
      <w:noProof/>
      <w:sz w:val="12"/>
      <w:szCs w:val="12"/>
    </w:rPr>
  </w:style>
  <w:style w:type="paragraph" w:customStyle="1" w:styleId="Bodytext350">
    <w:name w:val="Body text (35)"/>
    <w:basedOn w:val="Normal"/>
    <w:link w:val="Bodytext35"/>
    <w:uiPriority w:val="1"/>
    <w:rsid w:val="0820BDD0"/>
    <w:pPr>
      <w:widowControl w:val="0"/>
      <w:spacing w:line="182" w:lineRule="exact"/>
      <w:jc w:val="right"/>
    </w:pPr>
    <w:rPr>
      <w:rFonts w:ascii="Tahoma" w:eastAsia="Tahoma" w:hAnsi="Tahoma" w:cs="Tahoma"/>
      <w:b/>
      <w:bCs/>
      <w:i/>
      <w:iCs/>
      <w:sz w:val="12"/>
      <w:szCs w:val="12"/>
    </w:rPr>
  </w:style>
  <w:style w:type="character" w:customStyle="1" w:styleId="Tableofcontents2">
    <w:name w:val="Table of contents (2)_"/>
    <w:basedOn w:val="DefaultParagraphFont"/>
    <w:link w:val="Tableofcontents20"/>
    <w:uiPriority w:val="1"/>
    <w:rsid w:val="00BC2068"/>
    <w:rPr>
      <w:rFonts w:ascii="Tahoma" w:eastAsia="Tahoma" w:hAnsi="Tahoma" w:cs="Tahoma"/>
      <w:b/>
      <w:bCs/>
      <w:i/>
      <w:iCs/>
      <w:noProof/>
      <w:sz w:val="12"/>
      <w:szCs w:val="12"/>
    </w:rPr>
  </w:style>
  <w:style w:type="paragraph" w:customStyle="1" w:styleId="Tableofcontents20">
    <w:name w:val="Table of contents (2)"/>
    <w:basedOn w:val="Normal"/>
    <w:link w:val="Tableofcontents2"/>
    <w:uiPriority w:val="1"/>
    <w:rsid w:val="0820BDD0"/>
    <w:pPr>
      <w:widowControl w:val="0"/>
      <w:spacing w:line="0" w:lineRule="atLeast"/>
    </w:pPr>
    <w:rPr>
      <w:rFonts w:ascii="Tahoma" w:eastAsia="Tahoma" w:hAnsi="Tahoma" w:cs="Tahoma"/>
      <w:b/>
      <w:bCs/>
      <w:i/>
      <w:iCs/>
      <w:sz w:val="12"/>
      <w:szCs w:val="12"/>
    </w:rPr>
  </w:style>
  <w:style w:type="character" w:customStyle="1" w:styleId="Tableofcontents3">
    <w:name w:val="Table of contents (3)_"/>
    <w:basedOn w:val="DefaultParagraphFont"/>
    <w:link w:val="Tableofcontents30"/>
    <w:uiPriority w:val="1"/>
    <w:rsid w:val="00BC2068"/>
    <w:rPr>
      <w:rFonts w:ascii="Calibri" w:eastAsia="Calibri" w:hAnsi="Calibri" w:cs="Calibri"/>
      <w:noProof/>
      <w:sz w:val="14"/>
      <w:szCs w:val="14"/>
    </w:rPr>
  </w:style>
  <w:style w:type="paragraph" w:customStyle="1" w:styleId="Tableofcontents30">
    <w:name w:val="Table of contents (3)"/>
    <w:basedOn w:val="Normal"/>
    <w:link w:val="Tableofcontents3"/>
    <w:uiPriority w:val="1"/>
    <w:rsid w:val="0820BDD0"/>
    <w:pPr>
      <w:widowControl w:val="0"/>
      <w:spacing w:line="0" w:lineRule="atLeast"/>
    </w:pPr>
    <w:rPr>
      <w:rFonts w:ascii="Calibri" w:eastAsia="Calibri" w:hAnsi="Calibri" w:cs="Calibri"/>
      <w:sz w:val="14"/>
      <w:szCs w:val="14"/>
    </w:rPr>
  </w:style>
  <w:style w:type="character" w:customStyle="1" w:styleId="Heading20">
    <w:name w:val="Heading #2_"/>
    <w:basedOn w:val="DefaultParagraphFont"/>
    <w:link w:val="Heading21"/>
    <w:uiPriority w:val="1"/>
    <w:rsid w:val="00BC2068"/>
    <w:rPr>
      <w:rFonts w:ascii="Times New Roman" w:eastAsia="Times New Roman" w:hAnsi="Times New Roman" w:cs="Times New Roman"/>
      <w:i/>
      <w:iCs/>
      <w:noProof/>
    </w:rPr>
  </w:style>
  <w:style w:type="paragraph" w:customStyle="1" w:styleId="Heading21">
    <w:name w:val="Heading #2"/>
    <w:basedOn w:val="Normal"/>
    <w:link w:val="Heading20"/>
    <w:uiPriority w:val="1"/>
    <w:rsid w:val="0820BDD0"/>
    <w:pPr>
      <w:widowControl w:val="0"/>
      <w:spacing w:line="0" w:lineRule="atLeast"/>
      <w:outlineLvl w:val="1"/>
    </w:pPr>
    <w:rPr>
      <w:i/>
      <w:iCs/>
      <w:sz w:val="22"/>
      <w:szCs w:val="22"/>
    </w:rPr>
  </w:style>
  <w:style w:type="character" w:customStyle="1" w:styleId="Bodytext4">
    <w:name w:val="Body text (4)_"/>
    <w:basedOn w:val="DefaultParagraphFont"/>
    <w:link w:val="Bodytext40"/>
    <w:uiPriority w:val="1"/>
    <w:rsid w:val="00BC2068"/>
    <w:rPr>
      <w:rFonts w:ascii="Times New Roman" w:eastAsia="Times New Roman" w:hAnsi="Times New Roman" w:cs="Times New Roman"/>
      <w:b/>
      <w:bCs/>
      <w:noProof/>
    </w:rPr>
  </w:style>
  <w:style w:type="paragraph" w:customStyle="1" w:styleId="Bodytext40">
    <w:name w:val="Body text (4)"/>
    <w:basedOn w:val="Normal"/>
    <w:link w:val="Bodytext4"/>
    <w:uiPriority w:val="1"/>
    <w:rsid w:val="0820BDD0"/>
    <w:pPr>
      <w:widowControl w:val="0"/>
      <w:spacing w:line="0" w:lineRule="atLeast"/>
    </w:pPr>
    <w:rPr>
      <w:b/>
      <w:bCs/>
      <w:sz w:val="22"/>
      <w:szCs w:val="22"/>
    </w:rPr>
  </w:style>
  <w:style w:type="character" w:customStyle="1" w:styleId="Bodytext5">
    <w:name w:val="Body text (5)_"/>
    <w:basedOn w:val="DefaultParagraphFont"/>
    <w:link w:val="Bodytext50"/>
    <w:uiPriority w:val="1"/>
    <w:rsid w:val="00BC2068"/>
    <w:rPr>
      <w:rFonts w:ascii="Times New Roman" w:eastAsia="Times New Roman" w:hAnsi="Times New Roman" w:cs="Times New Roman"/>
      <w:b/>
      <w:bCs/>
      <w:noProof/>
      <w:lang w:bidi="en-US"/>
    </w:rPr>
  </w:style>
  <w:style w:type="paragraph" w:customStyle="1" w:styleId="Bodytext50">
    <w:name w:val="Body text (5)"/>
    <w:basedOn w:val="Normal"/>
    <w:link w:val="Bodytext5"/>
    <w:uiPriority w:val="1"/>
    <w:rsid w:val="0820BDD0"/>
    <w:pPr>
      <w:widowControl w:val="0"/>
      <w:spacing w:line="0" w:lineRule="atLeast"/>
    </w:pPr>
    <w:rPr>
      <w:b/>
      <w:bCs/>
      <w:sz w:val="22"/>
      <w:szCs w:val="22"/>
      <w:lang w:bidi="en-US"/>
    </w:rPr>
  </w:style>
  <w:style w:type="character" w:styleId="PlaceholderText">
    <w:name w:val="Placeholder Text"/>
    <w:basedOn w:val="DefaultParagraphFont"/>
    <w:uiPriority w:val="99"/>
    <w:semiHidden/>
    <w:rsid w:val="00BC2068"/>
    <w:rPr>
      <w:color w:val="808080"/>
    </w:rPr>
  </w:style>
  <w:style w:type="character" w:customStyle="1" w:styleId="Bodytext2SmallCaps">
    <w:name w:val="Body text (2) + Small Caps"/>
    <w:basedOn w:val="Bodytext2"/>
    <w:uiPriority w:val="1"/>
    <w:rsid w:val="573AFFC8"/>
    <w:rPr>
      <w:rFonts w:ascii="Times New Roman" w:eastAsia="Times New Roman" w:hAnsi="Times New Roman" w:cs="Times New Roman"/>
      <w:b w:val="0"/>
      <w:bCs w:val="0"/>
      <w:i w:val="0"/>
      <w:iCs w:val="0"/>
      <w:smallCaps/>
      <w:strike w:val="0"/>
      <w:dstrike w:val="0"/>
      <w:noProof/>
      <w:color w:val="000000" w:themeColor="text1"/>
      <w:sz w:val="24"/>
      <w:szCs w:val="24"/>
      <w:u w:val="none"/>
      <w:lang w:val="vi-VN" w:eastAsia="vi-VN" w:bidi="vi-VN"/>
    </w:rPr>
  </w:style>
  <w:style w:type="character" w:customStyle="1" w:styleId="Bodytext2Bold">
    <w:name w:val="Body text (2) + Bold"/>
    <w:basedOn w:val="Bodytext2"/>
    <w:uiPriority w:val="1"/>
    <w:rsid w:val="573AFFC8"/>
    <w:rPr>
      <w:rFonts w:ascii="Times New Roman" w:eastAsia="Times New Roman" w:hAnsi="Times New Roman" w:cs="Times New Roman"/>
      <w:b/>
      <w:bCs/>
      <w:i w:val="0"/>
      <w:iCs w:val="0"/>
      <w:caps w:val="0"/>
      <w:smallCaps w:val="0"/>
      <w:strike w:val="0"/>
      <w:dstrike w:val="0"/>
      <w:noProof/>
      <w:color w:val="000000" w:themeColor="text1"/>
      <w:sz w:val="24"/>
      <w:szCs w:val="24"/>
      <w:u w:val="none"/>
      <w:lang w:val="vi-VN" w:eastAsia="vi-VN" w:bidi="vi-VN"/>
    </w:rPr>
  </w:style>
  <w:style w:type="character" w:customStyle="1" w:styleId="Bodytext2Italic">
    <w:name w:val="Body text (2) + Italic"/>
    <w:basedOn w:val="Bodytext2"/>
    <w:uiPriority w:val="1"/>
    <w:rsid w:val="573AFFC8"/>
    <w:rPr>
      <w:rFonts w:ascii="Times New Roman" w:eastAsia="Times New Roman" w:hAnsi="Times New Roman" w:cs="Times New Roman"/>
      <w:b w:val="0"/>
      <w:bCs w:val="0"/>
      <w:i/>
      <w:iCs/>
      <w:caps w:val="0"/>
      <w:smallCaps w:val="0"/>
      <w:strike w:val="0"/>
      <w:dstrike w:val="0"/>
      <w:noProof/>
      <w:color w:val="000000" w:themeColor="text1"/>
      <w:sz w:val="24"/>
      <w:szCs w:val="24"/>
      <w:u w:val="none"/>
      <w:lang w:val="vi-VN" w:eastAsia="vi-VN" w:bidi="vi-VN"/>
    </w:rPr>
  </w:style>
  <w:style w:type="character" w:customStyle="1" w:styleId="Bodytext6">
    <w:name w:val="Body text (6)"/>
    <w:basedOn w:val="DefaultParagraphFont"/>
    <w:rsid w:val="00BC2068"/>
    <w:rPr>
      <w:rFonts w:ascii="Times New Roman" w:eastAsia="Times New Roman" w:hAnsi="Times New Roman" w:cs="Times New Roman" w:hint="default"/>
      <w:b w:val="0"/>
      <w:bCs w:val="0"/>
      <w:i/>
      <w:iCs/>
      <w:smallCaps w:val="0"/>
      <w:strike w:val="0"/>
      <w:dstrike w:val="0"/>
      <w:u w:val="none"/>
      <w:effect w:val="none"/>
      <w:lang w:val="en-US" w:eastAsia="en-US" w:bidi="en-US"/>
    </w:rPr>
  </w:style>
  <w:style w:type="character" w:customStyle="1" w:styleId="Bodytext21">
    <w:name w:val="Body text (21)"/>
    <w:basedOn w:val="DefaultParagraphFont"/>
    <w:rsid w:val="00BC2068"/>
    <w:rPr>
      <w:rFonts w:ascii="Times New Roman" w:eastAsia="Times New Roman" w:hAnsi="Times New Roman" w:cs="Times New Roman" w:hint="default"/>
      <w:b/>
      <w:bCs/>
      <w:i/>
      <w:iCs/>
      <w:smallCaps w:val="0"/>
      <w:strike w:val="0"/>
      <w:dstrike w:val="0"/>
      <w:u w:val="none"/>
      <w:effect w:val="none"/>
    </w:rPr>
  </w:style>
  <w:style w:type="character" w:customStyle="1" w:styleId="TablecaptionBold">
    <w:name w:val="Table caption + Bold"/>
    <w:basedOn w:val="Tablecaption"/>
    <w:uiPriority w:val="1"/>
    <w:rsid w:val="573AFFC8"/>
    <w:rPr>
      <w:rFonts w:ascii="Times New Roman" w:eastAsia="Times New Roman" w:hAnsi="Times New Roman" w:cs="Times New Roman"/>
      <w:b/>
      <w:bCs/>
      <w:noProof/>
      <w:color w:val="000000" w:themeColor="text1"/>
      <w:sz w:val="24"/>
      <w:szCs w:val="24"/>
      <w:lang w:val="vi-VN" w:eastAsia="vi-VN" w:bidi="vi-VN"/>
    </w:rPr>
  </w:style>
  <w:style w:type="character" w:customStyle="1" w:styleId="Bodytext6NotItalic">
    <w:name w:val="Body text (6) + Not Italic"/>
    <w:basedOn w:val="DefaultParagraphFont"/>
    <w:rsid w:val="00BC2068"/>
    <w:rPr>
      <w:rFonts w:ascii="Times New Roman" w:eastAsia="Times New Roman" w:hAnsi="Times New Roman" w:cs="Times New Roman" w:hint="default"/>
      <w:b w:val="0"/>
      <w:bCs w:val="0"/>
      <w:i/>
      <w:iCs/>
      <w:smallCaps w:val="0"/>
      <w:strike w:val="0"/>
      <w:dstrike w:val="0"/>
      <w:color w:val="000000"/>
      <w:spacing w:val="0"/>
      <w:w w:val="100"/>
      <w:position w:val="0"/>
      <w:sz w:val="24"/>
      <w:szCs w:val="24"/>
      <w:u w:val="none"/>
      <w:effect w:val="none"/>
      <w:lang w:val="vi-VN" w:eastAsia="vi-VN" w:bidi="vi-VN"/>
    </w:rPr>
  </w:style>
  <w:style w:type="character" w:customStyle="1" w:styleId="Bodytext28pt">
    <w:name w:val="Body text (2) + 8 pt"/>
    <w:basedOn w:val="Bodytext2"/>
    <w:uiPriority w:val="1"/>
    <w:rsid w:val="573AFFC8"/>
    <w:rPr>
      <w:rFonts w:ascii="Times New Roman" w:eastAsia="Times New Roman" w:hAnsi="Times New Roman" w:cs="Times New Roman"/>
      <w:b w:val="0"/>
      <w:bCs w:val="0"/>
      <w:i w:val="0"/>
      <w:iCs w:val="0"/>
      <w:caps w:val="0"/>
      <w:smallCaps w:val="0"/>
      <w:strike w:val="0"/>
      <w:dstrike w:val="0"/>
      <w:noProof/>
      <w:color w:val="000000" w:themeColor="text1"/>
      <w:sz w:val="16"/>
      <w:szCs w:val="16"/>
      <w:u w:val="none"/>
      <w:lang w:val="vi-VN" w:eastAsia="vi-VN" w:bidi="vi-VN"/>
    </w:rPr>
  </w:style>
  <w:style w:type="character" w:customStyle="1" w:styleId="Bodytext258pt">
    <w:name w:val="Body text (25) + 8 pt"/>
    <w:aliases w:val="Not Italic,Body text (6) + Bold,Body text (35) + Calibri,7 pt,Not Bold,Spacing 18 pt,Table of contents (2) + Calibri,Body text (35) + Times New Roman,6.5 pt,Body text (6) + 8 pt,Body text (23) + Times New Roman,9.5 pt,Spacing 1 pt"/>
    <w:basedOn w:val="DefaultParagraphFont"/>
    <w:rsid w:val="00BC2068"/>
    <w:rPr>
      <w:rFonts w:ascii="Times New Roman" w:eastAsia="Times New Roman" w:hAnsi="Times New Roman" w:cs="Times New Roman" w:hint="default"/>
      <w:b w:val="0"/>
      <w:bCs w:val="0"/>
      <w:i/>
      <w:iCs/>
      <w:smallCaps w:val="0"/>
      <w:strike w:val="0"/>
      <w:dstrike w:val="0"/>
      <w:color w:val="000000"/>
      <w:spacing w:val="0"/>
      <w:w w:val="100"/>
      <w:position w:val="0"/>
      <w:sz w:val="16"/>
      <w:szCs w:val="16"/>
      <w:u w:val="none"/>
      <w:effect w:val="none"/>
      <w:lang w:val="vi-VN" w:eastAsia="vi-VN" w:bidi="vi-VN"/>
    </w:rPr>
  </w:style>
  <w:style w:type="character" w:customStyle="1" w:styleId="Bodytext2512pt">
    <w:name w:val="Body text (25) + 12 pt"/>
    <w:aliases w:val="Bold,Body text (6) + 15 pt,Spacing 2 pt,Table of contents (3) + Tahoma,6 pt,Spacing 0 pt,Body text (2) + Calibri,10 pt,Body text (2) + 10 pt,Body text (23) + 6.5 pt,Body text (23) + Candara,7.5 pt,Body text (2) + Courier New"/>
    <w:basedOn w:val="DefaultParagraphFont"/>
    <w:rsid w:val="00BC2068"/>
    <w:rPr>
      <w:rFonts w:ascii="Times New Roman" w:eastAsia="Times New Roman" w:hAnsi="Times New Roman" w:cs="Times New Roman" w:hint="default"/>
      <w:b/>
      <w:bCs/>
      <w:i/>
      <w:iCs/>
      <w:smallCaps w:val="0"/>
      <w:strike w:val="0"/>
      <w:dstrike w:val="0"/>
      <w:color w:val="000000"/>
      <w:spacing w:val="0"/>
      <w:w w:val="100"/>
      <w:position w:val="0"/>
      <w:sz w:val="24"/>
      <w:szCs w:val="24"/>
      <w:u w:val="none"/>
      <w:effect w:val="none"/>
      <w:lang w:val="vi-VN" w:eastAsia="vi-VN" w:bidi="vi-VN"/>
    </w:rPr>
  </w:style>
  <w:style w:type="character" w:customStyle="1" w:styleId="Bodytext215pt">
    <w:name w:val="Body text (2) + 15 pt"/>
    <w:basedOn w:val="Bodytext2"/>
    <w:uiPriority w:val="1"/>
    <w:rsid w:val="573AFFC8"/>
    <w:rPr>
      <w:rFonts w:ascii="Times New Roman" w:eastAsia="Times New Roman" w:hAnsi="Times New Roman" w:cs="Times New Roman"/>
      <w:b w:val="0"/>
      <w:bCs w:val="0"/>
      <w:i w:val="0"/>
      <w:iCs w:val="0"/>
      <w:caps w:val="0"/>
      <w:smallCaps w:val="0"/>
      <w:strike w:val="0"/>
      <w:dstrike w:val="0"/>
      <w:noProof/>
      <w:color w:val="000000" w:themeColor="text1"/>
      <w:sz w:val="30"/>
      <w:szCs w:val="30"/>
      <w:u w:val="none"/>
      <w:lang w:val="vi-VN" w:eastAsia="vi-VN" w:bidi="vi-VN"/>
    </w:rPr>
  </w:style>
  <w:style w:type="character" w:customStyle="1" w:styleId="Heading7Italic">
    <w:name w:val="Heading #7 + Italic"/>
    <w:basedOn w:val="Heading71"/>
    <w:uiPriority w:val="1"/>
    <w:rsid w:val="0820BDD0"/>
    <w:rPr>
      <w:rFonts w:ascii="Times New Roman" w:eastAsia="Times New Roman" w:hAnsi="Times New Roman" w:cs="Times New Roman"/>
      <w:b/>
      <w:bCs/>
      <w:i/>
      <w:iCs/>
      <w:noProof/>
      <w:color w:val="000000" w:themeColor="text1"/>
      <w:sz w:val="24"/>
      <w:szCs w:val="24"/>
      <w:lang w:val="en-US" w:eastAsia="en-US" w:bidi="en-US"/>
    </w:rPr>
  </w:style>
  <w:style w:type="character" w:customStyle="1" w:styleId="Bodytext25">
    <w:name w:val="Body text (25)"/>
    <w:basedOn w:val="DefaultParagraphFont"/>
    <w:rsid w:val="00BC2068"/>
    <w:rPr>
      <w:rFonts w:ascii="Times New Roman" w:eastAsia="Times New Roman" w:hAnsi="Times New Roman" w:cs="Times New Roman" w:hint="default"/>
      <w:b w:val="0"/>
      <w:bCs w:val="0"/>
      <w:i/>
      <w:iCs/>
      <w:smallCaps w:val="0"/>
      <w:color w:val="000000"/>
      <w:spacing w:val="0"/>
      <w:w w:val="100"/>
      <w:position w:val="0"/>
      <w:sz w:val="13"/>
      <w:szCs w:val="13"/>
      <w:u w:val="single"/>
      <w:lang w:val="vi-VN" w:eastAsia="vi-VN" w:bidi="vi-VN"/>
    </w:rPr>
  </w:style>
  <w:style w:type="character" w:customStyle="1" w:styleId="Tableofcontents8pt">
    <w:name w:val="Table of contents + 8 pt"/>
    <w:basedOn w:val="DefaultParagraphFont"/>
    <w:rsid w:val="00BC2068"/>
    <w:rPr>
      <w:rFonts w:ascii="Times New Roman" w:eastAsia="Times New Roman" w:hAnsi="Times New Roman" w:cs="Times New Roman" w:hint="default"/>
      <w:color w:val="000000"/>
      <w:spacing w:val="0"/>
      <w:w w:val="100"/>
      <w:position w:val="0"/>
      <w:sz w:val="16"/>
      <w:szCs w:val="16"/>
      <w:shd w:val="clear" w:color="auto" w:fill="FFFFFF"/>
      <w:lang w:val="vi-VN" w:eastAsia="vi-VN" w:bidi="vi-VN"/>
    </w:rPr>
  </w:style>
  <w:style w:type="character" w:customStyle="1" w:styleId="Bodytext665pt">
    <w:name w:val="Body text (6) + 6.5 pt"/>
    <w:basedOn w:val="DefaultParagraphFont"/>
    <w:rsid w:val="00BC2068"/>
    <w:rPr>
      <w:rFonts w:ascii="Times New Roman" w:eastAsia="Times New Roman" w:hAnsi="Times New Roman" w:cs="Times New Roman" w:hint="default"/>
      <w:b w:val="0"/>
      <w:bCs w:val="0"/>
      <w:i/>
      <w:iCs/>
      <w:smallCaps w:val="0"/>
      <w:strike w:val="0"/>
      <w:dstrike w:val="0"/>
      <w:color w:val="000000"/>
      <w:spacing w:val="0"/>
      <w:w w:val="100"/>
      <w:position w:val="0"/>
      <w:sz w:val="13"/>
      <w:szCs w:val="13"/>
      <w:u w:val="none"/>
      <w:effect w:val="none"/>
      <w:lang w:val="vi-VN" w:eastAsia="vi-VN" w:bidi="vi-VN"/>
    </w:rPr>
  </w:style>
  <w:style w:type="character" w:customStyle="1" w:styleId="Heading2NotItalic">
    <w:name w:val="Heading #2 + Not Italic"/>
    <w:basedOn w:val="Heading20"/>
    <w:uiPriority w:val="1"/>
    <w:rsid w:val="573AFFC8"/>
    <w:rPr>
      <w:rFonts w:ascii="Times New Roman" w:eastAsia="Times New Roman" w:hAnsi="Times New Roman" w:cs="Times New Roman"/>
      <w:i/>
      <w:iCs/>
      <w:noProof/>
      <w:color w:val="000000" w:themeColor="text1"/>
      <w:sz w:val="24"/>
      <w:szCs w:val="24"/>
      <w:lang w:val="vi-VN" w:eastAsia="vi-VN" w:bidi="vi-VN"/>
    </w:rPr>
  </w:style>
  <w:style w:type="character" w:customStyle="1" w:styleId="Bodytext16Spacing0pt">
    <w:name w:val="Body text (16) + Spacing 0 pt"/>
    <w:basedOn w:val="Bodytext16"/>
    <w:uiPriority w:val="1"/>
    <w:rsid w:val="573AFFC8"/>
    <w:rPr>
      <w:rFonts w:ascii="Tahoma" w:eastAsia="Tahoma" w:hAnsi="Tahoma" w:cs="Tahoma"/>
      <w:noProof/>
      <w:color w:val="000000" w:themeColor="text1"/>
      <w:sz w:val="12"/>
      <w:szCs w:val="12"/>
      <w:lang w:val="vi-VN" w:eastAsia="vi-VN" w:bidi="vi-VN"/>
    </w:rPr>
  </w:style>
  <w:style w:type="character" w:customStyle="1" w:styleId="Bodytext60">
    <w:name w:val="Body text (6)_"/>
    <w:basedOn w:val="DefaultParagraphFont"/>
    <w:rsid w:val="00BC2068"/>
    <w:rPr>
      <w:rFonts w:ascii="Times New Roman" w:eastAsia="Times New Roman" w:hAnsi="Times New Roman" w:cs="Times New Roman" w:hint="default"/>
      <w:b w:val="0"/>
      <w:bCs w:val="0"/>
      <w:i/>
      <w:iCs/>
      <w:smallCaps w:val="0"/>
      <w:strike w:val="0"/>
      <w:dstrike w:val="0"/>
      <w:u w:val="none"/>
      <w:effect w:val="none"/>
    </w:rPr>
  </w:style>
  <w:style w:type="character" w:customStyle="1" w:styleId="Bodytext9">
    <w:name w:val="Body text (9)_"/>
    <w:basedOn w:val="DefaultParagraphFont"/>
    <w:rsid w:val="00BC2068"/>
    <w:rPr>
      <w:rFonts w:ascii="Tahoma" w:eastAsia="Tahoma" w:hAnsi="Tahoma" w:cs="Tahoma" w:hint="default"/>
      <w:b w:val="0"/>
      <w:bCs w:val="0"/>
      <w:i w:val="0"/>
      <w:iCs w:val="0"/>
      <w:smallCaps w:val="0"/>
      <w:strike w:val="0"/>
      <w:dstrike w:val="0"/>
      <w:sz w:val="9"/>
      <w:szCs w:val="9"/>
      <w:u w:val="none"/>
      <w:effect w:val="none"/>
      <w:lang w:val="en-US" w:eastAsia="en-US" w:bidi="en-US"/>
    </w:rPr>
  </w:style>
  <w:style w:type="character" w:customStyle="1" w:styleId="Bodytext90">
    <w:name w:val="Body text (9)"/>
    <w:basedOn w:val="Bodytext9"/>
    <w:rsid w:val="00BC2068"/>
    <w:rPr>
      <w:rFonts w:ascii="Tahoma" w:eastAsia="Tahoma" w:hAnsi="Tahoma" w:cs="Tahoma" w:hint="default"/>
      <w:b w:val="0"/>
      <w:bCs w:val="0"/>
      <w:i w:val="0"/>
      <w:iCs w:val="0"/>
      <w:smallCaps w:val="0"/>
      <w:strike w:val="0"/>
      <w:dstrike w:val="0"/>
      <w:color w:val="000000"/>
      <w:spacing w:val="0"/>
      <w:w w:val="100"/>
      <w:position w:val="0"/>
      <w:sz w:val="9"/>
      <w:szCs w:val="9"/>
      <w:u w:val="none"/>
      <w:effect w:val="none"/>
      <w:lang w:val="en-US" w:eastAsia="en-US" w:bidi="en-US"/>
    </w:rPr>
  </w:style>
  <w:style w:type="character" w:customStyle="1" w:styleId="Bodytext5NotBold">
    <w:name w:val="Body text (5) + Not Bold"/>
    <w:basedOn w:val="Bodytext5"/>
    <w:uiPriority w:val="1"/>
    <w:rsid w:val="573AFFC8"/>
    <w:rPr>
      <w:rFonts w:ascii="Times New Roman" w:eastAsia="Times New Roman" w:hAnsi="Times New Roman" w:cs="Times New Roman"/>
      <w:b/>
      <w:bCs/>
      <w:noProof/>
      <w:color w:val="000000" w:themeColor="text1"/>
      <w:sz w:val="24"/>
      <w:szCs w:val="24"/>
      <w:lang w:val="vi-VN" w:eastAsia="vi-VN" w:bidi="vi-VN"/>
    </w:rPr>
  </w:style>
  <w:style w:type="character" w:customStyle="1" w:styleId="Bodytext210">
    <w:name w:val="Body text (21)_"/>
    <w:basedOn w:val="DefaultParagraphFont"/>
    <w:rsid w:val="00BC2068"/>
    <w:rPr>
      <w:rFonts w:ascii="Times New Roman" w:eastAsia="Times New Roman" w:hAnsi="Times New Roman" w:cs="Times New Roman" w:hint="default"/>
      <w:b/>
      <w:bCs/>
      <w:i/>
      <w:iCs/>
      <w:smallCaps w:val="0"/>
      <w:strike w:val="0"/>
      <w:dstrike w:val="0"/>
      <w:u w:val="none"/>
      <w:effect w:val="none"/>
    </w:rPr>
  </w:style>
  <w:style w:type="character" w:customStyle="1" w:styleId="Bodytext21NotItalic">
    <w:name w:val="Body text (21) + Not Italic"/>
    <w:basedOn w:val="Bodytext210"/>
    <w:rsid w:val="00BC2068"/>
    <w:rPr>
      <w:rFonts w:ascii="Times New Roman" w:eastAsia="Times New Roman" w:hAnsi="Times New Roman" w:cs="Times New Roman" w:hint="default"/>
      <w:b/>
      <w:bCs/>
      <w:i/>
      <w:iCs/>
      <w:smallCaps w:val="0"/>
      <w:strike w:val="0"/>
      <w:dstrike w:val="0"/>
      <w:color w:val="000000"/>
      <w:spacing w:val="0"/>
      <w:w w:val="100"/>
      <w:position w:val="0"/>
      <w:sz w:val="24"/>
      <w:szCs w:val="24"/>
      <w:u w:val="none"/>
      <w:effect w:val="none"/>
      <w:lang w:val="vi-VN" w:eastAsia="vi-VN" w:bidi="vi-VN"/>
    </w:rPr>
  </w:style>
  <w:style w:type="character" w:customStyle="1" w:styleId="Bodytext13">
    <w:name w:val="Body text (13)"/>
    <w:basedOn w:val="DefaultParagraphFont"/>
    <w:rsid w:val="00B63519"/>
    <w:rPr>
      <w:rFonts w:ascii="Arial" w:eastAsia="Arial" w:hAnsi="Arial" w:cs="Arial"/>
      <w:b/>
      <w:bCs/>
      <w:i w:val="0"/>
      <w:iCs w:val="0"/>
      <w:smallCaps w:val="0"/>
      <w:strike w:val="0"/>
      <w:color w:val="000000"/>
      <w:spacing w:val="0"/>
      <w:w w:val="100"/>
      <w:position w:val="0"/>
      <w:sz w:val="21"/>
      <w:szCs w:val="21"/>
      <w:u w:val="none"/>
      <w:lang w:val="vi-VN" w:eastAsia="vi-VN" w:bidi="vi-VN"/>
    </w:rPr>
  </w:style>
  <w:style w:type="character" w:customStyle="1" w:styleId="Heading10">
    <w:name w:val="Heading #10"/>
    <w:basedOn w:val="DefaultParagraphFont"/>
    <w:rsid w:val="00317DC1"/>
    <w:rPr>
      <w:rFonts w:ascii="Times New Roman" w:eastAsia="Times New Roman" w:hAnsi="Times New Roman" w:cs="Times New Roman"/>
      <w:b w:val="0"/>
      <w:bCs w:val="0"/>
      <w:i/>
      <w:iCs/>
      <w:smallCaps w:val="0"/>
      <w:strike w:val="0"/>
      <w:color w:val="000000"/>
      <w:spacing w:val="0"/>
      <w:w w:val="100"/>
      <w:position w:val="0"/>
      <w:sz w:val="22"/>
      <w:szCs w:val="22"/>
      <w:u w:val="none"/>
      <w:lang w:val="vi-VN" w:eastAsia="vi-VN" w:bidi="vi-VN"/>
    </w:rPr>
  </w:style>
  <w:style w:type="character" w:customStyle="1" w:styleId="Picturecaption2">
    <w:name w:val="Picture caption (2)_"/>
    <w:basedOn w:val="DefaultParagraphFont"/>
    <w:link w:val="Picturecaption20"/>
    <w:uiPriority w:val="1"/>
    <w:rsid w:val="001824F7"/>
    <w:rPr>
      <w:rFonts w:ascii="Times New Roman" w:eastAsia="Times New Roman" w:hAnsi="Times New Roman" w:cs="Times New Roman"/>
      <w:noProof/>
    </w:rPr>
  </w:style>
  <w:style w:type="paragraph" w:customStyle="1" w:styleId="Picturecaption20">
    <w:name w:val="Picture caption (2)"/>
    <w:basedOn w:val="Normal"/>
    <w:link w:val="Picturecaption2"/>
    <w:uiPriority w:val="1"/>
    <w:rsid w:val="0820BDD0"/>
    <w:pPr>
      <w:widowControl w:val="0"/>
      <w:spacing w:line="0" w:lineRule="atLeast"/>
    </w:pPr>
    <w:rPr>
      <w:sz w:val="22"/>
      <w:szCs w:val="22"/>
    </w:rPr>
  </w:style>
  <w:style w:type="character" w:customStyle="1" w:styleId="Bodytext23">
    <w:name w:val="Body text (23)"/>
    <w:basedOn w:val="DefaultParagraphFont"/>
    <w:rsid w:val="007E0195"/>
    <w:rPr>
      <w:rFonts w:ascii="Courier New" w:eastAsia="Courier New" w:hAnsi="Courier New" w:cs="Courier New"/>
      <w:b w:val="0"/>
      <w:bCs w:val="0"/>
      <w:i w:val="0"/>
      <w:iCs w:val="0"/>
      <w:smallCaps w:val="0"/>
      <w:strike w:val="0"/>
      <w:color w:val="000000"/>
      <w:spacing w:val="0"/>
      <w:w w:val="100"/>
      <w:position w:val="0"/>
      <w:sz w:val="20"/>
      <w:szCs w:val="20"/>
      <w:u w:val="none"/>
      <w:lang w:val="vi-VN" w:eastAsia="vi-VN" w:bidi="vi-VN"/>
    </w:rPr>
  </w:style>
  <w:style w:type="character" w:customStyle="1" w:styleId="Bodytext14">
    <w:name w:val="Body text (14)"/>
    <w:basedOn w:val="DefaultParagraphFont"/>
    <w:rsid w:val="00F12551"/>
    <w:rPr>
      <w:rFonts w:ascii="Times New Roman" w:eastAsia="Times New Roman" w:hAnsi="Times New Roman" w:cs="Times New Roman"/>
      <w:b w:val="0"/>
      <w:bCs w:val="0"/>
      <w:i/>
      <w:iCs/>
      <w:smallCaps w:val="0"/>
      <w:strike w:val="0"/>
      <w:sz w:val="22"/>
      <w:szCs w:val="22"/>
      <w:u w:val="none"/>
    </w:rPr>
  </w:style>
  <w:style w:type="character" w:customStyle="1" w:styleId="Bodytext3">
    <w:name w:val="Body text (3)"/>
    <w:basedOn w:val="DefaultParagraphFont"/>
    <w:rsid w:val="00561D04"/>
    <w:rPr>
      <w:rFonts w:ascii="Times New Roman" w:eastAsia="Times New Roman" w:hAnsi="Times New Roman" w:cs="Times New Roman"/>
      <w:b/>
      <w:bCs/>
      <w:i w:val="0"/>
      <w:iCs w:val="0"/>
      <w:smallCaps w:val="0"/>
      <w:strike w:val="0"/>
      <w:sz w:val="26"/>
      <w:szCs w:val="26"/>
      <w:u w:val="none"/>
    </w:rPr>
  </w:style>
  <w:style w:type="character" w:customStyle="1" w:styleId="Bodytext3NotBold">
    <w:name w:val="Body text (3) + Not Bold"/>
    <w:basedOn w:val="DefaultParagraphFont"/>
    <w:rsid w:val="00561D04"/>
    <w:rPr>
      <w:rFonts w:ascii="Times New Roman" w:eastAsia="Times New Roman" w:hAnsi="Times New Roman" w:cs="Times New Roman"/>
      <w:b/>
      <w:bCs/>
      <w:i w:val="0"/>
      <w:iCs w:val="0"/>
      <w:smallCaps w:val="0"/>
      <w:strike w:val="0"/>
      <w:color w:val="000000"/>
      <w:spacing w:val="0"/>
      <w:w w:val="100"/>
      <w:position w:val="0"/>
      <w:sz w:val="26"/>
      <w:szCs w:val="26"/>
      <w:u w:val="none"/>
      <w:lang w:val="vi-VN" w:eastAsia="vi-VN" w:bidi="vi-VN"/>
    </w:rPr>
  </w:style>
  <w:style w:type="character" w:customStyle="1" w:styleId="Bodytext30">
    <w:name w:val="Body text (3)_"/>
    <w:basedOn w:val="DefaultParagraphFont"/>
    <w:rsid w:val="00572030"/>
    <w:rPr>
      <w:rFonts w:ascii="Times New Roman" w:eastAsia="Times New Roman" w:hAnsi="Times New Roman" w:cs="Times New Roman"/>
      <w:b/>
      <w:bCs/>
      <w:sz w:val="26"/>
      <w:szCs w:val="26"/>
      <w:shd w:val="clear" w:color="auto" w:fill="FFFFFF"/>
    </w:rPr>
  </w:style>
  <w:style w:type="character" w:customStyle="1" w:styleId="Picturecaption4">
    <w:name w:val="Picture caption (4)"/>
    <w:basedOn w:val="DefaultParagraphFont"/>
    <w:rsid w:val="00207511"/>
    <w:rPr>
      <w:rFonts w:ascii="Times New Roman" w:eastAsia="Times New Roman" w:hAnsi="Times New Roman" w:cs="Times New Roman"/>
      <w:b w:val="0"/>
      <w:bCs w:val="0"/>
      <w:i w:val="0"/>
      <w:iCs w:val="0"/>
      <w:smallCaps w:val="0"/>
      <w:strike w:val="0"/>
      <w:sz w:val="26"/>
      <w:szCs w:val="26"/>
      <w:u w:val="none"/>
    </w:rPr>
  </w:style>
  <w:style w:type="character" w:customStyle="1" w:styleId="Picturecaption4Bold">
    <w:name w:val="Picture caption (4) + Bold"/>
    <w:basedOn w:val="DefaultParagraphFont"/>
    <w:rsid w:val="00207511"/>
    <w:rPr>
      <w:rFonts w:ascii="Times New Roman" w:eastAsia="Times New Roman" w:hAnsi="Times New Roman" w:cs="Times New Roman"/>
      <w:b/>
      <w:bCs/>
      <w:i w:val="0"/>
      <w:iCs w:val="0"/>
      <w:smallCaps w:val="0"/>
      <w:strike w:val="0"/>
      <w:sz w:val="26"/>
      <w:szCs w:val="26"/>
      <w:u w:val="none"/>
    </w:rPr>
  </w:style>
  <w:style w:type="character" w:customStyle="1" w:styleId="Bodytext295pt">
    <w:name w:val="Body text (2) + 9.5 pt"/>
    <w:basedOn w:val="Bodytext2"/>
    <w:uiPriority w:val="1"/>
    <w:rsid w:val="573AFFC8"/>
    <w:rPr>
      <w:rFonts w:ascii="Times New Roman" w:eastAsia="Times New Roman" w:hAnsi="Times New Roman" w:cs="Times New Roman"/>
      <w:b/>
      <w:bCs/>
      <w:i w:val="0"/>
      <w:iCs w:val="0"/>
      <w:caps w:val="0"/>
      <w:smallCaps w:val="0"/>
      <w:strike w:val="0"/>
      <w:dstrike w:val="0"/>
      <w:noProof/>
      <w:color w:val="000000" w:themeColor="text1"/>
      <w:sz w:val="19"/>
      <w:szCs w:val="19"/>
      <w:u w:val="none"/>
      <w:lang w:val="vi-VN" w:eastAsia="vi-VN" w:bidi="vi-VN"/>
    </w:rPr>
  </w:style>
  <w:style w:type="character" w:customStyle="1" w:styleId="Tablecaption2">
    <w:name w:val="Table caption (2)_"/>
    <w:basedOn w:val="DefaultParagraphFont"/>
    <w:link w:val="Tablecaption20"/>
    <w:uiPriority w:val="1"/>
    <w:rsid w:val="00207511"/>
    <w:rPr>
      <w:rFonts w:ascii="Times New Roman" w:eastAsia="Times New Roman" w:hAnsi="Times New Roman" w:cs="Times New Roman"/>
      <w:noProof/>
      <w:sz w:val="26"/>
      <w:szCs w:val="26"/>
    </w:rPr>
  </w:style>
  <w:style w:type="paragraph" w:customStyle="1" w:styleId="Tablecaption20">
    <w:name w:val="Table caption (2)"/>
    <w:basedOn w:val="Normal"/>
    <w:link w:val="Tablecaption2"/>
    <w:uiPriority w:val="1"/>
    <w:rsid w:val="0820BDD0"/>
    <w:pPr>
      <w:widowControl w:val="0"/>
      <w:spacing w:line="0" w:lineRule="atLeast"/>
    </w:pPr>
  </w:style>
  <w:style w:type="character" w:customStyle="1" w:styleId="Tablecaption3">
    <w:name w:val="Table caption (3)"/>
    <w:basedOn w:val="DefaultParagraphFont"/>
    <w:rsid w:val="00786687"/>
    <w:rPr>
      <w:rFonts w:ascii="Times New Roman" w:eastAsia="Times New Roman" w:hAnsi="Times New Roman" w:cs="Times New Roman"/>
      <w:b/>
      <w:bCs/>
      <w:i w:val="0"/>
      <w:iCs w:val="0"/>
      <w:smallCaps w:val="0"/>
      <w:strike w:val="0"/>
      <w:u w:val="none"/>
    </w:rPr>
  </w:style>
  <w:style w:type="character" w:customStyle="1" w:styleId="Tablecaption30">
    <w:name w:val="Table caption (3)_"/>
    <w:basedOn w:val="DefaultParagraphFont"/>
    <w:rsid w:val="00C4774B"/>
    <w:rPr>
      <w:rFonts w:ascii="Times New Roman" w:eastAsia="Times New Roman" w:hAnsi="Times New Roman" w:cs="Times New Roman"/>
      <w:b/>
      <w:bCs/>
      <w:shd w:val="clear" w:color="auto" w:fill="FFFFFF"/>
    </w:rPr>
  </w:style>
  <w:style w:type="paragraph" w:styleId="NoSpacing">
    <w:name w:val="No Spacing"/>
    <w:uiPriority w:val="1"/>
    <w:qFormat/>
    <w:rsid w:val="005A6864"/>
    <w:pPr>
      <w:keepNext/>
      <w:keepLines/>
      <w:spacing w:after="0" w:line="240" w:lineRule="auto"/>
      <w:ind w:firstLine="567"/>
      <w:jc w:val="both"/>
      <w:outlineLvl w:val="1"/>
    </w:pPr>
    <w:rPr>
      <w:rFonts w:ascii="Times New Roman" w:eastAsiaTheme="majorEastAsia" w:hAnsi="Times New Roman" w:cstheme="majorBidi"/>
      <w:sz w:val="28"/>
      <w:szCs w:val="26"/>
    </w:rPr>
  </w:style>
  <w:style w:type="character" w:customStyle="1" w:styleId="Picturecaption">
    <w:name w:val="Picture caption"/>
    <w:basedOn w:val="DefaultParagraphFont"/>
    <w:rsid w:val="005A6864"/>
    <w:rPr>
      <w:rFonts w:ascii="Times New Roman" w:eastAsia="Times New Roman" w:hAnsi="Times New Roman" w:cs="Times New Roman"/>
      <w:b w:val="0"/>
      <w:bCs w:val="0"/>
      <w:i/>
      <w:iCs/>
      <w:smallCaps w:val="0"/>
      <w:strike w:val="0"/>
      <w:sz w:val="22"/>
      <w:szCs w:val="22"/>
      <w:u w:val="none"/>
    </w:rPr>
  </w:style>
  <w:style w:type="character" w:customStyle="1" w:styleId="mjx-char">
    <w:name w:val="mjx-char"/>
    <w:basedOn w:val="DefaultParagraphFont"/>
    <w:rsid w:val="006712B3"/>
  </w:style>
  <w:style w:type="paragraph" w:styleId="TOC6">
    <w:name w:val="toc 6"/>
    <w:basedOn w:val="Normal"/>
    <w:next w:val="Normal"/>
    <w:uiPriority w:val="39"/>
    <w:unhideWhenUsed/>
    <w:rsid w:val="0820BDD0"/>
    <w:pPr>
      <w:ind w:left="960"/>
    </w:pPr>
    <w:rPr>
      <w:rFonts w:asciiTheme="minorHAnsi" w:hAnsiTheme="minorHAnsi"/>
      <w:sz w:val="20"/>
      <w:szCs w:val="20"/>
    </w:rPr>
  </w:style>
  <w:style w:type="paragraph" w:styleId="TOC8">
    <w:name w:val="toc 8"/>
    <w:basedOn w:val="Normal"/>
    <w:next w:val="Normal"/>
    <w:uiPriority w:val="39"/>
    <w:unhideWhenUsed/>
    <w:rsid w:val="0820BDD0"/>
    <w:pPr>
      <w:ind w:left="1440"/>
    </w:pPr>
    <w:rPr>
      <w:rFonts w:asciiTheme="minorHAnsi" w:hAnsiTheme="minorHAnsi"/>
      <w:sz w:val="20"/>
      <w:szCs w:val="20"/>
    </w:rPr>
  </w:style>
  <w:style w:type="paragraph" w:styleId="TOC9">
    <w:name w:val="toc 9"/>
    <w:basedOn w:val="Normal"/>
    <w:next w:val="Normal"/>
    <w:uiPriority w:val="39"/>
    <w:unhideWhenUsed/>
    <w:rsid w:val="0820BDD0"/>
    <w:pPr>
      <w:ind w:left="1680"/>
    </w:pPr>
    <w:rPr>
      <w:rFonts w:asciiTheme="minorHAnsi" w:hAnsiTheme="minorHAnsi"/>
      <w:sz w:val="20"/>
      <w:szCs w:val="20"/>
    </w:rPr>
  </w:style>
  <w:style w:type="character" w:customStyle="1" w:styleId="Picturecaption0">
    <w:name w:val="Picture caption_"/>
    <w:basedOn w:val="DefaultParagraphFont"/>
    <w:rsid w:val="000177B1"/>
    <w:rPr>
      <w:rFonts w:ascii="Times New Roman" w:eastAsia="Times New Roman" w:hAnsi="Times New Roman" w:cs="Times New Roman"/>
      <w:b w:val="0"/>
      <w:bCs w:val="0"/>
      <w:i/>
      <w:iCs/>
      <w:smallCaps w:val="0"/>
      <w:strike w:val="0"/>
      <w:sz w:val="22"/>
      <w:szCs w:val="22"/>
      <w:u w:val="none"/>
      <w:lang w:val="fr-FR" w:eastAsia="fr-FR" w:bidi="fr-FR"/>
    </w:rPr>
  </w:style>
  <w:style w:type="character" w:customStyle="1" w:styleId="Bodytext140">
    <w:name w:val="Body text (14)_"/>
    <w:basedOn w:val="DefaultParagraphFont"/>
    <w:rsid w:val="00862737"/>
    <w:rPr>
      <w:rFonts w:ascii="Times New Roman" w:eastAsia="Times New Roman" w:hAnsi="Times New Roman" w:cs="Times New Roman"/>
      <w:b w:val="0"/>
      <w:bCs w:val="0"/>
      <w:i/>
      <w:iCs/>
      <w:smallCaps w:val="0"/>
      <w:strike w:val="0"/>
      <w:sz w:val="22"/>
      <w:szCs w:val="22"/>
      <w:u w:val="none"/>
    </w:rPr>
  </w:style>
  <w:style w:type="paragraph" w:styleId="BodyText">
    <w:name w:val="Body Text"/>
    <w:basedOn w:val="Normal"/>
    <w:link w:val="BodyTextChar"/>
    <w:uiPriority w:val="1"/>
    <w:qFormat/>
    <w:rsid w:val="0820BDD0"/>
    <w:pPr>
      <w:widowControl w:val="0"/>
    </w:pPr>
    <w:rPr>
      <w:sz w:val="24"/>
      <w:szCs w:val="24"/>
    </w:rPr>
  </w:style>
  <w:style w:type="character" w:customStyle="1" w:styleId="BodyTextChar">
    <w:name w:val="Body Text Char"/>
    <w:basedOn w:val="DefaultParagraphFont"/>
    <w:link w:val="BodyText"/>
    <w:uiPriority w:val="1"/>
    <w:rsid w:val="00E619FF"/>
    <w:rPr>
      <w:rFonts w:ascii="Times New Roman" w:eastAsia="Times New Roman" w:hAnsi="Times New Roman" w:cs="Times New Roman"/>
      <w:sz w:val="24"/>
      <w:szCs w:val="24"/>
    </w:rPr>
  </w:style>
  <w:style w:type="paragraph" w:customStyle="1" w:styleId="heading70">
    <w:name w:val="heading 70"/>
    <w:basedOn w:val="Normal"/>
    <w:link w:val="Heading71"/>
    <w:uiPriority w:val="1"/>
    <w:rsid w:val="573AFFC8"/>
    <w:pPr>
      <w:widowControl w:val="0"/>
      <w:numPr>
        <w:ilvl w:val="3"/>
        <w:numId w:val="5"/>
      </w:numPr>
      <w:spacing w:line="0" w:lineRule="atLeast"/>
      <w:outlineLvl w:val="6"/>
    </w:pPr>
    <w:rPr>
      <w:b/>
      <w:bCs/>
      <w:sz w:val="22"/>
      <w:szCs w:val="22"/>
    </w:rPr>
  </w:style>
  <w:style w:type="paragraph" w:styleId="Caption">
    <w:name w:val="caption"/>
    <w:basedOn w:val="Normal"/>
    <w:next w:val="Normal"/>
    <w:uiPriority w:val="35"/>
    <w:unhideWhenUsed/>
    <w:qFormat/>
    <w:rsid w:val="00C853EB"/>
    <w:pPr>
      <w:spacing w:after="200"/>
      <w:jc w:val="center"/>
    </w:pPr>
    <w:rPr>
      <w:i/>
      <w:iCs/>
      <w:color w:val="000000" w:themeColor="text1"/>
      <w:szCs w:val="18"/>
    </w:rPr>
  </w:style>
  <w:style w:type="table" w:styleId="GridTable4-Accent4">
    <w:name w:val="Grid Table 4 Accent 4"/>
    <w:basedOn w:val="TableNormal"/>
    <w:uiPriority w:val="49"/>
    <w:rsid w:val="0023135E"/>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3">
    <w:name w:val="Grid Table 4 Accent 3"/>
    <w:basedOn w:val="TableNormal"/>
    <w:uiPriority w:val="49"/>
    <w:rsid w:val="00DD2ED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ommentText">
    <w:name w:val="annotation text"/>
    <w:basedOn w:val="Normal"/>
    <w:link w:val="CommentTextChar"/>
    <w:uiPriority w:val="99"/>
    <w:unhideWhenUsed/>
    <w:rsid w:val="0820BDD0"/>
    <w:rPr>
      <w:sz w:val="20"/>
      <w:szCs w:val="20"/>
    </w:rPr>
  </w:style>
  <w:style w:type="character" w:customStyle="1" w:styleId="CommentTextChar">
    <w:name w:val="Comment Text Char"/>
    <w:basedOn w:val="DefaultParagraphFont"/>
    <w:link w:val="CommentText"/>
    <w:uiPriority w:val="99"/>
    <w:rsid w:val="00F17DEA"/>
    <w:rPr>
      <w:rFonts w:ascii="Times New Roman" w:eastAsia="Times New Roman" w:hAnsi="Times New Roman" w:cs="Times New Roman"/>
      <w:noProof/>
      <w:sz w:val="20"/>
      <w:szCs w:val="20"/>
    </w:rPr>
  </w:style>
  <w:style w:type="character" w:styleId="CommentReference">
    <w:name w:val="annotation reference"/>
    <w:basedOn w:val="DefaultParagraphFont"/>
    <w:uiPriority w:val="99"/>
    <w:semiHidden/>
    <w:unhideWhenUsed/>
    <w:rsid w:val="00F17DEA"/>
    <w:rPr>
      <w:sz w:val="16"/>
      <w:szCs w:val="16"/>
    </w:rPr>
  </w:style>
  <w:style w:type="paragraph" w:styleId="Quote">
    <w:name w:val="Quote"/>
    <w:basedOn w:val="Normal"/>
    <w:next w:val="Normal"/>
    <w:link w:val="QuoteChar"/>
    <w:uiPriority w:val="29"/>
    <w:qFormat/>
    <w:rsid w:val="00494E5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94E5C"/>
    <w:rPr>
      <w:rFonts w:ascii="Times New Roman" w:eastAsia="Times New Roman" w:hAnsi="Times New Roman" w:cs="Times New Roman"/>
      <w:i/>
      <w:iCs/>
      <w:color w:val="404040" w:themeColor="text1" w:themeTint="BF"/>
      <w:sz w:val="26"/>
      <w:szCs w:val="24"/>
    </w:rPr>
  </w:style>
  <w:style w:type="paragraph" w:styleId="Title">
    <w:name w:val="Title"/>
    <w:basedOn w:val="Normal"/>
    <w:next w:val="Normal"/>
    <w:link w:val="TitleChar"/>
    <w:uiPriority w:val="10"/>
    <w:qFormat/>
    <w:rsid w:val="573AFFC8"/>
    <w:pPr>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321D7E"/>
    <w:rPr>
      <w:rFonts w:asciiTheme="majorHAnsi" w:eastAsiaTheme="majorEastAsia" w:hAnsiTheme="majorHAnsi" w:cstheme="majorBidi"/>
      <w:noProof/>
      <w:sz w:val="56"/>
      <w:szCs w:val="56"/>
    </w:rPr>
  </w:style>
  <w:style w:type="paragraph" w:styleId="Subtitle">
    <w:name w:val="Subtitle"/>
    <w:basedOn w:val="Normal"/>
    <w:next w:val="Normal"/>
    <w:link w:val="SubtitleChar"/>
    <w:uiPriority w:val="11"/>
    <w:qFormat/>
    <w:rsid w:val="65CD9AED"/>
    <w:pPr>
      <w:jc w:val="center"/>
    </w:pPr>
    <w:rPr>
      <w:rFonts w:eastAsiaTheme="minorEastAsia"/>
      <w:i/>
      <w:iCs/>
    </w:rPr>
  </w:style>
  <w:style w:type="character" w:customStyle="1" w:styleId="SubtitleChar">
    <w:name w:val="Subtitle Char"/>
    <w:basedOn w:val="DefaultParagraphFont"/>
    <w:link w:val="Subtitle"/>
    <w:uiPriority w:val="11"/>
    <w:rsid w:val="00321D7E"/>
    <w:rPr>
      <w:rFonts w:ascii="Times New Roman" w:eastAsiaTheme="minorEastAsia" w:hAnsi="Times New Roman" w:cs="Times New Roman"/>
      <w:i/>
      <w:iCs/>
      <w:sz w:val="26"/>
      <w:szCs w:val="26"/>
    </w:rPr>
  </w:style>
  <w:style w:type="paragraph" w:styleId="IntenseQuote">
    <w:name w:val="Intense Quote"/>
    <w:basedOn w:val="Normal"/>
    <w:next w:val="Normal"/>
    <w:link w:val="IntenseQuoteChar"/>
    <w:uiPriority w:val="30"/>
    <w:qFormat/>
    <w:rsid w:val="573AFFC8"/>
    <w:pP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321D7E"/>
    <w:rPr>
      <w:rFonts w:ascii="Times New Roman" w:eastAsia="Times New Roman" w:hAnsi="Times New Roman" w:cs="Times New Roman"/>
      <w:i/>
      <w:iCs/>
      <w:noProof/>
      <w:color w:val="5B9BD5" w:themeColor="accent1"/>
      <w:sz w:val="26"/>
      <w:szCs w:val="26"/>
    </w:rPr>
  </w:style>
  <w:style w:type="paragraph" w:styleId="EndnoteText">
    <w:name w:val="endnote text"/>
    <w:basedOn w:val="Normal"/>
    <w:link w:val="EndnoteTextChar"/>
    <w:uiPriority w:val="99"/>
    <w:semiHidden/>
    <w:unhideWhenUsed/>
    <w:rsid w:val="573AFFC8"/>
    <w:rPr>
      <w:sz w:val="20"/>
      <w:szCs w:val="20"/>
    </w:rPr>
  </w:style>
  <w:style w:type="character" w:customStyle="1" w:styleId="EndnoteTextChar">
    <w:name w:val="Endnote Text Char"/>
    <w:basedOn w:val="DefaultParagraphFont"/>
    <w:link w:val="EndnoteText"/>
    <w:uiPriority w:val="99"/>
    <w:semiHidden/>
    <w:rsid w:val="00321D7E"/>
    <w:rPr>
      <w:rFonts w:ascii="Times New Roman" w:eastAsia="Times New Roman" w:hAnsi="Times New Roman" w:cs="Times New Roman"/>
      <w:noProof/>
      <w:sz w:val="20"/>
      <w:szCs w:val="20"/>
    </w:rPr>
  </w:style>
  <w:style w:type="table" w:styleId="PlainTable5">
    <w:name w:val="Plain Table 5"/>
    <w:basedOn w:val="TableNormal"/>
    <w:uiPriority w:val="45"/>
    <w:rsid w:val="00F116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B6748B"/>
  </w:style>
  <w:style w:type="paragraph" w:customStyle="1" w:styleId="Picture">
    <w:name w:val="Picture"/>
    <w:basedOn w:val="Normal"/>
    <w:link w:val="PictureChar"/>
    <w:qFormat/>
    <w:rsid w:val="009D1512"/>
    <w:pPr>
      <w:keepNext/>
      <w:spacing w:before="40"/>
      <w:ind w:hanging="1296"/>
      <w:jc w:val="center"/>
      <w:outlineLvl w:val="6"/>
    </w:pPr>
    <w:rPr>
      <w:i/>
      <w:iCs/>
    </w:rPr>
  </w:style>
  <w:style w:type="character" w:customStyle="1" w:styleId="PictureChar">
    <w:name w:val="Picture Char"/>
    <w:basedOn w:val="DefaultParagraphFont"/>
    <w:link w:val="Picture"/>
    <w:rsid w:val="009D1512"/>
    <w:rPr>
      <w:rFonts w:ascii="Times New Roman" w:eastAsia="Times New Roman" w:hAnsi="Times New Roman" w:cs="Times New Roman"/>
      <w:i/>
      <w:iCs/>
      <w:sz w:val="26"/>
      <w:szCs w:val="26"/>
    </w:rPr>
  </w:style>
  <w:style w:type="paragraph" w:styleId="CommentSubject">
    <w:name w:val="annotation subject"/>
    <w:basedOn w:val="CommentText"/>
    <w:next w:val="CommentText"/>
    <w:link w:val="CommentSubjectChar"/>
    <w:uiPriority w:val="99"/>
    <w:semiHidden/>
    <w:unhideWhenUsed/>
    <w:rsid w:val="00CD4C95"/>
    <w:pPr>
      <w:spacing w:line="240" w:lineRule="auto"/>
    </w:pPr>
    <w:rPr>
      <w:b/>
      <w:bCs/>
    </w:rPr>
  </w:style>
  <w:style w:type="character" w:customStyle="1" w:styleId="CommentSubjectChar">
    <w:name w:val="Comment Subject Char"/>
    <w:basedOn w:val="CommentTextChar"/>
    <w:link w:val="CommentSubject"/>
    <w:uiPriority w:val="99"/>
    <w:semiHidden/>
    <w:rsid w:val="00CD4C95"/>
    <w:rPr>
      <w:rFonts w:ascii="Times New Roman" w:eastAsia="Times New Roman" w:hAnsi="Times New Roman" w:cs="Times New Roman"/>
      <w:b/>
      <w:bCs/>
      <w:noProof/>
      <w:sz w:val="20"/>
      <w:szCs w:val="20"/>
    </w:rPr>
  </w:style>
  <w:style w:type="paragraph" w:customStyle="1" w:styleId="EndNoteBibliographyTitle">
    <w:name w:val="EndNote Bibliography Title"/>
    <w:basedOn w:val="Normal"/>
    <w:link w:val="EndNoteBibliographyTitleChar"/>
    <w:rsid w:val="00AF50FF"/>
    <w:pPr>
      <w:jc w:val="center"/>
    </w:pPr>
    <w:rPr>
      <w:noProof/>
    </w:rPr>
  </w:style>
  <w:style w:type="character" w:customStyle="1" w:styleId="EndNoteBibliographyTitleChar">
    <w:name w:val="EndNote Bibliography Title Char"/>
    <w:basedOn w:val="DefaultParagraphFont"/>
    <w:link w:val="EndNoteBibliographyTitle"/>
    <w:rsid w:val="00AF50FF"/>
    <w:rPr>
      <w:rFonts w:ascii="Times New Roman" w:eastAsia="Times New Roman" w:hAnsi="Times New Roman" w:cs="Times New Roman"/>
      <w:noProof/>
      <w:sz w:val="26"/>
      <w:szCs w:val="26"/>
    </w:rPr>
  </w:style>
  <w:style w:type="paragraph" w:customStyle="1" w:styleId="EndNoteBibliography">
    <w:name w:val="EndNote Bibliography"/>
    <w:basedOn w:val="Normal"/>
    <w:link w:val="EndNoteBibliographyChar"/>
    <w:rsid w:val="00AF50FF"/>
    <w:pPr>
      <w:spacing w:line="240" w:lineRule="auto"/>
    </w:pPr>
    <w:rPr>
      <w:noProof/>
    </w:rPr>
  </w:style>
  <w:style w:type="character" w:customStyle="1" w:styleId="EndNoteBibliographyChar">
    <w:name w:val="EndNote Bibliography Char"/>
    <w:basedOn w:val="DefaultParagraphFont"/>
    <w:link w:val="EndNoteBibliography"/>
    <w:rsid w:val="00AF50FF"/>
    <w:rPr>
      <w:rFonts w:ascii="Times New Roman" w:eastAsia="Times New Roman" w:hAnsi="Times New Roman" w:cs="Times New Roman"/>
      <w:noProof/>
      <w:sz w:val="26"/>
      <w:szCs w:val="26"/>
    </w:rPr>
  </w:style>
  <w:style w:type="character" w:styleId="UnresolvedMention">
    <w:name w:val="Unresolved Mention"/>
    <w:basedOn w:val="DefaultParagraphFont"/>
    <w:uiPriority w:val="99"/>
    <w:semiHidden/>
    <w:unhideWhenUsed/>
    <w:rsid w:val="000C41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90732">
      <w:bodyDiv w:val="1"/>
      <w:marLeft w:val="0"/>
      <w:marRight w:val="0"/>
      <w:marTop w:val="0"/>
      <w:marBottom w:val="0"/>
      <w:divBdr>
        <w:top w:val="none" w:sz="0" w:space="0" w:color="auto"/>
        <w:left w:val="none" w:sz="0" w:space="0" w:color="auto"/>
        <w:bottom w:val="none" w:sz="0" w:space="0" w:color="auto"/>
        <w:right w:val="none" w:sz="0" w:space="0" w:color="auto"/>
      </w:divBdr>
    </w:div>
    <w:div w:id="199322450">
      <w:bodyDiv w:val="1"/>
      <w:marLeft w:val="0"/>
      <w:marRight w:val="0"/>
      <w:marTop w:val="0"/>
      <w:marBottom w:val="0"/>
      <w:divBdr>
        <w:top w:val="none" w:sz="0" w:space="0" w:color="auto"/>
        <w:left w:val="none" w:sz="0" w:space="0" w:color="auto"/>
        <w:bottom w:val="none" w:sz="0" w:space="0" w:color="auto"/>
        <w:right w:val="none" w:sz="0" w:space="0" w:color="auto"/>
      </w:divBdr>
    </w:div>
    <w:div w:id="275060341">
      <w:bodyDiv w:val="1"/>
      <w:marLeft w:val="0"/>
      <w:marRight w:val="0"/>
      <w:marTop w:val="0"/>
      <w:marBottom w:val="0"/>
      <w:divBdr>
        <w:top w:val="none" w:sz="0" w:space="0" w:color="auto"/>
        <w:left w:val="none" w:sz="0" w:space="0" w:color="auto"/>
        <w:bottom w:val="none" w:sz="0" w:space="0" w:color="auto"/>
        <w:right w:val="none" w:sz="0" w:space="0" w:color="auto"/>
      </w:divBdr>
    </w:div>
    <w:div w:id="294606305">
      <w:bodyDiv w:val="1"/>
      <w:marLeft w:val="0"/>
      <w:marRight w:val="0"/>
      <w:marTop w:val="0"/>
      <w:marBottom w:val="0"/>
      <w:divBdr>
        <w:top w:val="none" w:sz="0" w:space="0" w:color="auto"/>
        <w:left w:val="none" w:sz="0" w:space="0" w:color="auto"/>
        <w:bottom w:val="none" w:sz="0" w:space="0" w:color="auto"/>
        <w:right w:val="none" w:sz="0" w:space="0" w:color="auto"/>
      </w:divBdr>
    </w:div>
    <w:div w:id="307053614">
      <w:bodyDiv w:val="1"/>
      <w:marLeft w:val="0"/>
      <w:marRight w:val="0"/>
      <w:marTop w:val="0"/>
      <w:marBottom w:val="0"/>
      <w:divBdr>
        <w:top w:val="none" w:sz="0" w:space="0" w:color="auto"/>
        <w:left w:val="none" w:sz="0" w:space="0" w:color="auto"/>
        <w:bottom w:val="none" w:sz="0" w:space="0" w:color="auto"/>
        <w:right w:val="none" w:sz="0" w:space="0" w:color="auto"/>
      </w:divBdr>
    </w:div>
    <w:div w:id="356196354">
      <w:bodyDiv w:val="1"/>
      <w:marLeft w:val="0"/>
      <w:marRight w:val="0"/>
      <w:marTop w:val="0"/>
      <w:marBottom w:val="0"/>
      <w:divBdr>
        <w:top w:val="none" w:sz="0" w:space="0" w:color="auto"/>
        <w:left w:val="none" w:sz="0" w:space="0" w:color="auto"/>
        <w:bottom w:val="none" w:sz="0" w:space="0" w:color="auto"/>
        <w:right w:val="none" w:sz="0" w:space="0" w:color="auto"/>
      </w:divBdr>
    </w:div>
    <w:div w:id="382564173">
      <w:bodyDiv w:val="1"/>
      <w:marLeft w:val="0"/>
      <w:marRight w:val="0"/>
      <w:marTop w:val="0"/>
      <w:marBottom w:val="0"/>
      <w:divBdr>
        <w:top w:val="none" w:sz="0" w:space="0" w:color="auto"/>
        <w:left w:val="none" w:sz="0" w:space="0" w:color="auto"/>
        <w:bottom w:val="none" w:sz="0" w:space="0" w:color="auto"/>
        <w:right w:val="none" w:sz="0" w:space="0" w:color="auto"/>
      </w:divBdr>
      <w:divsChild>
        <w:div w:id="142503941">
          <w:marLeft w:val="0"/>
          <w:marRight w:val="0"/>
          <w:marTop w:val="0"/>
          <w:marBottom w:val="0"/>
          <w:divBdr>
            <w:top w:val="none" w:sz="0" w:space="0" w:color="auto"/>
            <w:left w:val="none" w:sz="0" w:space="0" w:color="auto"/>
            <w:bottom w:val="none" w:sz="0" w:space="0" w:color="auto"/>
            <w:right w:val="none" w:sz="0" w:space="0" w:color="auto"/>
          </w:divBdr>
        </w:div>
        <w:div w:id="447164051">
          <w:marLeft w:val="0"/>
          <w:marRight w:val="0"/>
          <w:marTop w:val="0"/>
          <w:marBottom w:val="0"/>
          <w:divBdr>
            <w:top w:val="none" w:sz="0" w:space="0" w:color="auto"/>
            <w:left w:val="none" w:sz="0" w:space="0" w:color="auto"/>
            <w:bottom w:val="none" w:sz="0" w:space="0" w:color="auto"/>
            <w:right w:val="none" w:sz="0" w:space="0" w:color="auto"/>
          </w:divBdr>
        </w:div>
        <w:div w:id="1344430314">
          <w:marLeft w:val="0"/>
          <w:marRight w:val="0"/>
          <w:marTop w:val="0"/>
          <w:marBottom w:val="0"/>
          <w:divBdr>
            <w:top w:val="none" w:sz="0" w:space="0" w:color="auto"/>
            <w:left w:val="none" w:sz="0" w:space="0" w:color="auto"/>
            <w:bottom w:val="none" w:sz="0" w:space="0" w:color="auto"/>
            <w:right w:val="none" w:sz="0" w:space="0" w:color="auto"/>
          </w:divBdr>
        </w:div>
      </w:divsChild>
    </w:div>
    <w:div w:id="484587265">
      <w:bodyDiv w:val="1"/>
      <w:marLeft w:val="0"/>
      <w:marRight w:val="0"/>
      <w:marTop w:val="0"/>
      <w:marBottom w:val="0"/>
      <w:divBdr>
        <w:top w:val="none" w:sz="0" w:space="0" w:color="auto"/>
        <w:left w:val="none" w:sz="0" w:space="0" w:color="auto"/>
        <w:bottom w:val="none" w:sz="0" w:space="0" w:color="auto"/>
        <w:right w:val="none" w:sz="0" w:space="0" w:color="auto"/>
      </w:divBdr>
    </w:div>
    <w:div w:id="601034662">
      <w:bodyDiv w:val="1"/>
      <w:marLeft w:val="0"/>
      <w:marRight w:val="0"/>
      <w:marTop w:val="0"/>
      <w:marBottom w:val="0"/>
      <w:divBdr>
        <w:top w:val="none" w:sz="0" w:space="0" w:color="auto"/>
        <w:left w:val="none" w:sz="0" w:space="0" w:color="auto"/>
        <w:bottom w:val="none" w:sz="0" w:space="0" w:color="auto"/>
        <w:right w:val="none" w:sz="0" w:space="0" w:color="auto"/>
      </w:divBdr>
    </w:div>
    <w:div w:id="619143492">
      <w:bodyDiv w:val="1"/>
      <w:marLeft w:val="0"/>
      <w:marRight w:val="0"/>
      <w:marTop w:val="0"/>
      <w:marBottom w:val="0"/>
      <w:divBdr>
        <w:top w:val="none" w:sz="0" w:space="0" w:color="auto"/>
        <w:left w:val="none" w:sz="0" w:space="0" w:color="auto"/>
        <w:bottom w:val="none" w:sz="0" w:space="0" w:color="auto"/>
        <w:right w:val="none" w:sz="0" w:space="0" w:color="auto"/>
      </w:divBdr>
      <w:divsChild>
        <w:div w:id="848253227">
          <w:marLeft w:val="0"/>
          <w:marRight w:val="0"/>
          <w:marTop w:val="0"/>
          <w:marBottom w:val="0"/>
          <w:divBdr>
            <w:top w:val="none" w:sz="0" w:space="0" w:color="auto"/>
            <w:left w:val="none" w:sz="0" w:space="0" w:color="auto"/>
            <w:bottom w:val="none" w:sz="0" w:space="0" w:color="auto"/>
            <w:right w:val="none" w:sz="0" w:space="0" w:color="auto"/>
          </w:divBdr>
          <w:divsChild>
            <w:div w:id="647973267">
              <w:marLeft w:val="0"/>
              <w:marRight w:val="0"/>
              <w:marTop w:val="0"/>
              <w:marBottom w:val="0"/>
              <w:divBdr>
                <w:top w:val="none" w:sz="0" w:space="0" w:color="auto"/>
                <w:left w:val="none" w:sz="0" w:space="0" w:color="auto"/>
                <w:bottom w:val="none" w:sz="0" w:space="0" w:color="auto"/>
                <w:right w:val="none" w:sz="0" w:space="0" w:color="auto"/>
              </w:divBdr>
              <w:divsChild>
                <w:div w:id="14235691">
                  <w:marLeft w:val="0"/>
                  <w:marRight w:val="0"/>
                  <w:marTop w:val="0"/>
                  <w:marBottom w:val="0"/>
                  <w:divBdr>
                    <w:top w:val="none" w:sz="0" w:space="0" w:color="auto"/>
                    <w:left w:val="none" w:sz="0" w:space="0" w:color="auto"/>
                    <w:bottom w:val="none" w:sz="0" w:space="0" w:color="auto"/>
                    <w:right w:val="none" w:sz="0" w:space="0" w:color="auto"/>
                  </w:divBdr>
                </w:div>
                <w:div w:id="173344218">
                  <w:marLeft w:val="0"/>
                  <w:marRight w:val="0"/>
                  <w:marTop w:val="0"/>
                  <w:marBottom w:val="0"/>
                  <w:divBdr>
                    <w:top w:val="none" w:sz="0" w:space="0" w:color="auto"/>
                    <w:left w:val="none" w:sz="0" w:space="0" w:color="auto"/>
                    <w:bottom w:val="none" w:sz="0" w:space="0" w:color="auto"/>
                    <w:right w:val="none" w:sz="0" w:space="0" w:color="auto"/>
                  </w:divBdr>
                </w:div>
                <w:div w:id="330524630">
                  <w:marLeft w:val="0"/>
                  <w:marRight w:val="0"/>
                  <w:marTop w:val="0"/>
                  <w:marBottom w:val="0"/>
                  <w:divBdr>
                    <w:top w:val="none" w:sz="0" w:space="0" w:color="auto"/>
                    <w:left w:val="none" w:sz="0" w:space="0" w:color="auto"/>
                    <w:bottom w:val="none" w:sz="0" w:space="0" w:color="auto"/>
                    <w:right w:val="none" w:sz="0" w:space="0" w:color="auto"/>
                  </w:divBdr>
                </w:div>
                <w:div w:id="439374954">
                  <w:marLeft w:val="0"/>
                  <w:marRight w:val="0"/>
                  <w:marTop w:val="0"/>
                  <w:marBottom w:val="0"/>
                  <w:divBdr>
                    <w:top w:val="none" w:sz="0" w:space="0" w:color="auto"/>
                    <w:left w:val="none" w:sz="0" w:space="0" w:color="auto"/>
                    <w:bottom w:val="none" w:sz="0" w:space="0" w:color="auto"/>
                    <w:right w:val="none" w:sz="0" w:space="0" w:color="auto"/>
                  </w:divBdr>
                </w:div>
                <w:div w:id="539632911">
                  <w:marLeft w:val="0"/>
                  <w:marRight w:val="0"/>
                  <w:marTop w:val="0"/>
                  <w:marBottom w:val="0"/>
                  <w:divBdr>
                    <w:top w:val="none" w:sz="0" w:space="0" w:color="auto"/>
                    <w:left w:val="none" w:sz="0" w:space="0" w:color="auto"/>
                    <w:bottom w:val="none" w:sz="0" w:space="0" w:color="auto"/>
                    <w:right w:val="none" w:sz="0" w:space="0" w:color="auto"/>
                  </w:divBdr>
                </w:div>
                <w:div w:id="670909281">
                  <w:marLeft w:val="0"/>
                  <w:marRight w:val="0"/>
                  <w:marTop w:val="0"/>
                  <w:marBottom w:val="0"/>
                  <w:divBdr>
                    <w:top w:val="none" w:sz="0" w:space="0" w:color="auto"/>
                    <w:left w:val="none" w:sz="0" w:space="0" w:color="auto"/>
                    <w:bottom w:val="none" w:sz="0" w:space="0" w:color="auto"/>
                    <w:right w:val="none" w:sz="0" w:space="0" w:color="auto"/>
                  </w:divBdr>
                  <w:divsChild>
                    <w:div w:id="33896955">
                      <w:marLeft w:val="0"/>
                      <w:marRight w:val="0"/>
                      <w:marTop w:val="0"/>
                      <w:marBottom w:val="0"/>
                      <w:divBdr>
                        <w:top w:val="none" w:sz="0" w:space="0" w:color="auto"/>
                        <w:left w:val="none" w:sz="0" w:space="0" w:color="auto"/>
                        <w:bottom w:val="none" w:sz="0" w:space="0" w:color="auto"/>
                        <w:right w:val="none" w:sz="0" w:space="0" w:color="auto"/>
                      </w:divBdr>
                    </w:div>
                    <w:div w:id="111632428">
                      <w:marLeft w:val="0"/>
                      <w:marRight w:val="0"/>
                      <w:marTop w:val="0"/>
                      <w:marBottom w:val="0"/>
                      <w:divBdr>
                        <w:top w:val="none" w:sz="0" w:space="0" w:color="auto"/>
                        <w:left w:val="none" w:sz="0" w:space="0" w:color="auto"/>
                        <w:bottom w:val="none" w:sz="0" w:space="0" w:color="auto"/>
                        <w:right w:val="none" w:sz="0" w:space="0" w:color="auto"/>
                      </w:divBdr>
                    </w:div>
                    <w:div w:id="120806622">
                      <w:marLeft w:val="0"/>
                      <w:marRight w:val="0"/>
                      <w:marTop w:val="0"/>
                      <w:marBottom w:val="0"/>
                      <w:divBdr>
                        <w:top w:val="none" w:sz="0" w:space="0" w:color="auto"/>
                        <w:left w:val="none" w:sz="0" w:space="0" w:color="auto"/>
                        <w:bottom w:val="none" w:sz="0" w:space="0" w:color="auto"/>
                        <w:right w:val="none" w:sz="0" w:space="0" w:color="auto"/>
                      </w:divBdr>
                    </w:div>
                    <w:div w:id="428894036">
                      <w:marLeft w:val="0"/>
                      <w:marRight w:val="0"/>
                      <w:marTop w:val="0"/>
                      <w:marBottom w:val="0"/>
                      <w:divBdr>
                        <w:top w:val="none" w:sz="0" w:space="0" w:color="auto"/>
                        <w:left w:val="none" w:sz="0" w:space="0" w:color="auto"/>
                        <w:bottom w:val="none" w:sz="0" w:space="0" w:color="auto"/>
                        <w:right w:val="none" w:sz="0" w:space="0" w:color="auto"/>
                      </w:divBdr>
                    </w:div>
                    <w:div w:id="522209389">
                      <w:marLeft w:val="0"/>
                      <w:marRight w:val="0"/>
                      <w:marTop w:val="0"/>
                      <w:marBottom w:val="0"/>
                      <w:divBdr>
                        <w:top w:val="none" w:sz="0" w:space="0" w:color="auto"/>
                        <w:left w:val="none" w:sz="0" w:space="0" w:color="auto"/>
                        <w:bottom w:val="none" w:sz="0" w:space="0" w:color="auto"/>
                        <w:right w:val="none" w:sz="0" w:space="0" w:color="auto"/>
                      </w:divBdr>
                    </w:div>
                    <w:div w:id="585119130">
                      <w:marLeft w:val="0"/>
                      <w:marRight w:val="0"/>
                      <w:marTop w:val="0"/>
                      <w:marBottom w:val="0"/>
                      <w:divBdr>
                        <w:top w:val="none" w:sz="0" w:space="0" w:color="auto"/>
                        <w:left w:val="none" w:sz="0" w:space="0" w:color="auto"/>
                        <w:bottom w:val="none" w:sz="0" w:space="0" w:color="auto"/>
                        <w:right w:val="none" w:sz="0" w:space="0" w:color="auto"/>
                      </w:divBdr>
                    </w:div>
                    <w:div w:id="645622337">
                      <w:marLeft w:val="0"/>
                      <w:marRight w:val="0"/>
                      <w:marTop w:val="0"/>
                      <w:marBottom w:val="0"/>
                      <w:divBdr>
                        <w:top w:val="none" w:sz="0" w:space="0" w:color="auto"/>
                        <w:left w:val="none" w:sz="0" w:space="0" w:color="auto"/>
                        <w:bottom w:val="none" w:sz="0" w:space="0" w:color="auto"/>
                        <w:right w:val="none" w:sz="0" w:space="0" w:color="auto"/>
                      </w:divBdr>
                    </w:div>
                    <w:div w:id="901913943">
                      <w:marLeft w:val="0"/>
                      <w:marRight w:val="0"/>
                      <w:marTop w:val="0"/>
                      <w:marBottom w:val="0"/>
                      <w:divBdr>
                        <w:top w:val="none" w:sz="0" w:space="0" w:color="auto"/>
                        <w:left w:val="none" w:sz="0" w:space="0" w:color="auto"/>
                        <w:bottom w:val="none" w:sz="0" w:space="0" w:color="auto"/>
                        <w:right w:val="none" w:sz="0" w:space="0" w:color="auto"/>
                      </w:divBdr>
                    </w:div>
                    <w:div w:id="1189681366">
                      <w:marLeft w:val="0"/>
                      <w:marRight w:val="0"/>
                      <w:marTop w:val="0"/>
                      <w:marBottom w:val="0"/>
                      <w:divBdr>
                        <w:top w:val="none" w:sz="0" w:space="0" w:color="auto"/>
                        <w:left w:val="none" w:sz="0" w:space="0" w:color="auto"/>
                        <w:bottom w:val="none" w:sz="0" w:space="0" w:color="auto"/>
                        <w:right w:val="none" w:sz="0" w:space="0" w:color="auto"/>
                      </w:divBdr>
                    </w:div>
                    <w:div w:id="1360932421">
                      <w:marLeft w:val="0"/>
                      <w:marRight w:val="0"/>
                      <w:marTop w:val="0"/>
                      <w:marBottom w:val="0"/>
                      <w:divBdr>
                        <w:top w:val="none" w:sz="0" w:space="0" w:color="auto"/>
                        <w:left w:val="none" w:sz="0" w:space="0" w:color="auto"/>
                        <w:bottom w:val="none" w:sz="0" w:space="0" w:color="auto"/>
                        <w:right w:val="none" w:sz="0" w:space="0" w:color="auto"/>
                      </w:divBdr>
                    </w:div>
                    <w:div w:id="1384476915">
                      <w:marLeft w:val="0"/>
                      <w:marRight w:val="0"/>
                      <w:marTop w:val="0"/>
                      <w:marBottom w:val="0"/>
                      <w:divBdr>
                        <w:top w:val="none" w:sz="0" w:space="0" w:color="auto"/>
                        <w:left w:val="none" w:sz="0" w:space="0" w:color="auto"/>
                        <w:bottom w:val="none" w:sz="0" w:space="0" w:color="auto"/>
                        <w:right w:val="none" w:sz="0" w:space="0" w:color="auto"/>
                      </w:divBdr>
                    </w:div>
                    <w:div w:id="1550531965">
                      <w:marLeft w:val="0"/>
                      <w:marRight w:val="0"/>
                      <w:marTop w:val="0"/>
                      <w:marBottom w:val="0"/>
                      <w:divBdr>
                        <w:top w:val="none" w:sz="0" w:space="0" w:color="auto"/>
                        <w:left w:val="none" w:sz="0" w:space="0" w:color="auto"/>
                        <w:bottom w:val="none" w:sz="0" w:space="0" w:color="auto"/>
                        <w:right w:val="none" w:sz="0" w:space="0" w:color="auto"/>
                      </w:divBdr>
                    </w:div>
                    <w:div w:id="1618366969">
                      <w:marLeft w:val="0"/>
                      <w:marRight w:val="0"/>
                      <w:marTop w:val="0"/>
                      <w:marBottom w:val="0"/>
                      <w:divBdr>
                        <w:top w:val="none" w:sz="0" w:space="0" w:color="auto"/>
                        <w:left w:val="none" w:sz="0" w:space="0" w:color="auto"/>
                        <w:bottom w:val="none" w:sz="0" w:space="0" w:color="auto"/>
                        <w:right w:val="none" w:sz="0" w:space="0" w:color="auto"/>
                      </w:divBdr>
                    </w:div>
                    <w:div w:id="1654409795">
                      <w:marLeft w:val="0"/>
                      <w:marRight w:val="0"/>
                      <w:marTop w:val="0"/>
                      <w:marBottom w:val="0"/>
                      <w:divBdr>
                        <w:top w:val="none" w:sz="0" w:space="0" w:color="auto"/>
                        <w:left w:val="none" w:sz="0" w:space="0" w:color="auto"/>
                        <w:bottom w:val="none" w:sz="0" w:space="0" w:color="auto"/>
                        <w:right w:val="none" w:sz="0" w:space="0" w:color="auto"/>
                      </w:divBdr>
                    </w:div>
                    <w:div w:id="1799687285">
                      <w:marLeft w:val="0"/>
                      <w:marRight w:val="0"/>
                      <w:marTop w:val="0"/>
                      <w:marBottom w:val="0"/>
                      <w:divBdr>
                        <w:top w:val="none" w:sz="0" w:space="0" w:color="auto"/>
                        <w:left w:val="none" w:sz="0" w:space="0" w:color="auto"/>
                        <w:bottom w:val="none" w:sz="0" w:space="0" w:color="auto"/>
                        <w:right w:val="none" w:sz="0" w:space="0" w:color="auto"/>
                      </w:divBdr>
                    </w:div>
                    <w:div w:id="1809857654">
                      <w:marLeft w:val="0"/>
                      <w:marRight w:val="0"/>
                      <w:marTop w:val="0"/>
                      <w:marBottom w:val="0"/>
                      <w:divBdr>
                        <w:top w:val="none" w:sz="0" w:space="0" w:color="auto"/>
                        <w:left w:val="none" w:sz="0" w:space="0" w:color="auto"/>
                        <w:bottom w:val="none" w:sz="0" w:space="0" w:color="auto"/>
                        <w:right w:val="none" w:sz="0" w:space="0" w:color="auto"/>
                      </w:divBdr>
                    </w:div>
                    <w:div w:id="1848204687">
                      <w:marLeft w:val="0"/>
                      <w:marRight w:val="0"/>
                      <w:marTop w:val="0"/>
                      <w:marBottom w:val="0"/>
                      <w:divBdr>
                        <w:top w:val="none" w:sz="0" w:space="0" w:color="auto"/>
                        <w:left w:val="none" w:sz="0" w:space="0" w:color="auto"/>
                        <w:bottom w:val="none" w:sz="0" w:space="0" w:color="auto"/>
                        <w:right w:val="none" w:sz="0" w:space="0" w:color="auto"/>
                      </w:divBdr>
                    </w:div>
                  </w:divsChild>
                </w:div>
                <w:div w:id="759520202">
                  <w:marLeft w:val="0"/>
                  <w:marRight w:val="0"/>
                  <w:marTop w:val="0"/>
                  <w:marBottom w:val="0"/>
                  <w:divBdr>
                    <w:top w:val="none" w:sz="0" w:space="0" w:color="auto"/>
                    <w:left w:val="none" w:sz="0" w:space="0" w:color="auto"/>
                    <w:bottom w:val="none" w:sz="0" w:space="0" w:color="auto"/>
                    <w:right w:val="none" w:sz="0" w:space="0" w:color="auto"/>
                  </w:divBdr>
                </w:div>
                <w:div w:id="995230633">
                  <w:marLeft w:val="0"/>
                  <w:marRight w:val="0"/>
                  <w:marTop w:val="0"/>
                  <w:marBottom w:val="0"/>
                  <w:divBdr>
                    <w:top w:val="none" w:sz="0" w:space="0" w:color="auto"/>
                    <w:left w:val="none" w:sz="0" w:space="0" w:color="auto"/>
                    <w:bottom w:val="none" w:sz="0" w:space="0" w:color="auto"/>
                    <w:right w:val="none" w:sz="0" w:space="0" w:color="auto"/>
                  </w:divBdr>
                </w:div>
                <w:div w:id="1336617035">
                  <w:marLeft w:val="0"/>
                  <w:marRight w:val="0"/>
                  <w:marTop w:val="0"/>
                  <w:marBottom w:val="0"/>
                  <w:divBdr>
                    <w:top w:val="none" w:sz="0" w:space="0" w:color="auto"/>
                    <w:left w:val="none" w:sz="0" w:space="0" w:color="auto"/>
                    <w:bottom w:val="none" w:sz="0" w:space="0" w:color="auto"/>
                    <w:right w:val="none" w:sz="0" w:space="0" w:color="auto"/>
                  </w:divBdr>
                </w:div>
                <w:div w:id="1365208524">
                  <w:marLeft w:val="0"/>
                  <w:marRight w:val="0"/>
                  <w:marTop w:val="0"/>
                  <w:marBottom w:val="0"/>
                  <w:divBdr>
                    <w:top w:val="none" w:sz="0" w:space="0" w:color="auto"/>
                    <w:left w:val="none" w:sz="0" w:space="0" w:color="auto"/>
                    <w:bottom w:val="none" w:sz="0" w:space="0" w:color="auto"/>
                    <w:right w:val="none" w:sz="0" w:space="0" w:color="auto"/>
                  </w:divBdr>
                </w:div>
                <w:div w:id="1457455495">
                  <w:marLeft w:val="0"/>
                  <w:marRight w:val="0"/>
                  <w:marTop w:val="0"/>
                  <w:marBottom w:val="0"/>
                  <w:divBdr>
                    <w:top w:val="none" w:sz="0" w:space="0" w:color="auto"/>
                    <w:left w:val="none" w:sz="0" w:space="0" w:color="auto"/>
                    <w:bottom w:val="none" w:sz="0" w:space="0" w:color="auto"/>
                    <w:right w:val="none" w:sz="0" w:space="0" w:color="auto"/>
                  </w:divBdr>
                </w:div>
                <w:div w:id="1682703254">
                  <w:marLeft w:val="0"/>
                  <w:marRight w:val="0"/>
                  <w:marTop w:val="0"/>
                  <w:marBottom w:val="0"/>
                  <w:divBdr>
                    <w:top w:val="none" w:sz="0" w:space="0" w:color="auto"/>
                    <w:left w:val="none" w:sz="0" w:space="0" w:color="auto"/>
                    <w:bottom w:val="none" w:sz="0" w:space="0" w:color="auto"/>
                    <w:right w:val="none" w:sz="0" w:space="0" w:color="auto"/>
                  </w:divBdr>
                </w:div>
                <w:div w:id="1807117751">
                  <w:marLeft w:val="0"/>
                  <w:marRight w:val="0"/>
                  <w:marTop w:val="0"/>
                  <w:marBottom w:val="0"/>
                  <w:divBdr>
                    <w:top w:val="none" w:sz="0" w:space="0" w:color="auto"/>
                    <w:left w:val="none" w:sz="0" w:space="0" w:color="auto"/>
                    <w:bottom w:val="none" w:sz="0" w:space="0" w:color="auto"/>
                    <w:right w:val="none" w:sz="0" w:space="0" w:color="auto"/>
                  </w:divBdr>
                </w:div>
                <w:div w:id="1825273832">
                  <w:marLeft w:val="0"/>
                  <w:marRight w:val="0"/>
                  <w:marTop w:val="0"/>
                  <w:marBottom w:val="0"/>
                  <w:divBdr>
                    <w:top w:val="none" w:sz="0" w:space="0" w:color="auto"/>
                    <w:left w:val="none" w:sz="0" w:space="0" w:color="auto"/>
                    <w:bottom w:val="none" w:sz="0" w:space="0" w:color="auto"/>
                    <w:right w:val="none" w:sz="0" w:space="0" w:color="auto"/>
                  </w:divBdr>
                </w:div>
                <w:div w:id="1866824138">
                  <w:marLeft w:val="0"/>
                  <w:marRight w:val="0"/>
                  <w:marTop w:val="0"/>
                  <w:marBottom w:val="0"/>
                  <w:divBdr>
                    <w:top w:val="none" w:sz="0" w:space="0" w:color="auto"/>
                    <w:left w:val="none" w:sz="0" w:space="0" w:color="auto"/>
                    <w:bottom w:val="none" w:sz="0" w:space="0" w:color="auto"/>
                    <w:right w:val="none" w:sz="0" w:space="0" w:color="auto"/>
                  </w:divBdr>
                </w:div>
                <w:div w:id="2033680145">
                  <w:marLeft w:val="0"/>
                  <w:marRight w:val="0"/>
                  <w:marTop w:val="0"/>
                  <w:marBottom w:val="0"/>
                  <w:divBdr>
                    <w:top w:val="none" w:sz="0" w:space="0" w:color="auto"/>
                    <w:left w:val="none" w:sz="0" w:space="0" w:color="auto"/>
                    <w:bottom w:val="none" w:sz="0" w:space="0" w:color="auto"/>
                    <w:right w:val="none" w:sz="0" w:space="0" w:color="auto"/>
                  </w:divBdr>
                </w:div>
                <w:div w:id="2034528180">
                  <w:marLeft w:val="0"/>
                  <w:marRight w:val="0"/>
                  <w:marTop w:val="0"/>
                  <w:marBottom w:val="0"/>
                  <w:divBdr>
                    <w:top w:val="none" w:sz="0" w:space="0" w:color="auto"/>
                    <w:left w:val="none" w:sz="0" w:space="0" w:color="auto"/>
                    <w:bottom w:val="none" w:sz="0" w:space="0" w:color="auto"/>
                    <w:right w:val="none" w:sz="0" w:space="0" w:color="auto"/>
                  </w:divBdr>
                </w:div>
                <w:div w:id="212195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964343">
          <w:marLeft w:val="0"/>
          <w:marRight w:val="0"/>
          <w:marTop w:val="0"/>
          <w:marBottom w:val="0"/>
          <w:divBdr>
            <w:top w:val="none" w:sz="0" w:space="0" w:color="auto"/>
            <w:left w:val="none" w:sz="0" w:space="0" w:color="auto"/>
            <w:bottom w:val="none" w:sz="0" w:space="0" w:color="auto"/>
            <w:right w:val="none" w:sz="0" w:space="0" w:color="auto"/>
          </w:divBdr>
          <w:divsChild>
            <w:div w:id="2121801835">
              <w:marLeft w:val="0"/>
              <w:marRight w:val="0"/>
              <w:marTop w:val="0"/>
              <w:marBottom w:val="0"/>
              <w:divBdr>
                <w:top w:val="none" w:sz="0" w:space="0" w:color="auto"/>
                <w:left w:val="none" w:sz="0" w:space="0" w:color="auto"/>
                <w:bottom w:val="none" w:sz="0" w:space="0" w:color="auto"/>
                <w:right w:val="none" w:sz="0" w:space="0" w:color="auto"/>
              </w:divBdr>
              <w:divsChild>
                <w:div w:id="65080899">
                  <w:marLeft w:val="0"/>
                  <w:marRight w:val="0"/>
                  <w:marTop w:val="0"/>
                  <w:marBottom w:val="0"/>
                  <w:divBdr>
                    <w:top w:val="none" w:sz="0" w:space="0" w:color="auto"/>
                    <w:left w:val="none" w:sz="0" w:space="0" w:color="auto"/>
                    <w:bottom w:val="none" w:sz="0" w:space="0" w:color="auto"/>
                    <w:right w:val="none" w:sz="0" w:space="0" w:color="auto"/>
                  </w:divBdr>
                </w:div>
                <w:div w:id="122507781">
                  <w:marLeft w:val="0"/>
                  <w:marRight w:val="0"/>
                  <w:marTop w:val="0"/>
                  <w:marBottom w:val="0"/>
                  <w:divBdr>
                    <w:top w:val="none" w:sz="0" w:space="0" w:color="auto"/>
                    <w:left w:val="none" w:sz="0" w:space="0" w:color="auto"/>
                    <w:bottom w:val="none" w:sz="0" w:space="0" w:color="auto"/>
                    <w:right w:val="none" w:sz="0" w:space="0" w:color="auto"/>
                  </w:divBdr>
                </w:div>
                <w:div w:id="156388043">
                  <w:marLeft w:val="0"/>
                  <w:marRight w:val="0"/>
                  <w:marTop w:val="0"/>
                  <w:marBottom w:val="0"/>
                  <w:divBdr>
                    <w:top w:val="none" w:sz="0" w:space="0" w:color="auto"/>
                    <w:left w:val="none" w:sz="0" w:space="0" w:color="auto"/>
                    <w:bottom w:val="none" w:sz="0" w:space="0" w:color="auto"/>
                    <w:right w:val="none" w:sz="0" w:space="0" w:color="auto"/>
                  </w:divBdr>
                </w:div>
                <w:div w:id="177232146">
                  <w:marLeft w:val="0"/>
                  <w:marRight w:val="0"/>
                  <w:marTop w:val="0"/>
                  <w:marBottom w:val="0"/>
                  <w:divBdr>
                    <w:top w:val="none" w:sz="0" w:space="0" w:color="auto"/>
                    <w:left w:val="none" w:sz="0" w:space="0" w:color="auto"/>
                    <w:bottom w:val="none" w:sz="0" w:space="0" w:color="auto"/>
                    <w:right w:val="none" w:sz="0" w:space="0" w:color="auto"/>
                  </w:divBdr>
                </w:div>
                <w:div w:id="194924426">
                  <w:marLeft w:val="0"/>
                  <w:marRight w:val="0"/>
                  <w:marTop w:val="0"/>
                  <w:marBottom w:val="0"/>
                  <w:divBdr>
                    <w:top w:val="none" w:sz="0" w:space="0" w:color="auto"/>
                    <w:left w:val="none" w:sz="0" w:space="0" w:color="auto"/>
                    <w:bottom w:val="none" w:sz="0" w:space="0" w:color="auto"/>
                    <w:right w:val="none" w:sz="0" w:space="0" w:color="auto"/>
                  </w:divBdr>
                </w:div>
                <w:div w:id="234440956">
                  <w:marLeft w:val="0"/>
                  <w:marRight w:val="0"/>
                  <w:marTop w:val="0"/>
                  <w:marBottom w:val="0"/>
                  <w:divBdr>
                    <w:top w:val="none" w:sz="0" w:space="0" w:color="auto"/>
                    <w:left w:val="none" w:sz="0" w:space="0" w:color="auto"/>
                    <w:bottom w:val="none" w:sz="0" w:space="0" w:color="auto"/>
                    <w:right w:val="none" w:sz="0" w:space="0" w:color="auto"/>
                  </w:divBdr>
                  <w:divsChild>
                    <w:div w:id="39715215">
                      <w:marLeft w:val="0"/>
                      <w:marRight w:val="0"/>
                      <w:marTop w:val="0"/>
                      <w:marBottom w:val="0"/>
                      <w:divBdr>
                        <w:top w:val="none" w:sz="0" w:space="0" w:color="auto"/>
                        <w:left w:val="none" w:sz="0" w:space="0" w:color="auto"/>
                        <w:bottom w:val="none" w:sz="0" w:space="0" w:color="auto"/>
                        <w:right w:val="none" w:sz="0" w:space="0" w:color="auto"/>
                      </w:divBdr>
                    </w:div>
                    <w:div w:id="80491599">
                      <w:marLeft w:val="0"/>
                      <w:marRight w:val="0"/>
                      <w:marTop w:val="0"/>
                      <w:marBottom w:val="0"/>
                      <w:divBdr>
                        <w:top w:val="none" w:sz="0" w:space="0" w:color="auto"/>
                        <w:left w:val="none" w:sz="0" w:space="0" w:color="auto"/>
                        <w:bottom w:val="none" w:sz="0" w:space="0" w:color="auto"/>
                        <w:right w:val="none" w:sz="0" w:space="0" w:color="auto"/>
                      </w:divBdr>
                    </w:div>
                    <w:div w:id="108399874">
                      <w:marLeft w:val="0"/>
                      <w:marRight w:val="0"/>
                      <w:marTop w:val="0"/>
                      <w:marBottom w:val="0"/>
                      <w:divBdr>
                        <w:top w:val="none" w:sz="0" w:space="0" w:color="auto"/>
                        <w:left w:val="none" w:sz="0" w:space="0" w:color="auto"/>
                        <w:bottom w:val="none" w:sz="0" w:space="0" w:color="auto"/>
                        <w:right w:val="none" w:sz="0" w:space="0" w:color="auto"/>
                      </w:divBdr>
                    </w:div>
                    <w:div w:id="126747735">
                      <w:marLeft w:val="0"/>
                      <w:marRight w:val="0"/>
                      <w:marTop w:val="0"/>
                      <w:marBottom w:val="0"/>
                      <w:divBdr>
                        <w:top w:val="none" w:sz="0" w:space="0" w:color="auto"/>
                        <w:left w:val="none" w:sz="0" w:space="0" w:color="auto"/>
                        <w:bottom w:val="none" w:sz="0" w:space="0" w:color="auto"/>
                        <w:right w:val="none" w:sz="0" w:space="0" w:color="auto"/>
                      </w:divBdr>
                    </w:div>
                    <w:div w:id="169149732">
                      <w:marLeft w:val="0"/>
                      <w:marRight w:val="0"/>
                      <w:marTop w:val="0"/>
                      <w:marBottom w:val="0"/>
                      <w:divBdr>
                        <w:top w:val="none" w:sz="0" w:space="0" w:color="auto"/>
                        <w:left w:val="none" w:sz="0" w:space="0" w:color="auto"/>
                        <w:bottom w:val="none" w:sz="0" w:space="0" w:color="auto"/>
                        <w:right w:val="none" w:sz="0" w:space="0" w:color="auto"/>
                      </w:divBdr>
                    </w:div>
                    <w:div w:id="206651718">
                      <w:marLeft w:val="0"/>
                      <w:marRight w:val="0"/>
                      <w:marTop w:val="0"/>
                      <w:marBottom w:val="0"/>
                      <w:divBdr>
                        <w:top w:val="none" w:sz="0" w:space="0" w:color="auto"/>
                        <w:left w:val="none" w:sz="0" w:space="0" w:color="auto"/>
                        <w:bottom w:val="none" w:sz="0" w:space="0" w:color="auto"/>
                        <w:right w:val="none" w:sz="0" w:space="0" w:color="auto"/>
                      </w:divBdr>
                    </w:div>
                    <w:div w:id="208541289">
                      <w:marLeft w:val="0"/>
                      <w:marRight w:val="0"/>
                      <w:marTop w:val="0"/>
                      <w:marBottom w:val="0"/>
                      <w:divBdr>
                        <w:top w:val="none" w:sz="0" w:space="0" w:color="auto"/>
                        <w:left w:val="none" w:sz="0" w:space="0" w:color="auto"/>
                        <w:bottom w:val="none" w:sz="0" w:space="0" w:color="auto"/>
                        <w:right w:val="none" w:sz="0" w:space="0" w:color="auto"/>
                      </w:divBdr>
                    </w:div>
                    <w:div w:id="306277534">
                      <w:marLeft w:val="0"/>
                      <w:marRight w:val="0"/>
                      <w:marTop w:val="0"/>
                      <w:marBottom w:val="0"/>
                      <w:divBdr>
                        <w:top w:val="none" w:sz="0" w:space="0" w:color="auto"/>
                        <w:left w:val="none" w:sz="0" w:space="0" w:color="auto"/>
                        <w:bottom w:val="none" w:sz="0" w:space="0" w:color="auto"/>
                        <w:right w:val="none" w:sz="0" w:space="0" w:color="auto"/>
                      </w:divBdr>
                    </w:div>
                    <w:div w:id="314575301">
                      <w:marLeft w:val="0"/>
                      <w:marRight w:val="0"/>
                      <w:marTop w:val="0"/>
                      <w:marBottom w:val="0"/>
                      <w:divBdr>
                        <w:top w:val="none" w:sz="0" w:space="0" w:color="auto"/>
                        <w:left w:val="none" w:sz="0" w:space="0" w:color="auto"/>
                        <w:bottom w:val="none" w:sz="0" w:space="0" w:color="auto"/>
                        <w:right w:val="none" w:sz="0" w:space="0" w:color="auto"/>
                      </w:divBdr>
                    </w:div>
                    <w:div w:id="358551467">
                      <w:marLeft w:val="0"/>
                      <w:marRight w:val="0"/>
                      <w:marTop w:val="0"/>
                      <w:marBottom w:val="0"/>
                      <w:divBdr>
                        <w:top w:val="none" w:sz="0" w:space="0" w:color="auto"/>
                        <w:left w:val="none" w:sz="0" w:space="0" w:color="auto"/>
                        <w:bottom w:val="none" w:sz="0" w:space="0" w:color="auto"/>
                        <w:right w:val="none" w:sz="0" w:space="0" w:color="auto"/>
                      </w:divBdr>
                    </w:div>
                    <w:div w:id="407578295">
                      <w:marLeft w:val="0"/>
                      <w:marRight w:val="0"/>
                      <w:marTop w:val="0"/>
                      <w:marBottom w:val="0"/>
                      <w:divBdr>
                        <w:top w:val="none" w:sz="0" w:space="0" w:color="auto"/>
                        <w:left w:val="none" w:sz="0" w:space="0" w:color="auto"/>
                        <w:bottom w:val="none" w:sz="0" w:space="0" w:color="auto"/>
                        <w:right w:val="none" w:sz="0" w:space="0" w:color="auto"/>
                      </w:divBdr>
                    </w:div>
                    <w:div w:id="522474225">
                      <w:marLeft w:val="0"/>
                      <w:marRight w:val="0"/>
                      <w:marTop w:val="0"/>
                      <w:marBottom w:val="0"/>
                      <w:divBdr>
                        <w:top w:val="none" w:sz="0" w:space="0" w:color="auto"/>
                        <w:left w:val="none" w:sz="0" w:space="0" w:color="auto"/>
                        <w:bottom w:val="none" w:sz="0" w:space="0" w:color="auto"/>
                        <w:right w:val="none" w:sz="0" w:space="0" w:color="auto"/>
                      </w:divBdr>
                    </w:div>
                    <w:div w:id="600646931">
                      <w:marLeft w:val="0"/>
                      <w:marRight w:val="0"/>
                      <w:marTop w:val="0"/>
                      <w:marBottom w:val="0"/>
                      <w:divBdr>
                        <w:top w:val="none" w:sz="0" w:space="0" w:color="auto"/>
                        <w:left w:val="none" w:sz="0" w:space="0" w:color="auto"/>
                        <w:bottom w:val="none" w:sz="0" w:space="0" w:color="auto"/>
                        <w:right w:val="none" w:sz="0" w:space="0" w:color="auto"/>
                      </w:divBdr>
                    </w:div>
                    <w:div w:id="669672773">
                      <w:marLeft w:val="0"/>
                      <w:marRight w:val="0"/>
                      <w:marTop w:val="0"/>
                      <w:marBottom w:val="0"/>
                      <w:divBdr>
                        <w:top w:val="none" w:sz="0" w:space="0" w:color="auto"/>
                        <w:left w:val="none" w:sz="0" w:space="0" w:color="auto"/>
                        <w:bottom w:val="none" w:sz="0" w:space="0" w:color="auto"/>
                        <w:right w:val="none" w:sz="0" w:space="0" w:color="auto"/>
                      </w:divBdr>
                    </w:div>
                    <w:div w:id="707529728">
                      <w:marLeft w:val="0"/>
                      <w:marRight w:val="0"/>
                      <w:marTop w:val="0"/>
                      <w:marBottom w:val="0"/>
                      <w:divBdr>
                        <w:top w:val="none" w:sz="0" w:space="0" w:color="auto"/>
                        <w:left w:val="none" w:sz="0" w:space="0" w:color="auto"/>
                        <w:bottom w:val="none" w:sz="0" w:space="0" w:color="auto"/>
                        <w:right w:val="none" w:sz="0" w:space="0" w:color="auto"/>
                      </w:divBdr>
                    </w:div>
                    <w:div w:id="757601111">
                      <w:marLeft w:val="0"/>
                      <w:marRight w:val="0"/>
                      <w:marTop w:val="0"/>
                      <w:marBottom w:val="0"/>
                      <w:divBdr>
                        <w:top w:val="none" w:sz="0" w:space="0" w:color="auto"/>
                        <w:left w:val="none" w:sz="0" w:space="0" w:color="auto"/>
                        <w:bottom w:val="none" w:sz="0" w:space="0" w:color="auto"/>
                        <w:right w:val="none" w:sz="0" w:space="0" w:color="auto"/>
                      </w:divBdr>
                    </w:div>
                    <w:div w:id="797452461">
                      <w:marLeft w:val="0"/>
                      <w:marRight w:val="0"/>
                      <w:marTop w:val="0"/>
                      <w:marBottom w:val="0"/>
                      <w:divBdr>
                        <w:top w:val="none" w:sz="0" w:space="0" w:color="auto"/>
                        <w:left w:val="none" w:sz="0" w:space="0" w:color="auto"/>
                        <w:bottom w:val="none" w:sz="0" w:space="0" w:color="auto"/>
                        <w:right w:val="none" w:sz="0" w:space="0" w:color="auto"/>
                      </w:divBdr>
                    </w:div>
                    <w:div w:id="848444044">
                      <w:marLeft w:val="0"/>
                      <w:marRight w:val="0"/>
                      <w:marTop w:val="0"/>
                      <w:marBottom w:val="0"/>
                      <w:divBdr>
                        <w:top w:val="none" w:sz="0" w:space="0" w:color="auto"/>
                        <w:left w:val="none" w:sz="0" w:space="0" w:color="auto"/>
                        <w:bottom w:val="none" w:sz="0" w:space="0" w:color="auto"/>
                        <w:right w:val="none" w:sz="0" w:space="0" w:color="auto"/>
                      </w:divBdr>
                    </w:div>
                    <w:div w:id="981620936">
                      <w:marLeft w:val="0"/>
                      <w:marRight w:val="0"/>
                      <w:marTop w:val="0"/>
                      <w:marBottom w:val="0"/>
                      <w:divBdr>
                        <w:top w:val="none" w:sz="0" w:space="0" w:color="auto"/>
                        <w:left w:val="none" w:sz="0" w:space="0" w:color="auto"/>
                        <w:bottom w:val="none" w:sz="0" w:space="0" w:color="auto"/>
                        <w:right w:val="none" w:sz="0" w:space="0" w:color="auto"/>
                      </w:divBdr>
                    </w:div>
                    <w:div w:id="1119447150">
                      <w:marLeft w:val="0"/>
                      <w:marRight w:val="0"/>
                      <w:marTop w:val="0"/>
                      <w:marBottom w:val="0"/>
                      <w:divBdr>
                        <w:top w:val="none" w:sz="0" w:space="0" w:color="auto"/>
                        <w:left w:val="none" w:sz="0" w:space="0" w:color="auto"/>
                        <w:bottom w:val="none" w:sz="0" w:space="0" w:color="auto"/>
                        <w:right w:val="none" w:sz="0" w:space="0" w:color="auto"/>
                      </w:divBdr>
                    </w:div>
                    <w:div w:id="1128468895">
                      <w:marLeft w:val="0"/>
                      <w:marRight w:val="0"/>
                      <w:marTop w:val="0"/>
                      <w:marBottom w:val="0"/>
                      <w:divBdr>
                        <w:top w:val="none" w:sz="0" w:space="0" w:color="auto"/>
                        <w:left w:val="none" w:sz="0" w:space="0" w:color="auto"/>
                        <w:bottom w:val="none" w:sz="0" w:space="0" w:color="auto"/>
                        <w:right w:val="none" w:sz="0" w:space="0" w:color="auto"/>
                      </w:divBdr>
                    </w:div>
                    <w:div w:id="1134057036">
                      <w:marLeft w:val="0"/>
                      <w:marRight w:val="0"/>
                      <w:marTop w:val="0"/>
                      <w:marBottom w:val="0"/>
                      <w:divBdr>
                        <w:top w:val="none" w:sz="0" w:space="0" w:color="auto"/>
                        <w:left w:val="none" w:sz="0" w:space="0" w:color="auto"/>
                        <w:bottom w:val="none" w:sz="0" w:space="0" w:color="auto"/>
                        <w:right w:val="none" w:sz="0" w:space="0" w:color="auto"/>
                      </w:divBdr>
                    </w:div>
                    <w:div w:id="1153528411">
                      <w:marLeft w:val="0"/>
                      <w:marRight w:val="0"/>
                      <w:marTop w:val="0"/>
                      <w:marBottom w:val="0"/>
                      <w:divBdr>
                        <w:top w:val="none" w:sz="0" w:space="0" w:color="auto"/>
                        <w:left w:val="none" w:sz="0" w:space="0" w:color="auto"/>
                        <w:bottom w:val="none" w:sz="0" w:space="0" w:color="auto"/>
                        <w:right w:val="none" w:sz="0" w:space="0" w:color="auto"/>
                      </w:divBdr>
                    </w:div>
                    <w:div w:id="1273561407">
                      <w:marLeft w:val="0"/>
                      <w:marRight w:val="0"/>
                      <w:marTop w:val="0"/>
                      <w:marBottom w:val="0"/>
                      <w:divBdr>
                        <w:top w:val="none" w:sz="0" w:space="0" w:color="auto"/>
                        <w:left w:val="none" w:sz="0" w:space="0" w:color="auto"/>
                        <w:bottom w:val="none" w:sz="0" w:space="0" w:color="auto"/>
                        <w:right w:val="none" w:sz="0" w:space="0" w:color="auto"/>
                      </w:divBdr>
                    </w:div>
                    <w:div w:id="1360936611">
                      <w:marLeft w:val="0"/>
                      <w:marRight w:val="0"/>
                      <w:marTop w:val="0"/>
                      <w:marBottom w:val="0"/>
                      <w:divBdr>
                        <w:top w:val="none" w:sz="0" w:space="0" w:color="auto"/>
                        <w:left w:val="none" w:sz="0" w:space="0" w:color="auto"/>
                        <w:bottom w:val="none" w:sz="0" w:space="0" w:color="auto"/>
                        <w:right w:val="none" w:sz="0" w:space="0" w:color="auto"/>
                      </w:divBdr>
                    </w:div>
                    <w:div w:id="1382169575">
                      <w:marLeft w:val="0"/>
                      <w:marRight w:val="0"/>
                      <w:marTop w:val="0"/>
                      <w:marBottom w:val="0"/>
                      <w:divBdr>
                        <w:top w:val="none" w:sz="0" w:space="0" w:color="auto"/>
                        <w:left w:val="none" w:sz="0" w:space="0" w:color="auto"/>
                        <w:bottom w:val="none" w:sz="0" w:space="0" w:color="auto"/>
                        <w:right w:val="none" w:sz="0" w:space="0" w:color="auto"/>
                      </w:divBdr>
                    </w:div>
                    <w:div w:id="1396513317">
                      <w:marLeft w:val="0"/>
                      <w:marRight w:val="0"/>
                      <w:marTop w:val="0"/>
                      <w:marBottom w:val="0"/>
                      <w:divBdr>
                        <w:top w:val="none" w:sz="0" w:space="0" w:color="auto"/>
                        <w:left w:val="none" w:sz="0" w:space="0" w:color="auto"/>
                        <w:bottom w:val="none" w:sz="0" w:space="0" w:color="auto"/>
                        <w:right w:val="none" w:sz="0" w:space="0" w:color="auto"/>
                      </w:divBdr>
                    </w:div>
                    <w:div w:id="1448037143">
                      <w:marLeft w:val="0"/>
                      <w:marRight w:val="0"/>
                      <w:marTop w:val="0"/>
                      <w:marBottom w:val="0"/>
                      <w:divBdr>
                        <w:top w:val="none" w:sz="0" w:space="0" w:color="auto"/>
                        <w:left w:val="none" w:sz="0" w:space="0" w:color="auto"/>
                        <w:bottom w:val="none" w:sz="0" w:space="0" w:color="auto"/>
                        <w:right w:val="none" w:sz="0" w:space="0" w:color="auto"/>
                      </w:divBdr>
                    </w:div>
                    <w:div w:id="1463962999">
                      <w:marLeft w:val="0"/>
                      <w:marRight w:val="0"/>
                      <w:marTop w:val="0"/>
                      <w:marBottom w:val="0"/>
                      <w:divBdr>
                        <w:top w:val="none" w:sz="0" w:space="0" w:color="auto"/>
                        <w:left w:val="none" w:sz="0" w:space="0" w:color="auto"/>
                        <w:bottom w:val="none" w:sz="0" w:space="0" w:color="auto"/>
                        <w:right w:val="none" w:sz="0" w:space="0" w:color="auto"/>
                      </w:divBdr>
                    </w:div>
                    <w:div w:id="1624580815">
                      <w:marLeft w:val="0"/>
                      <w:marRight w:val="0"/>
                      <w:marTop w:val="0"/>
                      <w:marBottom w:val="0"/>
                      <w:divBdr>
                        <w:top w:val="none" w:sz="0" w:space="0" w:color="auto"/>
                        <w:left w:val="none" w:sz="0" w:space="0" w:color="auto"/>
                        <w:bottom w:val="none" w:sz="0" w:space="0" w:color="auto"/>
                        <w:right w:val="none" w:sz="0" w:space="0" w:color="auto"/>
                      </w:divBdr>
                    </w:div>
                    <w:div w:id="1646858169">
                      <w:marLeft w:val="0"/>
                      <w:marRight w:val="0"/>
                      <w:marTop w:val="0"/>
                      <w:marBottom w:val="0"/>
                      <w:divBdr>
                        <w:top w:val="none" w:sz="0" w:space="0" w:color="auto"/>
                        <w:left w:val="none" w:sz="0" w:space="0" w:color="auto"/>
                        <w:bottom w:val="none" w:sz="0" w:space="0" w:color="auto"/>
                        <w:right w:val="none" w:sz="0" w:space="0" w:color="auto"/>
                      </w:divBdr>
                    </w:div>
                    <w:div w:id="1652372459">
                      <w:marLeft w:val="0"/>
                      <w:marRight w:val="0"/>
                      <w:marTop w:val="0"/>
                      <w:marBottom w:val="0"/>
                      <w:divBdr>
                        <w:top w:val="none" w:sz="0" w:space="0" w:color="auto"/>
                        <w:left w:val="none" w:sz="0" w:space="0" w:color="auto"/>
                        <w:bottom w:val="none" w:sz="0" w:space="0" w:color="auto"/>
                        <w:right w:val="none" w:sz="0" w:space="0" w:color="auto"/>
                      </w:divBdr>
                    </w:div>
                    <w:div w:id="1661616661">
                      <w:marLeft w:val="0"/>
                      <w:marRight w:val="0"/>
                      <w:marTop w:val="0"/>
                      <w:marBottom w:val="0"/>
                      <w:divBdr>
                        <w:top w:val="none" w:sz="0" w:space="0" w:color="auto"/>
                        <w:left w:val="none" w:sz="0" w:space="0" w:color="auto"/>
                        <w:bottom w:val="none" w:sz="0" w:space="0" w:color="auto"/>
                        <w:right w:val="none" w:sz="0" w:space="0" w:color="auto"/>
                      </w:divBdr>
                    </w:div>
                    <w:div w:id="1708338769">
                      <w:marLeft w:val="0"/>
                      <w:marRight w:val="0"/>
                      <w:marTop w:val="0"/>
                      <w:marBottom w:val="0"/>
                      <w:divBdr>
                        <w:top w:val="none" w:sz="0" w:space="0" w:color="auto"/>
                        <w:left w:val="none" w:sz="0" w:space="0" w:color="auto"/>
                        <w:bottom w:val="none" w:sz="0" w:space="0" w:color="auto"/>
                        <w:right w:val="none" w:sz="0" w:space="0" w:color="auto"/>
                      </w:divBdr>
                    </w:div>
                    <w:div w:id="2073190757">
                      <w:marLeft w:val="0"/>
                      <w:marRight w:val="0"/>
                      <w:marTop w:val="0"/>
                      <w:marBottom w:val="0"/>
                      <w:divBdr>
                        <w:top w:val="none" w:sz="0" w:space="0" w:color="auto"/>
                        <w:left w:val="none" w:sz="0" w:space="0" w:color="auto"/>
                        <w:bottom w:val="none" w:sz="0" w:space="0" w:color="auto"/>
                        <w:right w:val="none" w:sz="0" w:space="0" w:color="auto"/>
                      </w:divBdr>
                    </w:div>
                    <w:div w:id="2077584406">
                      <w:marLeft w:val="0"/>
                      <w:marRight w:val="0"/>
                      <w:marTop w:val="0"/>
                      <w:marBottom w:val="0"/>
                      <w:divBdr>
                        <w:top w:val="none" w:sz="0" w:space="0" w:color="auto"/>
                        <w:left w:val="none" w:sz="0" w:space="0" w:color="auto"/>
                        <w:bottom w:val="none" w:sz="0" w:space="0" w:color="auto"/>
                        <w:right w:val="none" w:sz="0" w:space="0" w:color="auto"/>
                      </w:divBdr>
                    </w:div>
                  </w:divsChild>
                </w:div>
                <w:div w:id="289820461">
                  <w:marLeft w:val="0"/>
                  <w:marRight w:val="0"/>
                  <w:marTop w:val="0"/>
                  <w:marBottom w:val="0"/>
                  <w:divBdr>
                    <w:top w:val="none" w:sz="0" w:space="0" w:color="auto"/>
                    <w:left w:val="none" w:sz="0" w:space="0" w:color="auto"/>
                    <w:bottom w:val="none" w:sz="0" w:space="0" w:color="auto"/>
                    <w:right w:val="none" w:sz="0" w:space="0" w:color="auto"/>
                  </w:divBdr>
                </w:div>
                <w:div w:id="397627722">
                  <w:marLeft w:val="0"/>
                  <w:marRight w:val="0"/>
                  <w:marTop w:val="0"/>
                  <w:marBottom w:val="0"/>
                  <w:divBdr>
                    <w:top w:val="none" w:sz="0" w:space="0" w:color="auto"/>
                    <w:left w:val="none" w:sz="0" w:space="0" w:color="auto"/>
                    <w:bottom w:val="none" w:sz="0" w:space="0" w:color="auto"/>
                    <w:right w:val="none" w:sz="0" w:space="0" w:color="auto"/>
                  </w:divBdr>
                </w:div>
                <w:div w:id="455292432">
                  <w:marLeft w:val="0"/>
                  <w:marRight w:val="0"/>
                  <w:marTop w:val="0"/>
                  <w:marBottom w:val="0"/>
                  <w:divBdr>
                    <w:top w:val="none" w:sz="0" w:space="0" w:color="auto"/>
                    <w:left w:val="none" w:sz="0" w:space="0" w:color="auto"/>
                    <w:bottom w:val="none" w:sz="0" w:space="0" w:color="auto"/>
                    <w:right w:val="none" w:sz="0" w:space="0" w:color="auto"/>
                  </w:divBdr>
                </w:div>
                <w:div w:id="457838516">
                  <w:marLeft w:val="0"/>
                  <w:marRight w:val="0"/>
                  <w:marTop w:val="0"/>
                  <w:marBottom w:val="0"/>
                  <w:divBdr>
                    <w:top w:val="none" w:sz="0" w:space="0" w:color="auto"/>
                    <w:left w:val="none" w:sz="0" w:space="0" w:color="auto"/>
                    <w:bottom w:val="none" w:sz="0" w:space="0" w:color="auto"/>
                    <w:right w:val="none" w:sz="0" w:space="0" w:color="auto"/>
                  </w:divBdr>
                </w:div>
                <w:div w:id="462388140">
                  <w:marLeft w:val="0"/>
                  <w:marRight w:val="0"/>
                  <w:marTop w:val="0"/>
                  <w:marBottom w:val="0"/>
                  <w:divBdr>
                    <w:top w:val="none" w:sz="0" w:space="0" w:color="auto"/>
                    <w:left w:val="none" w:sz="0" w:space="0" w:color="auto"/>
                    <w:bottom w:val="none" w:sz="0" w:space="0" w:color="auto"/>
                    <w:right w:val="none" w:sz="0" w:space="0" w:color="auto"/>
                  </w:divBdr>
                </w:div>
                <w:div w:id="480853099">
                  <w:marLeft w:val="0"/>
                  <w:marRight w:val="0"/>
                  <w:marTop w:val="0"/>
                  <w:marBottom w:val="0"/>
                  <w:divBdr>
                    <w:top w:val="none" w:sz="0" w:space="0" w:color="auto"/>
                    <w:left w:val="none" w:sz="0" w:space="0" w:color="auto"/>
                    <w:bottom w:val="none" w:sz="0" w:space="0" w:color="auto"/>
                    <w:right w:val="none" w:sz="0" w:space="0" w:color="auto"/>
                  </w:divBdr>
                </w:div>
                <w:div w:id="589507592">
                  <w:marLeft w:val="0"/>
                  <w:marRight w:val="0"/>
                  <w:marTop w:val="0"/>
                  <w:marBottom w:val="0"/>
                  <w:divBdr>
                    <w:top w:val="none" w:sz="0" w:space="0" w:color="auto"/>
                    <w:left w:val="none" w:sz="0" w:space="0" w:color="auto"/>
                    <w:bottom w:val="none" w:sz="0" w:space="0" w:color="auto"/>
                    <w:right w:val="none" w:sz="0" w:space="0" w:color="auto"/>
                  </w:divBdr>
                </w:div>
                <w:div w:id="650450276">
                  <w:marLeft w:val="0"/>
                  <w:marRight w:val="0"/>
                  <w:marTop w:val="0"/>
                  <w:marBottom w:val="0"/>
                  <w:divBdr>
                    <w:top w:val="none" w:sz="0" w:space="0" w:color="auto"/>
                    <w:left w:val="none" w:sz="0" w:space="0" w:color="auto"/>
                    <w:bottom w:val="none" w:sz="0" w:space="0" w:color="auto"/>
                    <w:right w:val="none" w:sz="0" w:space="0" w:color="auto"/>
                  </w:divBdr>
                </w:div>
                <w:div w:id="698748914">
                  <w:marLeft w:val="0"/>
                  <w:marRight w:val="0"/>
                  <w:marTop w:val="0"/>
                  <w:marBottom w:val="0"/>
                  <w:divBdr>
                    <w:top w:val="none" w:sz="0" w:space="0" w:color="auto"/>
                    <w:left w:val="none" w:sz="0" w:space="0" w:color="auto"/>
                    <w:bottom w:val="none" w:sz="0" w:space="0" w:color="auto"/>
                    <w:right w:val="none" w:sz="0" w:space="0" w:color="auto"/>
                  </w:divBdr>
                </w:div>
                <w:div w:id="703680634">
                  <w:marLeft w:val="0"/>
                  <w:marRight w:val="0"/>
                  <w:marTop w:val="0"/>
                  <w:marBottom w:val="0"/>
                  <w:divBdr>
                    <w:top w:val="none" w:sz="0" w:space="0" w:color="auto"/>
                    <w:left w:val="none" w:sz="0" w:space="0" w:color="auto"/>
                    <w:bottom w:val="none" w:sz="0" w:space="0" w:color="auto"/>
                    <w:right w:val="none" w:sz="0" w:space="0" w:color="auto"/>
                  </w:divBdr>
                </w:div>
                <w:div w:id="804277691">
                  <w:marLeft w:val="0"/>
                  <w:marRight w:val="0"/>
                  <w:marTop w:val="0"/>
                  <w:marBottom w:val="0"/>
                  <w:divBdr>
                    <w:top w:val="none" w:sz="0" w:space="0" w:color="auto"/>
                    <w:left w:val="none" w:sz="0" w:space="0" w:color="auto"/>
                    <w:bottom w:val="none" w:sz="0" w:space="0" w:color="auto"/>
                    <w:right w:val="none" w:sz="0" w:space="0" w:color="auto"/>
                  </w:divBdr>
                </w:div>
                <w:div w:id="820535229">
                  <w:marLeft w:val="0"/>
                  <w:marRight w:val="0"/>
                  <w:marTop w:val="0"/>
                  <w:marBottom w:val="0"/>
                  <w:divBdr>
                    <w:top w:val="none" w:sz="0" w:space="0" w:color="auto"/>
                    <w:left w:val="none" w:sz="0" w:space="0" w:color="auto"/>
                    <w:bottom w:val="none" w:sz="0" w:space="0" w:color="auto"/>
                    <w:right w:val="none" w:sz="0" w:space="0" w:color="auto"/>
                  </w:divBdr>
                </w:div>
                <w:div w:id="834614528">
                  <w:marLeft w:val="0"/>
                  <w:marRight w:val="0"/>
                  <w:marTop w:val="0"/>
                  <w:marBottom w:val="0"/>
                  <w:divBdr>
                    <w:top w:val="none" w:sz="0" w:space="0" w:color="auto"/>
                    <w:left w:val="none" w:sz="0" w:space="0" w:color="auto"/>
                    <w:bottom w:val="none" w:sz="0" w:space="0" w:color="auto"/>
                    <w:right w:val="none" w:sz="0" w:space="0" w:color="auto"/>
                  </w:divBdr>
                </w:div>
                <w:div w:id="877473204">
                  <w:marLeft w:val="0"/>
                  <w:marRight w:val="0"/>
                  <w:marTop w:val="0"/>
                  <w:marBottom w:val="0"/>
                  <w:divBdr>
                    <w:top w:val="none" w:sz="0" w:space="0" w:color="auto"/>
                    <w:left w:val="none" w:sz="0" w:space="0" w:color="auto"/>
                    <w:bottom w:val="none" w:sz="0" w:space="0" w:color="auto"/>
                    <w:right w:val="none" w:sz="0" w:space="0" w:color="auto"/>
                  </w:divBdr>
                </w:div>
                <w:div w:id="921337293">
                  <w:marLeft w:val="0"/>
                  <w:marRight w:val="0"/>
                  <w:marTop w:val="0"/>
                  <w:marBottom w:val="0"/>
                  <w:divBdr>
                    <w:top w:val="none" w:sz="0" w:space="0" w:color="auto"/>
                    <w:left w:val="none" w:sz="0" w:space="0" w:color="auto"/>
                    <w:bottom w:val="none" w:sz="0" w:space="0" w:color="auto"/>
                    <w:right w:val="none" w:sz="0" w:space="0" w:color="auto"/>
                  </w:divBdr>
                </w:div>
                <w:div w:id="960841784">
                  <w:marLeft w:val="0"/>
                  <w:marRight w:val="0"/>
                  <w:marTop w:val="0"/>
                  <w:marBottom w:val="0"/>
                  <w:divBdr>
                    <w:top w:val="none" w:sz="0" w:space="0" w:color="auto"/>
                    <w:left w:val="none" w:sz="0" w:space="0" w:color="auto"/>
                    <w:bottom w:val="none" w:sz="0" w:space="0" w:color="auto"/>
                    <w:right w:val="none" w:sz="0" w:space="0" w:color="auto"/>
                  </w:divBdr>
                </w:div>
                <w:div w:id="1138493755">
                  <w:marLeft w:val="0"/>
                  <w:marRight w:val="0"/>
                  <w:marTop w:val="0"/>
                  <w:marBottom w:val="0"/>
                  <w:divBdr>
                    <w:top w:val="none" w:sz="0" w:space="0" w:color="auto"/>
                    <w:left w:val="none" w:sz="0" w:space="0" w:color="auto"/>
                    <w:bottom w:val="none" w:sz="0" w:space="0" w:color="auto"/>
                    <w:right w:val="none" w:sz="0" w:space="0" w:color="auto"/>
                  </w:divBdr>
                </w:div>
                <w:div w:id="1200899271">
                  <w:marLeft w:val="0"/>
                  <w:marRight w:val="0"/>
                  <w:marTop w:val="0"/>
                  <w:marBottom w:val="0"/>
                  <w:divBdr>
                    <w:top w:val="none" w:sz="0" w:space="0" w:color="auto"/>
                    <w:left w:val="none" w:sz="0" w:space="0" w:color="auto"/>
                    <w:bottom w:val="none" w:sz="0" w:space="0" w:color="auto"/>
                    <w:right w:val="none" w:sz="0" w:space="0" w:color="auto"/>
                  </w:divBdr>
                </w:div>
                <w:div w:id="1282147688">
                  <w:marLeft w:val="0"/>
                  <w:marRight w:val="0"/>
                  <w:marTop w:val="0"/>
                  <w:marBottom w:val="0"/>
                  <w:divBdr>
                    <w:top w:val="none" w:sz="0" w:space="0" w:color="auto"/>
                    <w:left w:val="none" w:sz="0" w:space="0" w:color="auto"/>
                    <w:bottom w:val="none" w:sz="0" w:space="0" w:color="auto"/>
                    <w:right w:val="none" w:sz="0" w:space="0" w:color="auto"/>
                  </w:divBdr>
                </w:div>
                <w:div w:id="1356614355">
                  <w:marLeft w:val="0"/>
                  <w:marRight w:val="0"/>
                  <w:marTop w:val="0"/>
                  <w:marBottom w:val="0"/>
                  <w:divBdr>
                    <w:top w:val="none" w:sz="0" w:space="0" w:color="auto"/>
                    <w:left w:val="none" w:sz="0" w:space="0" w:color="auto"/>
                    <w:bottom w:val="none" w:sz="0" w:space="0" w:color="auto"/>
                    <w:right w:val="none" w:sz="0" w:space="0" w:color="auto"/>
                  </w:divBdr>
                </w:div>
                <w:div w:id="1430540318">
                  <w:marLeft w:val="0"/>
                  <w:marRight w:val="0"/>
                  <w:marTop w:val="0"/>
                  <w:marBottom w:val="0"/>
                  <w:divBdr>
                    <w:top w:val="none" w:sz="0" w:space="0" w:color="auto"/>
                    <w:left w:val="none" w:sz="0" w:space="0" w:color="auto"/>
                    <w:bottom w:val="none" w:sz="0" w:space="0" w:color="auto"/>
                    <w:right w:val="none" w:sz="0" w:space="0" w:color="auto"/>
                  </w:divBdr>
                </w:div>
                <w:div w:id="1496266953">
                  <w:marLeft w:val="0"/>
                  <w:marRight w:val="0"/>
                  <w:marTop w:val="0"/>
                  <w:marBottom w:val="0"/>
                  <w:divBdr>
                    <w:top w:val="none" w:sz="0" w:space="0" w:color="auto"/>
                    <w:left w:val="none" w:sz="0" w:space="0" w:color="auto"/>
                    <w:bottom w:val="none" w:sz="0" w:space="0" w:color="auto"/>
                    <w:right w:val="none" w:sz="0" w:space="0" w:color="auto"/>
                  </w:divBdr>
                </w:div>
                <w:div w:id="1672639106">
                  <w:marLeft w:val="0"/>
                  <w:marRight w:val="0"/>
                  <w:marTop w:val="0"/>
                  <w:marBottom w:val="0"/>
                  <w:divBdr>
                    <w:top w:val="none" w:sz="0" w:space="0" w:color="auto"/>
                    <w:left w:val="none" w:sz="0" w:space="0" w:color="auto"/>
                    <w:bottom w:val="none" w:sz="0" w:space="0" w:color="auto"/>
                    <w:right w:val="none" w:sz="0" w:space="0" w:color="auto"/>
                  </w:divBdr>
                </w:div>
                <w:div w:id="1703896092">
                  <w:marLeft w:val="0"/>
                  <w:marRight w:val="0"/>
                  <w:marTop w:val="0"/>
                  <w:marBottom w:val="0"/>
                  <w:divBdr>
                    <w:top w:val="none" w:sz="0" w:space="0" w:color="auto"/>
                    <w:left w:val="none" w:sz="0" w:space="0" w:color="auto"/>
                    <w:bottom w:val="none" w:sz="0" w:space="0" w:color="auto"/>
                    <w:right w:val="none" w:sz="0" w:space="0" w:color="auto"/>
                  </w:divBdr>
                </w:div>
                <w:div w:id="1752119280">
                  <w:marLeft w:val="0"/>
                  <w:marRight w:val="0"/>
                  <w:marTop w:val="0"/>
                  <w:marBottom w:val="0"/>
                  <w:divBdr>
                    <w:top w:val="none" w:sz="0" w:space="0" w:color="auto"/>
                    <w:left w:val="none" w:sz="0" w:space="0" w:color="auto"/>
                    <w:bottom w:val="none" w:sz="0" w:space="0" w:color="auto"/>
                    <w:right w:val="none" w:sz="0" w:space="0" w:color="auto"/>
                  </w:divBdr>
                </w:div>
                <w:div w:id="1871530652">
                  <w:marLeft w:val="0"/>
                  <w:marRight w:val="0"/>
                  <w:marTop w:val="0"/>
                  <w:marBottom w:val="0"/>
                  <w:divBdr>
                    <w:top w:val="none" w:sz="0" w:space="0" w:color="auto"/>
                    <w:left w:val="none" w:sz="0" w:space="0" w:color="auto"/>
                    <w:bottom w:val="none" w:sz="0" w:space="0" w:color="auto"/>
                    <w:right w:val="none" w:sz="0" w:space="0" w:color="auto"/>
                  </w:divBdr>
                </w:div>
                <w:div w:id="1887789171">
                  <w:marLeft w:val="0"/>
                  <w:marRight w:val="0"/>
                  <w:marTop w:val="0"/>
                  <w:marBottom w:val="0"/>
                  <w:divBdr>
                    <w:top w:val="none" w:sz="0" w:space="0" w:color="auto"/>
                    <w:left w:val="none" w:sz="0" w:space="0" w:color="auto"/>
                    <w:bottom w:val="none" w:sz="0" w:space="0" w:color="auto"/>
                    <w:right w:val="none" w:sz="0" w:space="0" w:color="auto"/>
                  </w:divBdr>
                </w:div>
                <w:div w:id="1944800839">
                  <w:marLeft w:val="0"/>
                  <w:marRight w:val="0"/>
                  <w:marTop w:val="0"/>
                  <w:marBottom w:val="0"/>
                  <w:divBdr>
                    <w:top w:val="none" w:sz="0" w:space="0" w:color="auto"/>
                    <w:left w:val="none" w:sz="0" w:space="0" w:color="auto"/>
                    <w:bottom w:val="none" w:sz="0" w:space="0" w:color="auto"/>
                    <w:right w:val="none" w:sz="0" w:space="0" w:color="auto"/>
                  </w:divBdr>
                </w:div>
                <w:div w:id="2033413627">
                  <w:marLeft w:val="0"/>
                  <w:marRight w:val="0"/>
                  <w:marTop w:val="0"/>
                  <w:marBottom w:val="0"/>
                  <w:divBdr>
                    <w:top w:val="none" w:sz="0" w:space="0" w:color="auto"/>
                    <w:left w:val="none" w:sz="0" w:space="0" w:color="auto"/>
                    <w:bottom w:val="none" w:sz="0" w:space="0" w:color="auto"/>
                    <w:right w:val="none" w:sz="0" w:space="0" w:color="auto"/>
                  </w:divBdr>
                </w:div>
                <w:div w:id="2043049866">
                  <w:marLeft w:val="0"/>
                  <w:marRight w:val="0"/>
                  <w:marTop w:val="0"/>
                  <w:marBottom w:val="0"/>
                  <w:divBdr>
                    <w:top w:val="none" w:sz="0" w:space="0" w:color="auto"/>
                    <w:left w:val="none" w:sz="0" w:space="0" w:color="auto"/>
                    <w:bottom w:val="none" w:sz="0" w:space="0" w:color="auto"/>
                    <w:right w:val="none" w:sz="0" w:space="0" w:color="auto"/>
                  </w:divBdr>
                </w:div>
                <w:div w:id="213451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237798">
          <w:marLeft w:val="0"/>
          <w:marRight w:val="0"/>
          <w:marTop w:val="0"/>
          <w:marBottom w:val="0"/>
          <w:divBdr>
            <w:top w:val="none" w:sz="0" w:space="0" w:color="auto"/>
            <w:left w:val="none" w:sz="0" w:space="0" w:color="auto"/>
            <w:bottom w:val="none" w:sz="0" w:space="0" w:color="auto"/>
            <w:right w:val="none" w:sz="0" w:space="0" w:color="auto"/>
          </w:divBdr>
          <w:divsChild>
            <w:div w:id="2053655499">
              <w:marLeft w:val="0"/>
              <w:marRight w:val="0"/>
              <w:marTop w:val="0"/>
              <w:marBottom w:val="0"/>
              <w:divBdr>
                <w:top w:val="none" w:sz="0" w:space="0" w:color="auto"/>
                <w:left w:val="none" w:sz="0" w:space="0" w:color="auto"/>
                <w:bottom w:val="none" w:sz="0" w:space="0" w:color="auto"/>
                <w:right w:val="none" w:sz="0" w:space="0" w:color="auto"/>
              </w:divBdr>
              <w:divsChild>
                <w:div w:id="36779607">
                  <w:marLeft w:val="0"/>
                  <w:marRight w:val="0"/>
                  <w:marTop w:val="0"/>
                  <w:marBottom w:val="0"/>
                  <w:divBdr>
                    <w:top w:val="none" w:sz="0" w:space="0" w:color="auto"/>
                    <w:left w:val="none" w:sz="0" w:space="0" w:color="auto"/>
                    <w:bottom w:val="none" w:sz="0" w:space="0" w:color="auto"/>
                    <w:right w:val="none" w:sz="0" w:space="0" w:color="auto"/>
                  </w:divBdr>
                </w:div>
                <w:div w:id="49765247">
                  <w:marLeft w:val="0"/>
                  <w:marRight w:val="0"/>
                  <w:marTop w:val="0"/>
                  <w:marBottom w:val="0"/>
                  <w:divBdr>
                    <w:top w:val="none" w:sz="0" w:space="0" w:color="auto"/>
                    <w:left w:val="none" w:sz="0" w:space="0" w:color="auto"/>
                    <w:bottom w:val="none" w:sz="0" w:space="0" w:color="auto"/>
                    <w:right w:val="none" w:sz="0" w:space="0" w:color="auto"/>
                  </w:divBdr>
                </w:div>
                <w:div w:id="77799233">
                  <w:marLeft w:val="0"/>
                  <w:marRight w:val="0"/>
                  <w:marTop w:val="0"/>
                  <w:marBottom w:val="0"/>
                  <w:divBdr>
                    <w:top w:val="none" w:sz="0" w:space="0" w:color="auto"/>
                    <w:left w:val="none" w:sz="0" w:space="0" w:color="auto"/>
                    <w:bottom w:val="none" w:sz="0" w:space="0" w:color="auto"/>
                    <w:right w:val="none" w:sz="0" w:space="0" w:color="auto"/>
                  </w:divBdr>
                </w:div>
                <w:div w:id="100345049">
                  <w:marLeft w:val="0"/>
                  <w:marRight w:val="0"/>
                  <w:marTop w:val="0"/>
                  <w:marBottom w:val="0"/>
                  <w:divBdr>
                    <w:top w:val="none" w:sz="0" w:space="0" w:color="auto"/>
                    <w:left w:val="none" w:sz="0" w:space="0" w:color="auto"/>
                    <w:bottom w:val="none" w:sz="0" w:space="0" w:color="auto"/>
                    <w:right w:val="none" w:sz="0" w:space="0" w:color="auto"/>
                  </w:divBdr>
                </w:div>
                <w:div w:id="149947784">
                  <w:marLeft w:val="0"/>
                  <w:marRight w:val="0"/>
                  <w:marTop w:val="0"/>
                  <w:marBottom w:val="0"/>
                  <w:divBdr>
                    <w:top w:val="none" w:sz="0" w:space="0" w:color="auto"/>
                    <w:left w:val="none" w:sz="0" w:space="0" w:color="auto"/>
                    <w:bottom w:val="none" w:sz="0" w:space="0" w:color="auto"/>
                    <w:right w:val="none" w:sz="0" w:space="0" w:color="auto"/>
                  </w:divBdr>
                </w:div>
                <w:div w:id="168256985">
                  <w:marLeft w:val="0"/>
                  <w:marRight w:val="0"/>
                  <w:marTop w:val="0"/>
                  <w:marBottom w:val="0"/>
                  <w:divBdr>
                    <w:top w:val="none" w:sz="0" w:space="0" w:color="auto"/>
                    <w:left w:val="none" w:sz="0" w:space="0" w:color="auto"/>
                    <w:bottom w:val="none" w:sz="0" w:space="0" w:color="auto"/>
                    <w:right w:val="none" w:sz="0" w:space="0" w:color="auto"/>
                  </w:divBdr>
                </w:div>
                <w:div w:id="184177481">
                  <w:marLeft w:val="0"/>
                  <w:marRight w:val="0"/>
                  <w:marTop w:val="0"/>
                  <w:marBottom w:val="0"/>
                  <w:divBdr>
                    <w:top w:val="none" w:sz="0" w:space="0" w:color="auto"/>
                    <w:left w:val="none" w:sz="0" w:space="0" w:color="auto"/>
                    <w:bottom w:val="none" w:sz="0" w:space="0" w:color="auto"/>
                    <w:right w:val="none" w:sz="0" w:space="0" w:color="auto"/>
                  </w:divBdr>
                </w:div>
                <w:div w:id="233202097">
                  <w:marLeft w:val="0"/>
                  <w:marRight w:val="0"/>
                  <w:marTop w:val="0"/>
                  <w:marBottom w:val="0"/>
                  <w:divBdr>
                    <w:top w:val="none" w:sz="0" w:space="0" w:color="auto"/>
                    <w:left w:val="none" w:sz="0" w:space="0" w:color="auto"/>
                    <w:bottom w:val="none" w:sz="0" w:space="0" w:color="auto"/>
                    <w:right w:val="none" w:sz="0" w:space="0" w:color="auto"/>
                  </w:divBdr>
                </w:div>
                <w:div w:id="292952801">
                  <w:marLeft w:val="0"/>
                  <w:marRight w:val="0"/>
                  <w:marTop w:val="0"/>
                  <w:marBottom w:val="0"/>
                  <w:divBdr>
                    <w:top w:val="none" w:sz="0" w:space="0" w:color="auto"/>
                    <w:left w:val="none" w:sz="0" w:space="0" w:color="auto"/>
                    <w:bottom w:val="none" w:sz="0" w:space="0" w:color="auto"/>
                    <w:right w:val="none" w:sz="0" w:space="0" w:color="auto"/>
                  </w:divBdr>
                </w:div>
                <w:div w:id="400294615">
                  <w:marLeft w:val="0"/>
                  <w:marRight w:val="0"/>
                  <w:marTop w:val="0"/>
                  <w:marBottom w:val="0"/>
                  <w:divBdr>
                    <w:top w:val="none" w:sz="0" w:space="0" w:color="auto"/>
                    <w:left w:val="none" w:sz="0" w:space="0" w:color="auto"/>
                    <w:bottom w:val="none" w:sz="0" w:space="0" w:color="auto"/>
                    <w:right w:val="none" w:sz="0" w:space="0" w:color="auto"/>
                  </w:divBdr>
                </w:div>
                <w:div w:id="404493006">
                  <w:marLeft w:val="0"/>
                  <w:marRight w:val="0"/>
                  <w:marTop w:val="0"/>
                  <w:marBottom w:val="0"/>
                  <w:divBdr>
                    <w:top w:val="none" w:sz="0" w:space="0" w:color="auto"/>
                    <w:left w:val="none" w:sz="0" w:space="0" w:color="auto"/>
                    <w:bottom w:val="none" w:sz="0" w:space="0" w:color="auto"/>
                    <w:right w:val="none" w:sz="0" w:space="0" w:color="auto"/>
                  </w:divBdr>
                </w:div>
                <w:div w:id="428081841">
                  <w:marLeft w:val="0"/>
                  <w:marRight w:val="0"/>
                  <w:marTop w:val="0"/>
                  <w:marBottom w:val="0"/>
                  <w:divBdr>
                    <w:top w:val="none" w:sz="0" w:space="0" w:color="auto"/>
                    <w:left w:val="none" w:sz="0" w:space="0" w:color="auto"/>
                    <w:bottom w:val="none" w:sz="0" w:space="0" w:color="auto"/>
                    <w:right w:val="none" w:sz="0" w:space="0" w:color="auto"/>
                  </w:divBdr>
                </w:div>
                <w:div w:id="446044706">
                  <w:marLeft w:val="0"/>
                  <w:marRight w:val="0"/>
                  <w:marTop w:val="0"/>
                  <w:marBottom w:val="0"/>
                  <w:divBdr>
                    <w:top w:val="none" w:sz="0" w:space="0" w:color="auto"/>
                    <w:left w:val="none" w:sz="0" w:space="0" w:color="auto"/>
                    <w:bottom w:val="none" w:sz="0" w:space="0" w:color="auto"/>
                    <w:right w:val="none" w:sz="0" w:space="0" w:color="auto"/>
                  </w:divBdr>
                </w:div>
                <w:div w:id="498351358">
                  <w:marLeft w:val="0"/>
                  <w:marRight w:val="0"/>
                  <w:marTop w:val="0"/>
                  <w:marBottom w:val="0"/>
                  <w:divBdr>
                    <w:top w:val="none" w:sz="0" w:space="0" w:color="auto"/>
                    <w:left w:val="none" w:sz="0" w:space="0" w:color="auto"/>
                    <w:bottom w:val="none" w:sz="0" w:space="0" w:color="auto"/>
                    <w:right w:val="none" w:sz="0" w:space="0" w:color="auto"/>
                  </w:divBdr>
                </w:div>
                <w:div w:id="518856328">
                  <w:marLeft w:val="0"/>
                  <w:marRight w:val="0"/>
                  <w:marTop w:val="0"/>
                  <w:marBottom w:val="0"/>
                  <w:divBdr>
                    <w:top w:val="none" w:sz="0" w:space="0" w:color="auto"/>
                    <w:left w:val="none" w:sz="0" w:space="0" w:color="auto"/>
                    <w:bottom w:val="none" w:sz="0" w:space="0" w:color="auto"/>
                    <w:right w:val="none" w:sz="0" w:space="0" w:color="auto"/>
                  </w:divBdr>
                </w:div>
                <w:div w:id="659626133">
                  <w:marLeft w:val="0"/>
                  <w:marRight w:val="0"/>
                  <w:marTop w:val="0"/>
                  <w:marBottom w:val="0"/>
                  <w:divBdr>
                    <w:top w:val="none" w:sz="0" w:space="0" w:color="auto"/>
                    <w:left w:val="none" w:sz="0" w:space="0" w:color="auto"/>
                    <w:bottom w:val="none" w:sz="0" w:space="0" w:color="auto"/>
                    <w:right w:val="none" w:sz="0" w:space="0" w:color="auto"/>
                  </w:divBdr>
                </w:div>
                <w:div w:id="678777970">
                  <w:marLeft w:val="0"/>
                  <w:marRight w:val="0"/>
                  <w:marTop w:val="0"/>
                  <w:marBottom w:val="0"/>
                  <w:divBdr>
                    <w:top w:val="none" w:sz="0" w:space="0" w:color="auto"/>
                    <w:left w:val="none" w:sz="0" w:space="0" w:color="auto"/>
                    <w:bottom w:val="none" w:sz="0" w:space="0" w:color="auto"/>
                    <w:right w:val="none" w:sz="0" w:space="0" w:color="auto"/>
                  </w:divBdr>
                </w:div>
                <w:div w:id="685251332">
                  <w:marLeft w:val="0"/>
                  <w:marRight w:val="0"/>
                  <w:marTop w:val="0"/>
                  <w:marBottom w:val="0"/>
                  <w:divBdr>
                    <w:top w:val="none" w:sz="0" w:space="0" w:color="auto"/>
                    <w:left w:val="none" w:sz="0" w:space="0" w:color="auto"/>
                    <w:bottom w:val="none" w:sz="0" w:space="0" w:color="auto"/>
                    <w:right w:val="none" w:sz="0" w:space="0" w:color="auto"/>
                  </w:divBdr>
                </w:div>
                <w:div w:id="701367403">
                  <w:marLeft w:val="0"/>
                  <w:marRight w:val="0"/>
                  <w:marTop w:val="0"/>
                  <w:marBottom w:val="0"/>
                  <w:divBdr>
                    <w:top w:val="none" w:sz="0" w:space="0" w:color="auto"/>
                    <w:left w:val="none" w:sz="0" w:space="0" w:color="auto"/>
                    <w:bottom w:val="none" w:sz="0" w:space="0" w:color="auto"/>
                    <w:right w:val="none" w:sz="0" w:space="0" w:color="auto"/>
                  </w:divBdr>
                </w:div>
                <w:div w:id="717628774">
                  <w:marLeft w:val="0"/>
                  <w:marRight w:val="0"/>
                  <w:marTop w:val="0"/>
                  <w:marBottom w:val="0"/>
                  <w:divBdr>
                    <w:top w:val="none" w:sz="0" w:space="0" w:color="auto"/>
                    <w:left w:val="none" w:sz="0" w:space="0" w:color="auto"/>
                    <w:bottom w:val="none" w:sz="0" w:space="0" w:color="auto"/>
                    <w:right w:val="none" w:sz="0" w:space="0" w:color="auto"/>
                  </w:divBdr>
                </w:div>
                <w:div w:id="740955398">
                  <w:marLeft w:val="0"/>
                  <w:marRight w:val="0"/>
                  <w:marTop w:val="0"/>
                  <w:marBottom w:val="0"/>
                  <w:divBdr>
                    <w:top w:val="none" w:sz="0" w:space="0" w:color="auto"/>
                    <w:left w:val="none" w:sz="0" w:space="0" w:color="auto"/>
                    <w:bottom w:val="none" w:sz="0" w:space="0" w:color="auto"/>
                    <w:right w:val="none" w:sz="0" w:space="0" w:color="auto"/>
                  </w:divBdr>
                </w:div>
                <w:div w:id="782186240">
                  <w:marLeft w:val="0"/>
                  <w:marRight w:val="0"/>
                  <w:marTop w:val="0"/>
                  <w:marBottom w:val="0"/>
                  <w:divBdr>
                    <w:top w:val="none" w:sz="0" w:space="0" w:color="auto"/>
                    <w:left w:val="none" w:sz="0" w:space="0" w:color="auto"/>
                    <w:bottom w:val="none" w:sz="0" w:space="0" w:color="auto"/>
                    <w:right w:val="none" w:sz="0" w:space="0" w:color="auto"/>
                  </w:divBdr>
                </w:div>
                <w:div w:id="810096406">
                  <w:marLeft w:val="0"/>
                  <w:marRight w:val="0"/>
                  <w:marTop w:val="0"/>
                  <w:marBottom w:val="0"/>
                  <w:divBdr>
                    <w:top w:val="none" w:sz="0" w:space="0" w:color="auto"/>
                    <w:left w:val="none" w:sz="0" w:space="0" w:color="auto"/>
                    <w:bottom w:val="none" w:sz="0" w:space="0" w:color="auto"/>
                    <w:right w:val="none" w:sz="0" w:space="0" w:color="auto"/>
                  </w:divBdr>
                </w:div>
                <w:div w:id="873925123">
                  <w:marLeft w:val="0"/>
                  <w:marRight w:val="0"/>
                  <w:marTop w:val="0"/>
                  <w:marBottom w:val="0"/>
                  <w:divBdr>
                    <w:top w:val="none" w:sz="0" w:space="0" w:color="auto"/>
                    <w:left w:val="none" w:sz="0" w:space="0" w:color="auto"/>
                    <w:bottom w:val="none" w:sz="0" w:space="0" w:color="auto"/>
                    <w:right w:val="none" w:sz="0" w:space="0" w:color="auto"/>
                  </w:divBdr>
                </w:div>
                <w:div w:id="880282685">
                  <w:marLeft w:val="0"/>
                  <w:marRight w:val="0"/>
                  <w:marTop w:val="0"/>
                  <w:marBottom w:val="0"/>
                  <w:divBdr>
                    <w:top w:val="none" w:sz="0" w:space="0" w:color="auto"/>
                    <w:left w:val="none" w:sz="0" w:space="0" w:color="auto"/>
                    <w:bottom w:val="none" w:sz="0" w:space="0" w:color="auto"/>
                    <w:right w:val="none" w:sz="0" w:space="0" w:color="auto"/>
                  </w:divBdr>
                </w:div>
                <w:div w:id="885221807">
                  <w:marLeft w:val="0"/>
                  <w:marRight w:val="0"/>
                  <w:marTop w:val="0"/>
                  <w:marBottom w:val="0"/>
                  <w:divBdr>
                    <w:top w:val="none" w:sz="0" w:space="0" w:color="auto"/>
                    <w:left w:val="none" w:sz="0" w:space="0" w:color="auto"/>
                    <w:bottom w:val="none" w:sz="0" w:space="0" w:color="auto"/>
                    <w:right w:val="none" w:sz="0" w:space="0" w:color="auto"/>
                  </w:divBdr>
                </w:div>
                <w:div w:id="904031234">
                  <w:marLeft w:val="0"/>
                  <w:marRight w:val="0"/>
                  <w:marTop w:val="0"/>
                  <w:marBottom w:val="0"/>
                  <w:divBdr>
                    <w:top w:val="none" w:sz="0" w:space="0" w:color="auto"/>
                    <w:left w:val="none" w:sz="0" w:space="0" w:color="auto"/>
                    <w:bottom w:val="none" w:sz="0" w:space="0" w:color="auto"/>
                    <w:right w:val="none" w:sz="0" w:space="0" w:color="auto"/>
                  </w:divBdr>
                </w:div>
                <w:div w:id="913393602">
                  <w:marLeft w:val="0"/>
                  <w:marRight w:val="0"/>
                  <w:marTop w:val="0"/>
                  <w:marBottom w:val="0"/>
                  <w:divBdr>
                    <w:top w:val="none" w:sz="0" w:space="0" w:color="auto"/>
                    <w:left w:val="none" w:sz="0" w:space="0" w:color="auto"/>
                    <w:bottom w:val="none" w:sz="0" w:space="0" w:color="auto"/>
                    <w:right w:val="none" w:sz="0" w:space="0" w:color="auto"/>
                  </w:divBdr>
                </w:div>
                <w:div w:id="952715347">
                  <w:marLeft w:val="0"/>
                  <w:marRight w:val="0"/>
                  <w:marTop w:val="0"/>
                  <w:marBottom w:val="0"/>
                  <w:divBdr>
                    <w:top w:val="none" w:sz="0" w:space="0" w:color="auto"/>
                    <w:left w:val="none" w:sz="0" w:space="0" w:color="auto"/>
                    <w:bottom w:val="none" w:sz="0" w:space="0" w:color="auto"/>
                    <w:right w:val="none" w:sz="0" w:space="0" w:color="auto"/>
                  </w:divBdr>
                </w:div>
                <w:div w:id="996541309">
                  <w:marLeft w:val="0"/>
                  <w:marRight w:val="0"/>
                  <w:marTop w:val="0"/>
                  <w:marBottom w:val="0"/>
                  <w:divBdr>
                    <w:top w:val="none" w:sz="0" w:space="0" w:color="auto"/>
                    <w:left w:val="none" w:sz="0" w:space="0" w:color="auto"/>
                    <w:bottom w:val="none" w:sz="0" w:space="0" w:color="auto"/>
                    <w:right w:val="none" w:sz="0" w:space="0" w:color="auto"/>
                  </w:divBdr>
                </w:div>
                <w:div w:id="1011764077">
                  <w:marLeft w:val="0"/>
                  <w:marRight w:val="0"/>
                  <w:marTop w:val="0"/>
                  <w:marBottom w:val="0"/>
                  <w:divBdr>
                    <w:top w:val="none" w:sz="0" w:space="0" w:color="auto"/>
                    <w:left w:val="none" w:sz="0" w:space="0" w:color="auto"/>
                    <w:bottom w:val="none" w:sz="0" w:space="0" w:color="auto"/>
                    <w:right w:val="none" w:sz="0" w:space="0" w:color="auto"/>
                  </w:divBdr>
                </w:div>
                <w:div w:id="1040665373">
                  <w:marLeft w:val="0"/>
                  <w:marRight w:val="0"/>
                  <w:marTop w:val="0"/>
                  <w:marBottom w:val="0"/>
                  <w:divBdr>
                    <w:top w:val="none" w:sz="0" w:space="0" w:color="auto"/>
                    <w:left w:val="none" w:sz="0" w:space="0" w:color="auto"/>
                    <w:bottom w:val="none" w:sz="0" w:space="0" w:color="auto"/>
                    <w:right w:val="none" w:sz="0" w:space="0" w:color="auto"/>
                  </w:divBdr>
                </w:div>
                <w:div w:id="1051733518">
                  <w:marLeft w:val="0"/>
                  <w:marRight w:val="0"/>
                  <w:marTop w:val="0"/>
                  <w:marBottom w:val="0"/>
                  <w:divBdr>
                    <w:top w:val="none" w:sz="0" w:space="0" w:color="auto"/>
                    <w:left w:val="none" w:sz="0" w:space="0" w:color="auto"/>
                    <w:bottom w:val="none" w:sz="0" w:space="0" w:color="auto"/>
                    <w:right w:val="none" w:sz="0" w:space="0" w:color="auto"/>
                  </w:divBdr>
                </w:div>
                <w:div w:id="1148477937">
                  <w:marLeft w:val="0"/>
                  <w:marRight w:val="0"/>
                  <w:marTop w:val="0"/>
                  <w:marBottom w:val="0"/>
                  <w:divBdr>
                    <w:top w:val="none" w:sz="0" w:space="0" w:color="auto"/>
                    <w:left w:val="none" w:sz="0" w:space="0" w:color="auto"/>
                    <w:bottom w:val="none" w:sz="0" w:space="0" w:color="auto"/>
                    <w:right w:val="none" w:sz="0" w:space="0" w:color="auto"/>
                  </w:divBdr>
                </w:div>
                <w:div w:id="1154880259">
                  <w:marLeft w:val="0"/>
                  <w:marRight w:val="0"/>
                  <w:marTop w:val="0"/>
                  <w:marBottom w:val="0"/>
                  <w:divBdr>
                    <w:top w:val="none" w:sz="0" w:space="0" w:color="auto"/>
                    <w:left w:val="none" w:sz="0" w:space="0" w:color="auto"/>
                    <w:bottom w:val="none" w:sz="0" w:space="0" w:color="auto"/>
                    <w:right w:val="none" w:sz="0" w:space="0" w:color="auto"/>
                  </w:divBdr>
                </w:div>
                <w:div w:id="1193298270">
                  <w:marLeft w:val="0"/>
                  <w:marRight w:val="0"/>
                  <w:marTop w:val="0"/>
                  <w:marBottom w:val="0"/>
                  <w:divBdr>
                    <w:top w:val="none" w:sz="0" w:space="0" w:color="auto"/>
                    <w:left w:val="none" w:sz="0" w:space="0" w:color="auto"/>
                    <w:bottom w:val="none" w:sz="0" w:space="0" w:color="auto"/>
                    <w:right w:val="none" w:sz="0" w:space="0" w:color="auto"/>
                  </w:divBdr>
                </w:div>
                <w:div w:id="1201162502">
                  <w:marLeft w:val="0"/>
                  <w:marRight w:val="0"/>
                  <w:marTop w:val="0"/>
                  <w:marBottom w:val="0"/>
                  <w:divBdr>
                    <w:top w:val="none" w:sz="0" w:space="0" w:color="auto"/>
                    <w:left w:val="none" w:sz="0" w:space="0" w:color="auto"/>
                    <w:bottom w:val="none" w:sz="0" w:space="0" w:color="auto"/>
                    <w:right w:val="none" w:sz="0" w:space="0" w:color="auto"/>
                  </w:divBdr>
                </w:div>
                <w:div w:id="1208879476">
                  <w:marLeft w:val="0"/>
                  <w:marRight w:val="0"/>
                  <w:marTop w:val="0"/>
                  <w:marBottom w:val="0"/>
                  <w:divBdr>
                    <w:top w:val="none" w:sz="0" w:space="0" w:color="auto"/>
                    <w:left w:val="none" w:sz="0" w:space="0" w:color="auto"/>
                    <w:bottom w:val="none" w:sz="0" w:space="0" w:color="auto"/>
                    <w:right w:val="none" w:sz="0" w:space="0" w:color="auto"/>
                  </w:divBdr>
                </w:div>
                <w:div w:id="1222710106">
                  <w:marLeft w:val="0"/>
                  <w:marRight w:val="0"/>
                  <w:marTop w:val="0"/>
                  <w:marBottom w:val="0"/>
                  <w:divBdr>
                    <w:top w:val="none" w:sz="0" w:space="0" w:color="auto"/>
                    <w:left w:val="none" w:sz="0" w:space="0" w:color="auto"/>
                    <w:bottom w:val="none" w:sz="0" w:space="0" w:color="auto"/>
                    <w:right w:val="none" w:sz="0" w:space="0" w:color="auto"/>
                  </w:divBdr>
                </w:div>
                <w:div w:id="1225021068">
                  <w:marLeft w:val="0"/>
                  <w:marRight w:val="0"/>
                  <w:marTop w:val="0"/>
                  <w:marBottom w:val="0"/>
                  <w:divBdr>
                    <w:top w:val="none" w:sz="0" w:space="0" w:color="auto"/>
                    <w:left w:val="none" w:sz="0" w:space="0" w:color="auto"/>
                    <w:bottom w:val="none" w:sz="0" w:space="0" w:color="auto"/>
                    <w:right w:val="none" w:sz="0" w:space="0" w:color="auto"/>
                  </w:divBdr>
                </w:div>
                <w:div w:id="1240094361">
                  <w:marLeft w:val="0"/>
                  <w:marRight w:val="0"/>
                  <w:marTop w:val="0"/>
                  <w:marBottom w:val="0"/>
                  <w:divBdr>
                    <w:top w:val="none" w:sz="0" w:space="0" w:color="auto"/>
                    <w:left w:val="none" w:sz="0" w:space="0" w:color="auto"/>
                    <w:bottom w:val="none" w:sz="0" w:space="0" w:color="auto"/>
                    <w:right w:val="none" w:sz="0" w:space="0" w:color="auto"/>
                  </w:divBdr>
                </w:div>
                <w:div w:id="1257178903">
                  <w:marLeft w:val="0"/>
                  <w:marRight w:val="0"/>
                  <w:marTop w:val="0"/>
                  <w:marBottom w:val="0"/>
                  <w:divBdr>
                    <w:top w:val="none" w:sz="0" w:space="0" w:color="auto"/>
                    <w:left w:val="none" w:sz="0" w:space="0" w:color="auto"/>
                    <w:bottom w:val="none" w:sz="0" w:space="0" w:color="auto"/>
                    <w:right w:val="none" w:sz="0" w:space="0" w:color="auto"/>
                  </w:divBdr>
                </w:div>
                <w:div w:id="1398943424">
                  <w:marLeft w:val="0"/>
                  <w:marRight w:val="0"/>
                  <w:marTop w:val="0"/>
                  <w:marBottom w:val="0"/>
                  <w:divBdr>
                    <w:top w:val="none" w:sz="0" w:space="0" w:color="auto"/>
                    <w:left w:val="none" w:sz="0" w:space="0" w:color="auto"/>
                    <w:bottom w:val="none" w:sz="0" w:space="0" w:color="auto"/>
                    <w:right w:val="none" w:sz="0" w:space="0" w:color="auto"/>
                  </w:divBdr>
                </w:div>
                <w:div w:id="1414013964">
                  <w:marLeft w:val="0"/>
                  <w:marRight w:val="0"/>
                  <w:marTop w:val="0"/>
                  <w:marBottom w:val="0"/>
                  <w:divBdr>
                    <w:top w:val="none" w:sz="0" w:space="0" w:color="auto"/>
                    <w:left w:val="none" w:sz="0" w:space="0" w:color="auto"/>
                    <w:bottom w:val="none" w:sz="0" w:space="0" w:color="auto"/>
                    <w:right w:val="none" w:sz="0" w:space="0" w:color="auto"/>
                  </w:divBdr>
                </w:div>
                <w:div w:id="1670669629">
                  <w:marLeft w:val="0"/>
                  <w:marRight w:val="0"/>
                  <w:marTop w:val="0"/>
                  <w:marBottom w:val="0"/>
                  <w:divBdr>
                    <w:top w:val="none" w:sz="0" w:space="0" w:color="auto"/>
                    <w:left w:val="none" w:sz="0" w:space="0" w:color="auto"/>
                    <w:bottom w:val="none" w:sz="0" w:space="0" w:color="auto"/>
                    <w:right w:val="none" w:sz="0" w:space="0" w:color="auto"/>
                  </w:divBdr>
                </w:div>
                <w:div w:id="1715228055">
                  <w:marLeft w:val="0"/>
                  <w:marRight w:val="0"/>
                  <w:marTop w:val="0"/>
                  <w:marBottom w:val="0"/>
                  <w:divBdr>
                    <w:top w:val="none" w:sz="0" w:space="0" w:color="auto"/>
                    <w:left w:val="none" w:sz="0" w:space="0" w:color="auto"/>
                    <w:bottom w:val="none" w:sz="0" w:space="0" w:color="auto"/>
                    <w:right w:val="none" w:sz="0" w:space="0" w:color="auto"/>
                  </w:divBdr>
                </w:div>
                <w:div w:id="1722709749">
                  <w:marLeft w:val="0"/>
                  <w:marRight w:val="0"/>
                  <w:marTop w:val="0"/>
                  <w:marBottom w:val="0"/>
                  <w:divBdr>
                    <w:top w:val="none" w:sz="0" w:space="0" w:color="auto"/>
                    <w:left w:val="none" w:sz="0" w:space="0" w:color="auto"/>
                    <w:bottom w:val="none" w:sz="0" w:space="0" w:color="auto"/>
                    <w:right w:val="none" w:sz="0" w:space="0" w:color="auto"/>
                  </w:divBdr>
                </w:div>
                <w:div w:id="1747533161">
                  <w:marLeft w:val="0"/>
                  <w:marRight w:val="0"/>
                  <w:marTop w:val="0"/>
                  <w:marBottom w:val="0"/>
                  <w:divBdr>
                    <w:top w:val="none" w:sz="0" w:space="0" w:color="auto"/>
                    <w:left w:val="none" w:sz="0" w:space="0" w:color="auto"/>
                    <w:bottom w:val="none" w:sz="0" w:space="0" w:color="auto"/>
                    <w:right w:val="none" w:sz="0" w:space="0" w:color="auto"/>
                  </w:divBdr>
                </w:div>
                <w:div w:id="1780223205">
                  <w:marLeft w:val="0"/>
                  <w:marRight w:val="0"/>
                  <w:marTop w:val="0"/>
                  <w:marBottom w:val="0"/>
                  <w:divBdr>
                    <w:top w:val="none" w:sz="0" w:space="0" w:color="auto"/>
                    <w:left w:val="none" w:sz="0" w:space="0" w:color="auto"/>
                    <w:bottom w:val="none" w:sz="0" w:space="0" w:color="auto"/>
                    <w:right w:val="none" w:sz="0" w:space="0" w:color="auto"/>
                  </w:divBdr>
                </w:div>
                <w:div w:id="1794179127">
                  <w:marLeft w:val="0"/>
                  <w:marRight w:val="0"/>
                  <w:marTop w:val="0"/>
                  <w:marBottom w:val="0"/>
                  <w:divBdr>
                    <w:top w:val="none" w:sz="0" w:space="0" w:color="auto"/>
                    <w:left w:val="none" w:sz="0" w:space="0" w:color="auto"/>
                    <w:bottom w:val="none" w:sz="0" w:space="0" w:color="auto"/>
                    <w:right w:val="none" w:sz="0" w:space="0" w:color="auto"/>
                  </w:divBdr>
                </w:div>
                <w:div w:id="1832480962">
                  <w:marLeft w:val="0"/>
                  <w:marRight w:val="0"/>
                  <w:marTop w:val="0"/>
                  <w:marBottom w:val="0"/>
                  <w:divBdr>
                    <w:top w:val="none" w:sz="0" w:space="0" w:color="auto"/>
                    <w:left w:val="none" w:sz="0" w:space="0" w:color="auto"/>
                    <w:bottom w:val="none" w:sz="0" w:space="0" w:color="auto"/>
                    <w:right w:val="none" w:sz="0" w:space="0" w:color="auto"/>
                  </w:divBdr>
                </w:div>
                <w:div w:id="1865513110">
                  <w:marLeft w:val="0"/>
                  <w:marRight w:val="0"/>
                  <w:marTop w:val="0"/>
                  <w:marBottom w:val="0"/>
                  <w:divBdr>
                    <w:top w:val="none" w:sz="0" w:space="0" w:color="auto"/>
                    <w:left w:val="none" w:sz="0" w:space="0" w:color="auto"/>
                    <w:bottom w:val="none" w:sz="0" w:space="0" w:color="auto"/>
                    <w:right w:val="none" w:sz="0" w:space="0" w:color="auto"/>
                  </w:divBdr>
                </w:div>
                <w:div w:id="1919558479">
                  <w:marLeft w:val="0"/>
                  <w:marRight w:val="0"/>
                  <w:marTop w:val="0"/>
                  <w:marBottom w:val="0"/>
                  <w:divBdr>
                    <w:top w:val="none" w:sz="0" w:space="0" w:color="auto"/>
                    <w:left w:val="none" w:sz="0" w:space="0" w:color="auto"/>
                    <w:bottom w:val="none" w:sz="0" w:space="0" w:color="auto"/>
                    <w:right w:val="none" w:sz="0" w:space="0" w:color="auto"/>
                  </w:divBdr>
                </w:div>
                <w:div w:id="1948660309">
                  <w:marLeft w:val="0"/>
                  <w:marRight w:val="0"/>
                  <w:marTop w:val="0"/>
                  <w:marBottom w:val="0"/>
                  <w:divBdr>
                    <w:top w:val="none" w:sz="0" w:space="0" w:color="auto"/>
                    <w:left w:val="none" w:sz="0" w:space="0" w:color="auto"/>
                    <w:bottom w:val="none" w:sz="0" w:space="0" w:color="auto"/>
                    <w:right w:val="none" w:sz="0" w:space="0" w:color="auto"/>
                  </w:divBdr>
                </w:div>
                <w:div w:id="1964800594">
                  <w:marLeft w:val="0"/>
                  <w:marRight w:val="0"/>
                  <w:marTop w:val="0"/>
                  <w:marBottom w:val="0"/>
                  <w:divBdr>
                    <w:top w:val="none" w:sz="0" w:space="0" w:color="auto"/>
                    <w:left w:val="none" w:sz="0" w:space="0" w:color="auto"/>
                    <w:bottom w:val="none" w:sz="0" w:space="0" w:color="auto"/>
                    <w:right w:val="none" w:sz="0" w:space="0" w:color="auto"/>
                  </w:divBdr>
                </w:div>
                <w:div w:id="1968051012">
                  <w:marLeft w:val="0"/>
                  <w:marRight w:val="0"/>
                  <w:marTop w:val="0"/>
                  <w:marBottom w:val="0"/>
                  <w:divBdr>
                    <w:top w:val="none" w:sz="0" w:space="0" w:color="auto"/>
                    <w:left w:val="none" w:sz="0" w:space="0" w:color="auto"/>
                    <w:bottom w:val="none" w:sz="0" w:space="0" w:color="auto"/>
                    <w:right w:val="none" w:sz="0" w:space="0" w:color="auto"/>
                  </w:divBdr>
                </w:div>
                <w:div w:id="1989046651">
                  <w:marLeft w:val="0"/>
                  <w:marRight w:val="0"/>
                  <w:marTop w:val="0"/>
                  <w:marBottom w:val="0"/>
                  <w:divBdr>
                    <w:top w:val="none" w:sz="0" w:space="0" w:color="auto"/>
                    <w:left w:val="none" w:sz="0" w:space="0" w:color="auto"/>
                    <w:bottom w:val="none" w:sz="0" w:space="0" w:color="auto"/>
                    <w:right w:val="none" w:sz="0" w:space="0" w:color="auto"/>
                  </w:divBdr>
                </w:div>
                <w:div w:id="1996837248">
                  <w:marLeft w:val="0"/>
                  <w:marRight w:val="0"/>
                  <w:marTop w:val="0"/>
                  <w:marBottom w:val="0"/>
                  <w:divBdr>
                    <w:top w:val="none" w:sz="0" w:space="0" w:color="auto"/>
                    <w:left w:val="none" w:sz="0" w:space="0" w:color="auto"/>
                    <w:bottom w:val="none" w:sz="0" w:space="0" w:color="auto"/>
                    <w:right w:val="none" w:sz="0" w:space="0" w:color="auto"/>
                  </w:divBdr>
                  <w:divsChild>
                    <w:div w:id="2127166">
                      <w:marLeft w:val="0"/>
                      <w:marRight w:val="0"/>
                      <w:marTop w:val="0"/>
                      <w:marBottom w:val="0"/>
                      <w:divBdr>
                        <w:top w:val="none" w:sz="0" w:space="0" w:color="auto"/>
                        <w:left w:val="none" w:sz="0" w:space="0" w:color="auto"/>
                        <w:bottom w:val="none" w:sz="0" w:space="0" w:color="auto"/>
                        <w:right w:val="none" w:sz="0" w:space="0" w:color="auto"/>
                      </w:divBdr>
                    </w:div>
                    <w:div w:id="36244869">
                      <w:marLeft w:val="0"/>
                      <w:marRight w:val="0"/>
                      <w:marTop w:val="0"/>
                      <w:marBottom w:val="0"/>
                      <w:divBdr>
                        <w:top w:val="none" w:sz="0" w:space="0" w:color="auto"/>
                        <w:left w:val="none" w:sz="0" w:space="0" w:color="auto"/>
                        <w:bottom w:val="none" w:sz="0" w:space="0" w:color="auto"/>
                        <w:right w:val="none" w:sz="0" w:space="0" w:color="auto"/>
                      </w:divBdr>
                    </w:div>
                    <w:div w:id="43649761">
                      <w:marLeft w:val="0"/>
                      <w:marRight w:val="0"/>
                      <w:marTop w:val="0"/>
                      <w:marBottom w:val="0"/>
                      <w:divBdr>
                        <w:top w:val="none" w:sz="0" w:space="0" w:color="auto"/>
                        <w:left w:val="none" w:sz="0" w:space="0" w:color="auto"/>
                        <w:bottom w:val="none" w:sz="0" w:space="0" w:color="auto"/>
                        <w:right w:val="none" w:sz="0" w:space="0" w:color="auto"/>
                      </w:divBdr>
                    </w:div>
                    <w:div w:id="61177012">
                      <w:marLeft w:val="0"/>
                      <w:marRight w:val="0"/>
                      <w:marTop w:val="0"/>
                      <w:marBottom w:val="0"/>
                      <w:divBdr>
                        <w:top w:val="none" w:sz="0" w:space="0" w:color="auto"/>
                        <w:left w:val="none" w:sz="0" w:space="0" w:color="auto"/>
                        <w:bottom w:val="none" w:sz="0" w:space="0" w:color="auto"/>
                        <w:right w:val="none" w:sz="0" w:space="0" w:color="auto"/>
                      </w:divBdr>
                    </w:div>
                    <w:div w:id="90904921">
                      <w:marLeft w:val="0"/>
                      <w:marRight w:val="0"/>
                      <w:marTop w:val="0"/>
                      <w:marBottom w:val="0"/>
                      <w:divBdr>
                        <w:top w:val="none" w:sz="0" w:space="0" w:color="auto"/>
                        <w:left w:val="none" w:sz="0" w:space="0" w:color="auto"/>
                        <w:bottom w:val="none" w:sz="0" w:space="0" w:color="auto"/>
                        <w:right w:val="none" w:sz="0" w:space="0" w:color="auto"/>
                      </w:divBdr>
                    </w:div>
                    <w:div w:id="152453974">
                      <w:marLeft w:val="0"/>
                      <w:marRight w:val="0"/>
                      <w:marTop w:val="0"/>
                      <w:marBottom w:val="0"/>
                      <w:divBdr>
                        <w:top w:val="none" w:sz="0" w:space="0" w:color="auto"/>
                        <w:left w:val="none" w:sz="0" w:space="0" w:color="auto"/>
                        <w:bottom w:val="none" w:sz="0" w:space="0" w:color="auto"/>
                        <w:right w:val="none" w:sz="0" w:space="0" w:color="auto"/>
                      </w:divBdr>
                    </w:div>
                    <w:div w:id="194973902">
                      <w:marLeft w:val="0"/>
                      <w:marRight w:val="0"/>
                      <w:marTop w:val="0"/>
                      <w:marBottom w:val="0"/>
                      <w:divBdr>
                        <w:top w:val="none" w:sz="0" w:space="0" w:color="auto"/>
                        <w:left w:val="none" w:sz="0" w:space="0" w:color="auto"/>
                        <w:bottom w:val="none" w:sz="0" w:space="0" w:color="auto"/>
                        <w:right w:val="none" w:sz="0" w:space="0" w:color="auto"/>
                      </w:divBdr>
                    </w:div>
                    <w:div w:id="213545140">
                      <w:marLeft w:val="0"/>
                      <w:marRight w:val="0"/>
                      <w:marTop w:val="0"/>
                      <w:marBottom w:val="0"/>
                      <w:divBdr>
                        <w:top w:val="none" w:sz="0" w:space="0" w:color="auto"/>
                        <w:left w:val="none" w:sz="0" w:space="0" w:color="auto"/>
                        <w:bottom w:val="none" w:sz="0" w:space="0" w:color="auto"/>
                        <w:right w:val="none" w:sz="0" w:space="0" w:color="auto"/>
                      </w:divBdr>
                    </w:div>
                    <w:div w:id="266042729">
                      <w:marLeft w:val="0"/>
                      <w:marRight w:val="0"/>
                      <w:marTop w:val="0"/>
                      <w:marBottom w:val="0"/>
                      <w:divBdr>
                        <w:top w:val="none" w:sz="0" w:space="0" w:color="auto"/>
                        <w:left w:val="none" w:sz="0" w:space="0" w:color="auto"/>
                        <w:bottom w:val="none" w:sz="0" w:space="0" w:color="auto"/>
                        <w:right w:val="none" w:sz="0" w:space="0" w:color="auto"/>
                      </w:divBdr>
                    </w:div>
                    <w:div w:id="337466480">
                      <w:marLeft w:val="0"/>
                      <w:marRight w:val="0"/>
                      <w:marTop w:val="0"/>
                      <w:marBottom w:val="0"/>
                      <w:divBdr>
                        <w:top w:val="none" w:sz="0" w:space="0" w:color="auto"/>
                        <w:left w:val="none" w:sz="0" w:space="0" w:color="auto"/>
                        <w:bottom w:val="none" w:sz="0" w:space="0" w:color="auto"/>
                        <w:right w:val="none" w:sz="0" w:space="0" w:color="auto"/>
                      </w:divBdr>
                    </w:div>
                    <w:div w:id="486021143">
                      <w:marLeft w:val="0"/>
                      <w:marRight w:val="0"/>
                      <w:marTop w:val="0"/>
                      <w:marBottom w:val="0"/>
                      <w:divBdr>
                        <w:top w:val="none" w:sz="0" w:space="0" w:color="auto"/>
                        <w:left w:val="none" w:sz="0" w:space="0" w:color="auto"/>
                        <w:bottom w:val="none" w:sz="0" w:space="0" w:color="auto"/>
                        <w:right w:val="none" w:sz="0" w:space="0" w:color="auto"/>
                      </w:divBdr>
                    </w:div>
                    <w:div w:id="509494629">
                      <w:marLeft w:val="0"/>
                      <w:marRight w:val="0"/>
                      <w:marTop w:val="0"/>
                      <w:marBottom w:val="0"/>
                      <w:divBdr>
                        <w:top w:val="none" w:sz="0" w:space="0" w:color="auto"/>
                        <w:left w:val="none" w:sz="0" w:space="0" w:color="auto"/>
                        <w:bottom w:val="none" w:sz="0" w:space="0" w:color="auto"/>
                        <w:right w:val="none" w:sz="0" w:space="0" w:color="auto"/>
                      </w:divBdr>
                    </w:div>
                    <w:div w:id="511185675">
                      <w:marLeft w:val="0"/>
                      <w:marRight w:val="0"/>
                      <w:marTop w:val="0"/>
                      <w:marBottom w:val="0"/>
                      <w:divBdr>
                        <w:top w:val="none" w:sz="0" w:space="0" w:color="auto"/>
                        <w:left w:val="none" w:sz="0" w:space="0" w:color="auto"/>
                        <w:bottom w:val="none" w:sz="0" w:space="0" w:color="auto"/>
                        <w:right w:val="none" w:sz="0" w:space="0" w:color="auto"/>
                      </w:divBdr>
                    </w:div>
                    <w:div w:id="540478412">
                      <w:marLeft w:val="0"/>
                      <w:marRight w:val="0"/>
                      <w:marTop w:val="0"/>
                      <w:marBottom w:val="0"/>
                      <w:divBdr>
                        <w:top w:val="none" w:sz="0" w:space="0" w:color="auto"/>
                        <w:left w:val="none" w:sz="0" w:space="0" w:color="auto"/>
                        <w:bottom w:val="none" w:sz="0" w:space="0" w:color="auto"/>
                        <w:right w:val="none" w:sz="0" w:space="0" w:color="auto"/>
                      </w:divBdr>
                    </w:div>
                    <w:div w:id="595944795">
                      <w:marLeft w:val="0"/>
                      <w:marRight w:val="0"/>
                      <w:marTop w:val="0"/>
                      <w:marBottom w:val="0"/>
                      <w:divBdr>
                        <w:top w:val="none" w:sz="0" w:space="0" w:color="auto"/>
                        <w:left w:val="none" w:sz="0" w:space="0" w:color="auto"/>
                        <w:bottom w:val="none" w:sz="0" w:space="0" w:color="auto"/>
                        <w:right w:val="none" w:sz="0" w:space="0" w:color="auto"/>
                      </w:divBdr>
                    </w:div>
                    <w:div w:id="597100852">
                      <w:marLeft w:val="0"/>
                      <w:marRight w:val="0"/>
                      <w:marTop w:val="0"/>
                      <w:marBottom w:val="0"/>
                      <w:divBdr>
                        <w:top w:val="none" w:sz="0" w:space="0" w:color="auto"/>
                        <w:left w:val="none" w:sz="0" w:space="0" w:color="auto"/>
                        <w:bottom w:val="none" w:sz="0" w:space="0" w:color="auto"/>
                        <w:right w:val="none" w:sz="0" w:space="0" w:color="auto"/>
                      </w:divBdr>
                    </w:div>
                    <w:div w:id="616067420">
                      <w:marLeft w:val="0"/>
                      <w:marRight w:val="0"/>
                      <w:marTop w:val="0"/>
                      <w:marBottom w:val="0"/>
                      <w:divBdr>
                        <w:top w:val="none" w:sz="0" w:space="0" w:color="auto"/>
                        <w:left w:val="none" w:sz="0" w:space="0" w:color="auto"/>
                        <w:bottom w:val="none" w:sz="0" w:space="0" w:color="auto"/>
                        <w:right w:val="none" w:sz="0" w:space="0" w:color="auto"/>
                      </w:divBdr>
                    </w:div>
                    <w:div w:id="645469949">
                      <w:marLeft w:val="0"/>
                      <w:marRight w:val="0"/>
                      <w:marTop w:val="0"/>
                      <w:marBottom w:val="0"/>
                      <w:divBdr>
                        <w:top w:val="none" w:sz="0" w:space="0" w:color="auto"/>
                        <w:left w:val="none" w:sz="0" w:space="0" w:color="auto"/>
                        <w:bottom w:val="none" w:sz="0" w:space="0" w:color="auto"/>
                        <w:right w:val="none" w:sz="0" w:space="0" w:color="auto"/>
                      </w:divBdr>
                    </w:div>
                    <w:div w:id="669258025">
                      <w:marLeft w:val="0"/>
                      <w:marRight w:val="0"/>
                      <w:marTop w:val="0"/>
                      <w:marBottom w:val="0"/>
                      <w:divBdr>
                        <w:top w:val="none" w:sz="0" w:space="0" w:color="auto"/>
                        <w:left w:val="none" w:sz="0" w:space="0" w:color="auto"/>
                        <w:bottom w:val="none" w:sz="0" w:space="0" w:color="auto"/>
                        <w:right w:val="none" w:sz="0" w:space="0" w:color="auto"/>
                      </w:divBdr>
                    </w:div>
                    <w:div w:id="681317584">
                      <w:marLeft w:val="0"/>
                      <w:marRight w:val="0"/>
                      <w:marTop w:val="0"/>
                      <w:marBottom w:val="0"/>
                      <w:divBdr>
                        <w:top w:val="none" w:sz="0" w:space="0" w:color="auto"/>
                        <w:left w:val="none" w:sz="0" w:space="0" w:color="auto"/>
                        <w:bottom w:val="none" w:sz="0" w:space="0" w:color="auto"/>
                        <w:right w:val="none" w:sz="0" w:space="0" w:color="auto"/>
                      </w:divBdr>
                    </w:div>
                    <w:div w:id="805468951">
                      <w:marLeft w:val="0"/>
                      <w:marRight w:val="0"/>
                      <w:marTop w:val="0"/>
                      <w:marBottom w:val="0"/>
                      <w:divBdr>
                        <w:top w:val="none" w:sz="0" w:space="0" w:color="auto"/>
                        <w:left w:val="none" w:sz="0" w:space="0" w:color="auto"/>
                        <w:bottom w:val="none" w:sz="0" w:space="0" w:color="auto"/>
                        <w:right w:val="none" w:sz="0" w:space="0" w:color="auto"/>
                      </w:divBdr>
                    </w:div>
                    <w:div w:id="838037342">
                      <w:marLeft w:val="0"/>
                      <w:marRight w:val="0"/>
                      <w:marTop w:val="0"/>
                      <w:marBottom w:val="0"/>
                      <w:divBdr>
                        <w:top w:val="none" w:sz="0" w:space="0" w:color="auto"/>
                        <w:left w:val="none" w:sz="0" w:space="0" w:color="auto"/>
                        <w:bottom w:val="none" w:sz="0" w:space="0" w:color="auto"/>
                        <w:right w:val="none" w:sz="0" w:space="0" w:color="auto"/>
                      </w:divBdr>
                    </w:div>
                    <w:div w:id="931426347">
                      <w:marLeft w:val="0"/>
                      <w:marRight w:val="0"/>
                      <w:marTop w:val="0"/>
                      <w:marBottom w:val="0"/>
                      <w:divBdr>
                        <w:top w:val="none" w:sz="0" w:space="0" w:color="auto"/>
                        <w:left w:val="none" w:sz="0" w:space="0" w:color="auto"/>
                        <w:bottom w:val="none" w:sz="0" w:space="0" w:color="auto"/>
                        <w:right w:val="none" w:sz="0" w:space="0" w:color="auto"/>
                      </w:divBdr>
                    </w:div>
                    <w:div w:id="980115414">
                      <w:marLeft w:val="0"/>
                      <w:marRight w:val="0"/>
                      <w:marTop w:val="0"/>
                      <w:marBottom w:val="0"/>
                      <w:divBdr>
                        <w:top w:val="none" w:sz="0" w:space="0" w:color="auto"/>
                        <w:left w:val="none" w:sz="0" w:space="0" w:color="auto"/>
                        <w:bottom w:val="none" w:sz="0" w:space="0" w:color="auto"/>
                        <w:right w:val="none" w:sz="0" w:space="0" w:color="auto"/>
                      </w:divBdr>
                    </w:div>
                    <w:div w:id="1004282762">
                      <w:marLeft w:val="0"/>
                      <w:marRight w:val="0"/>
                      <w:marTop w:val="0"/>
                      <w:marBottom w:val="0"/>
                      <w:divBdr>
                        <w:top w:val="none" w:sz="0" w:space="0" w:color="auto"/>
                        <w:left w:val="none" w:sz="0" w:space="0" w:color="auto"/>
                        <w:bottom w:val="none" w:sz="0" w:space="0" w:color="auto"/>
                        <w:right w:val="none" w:sz="0" w:space="0" w:color="auto"/>
                      </w:divBdr>
                    </w:div>
                    <w:div w:id="1068921353">
                      <w:marLeft w:val="0"/>
                      <w:marRight w:val="0"/>
                      <w:marTop w:val="0"/>
                      <w:marBottom w:val="0"/>
                      <w:divBdr>
                        <w:top w:val="none" w:sz="0" w:space="0" w:color="auto"/>
                        <w:left w:val="none" w:sz="0" w:space="0" w:color="auto"/>
                        <w:bottom w:val="none" w:sz="0" w:space="0" w:color="auto"/>
                        <w:right w:val="none" w:sz="0" w:space="0" w:color="auto"/>
                      </w:divBdr>
                    </w:div>
                    <w:div w:id="1073350934">
                      <w:marLeft w:val="0"/>
                      <w:marRight w:val="0"/>
                      <w:marTop w:val="0"/>
                      <w:marBottom w:val="0"/>
                      <w:divBdr>
                        <w:top w:val="none" w:sz="0" w:space="0" w:color="auto"/>
                        <w:left w:val="none" w:sz="0" w:space="0" w:color="auto"/>
                        <w:bottom w:val="none" w:sz="0" w:space="0" w:color="auto"/>
                        <w:right w:val="none" w:sz="0" w:space="0" w:color="auto"/>
                      </w:divBdr>
                    </w:div>
                    <w:div w:id="1103722550">
                      <w:marLeft w:val="0"/>
                      <w:marRight w:val="0"/>
                      <w:marTop w:val="0"/>
                      <w:marBottom w:val="0"/>
                      <w:divBdr>
                        <w:top w:val="none" w:sz="0" w:space="0" w:color="auto"/>
                        <w:left w:val="none" w:sz="0" w:space="0" w:color="auto"/>
                        <w:bottom w:val="none" w:sz="0" w:space="0" w:color="auto"/>
                        <w:right w:val="none" w:sz="0" w:space="0" w:color="auto"/>
                      </w:divBdr>
                    </w:div>
                    <w:div w:id="1151631158">
                      <w:marLeft w:val="0"/>
                      <w:marRight w:val="0"/>
                      <w:marTop w:val="0"/>
                      <w:marBottom w:val="0"/>
                      <w:divBdr>
                        <w:top w:val="none" w:sz="0" w:space="0" w:color="auto"/>
                        <w:left w:val="none" w:sz="0" w:space="0" w:color="auto"/>
                        <w:bottom w:val="none" w:sz="0" w:space="0" w:color="auto"/>
                        <w:right w:val="none" w:sz="0" w:space="0" w:color="auto"/>
                      </w:divBdr>
                    </w:div>
                    <w:div w:id="1212230189">
                      <w:marLeft w:val="0"/>
                      <w:marRight w:val="0"/>
                      <w:marTop w:val="0"/>
                      <w:marBottom w:val="0"/>
                      <w:divBdr>
                        <w:top w:val="none" w:sz="0" w:space="0" w:color="auto"/>
                        <w:left w:val="none" w:sz="0" w:space="0" w:color="auto"/>
                        <w:bottom w:val="none" w:sz="0" w:space="0" w:color="auto"/>
                        <w:right w:val="none" w:sz="0" w:space="0" w:color="auto"/>
                      </w:divBdr>
                    </w:div>
                    <w:div w:id="1224213290">
                      <w:marLeft w:val="0"/>
                      <w:marRight w:val="0"/>
                      <w:marTop w:val="0"/>
                      <w:marBottom w:val="0"/>
                      <w:divBdr>
                        <w:top w:val="none" w:sz="0" w:space="0" w:color="auto"/>
                        <w:left w:val="none" w:sz="0" w:space="0" w:color="auto"/>
                        <w:bottom w:val="none" w:sz="0" w:space="0" w:color="auto"/>
                        <w:right w:val="none" w:sz="0" w:space="0" w:color="auto"/>
                      </w:divBdr>
                    </w:div>
                    <w:div w:id="1272710116">
                      <w:marLeft w:val="0"/>
                      <w:marRight w:val="0"/>
                      <w:marTop w:val="0"/>
                      <w:marBottom w:val="0"/>
                      <w:divBdr>
                        <w:top w:val="none" w:sz="0" w:space="0" w:color="auto"/>
                        <w:left w:val="none" w:sz="0" w:space="0" w:color="auto"/>
                        <w:bottom w:val="none" w:sz="0" w:space="0" w:color="auto"/>
                        <w:right w:val="none" w:sz="0" w:space="0" w:color="auto"/>
                      </w:divBdr>
                    </w:div>
                    <w:div w:id="1282954117">
                      <w:marLeft w:val="0"/>
                      <w:marRight w:val="0"/>
                      <w:marTop w:val="0"/>
                      <w:marBottom w:val="0"/>
                      <w:divBdr>
                        <w:top w:val="none" w:sz="0" w:space="0" w:color="auto"/>
                        <w:left w:val="none" w:sz="0" w:space="0" w:color="auto"/>
                        <w:bottom w:val="none" w:sz="0" w:space="0" w:color="auto"/>
                        <w:right w:val="none" w:sz="0" w:space="0" w:color="auto"/>
                      </w:divBdr>
                    </w:div>
                    <w:div w:id="1345744155">
                      <w:marLeft w:val="0"/>
                      <w:marRight w:val="0"/>
                      <w:marTop w:val="0"/>
                      <w:marBottom w:val="0"/>
                      <w:divBdr>
                        <w:top w:val="none" w:sz="0" w:space="0" w:color="auto"/>
                        <w:left w:val="none" w:sz="0" w:space="0" w:color="auto"/>
                        <w:bottom w:val="none" w:sz="0" w:space="0" w:color="auto"/>
                        <w:right w:val="none" w:sz="0" w:space="0" w:color="auto"/>
                      </w:divBdr>
                    </w:div>
                    <w:div w:id="1413089661">
                      <w:marLeft w:val="0"/>
                      <w:marRight w:val="0"/>
                      <w:marTop w:val="0"/>
                      <w:marBottom w:val="0"/>
                      <w:divBdr>
                        <w:top w:val="none" w:sz="0" w:space="0" w:color="auto"/>
                        <w:left w:val="none" w:sz="0" w:space="0" w:color="auto"/>
                        <w:bottom w:val="none" w:sz="0" w:space="0" w:color="auto"/>
                        <w:right w:val="none" w:sz="0" w:space="0" w:color="auto"/>
                      </w:divBdr>
                    </w:div>
                    <w:div w:id="1484395972">
                      <w:marLeft w:val="0"/>
                      <w:marRight w:val="0"/>
                      <w:marTop w:val="0"/>
                      <w:marBottom w:val="0"/>
                      <w:divBdr>
                        <w:top w:val="none" w:sz="0" w:space="0" w:color="auto"/>
                        <w:left w:val="none" w:sz="0" w:space="0" w:color="auto"/>
                        <w:bottom w:val="none" w:sz="0" w:space="0" w:color="auto"/>
                        <w:right w:val="none" w:sz="0" w:space="0" w:color="auto"/>
                      </w:divBdr>
                    </w:div>
                    <w:div w:id="1490831167">
                      <w:marLeft w:val="0"/>
                      <w:marRight w:val="0"/>
                      <w:marTop w:val="0"/>
                      <w:marBottom w:val="0"/>
                      <w:divBdr>
                        <w:top w:val="none" w:sz="0" w:space="0" w:color="auto"/>
                        <w:left w:val="none" w:sz="0" w:space="0" w:color="auto"/>
                        <w:bottom w:val="none" w:sz="0" w:space="0" w:color="auto"/>
                        <w:right w:val="none" w:sz="0" w:space="0" w:color="auto"/>
                      </w:divBdr>
                    </w:div>
                    <w:div w:id="1506818154">
                      <w:marLeft w:val="0"/>
                      <w:marRight w:val="0"/>
                      <w:marTop w:val="0"/>
                      <w:marBottom w:val="0"/>
                      <w:divBdr>
                        <w:top w:val="none" w:sz="0" w:space="0" w:color="auto"/>
                        <w:left w:val="none" w:sz="0" w:space="0" w:color="auto"/>
                        <w:bottom w:val="none" w:sz="0" w:space="0" w:color="auto"/>
                        <w:right w:val="none" w:sz="0" w:space="0" w:color="auto"/>
                      </w:divBdr>
                    </w:div>
                    <w:div w:id="1517649013">
                      <w:marLeft w:val="0"/>
                      <w:marRight w:val="0"/>
                      <w:marTop w:val="0"/>
                      <w:marBottom w:val="0"/>
                      <w:divBdr>
                        <w:top w:val="none" w:sz="0" w:space="0" w:color="auto"/>
                        <w:left w:val="none" w:sz="0" w:space="0" w:color="auto"/>
                        <w:bottom w:val="none" w:sz="0" w:space="0" w:color="auto"/>
                        <w:right w:val="none" w:sz="0" w:space="0" w:color="auto"/>
                      </w:divBdr>
                    </w:div>
                    <w:div w:id="1524125397">
                      <w:marLeft w:val="0"/>
                      <w:marRight w:val="0"/>
                      <w:marTop w:val="0"/>
                      <w:marBottom w:val="0"/>
                      <w:divBdr>
                        <w:top w:val="none" w:sz="0" w:space="0" w:color="auto"/>
                        <w:left w:val="none" w:sz="0" w:space="0" w:color="auto"/>
                        <w:bottom w:val="none" w:sz="0" w:space="0" w:color="auto"/>
                        <w:right w:val="none" w:sz="0" w:space="0" w:color="auto"/>
                      </w:divBdr>
                    </w:div>
                    <w:div w:id="1536890194">
                      <w:marLeft w:val="0"/>
                      <w:marRight w:val="0"/>
                      <w:marTop w:val="0"/>
                      <w:marBottom w:val="0"/>
                      <w:divBdr>
                        <w:top w:val="none" w:sz="0" w:space="0" w:color="auto"/>
                        <w:left w:val="none" w:sz="0" w:space="0" w:color="auto"/>
                        <w:bottom w:val="none" w:sz="0" w:space="0" w:color="auto"/>
                        <w:right w:val="none" w:sz="0" w:space="0" w:color="auto"/>
                      </w:divBdr>
                    </w:div>
                    <w:div w:id="1539967732">
                      <w:marLeft w:val="0"/>
                      <w:marRight w:val="0"/>
                      <w:marTop w:val="0"/>
                      <w:marBottom w:val="0"/>
                      <w:divBdr>
                        <w:top w:val="none" w:sz="0" w:space="0" w:color="auto"/>
                        <w:left w:val="none" w:sz="0" w:space="0" w:color="auto"/>
                        <w:bottom w:val="none" w:sz="0" w:space="0" w:color="auto"/>
                        <w:right w:val="none" w:sz="0" w:space="0" w:color="auto"/>
                      </w:divBdr>
                    </w:div>
                    <w:div w:id="1609771782">
                      <w:marLeft w:val="0"/>
                      <w:marRight w:val="0"/>
                      <w:marTop w:val="0"/>
                      <w:marBottom w:val="0"/>
                      <w:divBdr>
                        <w:top w:val="none" w:sz="0" w:space="0" w:color="auto"/>
                        <w:left w:val="none" w:sz="0" w:space="0" w:color="auto"/>
                        <w:bottom w:val="none" w:sz="0" w:space="0" w:color="auto"/>
                        <w:right w:val="none" w:sz="0" w:space="0" w:color="auto"/>
                      </w:divBdr>
                    </w:div>
                    <w:div w:id="1616475399">
                      <w:marLeft w:val="0"/>
                      <w:marRight w:val="0"/>
                      <w:marTop w:val="0"/>
                      <w:marBottom w:val="0"/>
                      <w:divBdr>
                        <w:top w:val="none" w:sz="0" w:space="0" w:color="auto"/>
                        <w:left w:val="none" w:sz="0" w:space="0" w:color="auto"/>
                        <w:bottom w:val="none" w:sz="0" w:space="0" w:color="auto"/>
                        <w:right w:val="none" w:sz="0" w:space="0" w:color="auto"/>
                      </w:divBdr>
                    </w:div>
                    <w:div w:id="1639846589">
                      <w:marLeft w:val="0"/>
                      <w:marRight w:val="0"/>
                      <w:marTop w:val="0"/>
                      <w:marBottom w:val="0"/>
                      <w:divBdr>
                        <w:top w:val="none" w:sz="0" w:space="0" w:color="auto"/>
                        <w:left w:val="none" w:sz="0" w:space="0" w:color="auto"/>
                        <w:bottom w:val="none" w:sz="0" w:space="0" w:color="auto"/>
                        <w:right w:val="none" w:sz="0" w:space="0" w:color="auto"/>
                      </w:divBdr>
                    </w:div>
                    <w:div w:id="1654945005">
                      <w:marLeft w:val="0"/>
                      <w:marRight w:val="0"/>
                      <w:marTop w:val="0"/>
                      <w:marBottom w:val="0"/>
                      <w:divBdr>
                        <w:top w:val="none" w:sz="0" w:space="0" w:color="auto"/>
                        <w:left w:val="none" w:sz="0" w:space="0" w:color="auto"/>
                        <w:bottom w:val="none" w:sz="0" w:space="0" w:color="auto"/>
                        <w:right w:val="none" w:sz="0" w:space="0" w:color="auto"/>
                      </w:divBdr>
                    </w:div>
                    <w:div w:id="1695300563">
                      <w:marLeft w:val="0"/>
                      <w:marRight w:val="0"/>
                      <w:marTop w:val="0"/>
                      <w:marBottom w:val="0"/>
                      <w:divBdr>
                        <w:top w:val="none" w:sz="0" w:space="0" w:color="auto"/>
                        <w:left w:val="none" w:sz="0" w:space="0" w:color="auto"/>
                        <w:bottom w:val="none" w:sz="0" w:space="0" w:color="auto"/>
                        <w:right w:val="none" w:sz="0" w:space="0" w:color="auto"/>
                      </w:divBdr>
                    </w:div>
                    <w:div w:id="1787771226">
                      <w:marLeft w:val="0"/>
                      <w:marRight w:val="0"/>
                      <w:marTop w:val="0"/>
                      <w:marBottom w:val="0"/>
                      <w:divBdr>
                        <w:top w:val="none" w:sz="0" w:space="0" w:color="auto"/>
                        <w:left w:val="none" w:sz="0" w:space="0" w:color="auto"/>
                        <w:bottom w:val="none" w:sz="0" w:space="0" w:color="auto"/>
                        <w:right w:val="none" w:sz="0" w:space="0" w:color="auto"/>
                      </w:divBdr>
                    </w:div>
                    <w:div w:id="1793093722">
                      <w:marLeft w:val="0"/>
                      <w:marRight w:val="0"/>
                      <w:marTop w:val="0"/>
                      <w:marBottom w:val="0"/>
                      <w:divBdr>
                        <w:top w:val="none" w:sz="0" w:space="0" w:color="auto"/>
                        <w:left w:val="none" w:sz="0" w:space="0" w:color="auto"/>
                        <w:bottom w:val="none" w:sz="0" w:space="0" w:color="auto"/>
                        <w:right w:val="none" w:sz="0" w:space="0" w:color="auto"/>
                      </w:divBdr>
                    </w:div>
                    <w:div w:id="1793666007">
                      <w:marLeft w:val="0"/>
                      <w:marRight w:val="0"/>
                      <w:marTop w:val="0"/>
                      <w:marBottom w:val="0"/>
                      <w:divBdr>
                        <w:top w:val="none" w:sz="0" w:space="0" w:color="auto"/>
                        <w:left w:val="none" w:sz="0" w:space="0" w:color="auto"/>
                        <w:bottom w:val="none" w:sz="0" w:space="0" w:color="auto"/>
                        <w:right w:val="none" w:sz="0" w:space="0" w:color="auto"/>
                      </w:divBdr>
                    </w:div>
                    <w:div w:id="1843886492">
                      <w:marLeft w:val="0"/>
                      <w:marRight w:val="0"/>
                      <w:marTop w:val="0"/>
                      <w:marBottom w:val="0"/>
                      <w:divBdr>
                        <w:top w:val="none" w:sz="0" w:space="0" w:color="auto"/>
                        <w:left w:val="none" w:sz="0" w:space="0" w:color="auto"/>
                        <w:bottom w:val="none" w:sz="0" w:space="0" w:color="auto"/>
                        <w:right w:val="none" w:sz="0" w:space="0" w:color="auto"/>
                      </w:divBdr>
                    </w:div>
                    <w:div w:id="1844275303">
                      <w:marLeft w:val="0"/>
                      <w:marRight w:val="0"/>
                      <w:marTop w:val="0"/>
                      <w:marBottom w:val="0"/>
                      <w:divBdr>
                        <w:top w:val="none" w:sz="0" w:space="0" w:color="auto"/>
                        <w:left w:val="none" w:sz="0" w:space="0" w:color="auto"/>
                        <w:bottom w:val="none" w:sz="0" w:space="0" w:color="auto"/>
                        <w:right w:val="none" w:sz="0" w:space="0" w:color="auto"/>
                      </w:divBdr>
                    </w:div>
                    <w:div w:id="1876430343">
                      <w:marLeft w:val="0"/>
                      <w:marRight w:val="0"/>
                      <w:marTop w:val="0"/>
                      <w:marBottom w:val="0"/>
                      <w:divBdr>
                        <w:top w:val="none" w:sz="0" w:space="0" w:color="auto"/>
                        <w:left w:val="none" w:sz="0" w:space="0" w:color="auto"/>
                        <w:bottom w:val="none" w:sz="0" w:space="0" w:color="auto"/>
                        <w:right w:val="none" w:sz="0" w:space="0" w:color="auto"/>
                      </w:divBdr>
                    </w:div>
                    <w:div w:id="1894539301">
                      <w:marLeft w:val="0"/>
                      <w:marRight w:val="0"/>
                      <w:marTop w:val="0"/>
                      <w:marBottom w:val="0"/>
                      <w:divBdr>
                        <w:top w:val="none" w:sz="0" w:space="0" w:color="auto"/>
                        <w:left w:val="none" w:sz="0" w:space="0" w:color="auto"/>
                        <w:bottom w:val="none" w:sz="0" w:space="0" w:color="auto"/>
                        <w:right w:val="none" w:sz="0" w:space="0" w:color="auto"/>
                      </w:divBdr>
                    </w:div>
                    <w:div w:id="1916430431">
                      <w:marLeft w:val="0"/>
                      <w:marRight w:val="0"/>
                      <w:marTop w:val="0"/>
                      <w:marBottom w:val="0"/>
                      <w:divBdr>
                        <w:top w:val="none" w:sz="0" w:space="0" w:color="auto"/>
                        <w:left w:val="none" w:sz="0" w:space="0" w:color="auto"/>
                        <w:bottom w:val="none" w:sz="0" w:space="0" w:color="auto"/>
                        <w:right w:val="none" w:sz="0" w:space="0" w:color="auto"/>
                      </w:divBdr>
                    </w:div>
                    <w:div w:id="1932665919">
                      <w:marLeft w:val="0"/>
                      <w:marRight w:val="0"/>
                      <w:marTop w:val="0"/>
                      <w:marBottom w:val="0"/>
                      <w:divBdr>
                        <w:top w:val="none" w:sz="0" w:space="0" w:color="auto"/>
                        <w:left w:val="none" w:sz="0" w:space="0" w:color="auto"/>
                        <w:bottom w:val="none" w:sz="0" w:space="0" w:color="auto"/>
                        <w:right w:val="none" w:sz="0" w:space="0" w:color="auto"/>
                      </w:divBdr>
                    </w:div>
                    <w:div w:id="1942760414">
                      <w:marLeft w:val="0"/>
                      <w:marRight w:val="0"/>
                      <w:marTop w:val="0"/>
                      <w:marBottom w:val="0"/>
                      <w:divBdr>
                        <w:top w:val="none" w:sz="0" w:space="0" w:color="auto"/>
                        <w:left w:val="none" w:sz="0" w:space="0" w:color="auto"/>
                        <w:bottom w:val="none" w:sz="0" w:space="0" w:color="auto"/>
                        <w:right w:val="none" w:sz="0" w:space="0" w:color="auto"/>
                      </w:divBdr>
                    </w:div>
                    <w:div w:id="1988584285">
                      <w:marLeft w:val="0"/>
                      <w:marRight w:val="0"/>
                      <w:marTop w:val="0"/>
                      <w:marBottom w:val="0"/>
                      <w:divBdr>
                        <w:top w:val="none" w:sz="0" w:space="0" w:color="auto"/>
                        <w:left w:val="none" w:sz="0" w:space="0" w:color="auto"/>
                        <w:bottom w:val="none" w:sz="0" w:space="0" w:color="auto"/>
                        <w:right w:val="none" w:sz="0" w:space="0" w:color="auto"/>
                      </w:divBdr>
                    </w:div>
                    <w:div w:id="1996833399">
                      <w:marLeft w:val="0"/>
                      <w:marRight w:val="0"/>
                      <w:marTop w:val="0"/>
                      <w:marBottom w:val="0"/>
                      <w:divBdr>
                        <w:top w:val="none" w:sz="0" w:space="0" w:color="auto"/>
                        <w:left w:val="none" w:sz="0" w:space="0" w:color="auto"/>
                        <w:bottom w:val="none" w:sz="0" w:space="0" w:color="auto"/>
                        <w:right w:val="none" w:sz="0" w:space="0" w:color="auto"/>
                      </w:divBdr>
                    </w:div>
                    <w:div w:id="2035037236">
                      <w:marLeft w:val="0"/>
                      <w:marRight w:val="0"/>
                      <w:marTop w:val="0"/>
                      <w:marBottom w:val="0"/>
                      <w:divBdr>
                        <w:top w:val="none" w:sz="0" w:space="0" w:color="auto"/>
                        <w:left w:val="none" w:sz="0" w:space="0" w:color="auto"/>
                        <w:bottom w:val="none" w:sz="0" w:space="0" w:color="auto"/>
                        <w:right w:val="none" w:sz="0" w:space="0" w:color="auto"/>
                      </w:divBdr>
                    </w:div>
                    <w:div w:id="2072775554">
                      <w:marLeft w:val="0"/>
                      <w:marRight w:val="0"/>
                      <w:marTop w:val="0"/>
                      <w:marBottom w:val="0"/>
                      <w:divBdr>
                        <w:top w:val="none" w:sz="0" w:space="0" w:color="auto"/>
                        <w:left w:val="none" w:sz="0" w:space="0" w:color="auto"/>
                        <w:bottom w:val="none" w:sz="0" w:space="0" w:color="auto"/>
                        <w:right w:val="none" w:sz="0" w:space="0" w:color="auto"/>
                      </w:divBdr>
                    </w:div>
                    <w:div w:id="2138252644">
                      <w:marLeft w:val="0"/>
                      <w:marRight w:val="0"/>
                      <w:marTop w:val="0"/>
                      <w:marBottom w:val="0"/>
                      <w:divBdr>
                        <w:top w:val="none" w:sz="0" w:space="0" w:color="auto"/>
                        <w:left w:val="none" w:sz="0" w:space="0" w:color="auto"/>
                        <w:bottom w:val="none" w:sz="0" w:space="0" w:color="auto"/>
                        <w:right w:val="none" w:sz="0" w:space="0" w:color="auto"/>
                      </w:divBdr>
                    </w:div>
                  </w:divsChild>
                </w:div>
                <w:div w:id="2009748173">
                  <w:marLeft w:val="0"/>
                  <w:marRight w:val="0"/>
                  <w:marTop w:val="0"/>
                  <w:marBottom w:val="0"/>
                  <w:divBdr>
                    <w:top w:val="none" w:sz="0" w:space="0" w:color="auto"/>
                    <w:left w:val="none" w:sz="0" w:space="0" w:color="auto"/>
                    <w:bottom w:val="none" w:sz="0" w:space="0" w:color="auto"/>
                    <w:right w:val="none" w:sz="0" w:space="0" w:color="auto"/>
                  </w:divBdr>
                </w:div>
                <w:div w:id="2074886289">
                  <w:marLeft w:val="0"/>
                  <w:marRight w:val="0"/>
                  <w:marTop w:val="0"/>
                  <w:marBottom w:val="0"/>
                  <w:divBdr>
                    <w:top w:val="none" w:sz="0" w:space="0" w:color="auto"/>
                    <w:left w:val="none" w:sz="0" w:space="0" w:color="auto"/>
                    <w:bottom w:val="none" w:sz="0" w:space="0" w:color="auto"/>
                    <w:right w:val="none" w:sz="0" w:space="0" w:color="auto"/>
                  </w:divBdr>
                </w:div>
                <w:div w:id="2085638194">
                  <w:marLeft w:val="0"/>
                  <w:marRight w:val="0"/>
                  <w:marTop w:val="0"/>
                  <w:marBottom w:val="0"/>
                  <w:divBdr>
                    <w:top w:val="none" w:sz="0" w:space="0" w:color="auto"/>
                    <w:left w:val="none" w:sz="0" w:space="0" w:color="auto"/>
                    <w:bottom w:val="none" w:sz="0" w:space="0" w:color="auto"/>
                    <w:right w:val="none" w:sz="0" w:space="0" w:color="auto"/>
                  </w:divBdr>
                </w:div>
                <w:div w:id="2098211186">
                  <w:marLeft w:val="0"/>
                  <w:marRight w:val="0"/>
                  <w:marTop w:val="0"/>
                  <w:marBottom w:val="0"/>
                  <w:divBdr>
                    <w:top w:val="none" w:sz="0" w:space="0" w:color="auto"/>
                    <w:left w:val="none" w:sz="0" w:space="0" w:color="auto"/>
                    <w:bottom w:val="none" w:sz="0" w:space="0" w:color="auto"/>
                    <w:right w:val="none" w:sz="0" w:space="0" w:color="auto"/>
                  </w:divBdr>
                </w:div>
                <w:div w:id="210599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991947">
          <w:marLeft w:val="0"/>
          <w:marRight w:val="0"/>
          <w:marTop w:val="0"/>
          <w:marBottom w:val="0"/>
          <w:divBdr>
            <w:top w:val="none" w:sz="0" w:space="0" w:color="auto"/>
            <w:left w:val="none" w:sz="0" w:space="0" w:color="auto"/>
            <w:bottom w:val="none" w:sz="0" w:space="0" w:color="auto"/>
            <w:right w:val="none" w:sz="0" w:space="0" w:color="auto"/>
          </w:divBdr>
          <w:divsChild>
            <w:div w:id="2113938354">
              <w:marLeft w:val="0"/>
              <w:marRight w:val="0"/>
              <w:marTop w:val="0"/>
              <w:marBottom w:val="0"/>
              <w:divBdr>
                <w:top w:val="none" w:sz="0" w:space="0" w:color="auto"/>
                <w:left w:val="none" w:sz="0" w:space="0" w:color="auto"/>
                <w:bottom w:val="none" w:sz="0" w:space="0" w:color="auto"/>
                <w:right w:val="none" w:sz="0" w:space="0" w:color="auto"/>
              </w:divBdr>
              <w:divsChild>
                <w:div w:id="23292530">
                  <w:marLeft w:val="0"/>
                  <w:marRight w:val="0"/>
                  <w:marTop w:val="0"/>
                  <w:marBottom w:val="0"/>
                  <w:divBdr>
                    <w:top w:val="none" w:sz="0" w:space="0" w:color="auto"/>
                    <w:left w:val="none" w:sz="0" w:space="0" w:color="auto"/>
                    <w:bottom w:val="none" w:sz="0" w:space="0" w:color="auto"/>
                    <w:right w:val="none" w:sz="0" w:space="0" w:color="auto"/>
                  </w:divBdr>
                </w:div>
                <w:div w:id="112477310">
                  <w:marLeft w:val="0"/>
                  <w:marRight w:val="0"/>
                  <w:marTop w:val="0"/>
                  <w:marBottom w:val="0"/>
                  <w:divBdr>
                    <w:top w:val="none" w:sz="0" w:space="0" w:color="auto"/>
                    <w:left w:val="none" w:sz="0" w:space="0" w:color="auto"/>
                    <w:bottom w:val="none" w:sz="0" w:space="0" w:color="auto"/>
                    <w:right w:val="none" w:sz="0" w:space="0" w:color="auto"/>
                  </w:divBdr>
                </w:div>
                <w:div w:id="172576633">
                  <w:marLeft w:val="0"/>
                  <w:marRight w:val="0"/>
                  <w:marTop w:val="0"/>
                  <w:marBottom w:val="0"/>
                  <w:divBdr>
                    <w:top w:val="none" w:sz="0" w:space="0" w:color="auto"/>
                    <w:left w:val="none" w:sz="0" w:space="0" w:color="auto"/>
                    <w:bottom w:val="none" w:sz="0" w:space="0" w:color="auto"/>
                    <w:right w:val="none" w:sz="0" w:space="0" w:color="auto"/>
                  </w:divBdr>
                </w:div>
                <w:div w:id="230847182">
                  <w:marLeft w:val="0"/>
                  <w:marRight w:val="0"/>
                  <w:marTop w:val="0"/>
                  <w:marBottom w:val="0"/>
                  <w:divBdr>
                    <w:top w:val="none" w:sz="0" w:space="0" w:color="auto"/>
                    <w:left w:val="none" w:sz="0" w:space="0" w:color="auto"/>
                    <w:bottom w:val="none" w:sz="0" w:space="0" w:color="auto"/>
                    <w:right w:val="none" w:sz="0" w:space="0" w:color="auto"/>
                  </w:divBdr>
                </w:div>
                <w:div w:id="453527562">
                  <w:marLeft w:val="0"/>
                  <w:marRight w:val="0"/>
                  <w:marTop w:val="0"/>
                  <w:marBottom w:val="0"/>
                  <w:divBdr>
                    <w:top w:val="none" w:sz="0" w:space="0" w:color="auto"/>
                    <w:left w:val="none" w:sz="0" w:space="0" w:color="auto"/>
                    <w:bottom w:val="none" w:sz="0" w:space="0" w:color="auto"/>
                    <w:right w:val="none" w:sz="0" w:space="0" w:color="auto"/>
                  </w:divBdr>
                </w:div>
                <w:div w:id="483744409">
                  <w:marLeft w:val="0"/>
                  <w:marRight w:val="0"/>
                  <w:marTop w:val="0"/>
                  <w:marBottom w:val="0"/>
                  <w:divBdr>
                    <w:top w:val="none" w:sz="0" w:space="0" w:color="auto"/>
                    <w:left w:val="none" w:sz="0" w:space="0" w:color="auto"/>
                    <w:bottom w:val="none" w:sz="0" w:space="0" w:color="auto"/>
                    <w:right w:val="none" w:sz="0" w:space="0" w:color="auto"/>
                  </w:divBdr>
                </w:div>
                <w:div w:id="595137787">
                  <w:marLeft w:val="0"/>
                  <w:marRight w:val="0"/>
                  <w:marTop w:val="0"/>
                  <w:marBottom w:val="0"/>
                  <w:divBdr>
                    <w:top w:val="none" w:sz="0" w:space="0" w:color="auto"/>
                    <w:left w:val="none" w:sz="0" w:space="0" w:color="auto"/>
                    <w:bottom w:val="none" w:sz="0" w:space="0" w:color="auto"/>
                    <w:right w:val="none" w:sz="0" w:space="0" w:color="auto"/>
                  </w:divBdr>
                </w:div>
                <w:div w:id="634678308">
                  <w:marLeft w:val="0"/>
                  <w:marRight w:val="0"/>
                  <w:marTop w:val="0"/>
                  <w:marBottom w:val="0"/>
                  <w:divBdr>
                    <w:top w:val="none" w:sz="0" w:space="0" w:color="auto"/>
                    <w:left w:val="none" w:sz="0" w:space="0" w:color="auto"/>
                    <w:bottom w:val="none" w:sz="0" w:space="0" w:color="auto"/>
                    <w:right w:val="none" w:sz="0" w:space="0" w:color="auto"/>
                  </w:divBdr>
                </w:div>
                <w:div w:id="654338764">
                  <w:marLeft w:val="0"/>
                  <w:marRight w:val="0"/>
                  <w:marTop w:val="0"/>
                  <w:marBottom w:val="0"/>
                  <w:divBdr>
                    <w:top w:val="none" w:sz="0" w:space="0" w:color="auto"/>
                    <w:left w:val="none" w:sz="0" w:space="0" w:color="auto"/>
                    <w:bottom w:val="none" w:sz="0" w:space="0" w:color="auto"/>
                    <w:right w:val="none" w:sz="0" w:space="0" w:color="auto"/>
                  </w:divBdr>
                </w:div>
                <w:div w:id="747850572">
                  <w:marLeft w:val="0"/>
                  <w:marRight w:val="0"/>
                  <w:marTop w:val="0"/>
                  <w:marBottom w:val="0"/>
                  <w:divBdr>
                    <w:top w:val="none" w:sz="0" w:space="0" w:color="auto"/>
                    <w:left w:val="none" w:sz="0" w:space="0" w:color="auto"/>
                    <w:bottom w:val="none" w:sz="0" w:space="0" w:color="auto"/>
                    <w:right w:val="none" w:sz="0" w:space="0" w:color="auto"/>
                  </w:divBdr>
                </w:div>
                <w:div w:id="770973509">
                  <w:marLeft w:val="0"/>
                  <w:marRight w:val="0"/>
                  <w:marTop w:val="0"/>
                  <w:marBottom w:val="0"/>
                  <w:divBdr>
                    <w:top w:val="none" w:sz="0" w:space="0" w:color="auto"/>
                    <w:left w:val="none" w:sz="0" w:space="0" w:color="auto"/>
                    <w:bottom w:val="none" w:sz="0" w:space="0" w:color="auto"/>
                    <w:right w:val="none" w:sz="0" w:space="0" w:color="auto"/>
                  </w:divBdr>
                </w:div>
                <w:div w:id="811287952">
                  <w:marLeft w:val="0"/>
                  <w:marRight w:val="0"/>
                  <w:marTop w:val="0"/>
                  <w:marBottom w:val="0"/>
                  <w:divBdr>
                    <w:top w:val="none" w:sz="0" w:space="0" w:color="auto"/>
                    <w:left w:val="none" w:sz="0" w:space="0" w:color="auto"/>
                    <w:bottom w:val="none" w:sz="0" w:space="0" w:color="auto"/>
                    <w:right w:val="none" w:sz="0" w:space="0" w:color="auto"/>
                  </w:divBdr>
                </w:div>
                <w:div w:id="815608082">
                  <w:marLeft w:val="0"/>
                  <w:marRight w:val="0"/>
                  <w:marTop w:val="0"/>
                  <w:marBottom w:val="0"/>
                  <w:divBdr>
                    <w:top w:val="none" w:sz="0" w:space="0" w:color="auto"/>
                    <w:left w:val="none" w:sz="0" w:space="0" w:color="auto"/>
                    <w:bottom w:val="none" w:sz="0" w:space="0" w:color="auto"/>
                    <w:right w:val="none" w:sz="0" w:space="0" w:color="auto"/>
                  </w:divBdr>
                </w:div>
                <w:div w:id="982201074">
                  <w:marLeft w:val="0"/>
                  <w:marRight w:val="0"/>
                  <w:marTop w:val="0"/>
                  <w:marBottom w:val="0"/>
                  <w:divBdr>
                    <w:top w:val="none" w:sz="0" w:space="0" w:color="auto"/>
                    <w:left w:val="none" w:sz="0" w:space="0" w:color="auto"/>
                    <w:bottom w:val="none" w:sz="0" w:space="0" w:color="auto"/>
                    <w:right w:val="none" w:sz="0" w:space="0" w:color="auto"/>
                  </w:divBdr>
                </w:div>
                <w:div w:id="994530706">
                  <w:marLeft w:val="0"/>
                  <w:marRight w:val="0"/>
                  <w:marTop w:val="0"/>
                  <w:marBottom w:val="0"/>
                  <w:divBdr>
                    <w:top w:val="none" w:sz="0" w:space="0" w:color="auto"/>
                    <w:left w:val="none" w:sz="0" w:space="0" w:color="auto"/>
                    <w:bottom w:val="none" w:sz="0" w:space="0" w:color="auto"/>
                    <w:right w:val="none" w:sz="0" w:space="0" w:color="auto"/>
                  </w:divBdr>
                </w:div>
                <w:div w:id="1032919815">
                  <w:marLeft w:val="0"/>
                  <w:marRight w:val="0"/>
                  <w:marTop w:val="0"/>
                  <w:marBottom w:val="0"/>
                  <w:divBdr>
                    <w:top w:val="none" w:sz="0" w:space="0" w:color="auto"/>
                    <w:left w:val="none" w:sz="0" w:space="0" w:color="auto"/>
                    <w:bottom w:val="none" w:sz="0" w:space="0" w:color="auto"/>
                    <w:right w:val="none" w:sz="0" w:space="0" w:color="auto"/>
                  </w:divBdr>
                </w:div>
                <w:div w:id="1046099929">
                  <w:marLeft w:val="0"/>
                  <w:marRight w:val="0"/>
                  <w:marTop w:val="0"/>
                  <w:marBottom w:val="0"/>
                  <w:divBdr>
                    <w:top w:val="none" w:sz="0" w:space="0" w:color="auto"/>
                    <w:left w:val="none" w:sz="0" w:space="0" w:color="auto"/>
                    <w:bottom w:val="none" w:sz="0" w:space="0" w:color="auto"/>
                    <w:right w:val="none" w:sz="0" w:space="0" w:color="auto"/>
                  </w:divBdr>
                </w:div>
                <w:div w:id="1130175418">
                  <w:marLeft w:val="0"/>
                  <w:marRight w:val="0"/>
                  <w:marTop w:val="0"/>
                  <w:marBottom w:val="0"/>
                  <w:divBdr>
                    <w:top w:val="none" w:sz="0" w:space="0" w:color="auto"/>
                    <w:left w:val="none" w:sz="0" w:space="0" w:color="auto"/>
                    <w:bottom w:val="none" w:sz="0" w:space="0" w:color="auto"/>
                    <w:right w:val="none" w:sz="0" w:space="0" w:color="auto"/>
                  </w:divBdr>
                </w:div>
                <w:div w:id="1130630421">
                  <w:marLeft w:val="0"/>
                  <w:marRight w:val="0"/>
                  <w:marTop w:val="0"/>
                  <w:marBottom w:val="0"/>
                  <w:divBdr>
                    <w:top w:val="none" w:sz="0" w:space="0" w:color="auto"/>
                    <w:left w:val="none" w:sz="0" w:space="0" w:color="auto"/>
                    <w:bottom w:val="none" w:sz="0" w:space="0" w:color="auto"/>
                    <w:right w:val="none" w:sz="0" w:space="0" w:color="auto"/>
                  </w:divBdr>
                </w:div>
                <w:div w:id="1176963500">
                  <w:marLeft w:val="0"/>
                  <w:marRight w:val="0"/>
                  <w:marTop w:val="0"/>
                  <w:marBottom w:val="0"/>
                  <w:divBdr>
                    <w:top w:val="none" w:sz="0" w:space="0" w:color="auto"/>
                    <w:left w:val="none" w:sz="0" w:space="0" w:color="auto"/>
                    <w:bottom w:val="none" w:sz="0" w:space="0" w:color="auto"/>
                    <w:right w:val="none" w:sz="0" w:space="0" w:color="auto"/>
                  </w:divBdr>
                </w:div>
                <w:div w:id="1286618611">
                  <w:marLeft w:val="0"/>
                  <w:marRight w:val="0"/>
                  <w:marTop w:val="0"/>
                  <w:marBottom w:val="0"/>
                  <w:divBdr>
                    <w:top w:val="none" w:sz="0" w:space="0" w:color="auto"/>
                    <w:left w:val="none" w:sz="0" w:space="0" w:color="auto"/>
                    <w:bottom w:val="none" w:sz="0" w:space="0" w:color="auto"/>
                    <w:right w:val="none" w:sz="0" w:space="0" w:color="auto"/>
                  </w:divBdr>
                </w:div>
                <w:div w:id="1303534853">
                  <w:marLeft w:val="0"/>
                  <w:marRight w:val="0"/>
                  <w:marTop w:val="0"/>
                  <w:marBottom w:val="0"/>
                  <w:divBdr>
                    <w:top w:val="none" w:sz="0" w:space="0" w:color="auto"/>
                    <w:left w:val="none" w:sz="0" w:space="0" w:color="auto"/>
                    <w:bottom w:val="none" w:sz="0" w:space="0" w:color="auto"/>
                    <w:right w:val="none" w:sz="0" w:space="0" w:color="auto"/>
                  </w:divBdr>
                  <w:divsChild>
                    <w:div w:id="43215818">
                      <w:marLeft w:val="0"/>
                      <w:marRight w:val="0"/>
                      <w:marTop w:val="0"/>
                      <w:marBottom w:val="0"/>
                      <w:divBdr>
                        <w:top w:val="none" w:sz="0" w:space="0" w:color="auto"/>
                        <w:left w:val="none" w:sz="0" w:space="0" w:color="auto"/>
                        <w:bottom w:val="none" w:sz="0" w:space="0" w:color="auto"/>
                        <w:right w:val="none" w:sz="0" w:space="0" w:color="auto"/>
                      </w:divBdr>
                    </w:div>
                    <w:div w:id="65877911">
                      <w:marLeft w:val="0"/>
                      <w:marRight w:val="0"/>
                      <w:marTop w:val="0"/>
                      <w:marBottom w:val="0"/>
                      <w:divBdr>
                        <w:top w:val="none" w:sz="0" w:space="0" w:color="auto"/>
                        <w:left w:val="none" w:sz="0" w:space="0" w:color="auto"/>
                        <w:bottom w:val="none" w:sz="0" w:space="0" w:color="auto"/>
                        <w:right w:val="none" w:sz="0" w:space="0" w:color="auto"/>
                      </w:divBdr>
                    </w:div>
                    <w:div w:id="129902599">
                      <w:marLeft w:val="0"/>
                      <w:marRight w:val="0"/>
                      <w:marTop w:val="0"/>
                      <w:marBottom w:val="0"/>
                      <w:divBdr>
                        <w:top w:val="none" w:sz="0" w:space="0" w:color="auto"/>
                        <w:left w:val="none" w:sz="0" w:space="0" w:color="auto"/>
                        <w:bottom w:val="none" w:sz="0" w:space="0" w:color="auto"/>
                        <w:right w:val="none" w:sz="0" w:space="0" w:color="auto"/>
                      </w:divBdr>
                    </w:div>
                    <w:div w:id="233243696">
                      <w:marLeft w:val="0"/>
                      <w:marRight w:val="0"/>
                      <w:marTop w:val="0"/>
                      <w:marBottom w:val="0"/>
                      <w:divBdr>
                        <w:top w:val="none" w:sz="0" w:space="0" w:color="auto"/>
                        <w:left w:val="none" w:sz="0" w:space="0" w:color="auto"/>
                        <w:bottom w:val="none" w:sz="0" w:space="0" w:color="auto"/>
                        <w:right w:val="none" w:sz="0" w:space="0" w:color="auto"/>
                      </w:divBdr>
                    </w:div>
                    <w:div w:id="485048846">
                      <w:marLeft w:val="0"/>
                      <w:marRight w:val="0"/>
                      <w:marTop w:val="0"/>
                      <w:marBottom w:val="0"/>
                      <w:divBdr>
                        <w:top w:val="none" w:sz="0" w:space="0" w:color="auto"/>
                        <w:left w:val="none" w:sz="0" w:space="0" w:color="auto"/>
                        <w:bottom w:val="none" w:sz="0" w:space="0" w:color="auto"/>
                        <w:right w:val="none" w:sz="0" w:space="0" w:color="auto"/>
                      </w:divBdr>
                    </w:div>
                    <w:div w:id="556863522">
                      <w:marLeft w:val="0"/>
                      <w:marRight w:val="0"/>
                      <w:marTop w:val="0"/>
                      <w:marBottom w:val="0"/>
                      <w:divBdr>
                        <w:top w:val="none" w:sz="0" w:space="0" w:color="auto"/>
                        <w:left w:val="none" w:sz="0" w:space="0" w:color="auto"/>
                        <w:bottom w:val="none" w:sz="0" w:space="0" w:color="auto"/>
                        <w:right w:val="none" w:sz="0" w:space="0" w:color="auto"/>
                      </w:divBdr>
                    </w:div>
                    <w:div w:id="575289005">
                      <w:marLeft w:val="0"/>
                      <w:marRight w:val="0"/>
                      <w:marTop w:val="0"/>
                      <w:marBottom w:val="0"/>
                      <w:divBdr>
                        <w:top w:val="none" w:sz="0" w:space="0" w:color="auto"/>
                        <w:left w:val="none" w:sz="0" w:space="0" w:color="auto"/>
                        <w:bottom w:val="none" w:sz="0" w:space="0" w:color="auto"/>
                        <w:right w:val="none" w:sz="0" w:space="0" w:color="auto"/>
                      </w:divBdr>
                    </w:div>
                    <w:div w:id="649748171">
                      <w:marLeft w:val="0"/>
                      <w:marRight w:val="0"/>
                      <w:marTop w:val="0"/>
                      <w:marBottom w:val="0"/>
                      <w:divBdr>
                        <w:top w:val="none" w:sz="0" w:space="0" w:color="auto"/>
                        <w:left w:val="none" w:sz="0" w:space="0" w:color="auto"/>
                        <w:bottom w:val="none" w:sz="0" w:space="0" w:color="auto"/>
                        <w:right w:val="none" w:sz="0" w:space="0" w:color="auto"/>
                      </w:divBdr>
                    </w:div>
                    <w:div w:id="747850490">
                      <w:marLeft w:val="0"/>
                      <w:marRight w:val="0"/>
                      <w:marTop w:val="0"/>
                      <w:marBottom w:val="0"/>
                      <w:divBdr>
                        <w:top w:val="none" w:sz="0" w:space="0" w:color="auto"/>
                        <w:left w:val="none" w:sz="0" w:space="0" w:color="auto"/>
                        <w:bottom w:val="none" w:sz="0" w:space="0" w:color="auto"/>
                        <w:right w:val="none" w:sz="0" w:space="0" w:color="auto"/>
                      </w:divBdr>
                    </w:div>
                    <w:div w:id="775104061">
                      <w:marLeft w:val="0"/>
                      <w:marRight w:val="0"/>
                      <w:marTop w:val="0"/>
                      <w:marBottom w:val="0"/>
                      <w:divBdr>
                        <w:top w:val="none" w:sz="0" w:space="0" w:color="auto"/>
                        <w:left w:val="none" w:sz="0" w:space="0" w:color="auto"/>
                        <w:bottom w:val="none" w:sz="0" w:space="0" w:color="auto"/>
                        <w:right w:val="none" w:sz="0" w:space="0" w:color="auto"/>
                      </w:divBdr>
                    </w:div>
                    <w:div w:id="938027492">
                      <w:marLeft w:val="0"/>
                      <w:marRight w:val="0"/>
                      <w:marTop w:val="0"/>
                      <w:marBottom w:val="0"/>
                      <w:divBdr>
                        <w:top w:val="none" w:sz="0" w:space="0" w:color="auto"/>
                        <w:left w:val="none" w:sz="0" w:space="0" w:color="auto"/>
                        <w:bottom w:val="none" w:sz="0" w:space="0" w:color="auto"/>
                        <w:right w:val="none" w:sz="0" w:space="0" w:color="auto"/>
                      </w:divBdr>
                    </w:div>
                    <w:div w:id="945886852">
                      <w:marLeft w:val="0"/>
                      <w:marRight w:val="0"/>
                      <w:marTop w:val="0"/>
                      <w:marBottom w:val="0"/>
                      <w:divBdr>
                        <w:top w:val="none" w:sz="0" w:space="0" w:color="auto"/>
                        <w:left w:val="none" w:sz="0" w:space="0" w:color="auto"/>
                        <w:bottom w:val="none" w:sz="0" w:space="0" w:color="auto"/>
                        <w:right w:val="none" w:sz="0" w:space="0" w:color="auto"/>
                      </w:divBdr>
                    </w:div>
                    <w:div w:id="998075065">
                      <w:marLeft w:val="0"/>
                      <w:marRight w:val="0"/>
                      <w:marTop w:val="0"/>
                      <w:marBottom w:val="0"/>
                      <w:divBdr>
                        <w:top w:val="none" w:sz="0" w:space="0" w:color="auto"/>
                        <w:left w:val="none" w:sz="0" w:space="0" w:color="auto"/>
                        <w:bottom w:val="none" w:sz="0" w:space="0" w:color="auto"/>
                        <w:right w:val="none" w:sz="0" w:space="0" w:color="auto"/>
                      </w:divBdr>
                    </w:div>
                    <w:div w:id="1136602244">
                      <w:marLeft w:val="0"/>
                      <w:marRight w:val="0"/>
                      <w:marTop w:val="0"/>
                      <w:marBottom w:val="0"/>
                      <w:divBdr>
                        <w:top w:val="none" w:sz="0" w:space="0" w:color="auto"/>
                        <w:left w:val="none" w:sz="0" w:space="0" w:color="auto"/>
                        <w:bottom w:val="none" w:sz="0" w:space="0" w:color="auto"/>
                        <w:right w:val="none" w:sz="0" w:space="0" w:color="auto"/>
                      </w:divBdr>
                    </w:div>
                    <w:div w:id="1159612107">
                      <w:marLeft w:val="0"/>
                      <w:marRight w:val="0"/>
                      <w:marTop w:val="0"/>
                      <w:marBottom w:val="0"/>
                      <w:divBdr>
                        <w:top w:val="none" w:sz="0" w:space="0" w:color="auto"/>
                        <w:left w:val="none" w:sz="0" w:space="0" w:color="auto"/>
                        <w:bottom w:val="none" w:sz="0" w:space="0" w:color="auto"/>
                        <w:right w:val="none" w:sz="0" w:space="0" w:color="auto"/>
                      </w:divBdr>
                    </w:div>
                    <w:div w:id="1174146557">
                      <w:marLeft w:val="0"/>
                      <w:marRight w:val="0"/>
                      <w:marTop w:val="0"/>
                      <w:marBottom w:val="0"/>
                      <w:divBdr>
                        <w:top w:val="none" w:sz="0" w:space="0" w:color="auto"/>
                        <w:left w:val="none" w:sz="0" w:space="0" w:color="auto"/>
                        <w:bottom w:val="none" w:sz="0" w:space="0" w:color="auto"/>
                        <w:right w:val="none" w:sz="0" w:space="0" w:color="auto"/>
                      </w:divBdr>
                    </w:div>
                    <w:div w:id="1279098340">
                      <w:marLeft w:val="0"/>
                      <w:marRight w:val="0"/>
                      <w:marTop w:val="0"/>
                      <w:marBottom w:val="0"/>
                      <w:divBdr>
                        <w:top w:val="none" w:sz="0" w:space="0" w:color="auto"/>
                        <w:left w:val="none" w:sz="0" w:space="0" w:color="auto"/>
                        <w:bottom w:val="none" w:sz="0" w:space="0" w:color="auto"/>
                        <w:right w:val="none" w:sz="0" w:space="0" w:color="auto"/>
                      </w:divBdr>
                    </w:div>
                    <w:div w:id="1296761758">
                      <w:marLeft w:val="0"/>
                      <w:marRight w:val="0"/>
                      <w:marTop w:val="0"/>
                      <w:marBottom w:val="0"/>
                      <w:divBdr>
                        <w:top w:val="none" w:sz="0" w:space="0" w:color="auto"/>
                        <w:left w:val="none" w:sz="0" w:space="0" w:color="auto"/>
                        <w:bottom w:val="none" w:sz="0" w:space="0" w:color="auto"/>
                        <w:right w:val="none" w:sz="0" w:space="0" w:color="auto"/>
                      </w:divBdr>
                    </w:div>
                    <w:div w:id="1304502924">
                      <w:marLeft w:val="0"/>
                      <w:marRight w:val="0"/>
                      <w:marTop w:val="0"/>
                      <w:marBottom w:val="0"/>
                      <w:divBdr>
                        <w:top w:val="none" w:sz="0" w:space="0" w:color="auto"/>
                        <w:left w:val="none" w:sz="0" w:space="0" w:color="auto"/>
                        <w:bottom w:val="none" w:sz="0" w:space="0" w:color="auto"/>
                        <w:right w:val="none" w:sz="0" w:space="0" w:color="auto"/>
                      </w:divBdr>
                    </w:div>
                    <w:div w:id="1376931570">
                      <w:marLeft w:val="0"/>
                      <w:marRight w:val="0"/>
                      <w:marTop w:val="0"/>
                      <w:marBottom w:val="0"/>
                      <w:divBdr>
                        <w:top w:val="none" w:sz="0" w:space="0" w:color="auto"/>
                        <w:left w:val="none" w:sz="0" w:space="0" w:color="auto"/>
                        <w:bottom w:val="none" w:sz="0" w:space="0" w:color="auto"/>
                        <w:right w:val="none" w:sz="0" w:space="0" w:color="auto"/>
                      </w:divBdr>
                    </w:div>
                    <w:div w:id="1464614135">
                      <w:marLeft w:val="0"/>
                      <w:marRight w:val="0"/>
                      <w:marTop w:val="0"/>
                      <w:marBottom w:val="0"/>
                      <w:divBdr>
                        <w:top w:val="none" w:sz="0" w:space="0" w:color="auto"/>
                        <w:left w:val="none" w:sz="0" w:space="0" w:color="auto"/>
                        <w:bottom w:val="none" w:sz="0" w:space="0" w:color="auto"/>
                        <w:right w:val="none" w:sz="0" w:space="0" w:color="auto"/>
                      </w:divBdr>
                    </w:div>
                    <w:div w:id="1466116172">
                      <w:marLeft w:val="0"/>
                      <w:marRight w:val="0"/>
                      <w:marTop w:val="0"/>
                      <w:marBottom w:val="0"/>
                      <w:divBdr>
                        <w:top w:val="none" w:sz="0" w:space="0" w:color="auto"/>
                        <w:left w:val="none" w:sz="0" w:space="0" w:color="auto"/>
                        <w:bottom w:val="none" w:sz="0" w:space="0" w:color="auto"/>
                        <w:right w:val="none" w:sz="0" w:space="0" w:color="auto"/>
                      </w:divBdr>
                    </w:div>
                    <w:div w:id="1578982337">
                      <w:marLeft w:val="0"/>
                      <w:marRight w:val="0"/>
                      <w:marTop w:val="0"/>
                      <w:marBottom w:val="0"/>
                      <w:divBdr>
                        <w:top w:val="none" w:sz="0" w:space="0" w:color="auto"/>
                        <w:left w:val="none" w:sz="0" w:space="0" w:color="auto"/>
                        <w:bottom w:val="none" w:sz="0" w:space="0" w:color="auto"/>
                        <w:right w:val="none" w:sz="0" w:space="0" w:color="auto"/>
                      </w:divBdr>
                    </w:div>
                    <w:div w:id="1627738318">
                      <w:marLeft w:val="0"/>
                      <w:marRight w:val="0"/>
                      <w:marTop w:val="0"/>
                      <w:marBottom w:val="0"/>
                      <w:divBdr>
                        <w:top w:val="none" w:sz="0" w:space="0" w:color="auto"/>
                        <w:left w:val="none" w:sz="0" w:space="0" w:color="auto"/>
                        <w:bottom w:val="none" w:sz="0" w:space="0" w:color="auto"/>
                        <w:right w:val="none" w:sz="0" w:space="0" w:color="auto"/>
                      </w:divBdr>
                    </w:div>
                    <w:div w:id="1704596340">
                      <w:marLeft w:val="0"/>
                      <w:marRight w:val="0"/>
                      <w:marTop w:val="0"/>
                      <w:marBottom w:val="0"/>
                      <w:divBdr>
                        <w:top w:val="none" w:sz="0" w:space="0" w:color="auto"/>
                        <w:left w:val="none" w:sz="0" w:space="0" w:color="auto"/>
                        <w:bottom w:val="none" w:sz="0" w:space="0" w:color="auto"/>
                        <w:right w:val="none" w:sz="0" w:space="0" w:color="auto"/>
                      </w:divBdr>
                    </w:div>
                    <w:div w:id="1786461236">
                      <w:marLeft w:val="0"/>
                      <w:marRight w:val="0"/>
                      <w:marTop w:val="0"/>
                      <w:marBottom w:val="0"/>
                      <w:divBdr>
                        <w:top w:val="none" w:sz="0" w:space="0" w:color="auto"/>
                        <w:left w:val="none" w:sz="0" w:space="0" w:color="auto"/>
                        <w:bottom w:val="none" w:sz="0" w:space="0" w:color="auto"/>
                        <w:right w:val="none" w:sz="0" w:space="0" w:color="auto"/>
                      </w:divBdr>
                    </w:div>
                    <w:div w:id="1840003598">
                      <w:marLeft w:val="0"/>
                      <w:marRight w:val="0"/>
                      <w:marTop w:val="0"/>
                      <w:marBottom w:val="0"/>
                      <w:divBdr>
                        <w:top w:val="none" w:sz="0" w:space="0" w:color="auto"/>
                        <w:left w:val="none" w:sz="0" w:space="0" w:color="auto"/>
                        <w:bottom w:val="none" w:sz="0" w:space="0" w:color="auto"/>
                        <w:right w:val="none" w:sz="0" w:space="0" w:color="auto"/>
                      </w:divBdr>
                    </w:div>
                    <w:div w:id="1894123941">
                      <w:marLeft w:val="0"/>
                      <w:marRight w:val="0"/>
                      <w:marTop w:val="0"/>
                      <w:marBottom w:val="0"/>
                      <w:divBdr>
                        <w:top w:val="none" w:sz="0" w:space="0" w:color="auto"/>
                        <w:left w:val="none" w:sz="0" w:space="0" w:color="auto"/>
                        <w:bottom w:val="none" w:sz="0" w:space="0" w:color="auto"/>
                        <w:right w:val="none" w:sz="0" w:space="0" w:color="auto"/>
                      </w:divBdr>
                    </w:div>
                    <w:div w:id="1971325405">
                      <w:marLeft w:val="0"/>
                      <w:marRight w:val="0"/>
                      <w:marTop w:val="0"/>
                      <w:marBottom w:val="0"/>
                      <w:divBdr>
                        <w:top w:val="none" w:sz="0" w:space="0" w:color="auto"/>
                        <w:left w:val="none" w:sz="0" w:space="0" w:color="auto"/>
                        <w:bottom w:val="none" w:sz="0" w:space="0" w:color="auto"/>
                        <w:right w:val="none" w:sz="0" w:space="0" w:color="auto"/>
                      </w:divBdr>
                    </w:div>
                    <w:div w:id="2068989552">
                      <w:marLeft w:val="0"/>
                      <w:marRight w:val="0"/>
                      <w:marTop w:val="0"/>
                      <w:marBottom w:val="0"/>
                      <w:divBdr>
                        <w:top w:val="none" w:sz="0" w:space="0" w:color="auto"/>
                        <w:left w:val="none" w:sz="0" w:space="0" w:color="auto"/>
                        <w:bottom w:val="none" w:sz="0" w:space="0" w:color="auto"/>
                        <w:right w:val="none" w:sz="0" w:space="0" w:color="auto"/>
                      </w:divBdr>
                    </w:div>
                    <w:div w:id="2070183373">
                      <w:marLeft w:val="0"/>
                      <w:marRight w:val="0"/>
                      <w:marTop w:val="0"/>
                      <w:marBottom w:val="0"/>
                      <w:divBdr>
                        <w:top w:val="none" w:sz="0" w:space="0" w:color="auto"/>
                        <w:left w:val="none" w:sz="0" w:space="0" w:color="auto"/>
                        <w:bottom w:val="none" w:sz="0" w:space="0" w:color="auto"/>
                        <w:right w:val="none" w:sz="0" w:space="0" w:color="auto"/>
                      </w:divBdr>
                    </w:div>
                    <w:div w:id="2110003695">
                      <w:marLeft w:val="0"/>
                      <w:marRight w:val="0"/>
                      <w:marTop w:val="0"/>
                      <w:marBottom w:val="0"/>
                      <w:divBdr>
                        <w:top w:val="none" w:sz="0" w:space="0" w:color="auto"/>
                        <w:left w:val="none" w:sz="0" w:space="0" w:color="auto"/>
                        <w:bottom w:val="none" w:sz="0" w:space="0" w:color="auto"/>
                        <w:right w:val="none" w:sz="0" w:space="0" w:color="auto"/>
                      </w:divBdr>
                    </w:div>
                    <w:div w:id="2113091857">
                      <w:marLeft w:val="0"/>
                      <w:marRight w:val="0"/>
                      <w:marTop w:val="0"/>
                      <w:marBottom w:val="0"/>
                      <w:divBdr>
                        <w:top w:val="none" w:sz="0" w:space="0" w:color="auto"/>
                        <w:left w:val="none" w:sz="0" w:space="0" w:color="auto"/>
                        <w:bottom w:val="none" w:sz="0" w:space="0" w:color="auto"/>
                        <w:right w:val="none" w:sz="0" w:space="0" w:color="auto"/>
                      </w:divBdr>
                    </w:div>
                  </w:divsChild>
                </w:div>
                <w:div w:id="1410273097">
                  <w:marLeft w:val="0"/>
                  <w:marRight w:val="0"/>
                  <w:marTop w:val="0"/>
                  <w:marBottom w:val="0"/>
                  <w:divBdr>
                    <w:top w:val="none" w:sz="0" w:space="0" w:color="auto"/>
                    <w:left w:val="none" w:sz="0" w:space="0" w:color="auto"/>
                    <w:bottom w:val="none" w:sz="0" w:space="0" w:color="auto"/>
                    <w:right w:val="none" w:sz="0" w:space="0" w:color="auto"/>
                  </w:divBdr>
                </w:div>
                <w:div w:id="1454207686">
                  <w:marLeft w:val="0"/>
                  <w:marRight w:val="0"/>
                  <w:marTop w:val="0"/>
                  <w:marBottom w:val="0"/>
                  <w:divBdr>
                    <w:top w:val="none" w:sz="0" w:space="0" w:color="auto"/>
                    <w:left w:val="none" w:sz="0" w:space="0" w:color="auto"/>
                    <w:bottom w:val="none" w:sz="0" w:space="0" w:color="auto"/>
                    <w:right w:val="none" w:sz="0" w:space="0" w:color="auto"/>
                  </w:divBdr>
                </w:div>
                <w:div w:id="1501502024">
                  <w:marLeft w:val="0"/>
                  <w:marRight w:val="0"/>
                  <w:marTop w:val="0"/>
                  <w:marBottom w:val="0"/>
                  <w:divBdr>
                    <w:top w:val="none" w:sz="0" w:space="0" w:color="auto"/>
                    <w:left w:val="none" w:sz="0" w:space="0" w:color="auto"/>
                    <w:bottom w:val="none" w:sz="0" w:space="0" w:color="auto"/>
                    <w:right w:val="none" w:sz="0" w:space="0" w:color="auto"/>
                  </w:divBdr>
                </w:div>
                <w:div w:id="1534224416">
                  <w:marLeft w:val="0"/>
                  <w:marRight w:val="0"/>
                  <w:marTop w:val="0"/>
                  <w:marBottom w:val="0"/>
                  <w:divBdr>
                    <w:top w:val="none" w:sz="0" w:space="0" w:color="auto"/>
                    <w:left w:val="none" w:sz="0" w:space="0" w:color="auto"/>
                    <w:bottom w:val="none" w:sz="0" w:space="0" w:color="auto"/>
                    <w:right w:val="none" w:sz="0" w:space="0" w:color="auto"/>
                  </w:divBdr>
                </w:div>
                <w:div w:id="1575167330">
                  <w:marLeft w:val="0"/>
                  <w:marRight w:val="0"/>
                  <w:marTop w:val="0"/>
                  <w:marBottom w:val="0"/>
                  <w:divBdr>
                    <w:top w:val="none" w:sz="0" w:space="0" w:color="auto"/>
                    <w:left w:val="none" w:sz="0" w:space="0" w:color="auto"/>
                    <w:bottom w:val="none" w:sz="0" w:space="0" w:color="auto"/>
                    <w:right w:val="none" w:sz="0" w:space="0" w:color="auto"/>
                  </w:divBdr>
                </w:div>
                <w:div w:id="1713575067">
                  <w:marLeft w:val="0"/>
                  <w:marRight w:val="0"/>
                  <w:marTop w:val="0"/>
                  <w:marBottom w:val="0"/>
                  <w:divBdr>
                    <w:top w:val="none" w:sz="0" w:space="0" w:color="auto"/>
                    <w:left w:val="none" w:sz="0" w:space="0" w:color="auto"/>
                    <w:bottom w:val="none" w:sz="0" w:space="0" w:color="auto"/>
                    <w:right w:val="none" w:sz="0" w:space="0" w:color="auto"/>
                  </w:divBdr>
                </w:div>
                <w:div w:id="1891309839">
                  <w:marLeft w:val="0"/>
                  <w:marRight w:val="0"/>
                  <w:marTop w:val="0"/>
                  <w:marBottom w:val="0"/>
                  <w:divBdr>
                    <w:top w:val="none" w:sz="0" w:space="0" w:color="auto"/>
                    <w:left w:val="none" w:sz="0" w:space="0" w:color="auto"/>
                    <w:bottom w:val="none" w:sz="0" w:space="0" w:color="auto"/>
                    <w:right w:val="none" w:sz="0" w:space="0" w:color="auto"/>
                  </w:divBdr>
                </w:div>
                <w:div w:id="1910535918">
                  <w:marLeft w:val="0"/>
                  <w:marRight w:val="0"/>
                  <w:marTop w:val="0"/>
                  <w:marBottom w:val="0"/>
                  <w:divBdr>
                    <w:top w:val="none" w:sz="0" w:space="0" w:color="auto"/>
                    <w:left w:val="none" w:sz="0" w:space="0" w:color="auto"/>
                    <w:bottom w:val="none" w:sz="0" w:space="0" w:color="auto"/>
                    <w:right w:val="none" w:sz="0" w:space="0" w:color="auto"/>
                  </w:divBdr>
                </w:div>
                <w:div w:id="2034188182">
                  <w:marLeft w:val="0"/>
                  <w:marRight w:val="0"/>
                  <w:marTop w:val="0"/>
                  <w:marBottom w:val="0"/>
                  <w:divBdr>
                    <w:top w:val="none" w:sz="0" w:space="0" w:color="auto"/>
                    <w:left w:val="none" w:sz="0" w:space="0" w:color="auto"/>
                    <w:bottom w:val="none" w:sz="0" w:space="0" w:color="auto"/>
                    <w:right w:val="none" w:sz="0" w:space="0" w:color="auto"/>
                  </w:divBdr>
                </w:div>
                <w:div w:id="2070221319">
                  <w:marLeft w:val="0"/>
                  <w:marRight w:val="0"/>
                  <w:marTop w:val="0"/>
                  <w:marBottom w:val="0"/>
                  <w:divBdr>
                    <w:top w:val="none" w:sz="0" w:space="0" w:color="auto"/>
                    <w:left w:val="none" w:sz="0" w:space="0" w:color="auto"/>
                    <w:bottom w:val="none" w:sz="0" w:space="0" w:color="auto"/>
                    <w:right w:val="none" w:sz="0" w:space="0" w:color="auto"/>
                  </w:divBdr>
                </w:div>
                <w:div w:id="2087603894">
                  <w:marLeft w:val="0"/>
                  <w:marRight w:val="0"/>
                  <w:marTop w:val="0"/>
                  <w:marBottom w:val="0"/>
                  <w:divBdr>
                    <w:top w:val="none" w:sz="0" w:space="0" w:color="auto"/>
                    <w:left w:val="none" w:sz="0" w:space="0" w:color="auto"/>
                    <w:bottom w:val="none" w:sz="0" w:space="0" w:color="auto"/>
                    <w:right w:val="none" w:sz="0" w:space="0" w:color="auto"/>
                  </w:divBdr>
                </w:div>
                <w:div w:id="210934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357072">
          <w:marLeft w:val="0"/>
          <w:marRight w:val="0"/>
          <w:marTop w:val="0"/>
          <w:marBottom w:val="0"/>
          <w:divBdr>
            <w:top w:val="none" w:sz="0" w:space="0" w:color="auto"/>
            <w:left w:val="none" w:sz="0" w:space="0" w:color="auto"/>
            <w:bottom w:val="none" w:sz="0" w:space="0" w:color="auto"/>
            <w:right w:val="none" w:sz="0" w:space="0" w:color="auto"/>
          </w:divBdr>
          <w:divsChild>
            <w:div w:id="1003775707">
              <w:marLeft w:val="0"/>
              <w:marRight w:val="0"/>
              <w:marTop w:val="0"/>
              <w:marBottom w:val="0"/>
              <w:divBdr>
                <w:top w:val="none" w:sz="0" w:space="0" w:color="auto"/>
                <w:left w:val="none" w:sz="0" w:space="0" w:color="auto"/>
                <w:bottom w:val="none" w:sz="0" w:space="0" w:color="auto"/>
                <w:right w:val="none" w:sz="0" w:space="0" w:color="auto"/>
              </w:divBdr>
              <w:divsChild>
                <w:div w:id="14231817">
                  <w:marLeft w:val="0"/>
                  <w:marRight w:val="0"/>
                  <w:marTop w:val="0"/>
                  <w:marBottom w:val="0"/>
                  <w:divBdr>
                    <w:top w:val="none" w:sz="0" w:space="0" w:color="auto"/>
                    <w:left w:val="none" w:sz="0" w:space="0" w:color="auto"/>
                    <w:bottom w:val="none" w:sz="0" w:space="0" w:color="auto"/>
                    <w:right w:val="none" w:sz="0" w:space="0" w:color="auto"/>
                  </w:divBdr>
                </w:div>
                <w:div w:id="29259587">
                  <w:marLeft w:val="0"/>
                  <w:marRight w:val="0"/>
                  <w:marTop w:val="0"/>
                  <w:marBottom w:val="0"/>
                  <w:divBdr>
                    <w:top w:val="none" w:sz="0" w:space="0" w:color="auto"/>
                    <w:left w:val="none" w:sz="0" w:space="0" w:color="auto"/>
                    <w:bottom w:val="none" w:sz="0" w:space="0" w:color="auto"/>
                    <w:right w:val="none" w:sz="0" w:space="0" w:color="auto"/>
                  </w:divBdr>
                </w:div>
                <w:div w:id="51006855">
                  <w:marLeft w:val="0"/>
                  <w:marRight w:val="0"/>
                  <w:marTop w:val="0"/>
                  <w:marBottom w:val="0"/>
                  <w:divBdr>
                    <w:top w:val="none" w:sz="0" w:space="0" w:color="auto"/>
                    <w:left w:val="none" w:sz="0" w:space="0" w:color="auto"/>
                    <w:bottom w:val="none" w:sz="0" w:space="0" w:color="auto"/>
                    <w:right w:val="none" w:sz="0" w:space="0" w:color="auto"/>
                  </w:divBdr>
                </w:div>
                <w:div w:id="52168641">
                  <w:marLeft w:val="0"/>
                  <w:marRight w:val="0"/>
                  <w:marTop w:val="0"/>
                  <w:marBottom w:val="0"/>
                  <w:divBdr>
                    <w:top w:val="none" w:sz="0" w:space="0" w:color="auto"/>
                    <w:left w:val="none" w:sz="0" w:space="0" w:color="auto"/>
                    <w:bottom w:val="none" w:sz="0" w:space="0" w:color="auto"/>
                    <w:right w:val="none" w:sz="0" w:space="0" w:color="auto"/>
                  </w:divBdr>
                </w:div>
                <w:div w:id="107816032">
                  <w:marLeft w:val="0"/>
                  <w:marRight w:val="0"/>
                  <w:marTop w:val="0"/>
                  <w:marBottom w:val="0"/>
                  <w:divBdr>
                    <w:top w:val="none" w:sz="0" w:space="0" w:color="auto"/>
                    <w:left w:val="none" w:sz="0" w:space="0" w:color="auto"/>
                    <w:bottom w:val="none" w:sz="0" w:space="0" w:color="auto"/>
                    <w:right w:val="none" w:sz="0" w:space="0" w:color="auto"/>
                  </w:divBdr>
                </w:div>
                <w:div w:id="202643278">
                  <w:marLeft w:val="0"/>
                  <w:marRight w:val="0"/>
                  <w:marTop w:val="0"/>
                  <w:marBottom w:val="0"/>
                  <w:divBdr>
                    <w:top w:val="none" w:sz="0" w:space="0" w:color="auto"/>
                    <w:left w:val="none" w:sz="0" w:space="0" w:color="auto"/>
                    <w:bottom w:val="none" w:sz="0" w:space="0" w:color="auto"/>
                    <w:right w:val="none" w:sz="0" w:space="0" w:color="auto"/>
                  </w:divBdr>
                </w:div>
                <w:div w:id="311523406">
                  <w:marLeft w:val="0"/>
                  <w:marRight w:val="0"/>
                  <w:marTop w:val="0"/>
                  <w:marBottom w:val="0"/>
                  <w:divBdr>
                    <w:top w:val="none" w:sz="0" w:space="0" w:color="auto"/>
                    <w:left w:val="none" w:sz="0" w:space="0" w:color="auto"/>
                    <w:bottom w:val="none" w:sz="0" w:space="0" w:color="auto"/>
                    <w:right w:val="none" w:sz="0" w:space="0" w:color="auto"/>
                  </w:divBdr>
                </w:div>
                <w:div w:id="432672841">
                  <w:marLeft w:val="0"/>
                  <w:marRight w:val="0"/>
                  <w:marTop w:val="0"/>
                  <w:marBottom w:val="0"/>
                  <w:divBdr>
                    <w:top w:val="none" w:sz="0" w:space="0" w:color="auto"/>
                    <w:left w:val="none" w:sz="0" w:space="0" w:color="auto"/>
                    <w:bottom w:val="none" w:sz="0" w:space="0" w:color="auto"/>
                    <w:right w:val="none" w:sz="0" w:space="0" w:color="auto"/>
                  </w:divBdr>
                </w:div>
                <w:div w:id="442892579">
                  <w:marLeft w:val="0"/>
                  <w:marRight w:val="0"/>
                  <w:marTop w:val="0"/>
                  <w:marBottom w:val="0"/>
                  <w:divBdr>
                    <w:top w:val="none" w:sz="0" w:space="0" w:color="auto"/>
                    <w:left w:val="none" w:sz="0" w:space="0" w:color="auto"/>
                    <w:bottom w:val="none" w:sz="0" w:space="0" w:color="auto"/>
                    <w:right w:val="none" w:sz="0" w:space="0" w:color="auto"/>
                  </w:divBdr>
                </w:div>
                <w:div w:id="448744268">
                  <w:marLeft w:val="0"/>
                  <w:marRight w:val="0"/>
                  <w:marTop w:val="0"/>
                  <w:marBottom w:val="0"/>
                  <w:divBdr>
                    <w:top w:val="none" w:sz="0" w:space="0" w:color="auto"/>
                    <w:left w:val="none" w:sz="0" w:space="0" w:color="auto"/>
                    <w:bottom w:val="none" w:sz="0" w:space="0" w:color="auto"/>
                    <w:right w:val="none" w:sz="0" w:space="0" w:color="auto"/>
                  </w:divBdr>
                </w:div>
                <w:div w:id="453721465">
                  <w:marLeft w:val="0"/>
                  <w:marRight w:val="0"/>
                  <w:marTop w:val="0"/>
                  <w:marBottom w:val="0"/>
                  <w:divBdr>
                    <w:top w:val="none" w:sz="0" w:space="0" w:color="auto"/>
                    <w:left w:val="none" w:sz="0" w:space="0" w:color="auto"/>
                    <w:bottom w:val="none" w:sz="0" w:space="0" w:color="auto"/>
                    <w:right w:val="none" w:sz="0" w:space="0" w:color="auto"/>
                  </w:divBdr>
                </w:div>
                <w:div w:id="520781542">
                  <w:marLeft w:val="0"/>
                  <w:marRight w:val="0"/>
                  <w:marTop w:val="0"/>
                  <w:marBottom w:val="0"/>
                  <w:divBdr>
                    <w:top w:val="none" w:sz="0" w:space="0" w:color="auto"/>
                    <w:left w:val="none" w:sz="0" w:space="0" w:color="auto"/>
                    <w:bottom w:val="none" w:sz="0" w:space="0" w:color="auto"/>
                    <w:right w:val="none" w:sz="0" w:space="0" w:color="auto"/>
                  </w:divBdr>
                </w:div>
                <w:div w:id="544609536">
                  <w:marLeft w:val="0"/>
                  <w:marRight w:val="0"/>
                  <w:marTop w:val="0"/>
                  <w:marBottom w:val="0"/>
                  <w:divBdr>
                    <w:top w:val="none" w:sz="0" w:space="0" w:color="auto"/>
                    <w:left w:val="none" w:sz="0" w:space="0" w:color="auto"/>
                    <w:bottom w:val="none" w:sz="0" w:space="0" w:color="auto"/>
                    <w:right w:val="none" w:sz="0" w:space="0" w:color="auto"/>
                  </w:divBdr>
                </w:div>
                <w:div w:id="563493597">
                  <w:marLeft w:val="0"/>
                  <w:marRight w:val="0"/>
                  <w:marTop w:val="0"/>
                  <w:marBottom w:val="0"/>
                  <w:divBdr>
                    <w:top w:val="none" w:sz="0" w:space="0" w:color="auto"/>
                    <w:left w:val="none" w:sz="0" w:space="0" w:color="auto"/>
                    <w:bottom w:val="none" w:sz="0" w:space="0" w:color="auto"/>
                    <w:right w:val="none" w:sz="0" w:space="0" w:color="auto"/>
                  </w:divBdr>
                </w:div>
                <w:div w:id="592398979">
                  <w:marLeft w:val="0"/>
                  <w:marRight w:val="0"/>
                  <w:marTop w:val="0"/>
                  <w:marBottom w:val="0"/>
                  <w:divBdr>
                    <w:top w:val="none" w:sz="0" w:space="0" w:color="auto"/>
                    <w:left w:val="none" w:sz="0" w:space="0" w:color="auto"/>
                    <w:bottom w:val="none" w:sz="0" w:space="0" w:color="auto"/>
                    <w:right w:val="none" w:sz="0" w:space="0" w:color="auto"/>
                  </w:divBdr>
                </w:div>
                <w:div w:id="636180570">
                  <w:marLeft w:val="0"/>
                  <w:marRight w:val="0"/>
                  <w:marTop w:val="0"/>
                  <w:marBottom w:val="0"/>
                  <w:divBdr>
                    <w:top w:val="none" w:sz="0" w:space="0" w:color="auto"/>
                    <w:left w:val="none" w:sz="0" w:space="0" w:color="auto"/>
                    <w:bottom w:val="none" w:sz="0" w:space="0" w:color="auto"/>
                    <w:right w:val="none" w:sz="0" w:space="0" w:color="auto"/>
                  </w:divBdr>
                </w:div>
                <w:div w:id="712384987">
                  <w:marLeft w:val="0"/>
                  <w:marRight w:val="0"/>
                  <w:marTop w:val="0"/>
                  <w:marBottom w:val="0"/>
                  <w:divBdr>
                    <w:top w:val="none" w:sz="0" w:space="0" w:color="auto"/>
                    <w:left w:val="none" w:sz="0" w:space="0" w:color="auto"/>
                    <w:bottom w:val="none" w:sz="0" w:space="0" w:color="auto"/>
                    <w:right w:val="none" w:sz="0" w:space="0" w:color="auto"/>
                  </w:divBdr>
                </w:div>
                <w:div w:id="771319836">
                  <w:marLeft w:val="0"/>
                  <w:marRight w:val="0"/>
                  <w:marTop w:val="0"/>
                  <w:marBottom w:val="0"/>
                  <w:divBdr>
                    <w:top w:val="none" w:sz="0" w:space="0" w:color="auto"/>
                    <w:left w:val="none" w:sz="0" w:space="0" w:color="auto"/>
                    <w:bottom w:val="none" w:sz="0" w:space="0" w:color="auto"/>
                    <w:right w:val="none" w:sz="0" w:space="0" w:color="auto"/>
                  </w:divBdr>
                </w:div>
                <w:div w:id="793864616">
                  <w:marLeft w:val="0"/>
                  <w:marRight w:val="0"/>
                  <w:marTop w:val="0"/>
                  <w:marBottom w:val="0"/>
                  <w:divBdr>
                    <w:top w:val="none" w:sz="0" w:space="0" w:color="auto"/>
                    <w:left w:val="none" w:sz="0" w:space="0" w:color="auto"/>
                    <w:bottom w:val="none" w:sz="0" w:space="0" w:color="auto"/>
                    <w:right w:val="none" w:sz="0" w:space="0" w:color="auto"/>
                  </w:divBdr>
                </w:div>
                <w:div w:id="816264312">
                  <w:marLeft w:val="0"/>
                  <w:marRight w:val="0"/>
                  <w:marTop w:val="0"/>
                  <w:marBottom w:val="0"/>
                  <w:divBdr>
                    <w:top w:val="none" w:sz="0" w:space="0" w:color="auto"/>
                    <w:left w:val="none" w:sz="0" w:space="0" w:color="auto"/>
                    <w:bottom w:val="none" w:sz="0" w:space="0" w:color="auto"/>
                    <w:right w:val="none" w:sz="0" w:space="0" w:color="auto"/>
                  </w:divBdr>
                </w:div>
                <w:div w:id="838421086">
                  <w:marLeft w:val="0"/>
                  <w:marRight w:val="0"/>
                  <w:marTop w:val="0"/>
                  <w:marBottom w:val="0"/>
                  <w:divBdr>
                    <w:top w:val="none" w:sz="0" w:space="0" w:color="auto"/>
                    <w:left w:val="none" w:sz="0" w:space="0" w:color="auto"/>
                    <w:bottom w:val="none" w:sz="0" w:space="0" w:color="auto"/>
                    <w:right w:val="none" w:sz="0" w:space="0" w:color="auto"/>
                  </w:divBdr>
                </w:div>
                <w:div w:id="847138828">
                  <w:marLeft w:val="0"/>
                  <w:marRight w:val="0"/>
                  <w:marTop w:val="0"/>
                  <w:marBottom w:val="0"/>
                  <w:divBdr>
                    <w:top w:val="none" w:sz="0" w:space="0" w:color="auto"/>
                    <w:left w:val="none" w:sz="0" w:space="0" w:color="auto"/>
                    <w:bottom w:val="none" w:sz="0" w:space="0" w:color="auto"/>
                    <w:right w:val="none" w:sz="0" w:space="0" w:color="auto"/>
                  </w:divBdr>
                </w:div>
                <w:div w:id="907420650">
                  <w:marLeft w:val="0"/>
                  <w:marRight w:val="0"/>
                  <w:marTop w:val="0"/>
                  <w:marBottom w:val="0"/>
                  <w:divBdr>
                    <w:top w:val="none" w:sz="0" w:space="0" w:color="auto"/>
                    <w:left w:val="none" w:sz="0" w:space="0" w:color="auto"/>
                    <w:bottom w:val="none" w:sz="0" w:space="0" w:color="auto"/>
                    <w:right w:val="none" w:sz="0" w:space="0" w:color="auto"/>
                  </w:divBdr>
                </w:div>
                <w:div w:id="919170437">
                  <w:marLeft w:val="0"/>
                  <w:marRight w:val="0"/>
                  <w:marTop w:val="0"/>
                  <w:marBottom w:val="0"/>
                  <w:divBdr>
                    <w:top w:val="none" w:sz="0" w:space="0" w:color="auto"/>
                    <w:left w:val="none" w:sz="0" w:space="0" w:color="auto"/>
                    <w:bottom w:val="none" w:sz="0" w:space="0" w:color="auto"/>
                    <w:right w:val="none" w:sz="0" w:space="0" w:color="auto"/>
                  </w:divBdr>
                </w:div>
                <w:div w:id="1038436706">
                  <w:marLeft w:val="0"/>
                  <w:marRight w:val="0"/>
                  <w:marTop w:val="0"/>
                  <w:marBottom w:val="0"/>
                  <w:divBdr>
                    <w:top w:val="none" w:sz="0" w:space="0" w:color="auto"/>
                    <w:left w:val="none" w:sz="0" w:space="0" w:color="auto"/>
                    <w:bottom w:val="none" w:sz="0" w:space="0" w:color="auto"/>
                    <w:right w:val="none" w:sz="0" w:space="0" w:color="auto"/>
                  </w:divBdr>
                </w:div>
                <w:div w:id="1118792457">
                  <w:marLeft w:val="0"/>
                  <w:marRight w:val="0"/>
                  <w:marTop w:val="0"/>
                  <w:marBottom w:val="0"/>
                  <w:divBdr>
                    <w:top w:val="none" w:sz="0" w:space="0" w:color="auto"/>
                    <w:left w:val="none" w:sz="0" w:space="0" w:color="auto"/>
                    <w:bottom w:val="none" w:sz="0" w:space="0" w:color="auto"/>
                    <w:right w:val="none" w:sz="0" w:space="0" w:color="auto"/>
                  </w:divBdr>
                </w:div>
                <w:div w:id="1148520287">
                  <w:marLeft w:val="0"/>
                  <w:marRight w:val="0"/>
                  <w:marTop w:val="0"/>
                  <w:marBottom w:val="0"/>
                  <w:divBdr>
                    <w:top w:val="none" w:sz="0" w:space="0" w:color="auto"/>
                    <w:left w:val="none" w:sz="0" w:space="0" w:color="auto"/>
                    <w:bottom w:val="none" w:sz="0" w:space="0" w:color="auto"/>
                    <w:right w:val="none" w:sz="0" w:space="0" w:color="auto"/>
                  </w:divBdr>
                </w:div>
                <w:div w:id="1318606783">
                  <w:marLeft w:val="0"/>
                  <w:marRight w:val="0"/>
                  <w:marTop w:val="0"/>
                  <w:marBottom w:val="0"/>
                  <w:divBdr>
                    <w:top w:val="none" w:sz="0" w:space="0" w:color="auto"/>
                    <w:left w:val="none" w:sz="0" w:space="0" w:color="auto"/>
                    <w:bottom w:val="none" w:sz="0" w:space="0" w:color="auto"/>
                    <w:right w:val="none" w:sz="0" w:space="0" w:color="auto"/>
                  </w:divBdr>
                </w:div>
                <w:div w:id="1339625023">
                  <w:marLeft w:val="0"/>
                  <w:marRight w:val="0"/>
                  <w:marTop w:val="0"/>
                  <w:marBottom w:val="0"/>
                  <w:divBdr>
                    <w:top w:val="none" w:sz="0" w:space="0" w:color="auto"/>
                    <w:left w:val="none" w:sz="0" w:space="0" w:color="auto"/>
                    <w:bottom w:val="none" w:sz="0" w:space="0" w:color="auto"/>
                    <w:right w:val="none" w:sz="0" w:space="0" w:color="auto"/>
                  </w:divBdr>
                </w:div>
                <w:div w:id="1347096636">
                  <w:marLeft w:val="0"/>
                  <w:marRight w:val="0"/>
                  <w:marTop w:val="0"/>
                  <w:marBottom w:val="0"/>
                  <w:divBdr>
                    <w:top w:val="none" w:sz="0" w:space="0" w:color="auto"/>
                    <w:left w:val="none" w:sz="0" w:space="0" w:color="auto"/>
                    <w:bottom w:val="none" w:sz="0" w:space="0" w:color="auto"/>
                    <w:right w:val="none" w:sz="0" w:space="0" w:color="auto"/>
                  </w:divBdr>
                </w:div>
                <w:div w:id="1373575092">
                  <w:marLeft w:val="0"/>
                  <w:marRight w:val="0"/>
                  <w:marTop w:val="0"/>
                  <w:marBottom w:val="0"/>
                  <w:divBdr>
                    <w:top w:val="none" w:sz="0" w:space="0" w:color="auto"/>
                    <w:left w:val="none" w:sz="0" w:space="0" w:color="auto"/>
                    <w:bottom w:val="none" w:sz="0" w:space="0" w:color="auto"/>
                    <w:right w:val="none" w:sz="0" w:space="0" w:color="auto"/>
                  </w:divBdr>
                </w:div>
                <w:div w:id="1398167251">
                  <w:marLeft w:val="0"/>
                  <w:marRight w:val="0"/>
                  <w:marTop w:val="0"/>
                  <w:marBottom w:val="0"/>
                  <w:divBdr>
                    <w:top w:val="none" w:sz="0" w:space="0" w:color="auto"/>
                    <w:left w:val="none" w:sz="0" w:space="0" w:color="auto"/>
                    <w:bottom w:val="none" w:sz="0" w:space="0" w:color="auto"/>
                    <w:right w:val="none" w:sz="0" w:space="0" w:color="auto"/>
                  </w:divBdr>
                </w:div>
                <w:div w:id="1407072168">
                  <w:marLeft w:val="0"/>
                  <w:marRight w:val="0"/>
                  <w:marTop w:val="0"/>
                  <w:marBottom w:val="0"/>
                  <w:divBdr>
                    <w:top w:val="none" w:sz="0" w:space="0" w:color="auto"/>
                    <w:left w:val="none" w:sz="0" w:space="0" w:color="auto"/>
                    <w:bottom w:val="none" w:sz="0" w:space="0" w:color="auto"/>
                    <w:right w:val="none" w:sz="0" w:space="0" w:color="auto"/>
                  </w:divBdr>
                </w:div>
                <w:div w:id="1423837872">
                  <w:marLeft w:val="0"/>
                  <w:marRight w:val="0"/>
                  <w:marTop w:val="0"/>
                  <w:marBottom w:val="0"/>
                  <w:divBdr>
                    <w:top w:val="none" w:sz="0" w:space="0" w:color="auto"/>
                    <w:left w:val="none" w:sz="0" w:space="0" w:color="auto"/>
                    <w:bottom w:val="none" w:sz="0" w:space="0" w:color="auto"/>
                    <w:right w:val="none" w:sz="0" w:space="0" w:color="auto"/>
                  </w:divBdr>
                </w:div>
                <w:div w:id="1451824630">
                  <w:marLeft w:val="0"/>
                  <w:marRight w:val="0"/>
                  <w:marTop w:val="0"/>
                  <w:marBottom w:val="0"/>
                  <w:divBdr>
                    <w:top w:val="none" w:sz="0" w:space="0" w:color="auto"/>
                    <w:left w:val="none" w:sz="0" w:space="0" w:color="auto"/>
                    <w:bottom w:val="none" w:sz="0" w:space="0" w:color="auto"/>
                    <w:right w:val="none" w:sz="0" w:space="0" w:color="auto"/>
                  </w:divBdr>
                </w:div>
                <w:div w:id="1459910990">
                  <w:marLeft w:val="0"/>
                  <w:marRight w:val="0"/>
                  <w:marTop w:val="0"/>
                  <w:marBottom w:val="0"/>
                  <w:divBdr>
                    <w:top w:val="none" w:sz="0" w:space="0" w:color="auto"/>
                    <w:left w:val="none" w:sz="0" w:space="0" w:color="auto"/>
                    <w:bottom w:val="none" w:sz="0" w:space="0" w:color="auto"/>
                    <w:right w:val="none" w:sz="0" w:space="0" w:color="auto"/>
                  </w:divBdr>
                </w:div>
                <w:div w:id="1461609127">
                  <w:marLeft w:val="0"/>
                  <w:marRight w:val="0"/>
                  <w:marTop w:val="0"/>
                  <w:marBottom w:val="0"/>
                  <w:divBdr>
                    <w:top w:val="none" w:sz="0" w:space="0" w:color="auto"/>
                    <w:left w:val="none" w:sz="0" w:space="0" w:color="auto"/>
                    <w:bottom w:val="none" w:sz="0" w:space="0" w:color="auto"/>
                    <w:right w:val="none" w:sz="0" w:space="0" w:color="auto"/>
                  </w:divBdr>
                </w:div>
                <w:div w:id="1486507061">
                  <w:marLeft w:val="0"/>
                  <w:marRight w:val="0"/>
                  <w:marTop w:val="0"/>
                  <w:marBottom w:val="0"/>
                  <w:divBdr>
                    <w:top w:val="none" w:sz="0" w:space="0" w:color="auto"/>
                    <w:left w:val="none" w:sz="0" w:space="0" w:color="auto"/>
                    <w:bottom w:val="none" w:sz="0" w:space="0" w:color="auto"/>
                    <w:right w:val="none" w:sz="0" w:space="0" w:color="auto"/>
                  </w:divBdr>
                </w:div>
                <w:div w:id="1505778619">
                  <w:marLeft w:val="0"/>
                  <w:marRight w:val="0"/>
                  <w:marTop w:val="0"/>
                  <w:marBottom w:val="0"/>
                  <w:divBdr>
                    <w:top w:val="none" w:sz="0" w:space="0" w:color="auto"/>
                    <w:left w:val="none" w:sz="0" w:space="0" w:color="auto"/>
                    <w:bottom w:val="none" w:sz="0" w:space="0" w:color="auto"/>
                    <w:right w:val="none" w:sz="0" w:space="0" w:color="auto"/>
                  </w:divBdr>
                </w:div>
                <w:div w:id="1507555495">
                  <w:marLeft w:val="0"/>
                  <w:marRight w:val="0"/>
                  <w:marTop w:val="0"/>
                  <w:marBottom w:val="0"/>
                  <w:divBdr>
                    <w:top w:val="none" w:sz="0" w:space="0" w:color="auto"/>
                    <w:left w:val="none" w:sz="0" w:space="0" w:color="auto"/>
                    <w:bottom w:val="none" w:sz="0" w:space="0" w:color="auto"/>
                    <w:right w:val="none" w:sz="0" w:space="0" w:color="auto"/>
                  </w:divBdr>
                </w:div>
                <w:div w:id="1558398848">
                  <w:marLeft w:val="0"/>
                  <w:marRight w:val="0"/>
                  <w:marTop w:val="0"/>
                  <w:marBottom w:val="0"/>
                  <w:divBdr>
                    <w:top w:val="none" w:sz="0" w:space="0" w:color="auto"/>
                    <w:left w:val="none" w:sz="0" w:space="0" w:color="auto"/>
                    <w:bottom w:val="none" w:sz="0" w:space="0" w:color="auto"/>
                    <w:right w:val="none" w:sz="0" w:space="0" w:color="auto"/>
                  </w:divBdr>
                </w:div>
                <w:div w:id="1559784544">
                  <w:marLeft w:val="0"/>
                  <w:marRight w:val="0"/>
                  <w:marTop w:val="0"/>
                  <w:marBottom w:val="0"/>
                  <w:divBdr>
                    <w:top w:val="none" w:sz="0" w:space="0" w:color="auto"/>
                    <w:left w:val="none" w:sz="0" w:space="0" w:color="auto"/>
                    <w:bottom w:val="none" w:sz="0" w:space="0" w:color="auto"/>
                    <w:right w:val="none" w:sz="0" w:space="0" w:color="auto"/>
                  </w:divBdr>
                  <w:divsChild>
                    <w:div w:id="55469275">
                      <w:marLeft w:val="0"/>
                      <w:marRight w:val="0"/>
                      <w:marTop w:val="0"/>
                      <w:marBottom w:val="0"/>
                      <w:divBdr>
                        <w:top w:val="none" w:sz="0" w:space="0" w:color="auto"/>
                        <w:left w:val="none" w:sz="0" w:space="0" w:color="auto"/>
                        <w:bottom w:val="none" w:sz="0" w:space="0" w:color="auto"/>
                        <w:right w:val="none" w:sz="0" w:space="0" w:color="auto"/>
                      </w:divBdr>
                    </w:div>
                    <w:div w:id="107549757">
                      <w:marLeft w:val="0"/>
                      <w:marRight w:val="0"/>
                      <w:marTop w:val="0"/>
                      <w:marBottom w:val="0"/>
                      <w:divBdr>
                        <w:top w:val="none" w:sz="0" w:space="0" w:color="auto"/>
                        <w:left w:val="none" w:sz="0" w:space="0" w:color="auto"/>
                        <w:bottom w:val="none" w:sz="0" w:space="0" w:color="auto"/>
                        <w:right w:val="none" w:sz="0" w:space="0" w:color="auto"/>
                      </w:divBdr>
                    </w:div>
                    <w:div w:id="111755749">
                      <w:marLeft w:val="0"/>
                      <w:marRight w:val="0"/>
                      <w:marTop w:val="0"/>
                      <w:marBottom w:val="0"/>
                      <w:divBdr>
                        <w:top w:val="none" w:sz="0" w:space="0" w:color="auto"/>
                        <w:left w:val="none" w:sz="0" w:space="0" w:color="auto"/>
                        <w:bottom w:val="none" w:sz="0" w:space="0" w:color="auto"/>
                        <w:right w:val="none" w:sz="0" w:space="0" w:color="auto"/>
                      </w:divBdr>
                    </w:div>
                    <w:div w:id="133570961">
                      <w:marLeft w:val="0"/>
                      <w:marRight w:val="0"/>
                      <w:marTop w:val="0"/>
                      <w:marBottom w:val="0"/>
                      <w:divBdr>
                        <w:top w:val="none" w:sz="0" w:space="0" w:color="auto"/>
                        <w:left w:val="none" w:sz="0" w:space="0" w:color="auto"/>
                        <w:bottom w:val="none" w:sz="0" w:space="0" w:color="auto"/>
                        <w:right w:val="none" w:sz="0" w:space="0" w:color="auto"/>
                      </w:divBdr>
                    </w:div>
                    <w:div w:id="145126156">
                      <w:marLeft w:val="0"/>
                      <w:marRight w:val="0"/>
                      <w:marTop w:val="0"/>
                      <w:marBottom w:val="0"/>
                      <w:divBdr>
                        <w:top w:val="none" w:sz="0" w:space="0" w:color="auto"/>
                        <w:left w:val="none" w:sz="0" w:space="0" w:color="auto"/>
                        <w:bottom w:val="none" w:sz="0" w:space="0" w:color="auto"/>
                        <w:right w:val="none" w:sz="0" w:space="0" w:color="auto"/>
                      </w:divBdr>
                    </w:div>
                    <w:div w:id="174537011">
                      <w:marLeft w:val="0"/>
                      <w:marRight w:val="0"/>
                      <w:marTop w:val="0"/>
                      <w:marBottom w:val="0"/>
                      <w:divBdr>
                        <w:top w:val="none" w:sz="0" w:space="0" w:color="auto"/>
                        <w:left w:val="none" w:sz="0" w:space="0" w:color="auto"/>
                        <w:bottom w:val="none" w:sz="0" w:space="0" w:color="auto"/>
                        <w:right w:val="none" w:sz="0" w:space="0" w:color="auto"/>
                      </w:divBdr>
                    </w:div>
                    <w:div w:id="220559540">
                      <w:marLeft w:val="0"/>
                      <w:marRight w:val="0"/>
                      <w:marTop w:val="0"/>
                      <w:marBottom w:val="0"/>
                      <w:divBdr>
                        <w:top w:val="none" w:sz="0" w:space="0" w:color="auto"/>
                        <w:left w:val="none" w:sz="0" w:space="0" w:color="auto"/>
                        <w:bottom w:val="none" w:sz="0" w:space="0" w:color="auto"/>
                        <w:right w:val="none" w:sz="0" w:space="0" w:color="auto"/>
                      </w:divBdr>
                    </w:div>
                    <w:div w:id="225728654">
                      <w:marLeft w:val="0"/>
                      <w:marRight w:val="0"/>
                      <w:marTop w:val="0"/>
                      <w:marBottom w:val="0"/>
                      <w:divBdr>
                        <w:top w:val="none" w:sz="0" w:space="0" w:color="auto"/>
                        <w:left w:val="none" w:sz="0" w:space="0" w:color="auto"/>
                        <w:bottom w:val="none" w:sz="0" w:space="0" w:color="auto"/>
                        <w:right w:val="none" w:sz="0" w:space="0" w:color="auto"/>
                      </w:divBdr>
                    </w:div>
                    <w:div w:id="257300228">
                      <w:marLeft w:val="0"/>
                      <w:marRight w:val="0"/>
                      <w:marTop w:val="0"/>
                      <w:marBottom w:val="0"/>
                      <w:divBdr>
                        <w:top w:val="none" w:sz="0" w:space="0" w:color="auto"/>
                        <w:left w:val="none" w:sz="0" w:space="0" w:color="auto"/>
                        <w:bottom w:val="none" w:sz="0" w:space="0" w:color="auto"/>
                        <w:right w:val="none" w:sz="0" w:space="0" w:color="auto"/>
                      </w:divBdr>
                    </w:div>
                    <w:div w:id="296228305">
                      <w:marLeft w:val="0"/>
                      <w:marRight w:val="0"/>
                      <w:marTop w:val="0"/>
                      <w:marBottom w:val="0"/>
                      <w:divBdr>
                        <w:top w:val="none" w:sz="0" w:space="0" w:color="auto"/>
                        <w:left w:val="none" w:sz="0" w:space="0" w:color="auto"/>
                        <w:bottom w:val="none" w:sz="0" w:space="0" w:color="auto"/>
                        <w:right w:val="none" w:sz="0" w:space="0" w:color="auto"/>
                      </w:divBdr>
                    </w:div>
                    <w:div w:id="304698695">
                      <w:marLeft w:val="0"/>
                      <w:marRight w:val="0"/>
                      <w:marTop w:val="0"/>
                      <w:marBottom w:val="0"/>
                      <w:divBdr>
                        <w:top w:val="none" w:sz="0" w:space="0" w:color="auto"/>
                        <w:left w:val="none" w:sz="0" w:space="0" w:color="auto"/>
                        <w:bottom w:val="none" w:sz="0" w:space="0" w:color="auto"/>
                        <w:right w:val="none" w:sz="0" w:space="0" w:color="auto"/>
                      </w:divBdr>
                    </w:div>
                    <w:div w:id="305862921">
                      <w:marLeft w:val="0"/>
                      <w:marRight w:val="0"/>
                      <w:marTop w:val="0"/>
                      <w:marBottom w:val="0"/>
                      <w:divBdr>
                        <w:top w:val="none" w:sz="0" w:space="0" w:color="auto"/>
                        <w:left w:val="none" w:sz="0" w:space="0" w:color="auto"/>
                        <w:bottom w:val="none" w:sz="0" w:space="0" w:color="auto"/>
                        <w:right w:val="none" w:sz="0" w:space="0" w:color="auto"/>
                      </w:divBdr>
                    </w:div>
                    <w:div w:id="500004936">
                      <w:marLeft w:val="0"/>
                      <w:marRight w:val="0"/>
                      <w:marTop w:val="0"/>
                      <w:marBottom w:val="0"/>
                      <w:divBdr>
                        <w:top w:val="none" w:sz="0" w:space="0" w:color="auto"/>
                        <w:left w:val="none" w:sz="0" w:space="0" w:color="auto"/>
                        <w:bottom w:val="none" w:sz="0" w:space="0" w:color="auto"/>
                        <w:right w:val="none" w:sz="0" w:space="0" w:color="auto"/>
                      </w:divBdr>
                    </w:div>
                    <w:div w:id="502668065">
                      <w:marLeft w:val="0"/>
                      <w:marRight w:val="0"/>
                      <w:marTop w:val="0"/>
                      <w:marBottom w:val="0"/>
                      <w:divBdr>
                        <w:top w:val="none" w:sz="0" w:space="0" w:color="auto"/>
                        <w:left w:val="none" w:sz="0" w:space="0" w:color="auto"/>
                        <w:bottom w:val="none" w:sz="0" w:space="0" w:color="auto"/>
                        <w:right w:val="none" w:sz="0" w:space="0" w:color="auto"/>
                      </w:divBdr>
                    </w:div>
                    <w:div w:id="651056093">
                      <w:marLeft w:val="0"/>
                      <w:marRight w:val="0"/>
                      <w:marTop w:val="0"/>
                      <w:marBottom w:val="0"/>
                      <w:divBdr>
                        <w:top w:val="none" w:sz="0" w:space="0" w:color="auto"/>
                        <w:left w:val="none" w:sz="0" w:space="0" w:color="auto"/>
                        <w:bottom w:val="none" w:sz="0" w:space="0" w:color="auto"/>
                        <w:right w:val="none" w:sz="0" w:space="0" w:color="auto"/>
                      </w:divBdr>
                    </w:div>
                    <w:div w:id="676083733">
                      <w:marLeft w:val="0"/>
                      <w:marRight w:val="0"/>
                      <w:marTop w:val="0"/>
                      <w:marBottom w:val="0"/>
                      <w:divBdr>
                        <w:top w:val="none" w:sz="0" w:space="0" w:color="auto"/>
                        <w:left w:val="none" w:sz="0" w:space="0" w:color="auto"/>
                        <w:bottom w:val="none" w:sz="0" w:space="0" w:color="auto"/>
                        <w:right w:val="none" w:sz="0" w:space="0" w:color="auto"/>
                      </w:divBdr>
                    </w:div>
                    <w:div w:id="699168197">
                      <w:marLeft w:val="0"/>
                      <w:marRight w:val="0"/>
                      <w:marTop w:val="0"/>
                      <w:marBottom w:val="0"/>
                      <w:divBdr>
                        <w:top w:val="none" w:sz="0" w:space="0" w:color="auto"/>
                        <w:left w:val="none" w:sz="0" w:space="0" w:color="auto"/>
                        <w:bottom w:val="none" w:sz="0" w:space="0" w:color="auto"/>
                        <w:right w:val="none" w:sz="0" w:space="0" w:color="auto"/>
                      </w:divBdr>
                    </w:div>
                    <w:div w:id="732581536">
                      <w:marLeft w:val="0"/>
                      <w:marRight w:val="0"/>
                      <w:marTop w:val="0"/>
                      <w:marBottom w:val="0"/>
                      <w:divBdr>
                        <w:top w:val="none" w:sz="0" w:space="0" w:color="auto"/>
                        <w:left w:val="none" w:sz="0" w:space="0" w:color="auto"/>
                        <w:bottom w:val="none" w:sz="0" w:space="0" w:color="auto"/>
                        <w:right w:val="none" w:sz="0" w:space="0" w:color="auto"/>
                      </w:divBdr>
                    </w:div>
                    <w:div w:id="788740600">
                      <w:marLeft w:val="0"/>
                      <w:marRight w:val="0"/>
                      <w:marTop w:val="0"/>
                      <w:marBottom w:val="0"/>
                      <w:divBdr>
                        <w:top w:val="none" w:sz="0" w:space="0" w:color="auto"/>
                        <w:left w:val="none" w:sz="0" w:space="0" w:color="auto"/>
                        <w:bottom w:val="none" w:sz="0" w:space="0" w:color="auto"/>
                        <w:right w:val="none" w:sz="0" w:space="0" w:color="auto"/>
                      </w:divBdr>
                    </w:div>
                    <w:div w:id="825318022">
                      <w:marLeft w:val="0"/>
                      <w:marRight w:val="0"/>
                      <w:marTop w:val="0"/>
                      <w:marBottom w:val="0"/>
                      <w:divBdr>
                        <w:top w:val="none" w:sz="0" w:space="0" w:color="auto"/>
                        <w:left w:val="none" w:sz="0" w:space="0" w:color="auto"/>
                        <w:bottom w:val="none" w:sz="0" w:space="0" w:color="auto"/>
                        <w:right w:val="none" w:sz="0" w:space="0" w:color="auto"/>
                      </w:divBdr>
                    </w:div>
                    <w:div w:id="962813060">
                      <w:marLeft w:val="0"/>
                      <w:marRight w:val="0"/>
                      <w:marTop w:val="0"/>
                      <w:marBottom w:val="0"/>
                      <w:divBdr>
                        <w:top w:val="none" w:sz="0" w:space="0" w:color="auto"/>
                        <w:left w:val="none" w:sz="0" w:space="0" w:color="auto"/>
                        <w:bottom w:val="none" w:sz="0" w:space="0" w:color="auto"/>
                        <w:right w:val="none" w:sz="0" w:space="0" w:color="auto"/>
                      </w:divBdr>
                    </w:div>
                    <w:div w:id="981348761">
                      <w:marLeft w:val="0"/>
                      <w:marRight w:val="0"/>
                      <w:marTop w:val="0"/>
                      <w:marBottom w:val="0"/>
                      <w:divBdr>
                        <w:top w:val="none" w:sz="0" w:space="0" w:color="auto"/>
                        <w:left w:val="none" w:sz="0" w:space="0" w:color="auto"/>
                        <w:bottom w:val="none" w:sz="0" w:space="0" w:color="auto"/>
                        <w:right w:val="none" w:sz="0" w:space="0" w:color="auto"/>
                      </w:divBdr>
                    </w:div>
                    <w:div w:id="1018773067">
                      <w:marLeft w:val="0"/>
                      <w:marRight w:val="0"/>
                      <w:marTop w:val="0"/>
                      <w:marBottom w:val="0"/>
                      <w:divBdr>
                        <w:top w:val="none" w:sz="0" w:space="0" w:color="auto"/>
                        <w:left w:val="none" w:sz="0" w:space="0" w:color="auto"/>
                        <w:bottom w:val="none" w:sz="0" w:space="0" w:color="auto"/>
                        <w:right w:val="none" w:sz="0" w:space="0" w:color="auto"/>
                      </w:divBdr>
                    </w:div>
                    <w:div w:id="1171801229">
                      <w:marLeft w:val="0"/>
                      <w:marRight w:val="0"/>
                      <w:marTop w:val="0"/>
                      <w:marBottom w:val="0"/>
                      <w:divBdr>
                        <w:top w:val="none" w:sz="0" w:space="0" w:color="auto"/>
                        <w:left w:val="none" w:sz="0" w:space="0" w:color="auto"/>
                        <w:bottom w:val="none" w:sz="0" w:space="0" w:color="auto"/>
                        <w:right w:val="none" w:sz="0" w:space="0" w:color="auto"/>
                      </w:divBdr>
                    </w:div>
                    <w:div w:id="1197890773">
                      <w:marLeft w:val="0"/>
                      <w:marRight w:val="0"/>
                      <w:marTop w:val="0"/>
                      <w:marBottom w:val="0"/>
                      <w:divBdr>
                        <w:top w:val="none" w:sz="0" w:space="0" w:color="auto"/>
                        <w:left w:val="none" w:sz="0" w:space="0" w:color="auto"/>
                        <w:bottom w:val="none" w:sz="0" w:space="0" w:color="auto"/>
                        <w:right w:val="none" w:sz="0" w:space="0" w:color="auto"/>
                      </w:divBdr>
                    </w:div>
                    <w:div w:id="1238128875">
                      <w:marLeft w:val="0"/>
                      <w:marRight w:val="0"/>
                      <w:marTop w:val="0"/>
                      <w:marBottom w:val="0"/>
                      <w:divBdr>
                        <w:top w:val="none" w:sz="0" w:space="0" w:color="auto"/>
                        <w:left w:val="none" w:sz="0" w:space="0" w:color="auto"/>
                        <w:bottom w:val="none" w:sz="0" w:space="0" w:color="auto"/>
                        <w:right w:val="none" w:sz="0" w:space="0" w:color="auto"/>
                      </w:divBdr>
                    </w:div>
                    <w:div w:id="1242372511">
                      <w:marLeft w:val="0"/>
                      <w:marRight w:val="0"/>
                      <w:marTop w:val="0"/>
                      <w:marBottom w:val="0"/>
                      <w:divBdr>
                        <w:top w:val="none" w:sz="0" w:space="0" w:color="auto"/>
                        <w:left w:val="none" w:sz="0" w:space="0" w:color="auto"/>
                        <w:bottom w:val="none" w:sz="0" w:space="0" w:color="auto"/>
                        <w:right w:val="none" w:sz="0" w:space="0" w:color="auto"/>
                      </w:divBdr>
                    </w:div>
                    <w:div w:id="1243905123">
                      <w:marLeft w:val="0"/>
                      <w:marRight w:val="0"/>
                      <w:marTop w:val="0"/>
                      <w:marBottom w:val="0"/>
                      <w:divBdr>
                        <w:top w:val="none" w:sz="0" w:space="0" w:color="auto"/>
                        <w:left w:val="none" w:sz="0" w:space="0" w:color="auto"/>
                        <w:bottom w:val="none" w:sz="0" w:space="0" w:color="auto"/>
                        <w:right w:val="none" w:sz="0" w:space="0" w:color="auto"/>
                      </w:divBdr>
                    </w:div>
                    <w:div w:id="1344473476">
                      <w:marLeft w:val="0"/>
                      <w:marRight w:val="0"/>
                      <w:marTop w:val="0"/>
                      <w:marBottom w:val="0"/>
                      <w:divBdr>
                        <w:top w:val="none" w:sz="0" w:space="0" w:color="auto"/>
                        <w:left w:val="none" w:sz="0" w:space="0" w:color="auto"/>
                        <w:bottom w:val="none" w:sz="0" w:space="0" w:color="auto"/>
                        <w:right w:val="none" w:sz="0" w:space="0" w:color="auto"/>
                      </w:divBdr>
                    </w:div>
                    <w:div w:id="1412004668">
                      <w:marLeft w:val="0"/>
                      <w:marRight w:val="0"/>
                      <w:marTop w:val="0"/>
                      <w:marBottom w:val="0"/>
                      <w:divBdr>
                        <w:top w:val="none" w:sz="0" w:space="0" w:color="auto"/>
                        <w:left w:val="none" w:sz="0" w:space="0" w:color="auto"/>
                        <w:bottom w:val="none" w:sz="0" w:space="0" w:color="auto"/>
                        <w:right w:val="none" w:sz="0" w:space="0" w:color="auto"/>
                      </w:divBdr>
                    </w:div>
                    <w:div w:id="1458453986">
                      <w:marLeft w:val="0"/>
                      <w:marRight w:val="0"/>
                      <w:marTop w:val="0"/>
                      <w:marBottom w:val="0"/>
                      <w:divBdr>
                        <w:top w:val="none" w:sz="0" w:space="0" w:color="auto"/>
                        <w:left w:val="none" w:sz="0" w:space="0" w:color="auto"/>
                        <w:bottom w:val="none" w:sz="0" w:space="0" w:color="auto"/>
                        <w:right w:val="none" w:sz="0" w:space="0" w:color="auto"/>
                      </w:divBdr>
                    </w:div>
                    <w:div w:id="1472794050">
                      <w:marLeft w:val="0"/>
                      <w:marRight w:val="0"/>
                      <w:marTop w:val="0"/>
                      <w:marBottom w:val="0"/>
                      <w:divBdr>
                        <w:top w:val="none" w:sz="0" w:space="0" w:color="auto"/>
                        <w:left w:val="none" w:sz="0" w:space="0" w:color="auto"/>
                        <w:bottom w:val="none" w:sz="0" w:space="0" w:color="auto"/>
                        <w:right w:val="none" w:sz="0" w:space="0" w:color="auto"/>
                      </w:divBdr>
                    </w:div>
                    <w:div w:id="1480221260">
                      <w:marLeft w:val="0"/>
                      <w:marRight w:val="0"/>
                      <w:marTop w:val="0"/>
                      <w:marBottom w:val="0"/>
                      <w:divBdr>
                        <w:top w:val="none" w:sz="0" w:space="0" w:color="auto"/>
                        <w:left w:val="none" w:sz="0" w:space="0" w:color="auto"/>
                        <w:bottom w:val="none" w:sz="0" w:space="0" w:color="auto"/>
                        <w:right w:val="none" w:sz="0" w:space="0" w:color="auto"/>
                      </w:divBdr>
                    </w:div>
                    <w:div w:id="1480458339">
                      <w:marLeft w:val="0"/>
                      <w:marRight w:val="0"/>
                      <w:marTop w:val="0"/>
                      <w:marBottom w:val="0"/>
                      <w:divBdr>
                        <w:top w:val="none" w:sz="0" w:space="0" w:color="auto"/>
                        <w:left w:val="none" w:sz="0" w:space="0" w:color="auto"/>
                        <w:bottom w:val="none" w:sz="0" w:space="0" w:color="auto"/>
                        <w:right w:val="none" w:sz="0" w:space="0" w:color="auto"/>
                      </w:divBdr>
                    </w:div>
                    <w:div w:id="1501966679">
                      <w:marLeft w:val="0"/>
                      <w:marRight w:val="0"/>
                      <w:marTop w:val="0"/>
                      <w:marBottom w:val="0"/>
                      <w:divBdr>
                        <w:top w:val="none" w:sz="0" w:space="0" w:color="auto"/>
                        <w:left w:val="none" w:sz="0" w:space="0" w:color="auto"/>
                        <w:bottom w:val="none" w:sz="0" w:space="0" w:color="auto"/>
                        <w:right w:val="none" w:sz="0" w:space="0" w:color="auto"/>
                      </w:divBdr>
                    </w:div>
                    <w:div w:id="1508786748">
                      <w:marLeft w:val="0"/>
                      <w:marRight w:val="0"/>
                      <w:marTop w:val="0"/>
                      <w:marBottom w:val="0"/>
                      <w:divBdr>
                        <w:top w:val="none" w:sz="0" w:space="0" w:color="auto"/>
                        <w:left w:val="none" w:sz="0" w:space="0" w:color="auto"/>
                        <w:bottom w:val="none" w:sz="0" w:space="0" w:color="auto"/>
                        <w:right w:val="none" w:sz="0" w:space="0" w:color="auto"/>
                      </w:divBdr>
                    </w:div>
                    <w:div w:id="1535196410">
                      <w:marLeft w:val="0"/>
                      <w:marRight w:val="0"/>
                      <w:marTop w:val="0"/>
                      <w:marBottom w:val="0"/>
                      <w:divBdr>
                        <w:top w:val="none" w:sz="0" w:space="0" w:color="auto"/>
                        <w:left w:val="none" w:sz="0" w:space="0" w:color="auto"/>
                        <w:bottom w:val="none" w:sz="0" w:space="0" w:color="auto"/>
                        <w:right w:val="none" w:sz="0" w:space="0" w:color="auto"/>
                      </w:divBdr>
                    </w:div>
                    <w:div w:id="1536304898">
                      <w:marLeft w:val="0"/>
                      <w:marRight w:val="0"/>
                      <w:marTop w:val="0"/>
                      <w:marBottom w:val="0"/>
                      <w:divBdr>
                        <w:top w:val="none" w:sz="0" w:space="0" w:color="auto"/>
                        <w:left w:val="none" w:sz="0" w:space="0" w:color="auto"/>
                        <w:bottom w:val="none" w:sz="0" w:space="0" w:color="auto"/>
                        <w:right w:val="none" w:sz="0" w:space="0" w:color="auto"/>
                      </w:divBdr>
                    </w:div>
                    <w:div w:id="1551183840">
                      <w:marLeft w:val="0"/>
                      <w:marRight w:val="0"/>
                      <w:marTop w:val="0"/>
                      <w:marBottom w:val="0"/>
                      <w:divBdr>
                        <w:top w:val="none" w:sz="0" w:space="0" w:color="auto"/>
                        <w:left w:val="none" w:sz="0" w:space="0" w:color="auto"/>
                        <w:bottom w:val="none" w:sz="0" w:space="0" w:color="auto"/>
                        <w:right w:val="none" w:sz="0" w:space="0" w:color="auto"/>
                      </w:divBdr>
                    </w:div>
                    <w:div w:id="1567646632">
                      <w:marLeft w:val="0"/>
                      <w:marRight w:val="0"/>
                      <w:marTop w:val="0"/>
                      <w:marBottom w:val="0"/>
                      <w:divBdr>
                        <w:top w:val="none" w:sz="0" w:space="0" w:color="auto"/>
                        <w:left w:val="none" w:sz="0" w:space="0" w:color="auto"/>
                        <w:bottom w:val="none" w:sz="0" w:space="0" w:color="auto"/>
                        <w:right w:val="none" w:sz="0" w:space="0" w:color="auto"/>
                      </w:divBdr>
                    </w:div>
                    <w:div w:id="1683127596">
                      <w:marLeft w:val="0"/>
                      <w:marRight w:val="0"/>
                      <w:marTop w:val="0"/>
                      <w:marBottom w:val="0"/>
                      <w:divBdr>
                        <w:top w:val="none" w:sz="0" w:space="0" w:color="auto"/>
                        <w:left w:val="none" w:sz="0" w:space="0" w:color="auto"/>
                        <w:bottom w:val="none" w:sz="0" w:space="0" w:color="auto"/>
                        <w:right w:val="none" w:sz="0" w:space="0" w:color="auto"/>
                      </w:divBdr>
                    </w:div>
                    <w:div w:id="1685475666">
                      <w:marLeft w:val="0"/>
                      <w:marRight w:val="0"/>
                      <w:marTop w:val="0"/>
                      <w:marBottom w:val="0"/>
                      <w:divBdr>
                        <w:top w:val="none" w:sz="0" w:space="0" w:color="auto"/>
                        <w:left w:val="none" w:sz="0" w:space="0" w:color="auto"/>
                        <w:bottom w:val="none" w:sz="0" w:space="0" w:color="auto"/>
                        <w:right w:val="none" w:sz="0" w:space="0" w:color="auto"/>
                      </w:divBdr>
                    </w:div>
                    <w:div w:id="1737580613">
                      <w:marLeft w:val="0"/>
                      <w:marRight w:val="0"/>
                      <w:marTop w:val="0"/>
                      <w:marBottom w:val="0"/>
                      <w:divBdr>
                        <w:top w:val="none" w:sz="0" w:space="0" w:color="auto"/>
                        <w:left w:val="none" w:sz="0" w:space="0" w:color="auto"/>
                        <w:bottom w:val="none" w:sz="0" w:space="0" w:color="auto"/>
                        <w:right w:val="none" w:sz="0" w:space="0" w:color="auto"/>
                      </w:divBdr>
                    </w:div>
                    <w:div w:id="1745177167">
                      <w:marLeft w:val="0"/>
                      <w:marRight w:val="0"/>
                      <w:marTop w:val="0"/>
                      <w:marBottom w:val="0"/>
                      <w:divBdr>
                        <w:top w:val="none" w:sz="0" w:space="0" w:color="auto"/>
                        <w:left w:val="none" w:sz="0" w:space="0" w:color="auto"/>
                        <w:bottom w:val="none" w:sz="0" w:space="0" w:color="auto"/>
                        <w:right w:val="none" w:sz="0" w:space="0" w:color="auto"/>
                      </w:divBdr>
                    </w:div>
                    <w:div w:id="1779830982">
                      <w:marLeft w:val="0"/>
                      <w:marRight w:val="0"/>
                      <w:marTop w:val="0"/>
                      <w:marBottom w:val="0"/>
                      <w:divBdr>
                        <w:top w:val="none" w:sz="0" w:space="0" w:color="auto"/>
                        <w:left w:val="none" w:sz="0" w:space="0" w:color="auto"/>
                        <w:bottom w:val="none" w:sz="0" w:space="0" w:color="auto"/>
                        <w:right w:val="none" w:sz="0" w:space="0" w:color="auto"/>
                      </w:divBdr>
                    </w:div>
                    <w:div w:id="1807117252">
                      <w:marLeft w:val="0"/>
                      <w:marRight w:val="0"/>
                      <w:marTop w:val="0"/>
                      <w:marBottom w:val="0"/>
                      <w:divBdr>
                        <w:top w:val="none" w:sz="0" w:space="0" w:color="auto"/>
                        <w:left w:val="none" w:sz="0" w:space="0" w:color="auto"/>
                        <w:bottom w:val="none" w:sz="0" w:space="0" w:color="auto"/>
                        <w:right w:val="none" w:sz="0" w:space="0" w:color="auto"/>
                      </w:divBdr>
                    </w:div>
                    <w:div w:id="1824466739">
                      <w:marLeft w:val="0"/>
                      <w:marRight w:val="0"/>
                      <w:marTop w:val="0"/>
                      <w:marBottom w:val="0"/>
                      <w:divBdr>
                        <w:top w:val="none" w:sz="0" w:space="0" w:color="auto"/>
                        <w:left w:val="none" w:sz="0" w:space="0" w:color="auto"/>
                        <w:bottom w:val="none" w:sz="0" w:space="0" w:color="auto"/>
                        <w:right w:val="none" w:sz="0" w:space="0" w:color="auto"/>
                      </w:divBdr>
                    </w:div>
                    <w:div w:id="1883052939">
                      <w:marLeft w:val="0"/>
                      <w:marRight w:val="0"/>
                      <w:marTop w:val="0"/>
                      <w:marBottom w:val="0"/>
                      <w:divBdr>
                        <w:top w:val="none" w:sz="0" w:space="0" w:color="auto"/>
                        <w:left w:val="none" w:sz="0" w:space="0" w:color="auto"/>
                        <w:bottom w:val="none" w:sz="0" w:space="0" w:color="auto"/>
                        <w:right w:val="none" w:sz="0" w:space="0" w:color="auto"/>
                      </w:divBdr>
                    </w:div>
                    <w:div w:id="1947930639">
                      <w:marLeft w:val="0"/>
                      <w:marRight w:val="0"/>
                      <w:marTop w:val="0"/>
                      <w:marBottom w:val="0"/>
                      <w:divBdr>
                        <w:top w:val="none" w:sz="0" w:space="0" w:color="auto"/>
                        <w:left w:val="none" w:sz="0" w:space="0" w:color="auto"/>
                        <w:bottom w:val="none" w:sz="0" w:space="0" w:color="auto"/>
                        <w:right w:val="none" w:sz="0" w:space="0" w:color="auto"/>
                      </w:divBdr>
                    </w:div>
                    <w:div w:id="2002541297">
                      <w:marLeft w:val="0"/>
                      <w:marRight w:val="0"/>
                      <w:marTop w:val="0"/>
                      <w:marBottom w:val="0"/>
                      <w:divBdr>
                        <w:top w:val="none" w:sz="0" w:space="0" w:color="auto"/>
                        <w:left w:val="none" w:sz="0" w:space="0" w:color="auto"/>
                        <w:bottom w:val="none" w:sz="0" w:space="0" w:color="auto"/>
                        <w:right w:val="none" w:sz="0" w:space="0" w:color="auto"/>
                      </w:divBdr>
                    </w:div>
                    <w:div w:id="2076735810">
                      <w:marLeft w:val="0"/>
                      <w:marRight w:val="0"/>
                      <w:marTop w:val="0"/>
                      <w:marBottom w:val="0"/>
                      <w:divBdr>
                        <w:top w:val="none" w:sz="0" w:space="0" w:color="auto"/>
                        <w:left w:val="none" w:sz="0" w:space="0" w:color="auto"/>
                        <w:bottom w:val="none" w:sz="0" w:space="0" w:color="auto"/>
                        <w:right w:val="none" w:sz="0" w:space="0" w:color="auto"/>
                      </w:divBdr>
                    </w:div>
                    <w:div w:id="2120489753">
                      <w:marLeft w:val="0"/>
                      <w:marRight w:val="0"/>
                      <w:marTop w:val="0"/>
                      <w:marBottom w:val="0"/>
                      <w:divBdr>
                        <w:top w:val="none" w:sz="0" w:space="0" w:color="auto"/>
                        <w:left w:val="none" w:sz="0" w:space="0" w:color="auto"/>
                        <w:bottom w:val="none" w:sz="0" w:space="0" w:color="auto"/>
                        <w:right w:val="none" w:sz="0" w:space="0" w:color="auto"/>
                      </w:divBdr>
                    </w:div>
                    <w:div w:id="2141917637">
                      <w:marLeft w:val="0"/>
                      <w:marRight w:val="0"/>
                      <w:marTop w:val="0"/>
                      <w:marBottom w:val="0"/>
                      <w:divBdr>
                        <w:top w:val="none" w:sz="0" w:space="0" w:color="auto"/>
                        <w:left w:val="none" w:sz="0" w:space="0" w:color="auto"/>
                        <w:bottom w:val="none" w:sz="0" w:space="0" w:color="auto"/>
                        <w:right w:val="none" w:sz="0" w:space="0" w:color="auto"/>
                      </w:divBdr>
                    </w:div>
                  </w:divsChild>
                </w:div>
                <w:div w:id="1564176747">
                  <w:marLeft w:val="0"/>
                  <w:marRight w:val="0"/>
                  <w:marTop w:val="0"/>
                  <w:marBottom w:val="0"/>
                  <w:divBdr>
                    <w:top w:val="none" w:sz="0" w:space="0" w:color="auto"/>
                    <w:left w:val="none" w:sz="0" w:space="0" w:color="auto"/>
                    <w:bottom w:val="none" w:sz="0" w:space="0" w:color="auto"/>
                    <w:right w:val="none" w:sz="0" w:space="0" w:color="auto"/>
                  </w:divBdr>
                </w:div>
                <w:div w:id="1596552866">
                  <w:marLeft w:val="0"/>
                  <w:marRight w:val="0"/>
                  <w:marTop w:val="0"/>
                  <w:marBottom w:val="0"/>
                  <w:divBdr>
                    <w:top w:val="none" w:sz="0" w:space="0" w:color="auto"/>
                    <w:left w:val="none" w:sz="0" w:space="0" w:color="auto"/>
                    <w:bottom w:val="none" w:sz="0" w:space="0" w:color="auto"/>
                    <w:right w:val="none" w:sz="0" w:space="0" w:color="auto"/>
                  </w:divBdr>
                </w:div>
                <w:div w:id="1608124982">
                  <w:marLeft w:val="0"/>
                  <w:marRight w:val="0"/>
                  <w:marTop w:val="0"/>
                  <w:marBottom w:val="0"/>
                  <w:divBdr>
                    <w:top w:val="none" w:sz="0" w:space="0" w:color="auto"/>
                    <w:left w:val="none" w:sz="0" w:space="0" w:color="auto"/>
                    <w:bottom w:val="none" w:sz="0" w:space="0" w:color="auto"/>
                    <w:right w:val="none" w:sz="0" w:space="0" w:color="auto"/>
                  </w:divBdr>
                </w:div>
                <w:div w:id="1656106422">
                  <w:marLeft w:val="0"/>
                  <w:marRight w:val="0"/>
                  <w:marTop w:val="0"/>
                  <w:marBottom w:val="0"/>
                  <w:divBdr>
                    <w:top w:val="none" w:sz="0" w:space="0" w:color="auto"/>
                    <w:left w:val="none" w:sz="0" w:space="0" w:color="auto"/>
                    <w:bottom w:val="none" w:sz="0" w:space="0" w:color="auto"/>
                    <w:right w:val="none" w:sz="0" w:space="0" w:color="auto"/>
                  </w:divBdr>
                </w:div>
                <w:div w:id="1663049070">
                  <w:marLeft w:val="0"/>
                  <w:marRight w:val="0"/>
                  <w:marTop w:val="0"/>
                  <w:marBottom w:val="0"/>
                  <w:divBdr>
                    <w:top w:val="none" w:sz="0" w:space="0" w:color="auto"/>
                    <w:left w:val="none" w:sz="0" w:space="0" w:color="auto"/>
                    <w:bottom w:val="none" w:sz="0" w:space="0" w:color="auto"/>
                    <w:right w:val="none" w:sz="0" w:space="0" w:color="auto"/>
                  </w:divBdr>
                </w:div>
                <w:div w:id="1673756426">
                  <w:marLeft w:val="0"/>
                  <w:marRight w:val="0"/>
                  <w:marTop w:val="0"/>
                  <w:marBottom w:val="0"/>
                  <w:divBdr>
                    <w:top w:val="none" w:sz="0" w:space="0" w:color="auto"/>
                    <w:left w:val="none" w:sz="0" w:space="0" w:color="auto"/>
                    <w:bottom w:val="none" w:sz="0" w:space="0" w:color="auto"/>
                    <w:right w:val="none" w:sz="0" w:space="0" w:color="auto"/>
                  </w:divBdr>
                </w:div>
                <w:div w:id="1715540787">
                  <w:marLeft w:val="0"/>
                  <w:marRight w:val="0"/>
                  <w:marTop w:val="0"/>
                  <w:marBottom w:val="0"/>
                  <w:divBdr>
                    <w:top w:val="none" w:sz="0" w:space="0" w:color="auto"/>
                    <w:left w:val="none" w:sz="0" w:space="0" w:color="auto"/>
                    <w:bottom w:val="none" w:sz="0" w:space="0" w:color="auto"/>
                    <w:right w:val="none" w:sz="0" w:space="0" w:color="auto"/>
                  </w:divBdr>
                </w:div>
                <w:div w:id="1876770797">
                  <w:marLeft w:val="0"/>
                  <w:marRight w:val="0"/>
                  <w:marTop w:val="0"/>
                  <w:marBottom w:val="0"/>
                  <w:divBdr>
                    <w:top w:val="none" w:sz="0" w:space="0" w:color="auto"/>
                    <w:left w:val="none" w:sz="0" w:space="0" w:color="auto"/>
                    <w:bottom w:val="none" w:sz="0" w:space="0" w:color="auto"/>
                    <w:right w:val="none" w:sz="0" w:space="0" w:color="auto"/>
                  </w:divBdr>
                </w:div>
                <w:div w:id="1879000764">
                  <w:marLeft w:val="0"/>
                  <w:marRight w:val="0"/>
                  <w:marTop w:val="0"/>
                  <w:marBottom w:val="0"/>
                  <w:divBdr>
                    <w:top w:val="none" w:sz="0" w:space="0" w:color="auto"/>
                    <w:left w:val="none" w:sz="0" w:space="0" w:color="auto"/>
                    <w:bottom w:val="none" w:sz="0" w:space="0" w:color="auto"/>
                    <w:right w:val="none" w:sz="0" w:space="0" w:color="auto"/>
                  </w:divBdr>
                </w:div>
                <w:div w:id="1897084193">
                  <w:marLeft w:val="0"/>
                  <w:marRight w:val="0"/>
                  <w:marTop w:val="0"/>
                  <w:marBottom w:val="0"/>
                  <w:divBdr>
                    <w:top w:val="none" w:sz="0" w:space="0" w:color="auto"/>
                    <w:left w:val="none" w:sz="0" w:space="0" w:color="auto"/>
                    <w:bottom w:val="none" w:sz="0" w:space="0" w:color="auto"/>
                    <w:right w:val="none" w:sz="0" w:space="0" w:color="auto"/>
                  </w:divBdr>
                </w:div>
                <w:div w:id="2003506669">
                  <w:marLeft w:val="0"/>
                  <w:marRight w:val="0"/>
                  <w:marTop w:val="0"/>
                  <w:marBottom w:val="0"/>
                  <w:divBdr>
                    <w:top w:val="none" w:sz="0" w:space="0" w:color="auto"/>
                    <w:left w:val="none" w:sz="0" w:space="0" w:color="auto"/>
                    <w:bottom w:val="none" w:sz="0" w:space="0" w:color="auto"/>
                    <w:right w:val="none" w:sz="0" w:space="0" w:color="auto"/>
                  </w:divBdr>
                </w:div>
                <w:div w:id="204809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258587">
      <w:bodyDiv w:val="1"/>
      <w:marLeft w:val="0"/>
      <w:marRight w:val="0"/>
      <w:marTop w:val="0"/>
      <w:marBottom w:val="0"/>
      <w:divBdr>
        <w:top w:val="none" w:sz="0" w:space="0" w:color="auto"/>
        <w:left w:val="none" w:sz="0" w:space="0" w:color="auto"/>
        <w:bottom w:val="none" w:sz="0" w:space="0" w:color="auto"/>
        <w:right w:val="none" w:sz="0" w:space="0" w:color="auto"/>
      </w:divBdr>
    </w:div>
    <w:div w:id="752972876">
      <w:bodyDiv w:val="1"/>
      <w:marLeft w:val="0"/>
      <w:marRight w:val="0"/>
      <w:marTop w:val="0"/>
      <w:marBottom w:val="0"/>
      <w:divBdr>
        <w:top w:val="none" w:sz="0" w:space="0" w:color="auto"/>
        <w:left w:val="none" w:sz="0" w:space="0" w:color="auto"/>
        <w:bottom w:val="none" w:sz="0" w:space="0" w:color="auto"/>
        <w:right w:val="none" w:sz="0" w:space="0" w:color="auto"/>
      </w:divBdr>
      <w:divsChild>
        <w:div w:id="734621468">
          <w:marLeft w:val="0"/>
          <w:marRight w:val="0"/>
          <w:marTop w:val="0"/>
          <w:marBottom w:val="0"/>
          <w:divBdr>
            <w:top w:val="none" w:sz="0" w:space="0" w:color="auto"/>
            <w:left w:val="none" w:sz="0" w:space="0" w:color="auto"/>
            <w:bottom w:val="none" w:sz="0" w:space="0" w:color="auto"/>
            <w:right w:val="none" w:sz="0" w:space="0" w:color="auto"/>
          </w:divBdr>
          <w:divsChild>
            <w:div w:id="34619212">
              <w:marLeft w:val="0"/>
              <w:marRight w:val="0"/>
              <w:marTop w:val="0"/>
              <w:marBottom w:val="0"/>
              <w:divBdr>
                <w:top w:val="none" w:sz="0" w:space="0" w:color="auto"/>
                <w:left w:val="none" w:sz="0" w:space="0" w:color="auto"/>
                <w:bottom w:val="none" w:sz="0" w:space="0" w:color="auto"/>
                <w:right w:val="none" w:sz="0" w:space="0" w:color="auto"/>
              </w:divBdr>
            </w:div>
            <w:div w:id="546451057">
              <w:marLeft w:val="0"/>
              <w:marRight w:val="0"/>
              <w:marTop w:val="0"/>
              <w:marBottom w:val="0"/>
              <w:divBdr>
                <w:top w:val="none" w:sz="0" w:space="0" w:color="auto"/>
                <w:left w:val="none" w:sz="0" w:space="0" w:color="auto"/>
                <w:bottom w:val="none" w:sz="0" w:space="0" w:color="auto"/>
                <w:right w:val="none" w:sz="0" w:space="0" w:color="auto"/>
              </w:divBdr>
            </w:div>
            <w:div w:id="911546910">
              <w:marLeft w:val="0"/>
              <w:marRight w:val="0"/>
              <w:marTop w:val="0"/>
              <w:marBottom w:val="0"/>
              <w:divBdr>
                <w:top w:val="none" w:sz="0" w:space="0" w:color="auto"/>
                <w:left w:val="none" w:sz="0" w:space="0" w:color="auto"/>
                <w:bottom w:val="none" w:sz="0" w:space="0" w:color="auto"/>
                <w:right w:val="none" w:sz="0" w:space="0" w:color="auto"/>
              </w:divBdr>
            </w:div>
            <w:div w:id="1037851535">
              <w:marLeft w:val="0"/>
              <w:marRight w:val="0"/>
              <w:marTop w:val="0"/>
              <w:marBottom w:val="0"/>
              <w:divBdr>
                <w:top w:val="none" w:sz="0" w:space="0" w:color="auto"/>
                <w:left w:val="none" w:sz="0" w:space="0" w:color="auto"/>
                <w:bottom w:val="none" w:sz="0" w:space="0" w:color="auto"/>
                <w:right w:val="none" w:sz="0" w:space="0" w:color="auto"/>
              </w:divBdr>
            </w:div>
            <w:div w:id="1111240349">
              <w:marLeft w:val="0"/>
              <w:marRight w:val="0"/>
              <w:marTop w:val="0"/>
              <w:marBottom w:val="0"/>
              <w:divBdr>
                <w:top w:val="none" w:sz="0" w:space="0" w:color="auto"/>
                <w:left w:val="none" w:sz="0" w:space="0" w:color="auto"/>
                <w:bottom w:val="none" w:sz="0" w:space="0" w:color="auto"/>
                <w:right w:val="none" w:sz="0" w:space="0" w:color="auto"/>
              </w:divBdr>
            </w:div>
            <w:div w:id="1137332379">
              <w:marLeft w:val="0"/>
              <w:marRight w:val="0"/>
              <w:marTop w:val="0"/>
              <w:marBottom w:val="0"/>
              <w:divBdr>
                <w:top w:val="none" w:sz="0" w:space="0" w:color="auto"/>
                <w:left w:val="none" w:sz="0" w:space="0" w:color="auto"/>
                <w:bottom w:val="none" w:sz="0" w:space="0" w:color="auto"/>
                <w:right w:val="none" w:sz="0" w:space="0" w:color="auto"/>
              </w:divBdr>
            </w:div>
            <w:div w:id="1160271891">
              <w:marLeft w:val="0"/>
              <w:marRight w:val="0"/>
              <w:marTop w:val="0"/>
              <w:marBottom w:val="0"/>
              <w:divBdr>
                <w:top w:val="none" w:sz="0" w:space="0" w:color="auto"/>
                <w:left w:val="none" w:sz="0" w:space="0" w:color="auto"/>
                <w:bottom w:val="none" w:sz="0" w:space="0" w:color="auto"/>
                <w:right w:val="none" w:sz="0" w:space="0" w:color="auto"/>
              </w:divBdr>
            </w:div>
            <w:div w:id="1197153948">
              <w:marLeft w:val="0"/>
              <w:marRight w:val="0"/>
              <w:marTop w:val="0"/>
              <w:marBottom w:val="0"/>
              <w:divBdr>
                <w:top w:val="none" w:sz="0" w:space="0" w:color="auto"/>
                <w:left w:val="none" w:sz="0" w:space="0" w:color="auto"/>
                <w:bottom w:val="none" w:sz="0" w:space="0" w:color="auto"/>
                <w:right w:val="none" w:sz="0" w:space="0" w:color="auto"/>
              </w:divBdr>
            </w:div>
            <w:div w:id="1439986804">
              <w:marLeft w:val="0"/>
              <w:marRight w:val="0"/>
              <w:marTop w:val="0"/>
              <w:marBottom w:val="0"/>
              <w:divBdr>
                <w:top w:val="none" w:sz="0" w:space="0" w:color="auto"/>
                <w:left w:val="none" w:sz="0" w:space="0" w:color="auto"/>
                <w:bottom w:val="none" w:sz="0" w:space="0" w:color="auto"/>
                <w:right w:val="none" w:sz="0" w:space="0" w:color="auto"/>
              </w:divBdr>
            </w:div>
            <w:div w:id="1470785221">
              <w:marLeft w:val="0"/>
              <w:marRight w:val="0"/>
              <w:marTop w:val="0"/>
              <w:marBottom w:val="0"/>
              <w:divBdr>
                <w:top w:val="none" w:sz="0" w:space="0" w:color="auto"/>
                <w:left w:val="none" w:sz="0" w:space="0" w:color="auto"/>
                <w:bottom w:val="none" w:sz="0" w:space="0" w:color="auto"/>
                <w:right w:val="none" w:sz="0" w:space="0" w:color="auto"/>
              </w:divBdr>
            </w:div>
            <w:div w:id="1534227452">
              <w:marLeft w:val="0"/>
              <w:marRight w:val="0"/>
              <w:marTop w:val="0"/>
              <w:marBottom w:val="0"/>
              <w:divBdr>
                <w:top w:val="none" w:sz="0" w:space="0" w:color="auto"/>
                <w:left w:val="none" w:sz="0" w:space="0" w:color="auto"/>
                <w:bottom w:val="none" w:sz="0" w:space="0" w:color="auto"/>
                <w:right w:val="none" w:sz="0" w:space="0" w:color="auto"/>
              </w:divBdr>
            </w:div>
            <w:div w:id="1634944847">
              <w:marLeft w:val="0"/>
              <w:marRight w:val="0"/>
              <w:marTop w:val="0"/>
              <w:marBottom w:val="0"/>
              <w:divBdr>
                <w:top w:val="none" w:sz="0" w:space="0" w:color="auto"/>
                <w:left w:val="none" w:sz="0" w:space="0" w:color="auto"/>
                <w:bottom w:val="none" w:sz="0" w:space="0" w:color="auto"/>
                <w:right w:val="none" w:sz="0" w:space="0" w:color="auto"/>
              </w:divBdr>
            </w:div>
            <w:div w:id="1675255423">
              <w:marLeft w:val="0"/>
              <w:marRight w:val="0"/>
              <w:marTop w:val="0"/>
              <w:marBottom w:val="0"/>
              <w:divBdr>
                <w:top w:val="none" w:sz="0" w:space="0" w:color="auto"/>
                <w:left w:val="none" w:sz="0" w:space="0" w:color="auto"/>
                <w:bottom w:val="none" w:sz="0" w:space="0" w:color="auto"/>
                <w:right w:val="none" w:sz="0" w:space="0" w:color="auto"/>
              </w:divBdr>
            </w:div>
            <w:div w:id="1702050392">
              <w:marLeft w:val="0"/>
              <w:marRight w:val="0"/>
              <w:marTop w:val="0"/>
              <w:marBottom w:val="0"/>
              <w:divBdr>
                <w:top w:val="none" w:sz="0" w:space="0" w:color="auto"/>
                <w:left w:val="none" w:sz="0" w:space="0" w:color="auto"/>
                <w:bottom w:val="none" w:sz="0" w:space="0" w:color="auto"/>
                <w:right w:val="none" w:sz="0" w:space="0" w:color="auto"/>
              </w:divBdr>
            </w:div>
            <w:div w:id="1731033491">
              <w:marLeft w:val="0"/>
              <w:marRight w:val="0"/>
              <w:marTop w:val="0"/>
              <w:marBottom w:val="0"/>
              <w:divBdr>
                <w:top w:val="none" w:sz="0" w:space="0" w:color="auto"/>
                <w:left w:val="none" w:sz="0" w:space="0" w:color="auto"/>
                <w:bottom w:val="none" w:sz="0" w:space="0" w:color="auto"/>
                <w:right w:val="none" w:sz="0" w:space="0" w:color="auto"/>
              </w:divBdr>
            </w:div>
            <w:div w:id="1880126430">
              <w:marLeft w:val="0"/>
              <w:marRight w:val="0"/>
              <w:marTop w:val="0"/>
              <w:marBottom w:val="0"/>
              <w:divBdr>
                <w:top w:val="none" w:sz="0" w:space="0" w:color="auto"/>
                <w:left w:val="none" w:sz="0" w:space="0" w:color="auto"/>
                <w:bottom w:val="none" w:sz="0" w:space="0" w:color="auto"/>
                <w:right w:val="none" w:sz="0" w:space="0" w:color="auto"/>
              </w:divBdr>
            </w:div>
            <w:div w:id="189754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967002">
      <w:bodyDiv w:val="1"/>
      <w:marLeft w:val="0"/>
      <w:marRight w:val="0"/>
      <w:marTop w:val="0"/>
      <w:marBottom w:val="0"/>
      <w:divBdr>
        <w:top w:val="none" w:sz="0" w:space="0" w:color="auto"/>
        <w:left w:val="none" w:sz="0" w:space="0" w:color="auto"/>
        <w:bottom w:val="none" w:sz="0" w:space="0" w:color="auto"/>
        <w:right w:val="none" w:sz="0" w:space="0" w:color="auto"/>
      </w:divBdr>
    </w:div>
    <w:div w:id="803087895">
      <w:bodyDiv w:val="1"/>
      <w:marLeft w:val="0"/>
      <w:marRight w:val="0"/>
      <w:marTop w:val="0"/>
      <w:marBottom w:val="0"/>
      <w:divBdr>
        <w:top w:val="none" w:sz="0" w:space="0" w:color="auto"/>
        <w:left w:val="none" w:sz="0" w:space="0" w:color="auto"/>
        <w:bottom w:val="none" w:sz="0" w:space="0" w:color="auto"/>
        <w:right w:val="none" w:sz="0" w:space="0" w:color="auto"/>
      </w:divBdr>
      <w:divsChild>
        <w:div w:id="248082841">
          <w:marLeft w:val="0"/>
          <w:marRight w:val="0"/>
          <w:marTop w:val="0"/>
          <w:marBottom w:val="0"/>
          <w:divBdr>
            <w:top w:val="none" w:sz="0" w:space="0" w:color="auto"/>
            <w:left w:val="none" w:sz="0" w:space="0" w:color="auto"/>
            <w:bottom w:val="none" w:sz="0" w:space="0" w:color="auto"/>
            <w:right w:val="none" w:sz="0" w:space="0" w:color="auto"/>
          </w:divBdr>
          <w:divsChild>
            <w:div w:id="1589411">
              <w:marLeft w:val="0"/>
              <w:marRight w:val="0"/>
              <w:marTop w:val="0"/>
              <w:marBottom w:val="0"/>
              <w:divBdr>
                <w:top w:val="none" w:sz="0" w:space="0" w:color="auto"/>
                <w:left w:val="none" w:sz="0" w:space="0" w:color="auto"/>
                <w:bottom w:val="none" w:sz="0" w:space="0" w:color="auto"/>
                <w:right w:val="none" w:sz="0" w:space="0" w:color="auto"/>
              </w:divBdr>
            </w:div>
            <w:div w:id="37705178">
              <w:marLeft w:val="0"/>
              <w:marRight w:val="0"/>
              <w:marTop w:val="0"/>
              <w:marBottom w:val="0"/>
              <w:divBdr>
                <w:top w:val="none" w:sz="0" w:space="0" w:color="auto"/>
                <w:left w:val="none" w:sz="0" w:space="0" w:color="auto"/>
                <w:bottom w:val="none" w:sz="0" w:space="0" w:color="auto"/>
                <w:right w:val="none" w:sz="0" w:space="0" w:color="auto"/>
              </w:divBdr>
            </w:div>
            <w:div w:id="59328206">
              <w:marLeft w:val="0"/>
              <w:marRight w:val="0"/>
              <w:marTop w:val="0"/>
              <w:marBottom w:val="0"/>
              <w:divBdr>
                <w:top w:val="none" w:sz="0" w:space="0" w:color="auto"/>
                <w:left w:val="none" w:sz="0" w:space="0" w:color="auto"/>
                <w:bottom w:val="none" w:sz="0" w:space="0" w:color="auto"/>
                <w:right w:val="none" w:sz="0" w:space="0" w:color="auto"/>
              </w:divBdr>
            </w:div>
            <w:div w:id="99957295">
              <w:marLeft w:val="0"/>
              <w:marRight w:val="0"/>
              <w:marTop w:val="0"/>
              <w:marBottom w:val="0"/>
              <w:divBdr>
                <w:top w:val="none" w:sz="0" w:space="0" w:color="auto"/>
                <w:left w:val="none" w:sz="0" w:space="0" w:color="auto"/>
                <w:bottom w:val="none" w:sz="0" w:space="0" w:color="auto"/>
                <w:right w:val="none" w:sz="0" w:space="0" w:color="auto"/>
              </w:divBdr>
            </w:div>
            <w:div w:id="103311541">
              <w:marLeft w:val="0"/>
              <w:marRight w:val="0"/>
              <w:marTop w:val="0"/>
              <w:marBottom w:val="0"/>
              <w:divBdr>
                <w:top w:val="none" w:sz="0" w:space="0" w:color="auto"/>
                <w:left w:val="none" w:sz="0" w:space="0" w:color="auto"/>
                <w:bottom w:val="none" w:sz="0" w:space="0" w:color="auto"/>
                <w:right w:val="none" w:sz="0" w:space="0" w:color="auto"/>
              </w:divBdr>
            </w:div>
            <w:div w:id="208225578">
              <w:marLeft w:val="0"/>
              <w:marRight w:val="0"/>
              <w:marTop w:val="0"/>
              <w:marBottom w:val="0"/>
              <w:divBdr>
                <w:top w:val="none" w:sz="0" w:space="0" w:color="auto"/>
                <w:left w:val="none" w:sz="0" w:space="0" w:color="auto"/>
                <w:bottom w:val="none" w:sz="0" w:space="0" w:color="auto"/>
                <w:right w:val="none" w:sz="0" w:space="0" w:color="auto"/>
              </w:divBdr>
            </w:div>
            <w:div w:id="328296464">
              <w:marLeft w:val="0"/>
              <w:marRight w:val="0"/>
              <w:marTop w:val="0"/>
              <w:marBottom w:val="0"/>
              <w:divBdr>
                <w:top w:val="none" w:sz="0" w:space="0" w:color="auto"/>
                <w:left w:val="none" w:sz="0" w:space="0" w:color="auto"/>
                <w:bottom w:val="none" w:sz="0" w:space="0" w:color="auto"/>
                <w:right w:val="none" w:sz="0" w:space="0" w:color="auto"/>
              </w:divBdr>
            </w:div>
            <w:div w:id="351953740">
              <w:marLeft w:val="0"/>
              <w:marRight w:val="0"/>
              <w:marTop w:val="0"/>
              <w:marBottom w:val="0"/>
              <w:divBdr>
                <w:top w:val="none" w:sz="0" w:space="0" w:color="auto"/>
                <w:left w:val="none" w:sz="0" w:space="0" w:color="auto"/>
                <w:bottom w:val="none" w:sz="0" w:space="0" w:color="auto"/>
                <w:right w:val="none" w:sz="0" w:space="0" w:color="auto"/>
              </w:divBdr>
            </w:div>
            <w:div w:id="406417327">
              <w:marLeft w:val="0"/>
              <w:marRight w:val="0"/>
              <w:marTop w:val="0"/>
              <w:marBottom w:val="0"/>
              <w:divBdr>
                <w:top w:val="none" w:sz="0" w:space="0" w:color="auto"/>
                <w:left w:val="none" w:sz="0" w:space="0" w:color="auto"/>
                <w:bottom w:val="none" w:sz="0" w:space="0" w:color="auto"/>
                <w:right w:val="none" w:sz="0" w:space="0" w:color="auto"/>
              </w:divBdr>
            </w:div>
            <w:div w:id="443305628">
              <w:marLeft w:val="0"/>
              <w:marRight w:val="0"/>
              <w:marTop w:val="0"/>
              <w:marBottom w:val="0"/>
              <w:divBdr>
                <w:top w:val="none" w:sz="0" w:space="0" w:color="auto"/>
                <w:left w:val="none" w:sz="0" w:space="0" w:color="auto"/>
                <w:bottom w:val="none" w:sz="0" w:space="0" w:color="auto"/>
                <w:right w:val="none" w:sz="0" w:space="0" w:color="auto"/>
              </w:divBdr>
            </w:div>
            <w:div w:id="507133480">
              <w:marLeft w:val="0"/>
              <w:marRight w:val="0"/>
              <w:marTop w:val="0"/>
              <w:marBottom w:val="0"/>
              <w:divBdr>
                <w:top w:val="none" w:sz="0" w:space="0" w:color="auto"/>
                <w:left w:val="none" w:sz="0" w:space="0" w:color="auto"/>
                <w:bottom w:val="none" w:sz="0" w:space="0" w:color="auto"/>
                <w:right w:val="none" w:sz="0" w:space="0" w:color="auto"/>
              </w:divBdr>
            </w:div>
            <w:div w:id="600263422">
              <w:marLeft w:val="0"/>
              <w:marRight w:val="0"/>
              <w:marTop w:val="0"/>
              <w:marBottom w:val="0"/>
              <w:divBdr>
                <w:top w:val="none" w:sz="0" w:space="0" w:color="auto"/>
                <w:left w:val="none" w:sz="0" w:space="0" w:color="auto"/>
                <w:bottom w:val="none" w:sz="0" w:space="0" w:color="auto"/>
                <w:right w:val="none" w:sz="0" w:space="0" w:color="auto"/>
              </w:divBdr>
            </w:div>
            <w:div w:id="676351125">
              <w:marLeft w:val="0"/>
              <w:marRight w:val="0"/>
              <w:marTop w:val="0"/>
              <w:marBottom w:val="0"/>
              <w:divBdr>
                <w:top w:val="none" w:sz="0" w:space="0" w:color="auto"/>
                <w:left w:val="none" w:sz="0" w:space="0" w:color="auto"/>
                <w:bottom w:val="none" w:sz="0" w:space="0" w:color="auto"/>
                <w:right w:val="none" w:sz="0" w:space="0" w:color="auto"/>
              </w:divBdr>
            </w:div>
            <w:div w:id="717122615">
              <w:marLeft w:val="0"/>
              <w:marRight w:val="0"/>
              <w:marTop w:val="0"/>
              <w:marBottom w:val="0"/>
              <w:divBdr>
                <w:top w:val="none" w:sz="0" w:space="0" w:color="auto"/>
                <w:left w:val="none" w:sz="0" w:space="0" w:color="auto"/>
                <w:bottom w:val="none" w:sz="0" w:space="0" w:color="auto"/>
                <w:right w:val="none" w:sz="0" w:space="0" w:color="auto"/>
              </w:divBdr>
            </w:div>
            <w:div w:id="720133698">
              <w:marLeft w:val="0"/>
              <w:marRight w:val="0"/>
              <w:marTop w:val="0"/>
              <w:marBottom w:val="0"/>
              <w:divBdr>
                <w:top w:val="none" w:sz="0" w:space="0" w:color="auto"/>
                <w:left w:val="none" w:sz="0" w:space="0" w:color="auto"/>
                <w:bottom w:val="none" w:sz="0" w:space="0" w:color="auto"/>
                <w:right w:val="none" w:sz="0" w:space="0" w:color="auto"/>
              </w:divBdr>
            </w:div>
            <w:div w:id="757794233">
              <w:marLeft w:val="0"/>
              <w:marRight w:val="0"/>
              <w:marTop w:val="0"/>
              <w:marBottom w:val="0"/>
              <w:divBdr>
                <w:top w:val="none" w:sz="0" w:space="0" w:color="auto"/>
                <w:left w:val="none" w:sz="0" w:space="0" w:color="auto"/>
                <w:bottom w:val="none" w:sz="0" w:space="0" w:color="auto"/>
                <w:right w:val="none" w:sz="0" w:space="0" w:color="auto"/>
              </w:divBdr>
            </w:div>
            <w:div w:id="766197201">
              <w:marLeft w:val="0"/>
              <w:marRight w:val="0"/>
              <w:marTop w:val="0"/>
              <w:marBottom w:val="0"/>
              <w:divBdr>
                <w:top w:val="none" w:sz="0" w:space="0" w:color="auto"/>
                <w:left w:val="none" w:sz="0" w:space="0" w:color="auto"/>
                <w:bottom w:val="none" w:sz="0" w:space="0" w:color="auto"/>
                <w:right w:val="none" w:sz="0" w:space="0" w:color="auto"/>
              </w:divBdr>
            </w:div>
            <w:div w:id="807666394">
              <w:marLeft w:val="0"/>
              <w:marRight w:val="0"/>
              <w:marTop w:val="0"/>
              <w:marBottom w:val="0"/>
              <w:divBdr>
                <w:top w:val="none" w:sz="0" w:space="0" w:color="auto"/>
                <w:left w:val="none" w:sz="0" w:space="0" w:color="auto"/>
                <w:bottom w:val="none" w:sz="0" w:space="0" w:color="auto"/>
                <w:right w:val="none" w:sz="0" w:space="0" w:color="auto"/>
              </w:divBdr>
            </w:div>
            <w:div w:id="824585756">
              <w:marLeft w:val="0"/>
              <w:marRight w:val="0"/>
              <w:marTop w:val="0"/>
              <w:marBottom w:val="0"/>
              <w:divBdr>
                <w:top w:val="none" w:sz="0" w:space="0" w:color="auto"/>
                <w:left w:val="none" w:sz="0" w:space="0" w:color="auto"/>
                <w:bottom w:val="none" w:sz="0" w:space="0" w:color="auto"/>
                <w:right w:val="none" w:sz="0" w:space="0" w:color="auto"/>
              </w:divBdr>
            </w:div>
            <w:div w:id="828398377">
              <w:marLeft w:val="0"/>
              <w:marRight w:val="0"/>
              <w:marTop w:val="0"/>
              <w:marBottom w:val="0"/>
              <w:divBdr>
                <w:top w:val="none" w:sz="0" w:space="0" w:color="auto"/>
                <w:left w:val="none" w:sz="0" w:space="0" w:color="auto"/>
                <w:bottom w:val="none" w:sz="0" w:space="0" w:color="auto"/>
                <w:right w:val="none" w:sz="0" w:space="0" w:color="auto"/>
              </w:divBdr>
            </w:div>
            <w:div w:id="870844953">
              <w:marLeft w:val="0"/>
              <w:marRight w:val="0"/>
              <w:marTop w:val="0"/>
              <w:marBottom w:val="0"/>
              <w:divBdr>
                <w:top w:val="none" w:sz="0" w:space="0" w:color="auto"/>
                <w:left w:val="none" w:sz="0" w:space="0" w:color="auto"/>
                <w:bottom w:val="none" w:sz="0" w:space="0" w:color="auto"/>
                <w:right w:val="none" w:sz="0" w:space="0" w:color="auto"/>
              </w:divBdr>
            </w:div>
            <w:div w:id="915431394">
              <w:marLeft w:val="0"/>
              <w:marRight w:val="0"/>
              <w:marTop w:val="0"/>
              <w:marBottom w:val="0"/>
              <w:divBdr>
                <w:top w:val="none" w:sz="0" w:space="0" w:color="auto"/>
                <w:left w:val="none" w:sz="0" w:space="0" w:color="auto"/>
                <w:bottom w:val="none" w:sz="0" w:space="0" w:color="auto"/>
                <w:right w:val="none" w:sz="0" w:space="0" w:color="auto"/>
              </w:divBdr>
            </w:div>
            <w:div w:id="922838011">
              <w:marLeft w:val="0"/>
              <w:marRight w:val="0"/>
              <w:marTop w:val="0"/>
              <w:marBottom w:val="0"/>
              <w:divBdr>
                <w:top w:val="none" w:sz="0" w:space="0" w:color="auto"/>
                <w:left w:val="none" w:sz="0" w:space="0" w:color="auto"/>
                <w:bottom w:val="none" w:sz="0" w:space="0" w:color="auto"/>
                <w:right w:val="none" w:sz="0" w:space="0" w:color="auto"/>
              </w:divBdr>
            </w:div>
            <w:div w:id="1146704563">
              <w:marLeft w:val="0"/>
              <w:marRight w:val="0"/>
              <w:marTop w:val="0"/>
              <w:marBottom w:val="0"/>
              <w:divBdr>
                <w:top w:val="none" w:sz="0" w:space="0" w:color="auto"/>
                <w:left w:val="none" w:sz="0" w:space="0" w:color="auto"/>
                <w:bottom w:val="none" w:sz="0" w:space="0" w:color="auto"/>
                <w:right w:val="none" w:sz="0" w:space="0" w:color="auto"/>
              </w:divBdr>
            </w:div>
            <w:div w:id="1153066279">
              <w:marLeft w:val="0"/>
              <w:marRight w:val="0"/>
              <w:marTop w:val="0"/>
              <w:marBottom w:val="0"/>
              <w:divBdr>
                <w:top w:val="none" w:sz="0" w:space="0" w:color="auto"/>
                <w:left w:val="none" w:sz="0" w:space="0" w:color="auto"/>
                <w:bottom w:val="none" w:sz="0" w:space="0" w:color="auto"/>
                <w:right w:val="none" w:sz="0" w:space="0" w:color="auto"/>
              </w:divBdr>
            </w:div>
            <w:div w:id="1212037626">
              <w:marLeft w:val="0"/>
              <w:marRight w:val="0"/>
              <w:marTop w:val="0"/>
              <w:marBottom w:val="0"/>
              <w:divBdr>
                <w:top w:val="none" w:sz="0" w:space="0" w:color="auto"/>
                <w:left w:val="none" w:sz="0" w:space="0" w:color="auto"/>
                <w:bottom w:val="none" w:sz="0" w:space="0" w:color="auto"/>
                <w:right w:val="none" w:sz="0" w:space="0" w:color="auto"/>
              </w:divBdr>
            </w:div>
            <w:div w:id="1221329251">
              <w:marLeft w:val="0"/>
              <w:marRight w:val="0"/>
              <w:marTop w:val="0"/>
              <w:marBottom w:val="0"/>
              <w:divBdr>
                <w:top w:val="none" w:sz="0" w:space="0" w:color="auto"/>
                <w:left w:val="none" w:sz="0" w:space="0" w:color="auto"/>
                <w:bottom w:val="none" w:sz="0" w:space="0" w:color="auto"/>
                <w:right w:val="none" w:sz="0" w:space="0" w:color="auto"/>
              </w:divBdr>
            </w:div>
            <w:div w:id="1280448514">
              <w:marLeft w:val="0"/>
              <w:marRight w:val="0"/>
              <w:marTop w:val="0"/>
              <w:marBottom w:val="0"/>
              <w:divBdr>
                <w:top w:val="none" w:sz="0" w:space="0" w:color="auto"/>
                <w:left w:val="none" w:sz="0" w:space="0" w:color="auto"/>
                <w:bottom w:val="none" w:sz="0" w:space="0" w:color="auto"/>
                <w:right w:val="none" w:sz="0" w:space="0" w:color="auto"/>
              </w:divBdr>
            </w:div>
            <w:div w:id="1290085177">
              <w:marLeft w:val="0"/>
              <w:marRight w:val="0"/>
              <w:marTop w:val="0"/>
              <w:marBottom w:val="0"/>
              <w:divBdr>
                <w:top w:val="none" w:sz="0" w:space="0" w:color="auto"/>
                <w:left w:val="none" w:sz="0" w:space="0" w:color="auto"/>
                <w:bottom w:val="none" w:sz="0" w:space="0" w:color="auto"/>
                <w:right w:val="none" w:sz="0" w:space="0" w:color="auto"/>
              </w:divBdr>
            </w:div>
            <w:div w:id="1338263136">
              <w:marLeft w:val="0"/>
              <w:marRight w:val="0"/>
              <w:marTop w:val="0"/>
              <w:marBottom w:val="0"/>
              <w:divBdr>
                <w:top w:val="none" w:sz="0" w:space="0" w:color="auto"/>
                <w:left w:val="none" w:sz="0" w:space="0" w:color="auto"/>
                <w:bottom w:val="none" w:sz="0" w:space="0" w:color="auto"/>
                <w:right w:val="none" w:sz="0" w:space="0" w:color="auto"/>
              </w:divBdr>
            </w:div>
            <w:div w:id="1360466896">
              <w:marLeft w:val="0"/>
              <w:marRight w:val="0"/>
              <w:marTop w:val="0"/>
              <w:marBottom w:val="0"/>
              <w:divBdr>
                <w:top w:val="none" w:sz="0" w:space="0" w:color="auto"/>
                <w:left w:val="none" w:sz="0" w:space="0" w:color="auto"/>
                <w:bottom w:val="none" w:sz="0" w:space="0" w:color="auto"/>
                <w:right w:val="none" w:sz="0" w:space="0" w:color="auto"/>
              </w:divBdr>
            </w:div>
            <w:div w:id="1366521058">
              <w:marLeft w:val="0"/>
              <w:marRight w:val="0"/>
              <w:marTop w:val="0"/>
              <w:marBottom w:val="0"/>
              <w:divBdr>
                <w:top w:val="none" w:sz="0" w:space="0" w:color="auto"/>
                <w:left w:val="none" w:sz="0" w:space="0" w:color="auto"/>
                <w:bottom w:val="none" w:sz="0" w:space="0" w:color="auto"/>
                <w:right w:val="none" w:sz="0" w:space="0" w:color="auto"/>
              </w:divBdr>
            </w:div>
            <w:div w:id="1396200954">
              <w:marLeft w:val="0"/>
              <w:marRight w:val="0"/>
              <w:marTop w:val="0"/>
              <w:marBottom w:val="0"/>
              <w:divBdr>
                <w:top w:val="none" w:sz="0" w:space="0" w:color="auto"/>
                <w:left w:val="none" w:sz="0" w:space="0" w:color="auto"/>
                <w:bottom w:val="none" w:sz="0" w:space="0" w:color="auto"/>
                <w:right w:val="none" w:sz="0" w:space="0" w:color="auto"/>
              </w:divBdr>
            </w:div>
            <w:div w:id="1514951991">
              <w:marLeft w:val="0"/>
              <w:marRight w:val="0"/>
              <w:marTop w:val="0"/>
              <w:marBottom w:val="0"/>
              <w:divBdr>
                <w:top w:val="none" w:sz="0" w:space="0" w:color="auto"/>
                <w:left w:val="none" w:sz="0" w:space="0" w:color="auto"/>
                <w:bottom w:val="none" w:sz="0" w:space="0" w:color="auto"/>
                <w:right w:val="none" w:sz="0" w:space="0" w:color="auto"/>
              </w:divBdr>
            </w:div>
            <w:div w:id="1535918301">
              <w:marLeft w:val="0"/>
              <w:marRight w:val="0"/>
              <w:marTop w:val="0"/>
              <w:marBottom w:val="0"/>
              <w:divBdr>
                <w:top w:val="none" w:sz="0" w:space="0" w:color="auto"/>
                <w:left w:val="none" w:sz="0" w:space="0" w:color="auto"/>
                <w:bottom w:val="none" w:sz="0" w:space="0" w:color="auto"/>
                <w:right w:val="none" w:sz="0" w:space="0" w:color="auto"/>
              </w:divBdr>
            </w:div>
            <w:div w:id="1545143058">
              <w:marLeft w:val="0"/>
              <w:marRight w:val="0"/>
              <w:marTop w:val="0"/>
              <w:marBottom w:val="0"/>
              <w:divBdr>
                <w:top w:val="none" w:sz="0" w:space="0" w:color="auto"/>
                <w:left w:val="none" w:sz="0" w:space="0" w:color="auto"/>
                <w:bottom w:val="none" w:sz="0" w:space="0" w:color="auto"/>
                <w:right w:val="none" w:sz="0" w:space="0" w:color="auto"/>
              </w:divBdr>
            </w:div>
            <w:div w:id="1582718098">
              <w:marLeft w:val="0"/>
              <w:marRight w:val="0"/>
              <w:marTop w:val="0"/>
              <w:marBottom w:val="0"/>
              <w:divBdr>
                <w:top w:val="none" w:sz="0" w:space="0" w:color="auto"/>
                <w:left w:val="none" w:sz="0" w:space="0" w:color="auto"/>
                <w:bottom w:val="none" w:sz="0" w:space="0" w:color="auto"/>
                <w:right w:val="none" w:sz="0" w:space="0" w:color="auto"/>
              </w:divBdr>
            </w:div>
            <w:div w:id="1637836863">
              <w:marLeft w:val="0"/>
              <w:marRight w:val="0"/>
              <w:marTop w:val="0"/>
              <w:marBottom w:val="0"/>
              <w:divBdr>
                <w:top w:val="none" w:sz="0" w:space="0" w:color="auto"/>
                <w:left w:val="none" w:sz="0" w:space="0" w:color="auto"/>
                <w:bottom w:val="none" w:sz="0" w:space="0" w:color="auto"/>
                <w:right w:val="none" w:sz="0" w:space="0" w:color="auto"/>
              </w:divBdr>
            </w:div>
            <w:div w:id="1669752148">
              <w:marLeft w:val="0"/>
              <w:marRight w:val="0"/>
              <w:marTop w:val="0"/>
              <w:marBottom w:val="0"/>
              <w:divBdr>
                <w:top w:val="none" w:sz="0" w:space="0" w:color="auto"/>
                <w:left w:val="none" w:sz="0" w:space="0" w:color="auto"/>
                <w:bottom w:val="none" w:sz="0" w:space="0" w:color="auto"/>
                <w:right w:val="none" w:sz="0" w:space="0" w:color="auto"/>
              </w:divBdr>
            </w:div>
            <w:div w:id="1673607936">
              <w:marLeft w:val="0"/>
              <w:marRight w:val="0"/>
              <w:marTop w:val="0"/>
              <w:marBottom w:val="0"/>
              <w:divBdr>
                <w:top w:val="none" w:sz="0" w:space="0" w:color="auto"/>
                <w:left w:val="none" w:sz="0" w:space="0" w:color="auto"/>
                <w:bottom w:val="none" w:sz="0" w:space="0" w:color="auto"/>
                <w:right w:val="none" w:sz="0" w:space="0" w:color="auto"/>
              </w:divBdr>
            </w:div>
            <w:div w:id="1744254198">
              <w:marLeft w:val="0"/>
              <w:marRight w:val="0"/>
              <w:marTop w:val="0"/>
              <w:marBottom w:val="0"/>
              <w:divBdr>
                <w:top w:val="none" w:sz="0" w:space="0" w:color="auto"/>
                <w:left w:val="none" w:sz="0" w:space="0" w:color="auto"/>
                <w:bottom w:val="none" w:sz="0" w:space="0" w:color="auto"/>
                <w:right w:val="none" w:sz="0" w:space="0" w:color="auto"/>
              </w:divBdr>
            </w:div>
            <w:div w:id="1759329509">
              <w:marLeft w:val="0"/>
              <w:marRight w:val="0"/>
              <w:marTop w:val="0"/>
              <w:marBottom w:val="0"/>
              <w:divBdr>
                <w:top w:val="none" w:sz="0" w:space="0" w:color="auto"/>
                <w:left w:val="none" w:sz="0" w:space="0" w:color="auto"/>
                <w:bottom w:val="none" w:sz="0" w:space="0" w:color="auto"/>
                <w:right w:val="none" w:sz="0" w:space="0" w:color="auto"/>
              </w:divBdr>
            </w:div>
            <w:div w:id="1774738053">
              <w:marLeft w:val="0"/>
              <w:marRight w:val="0"/>
              <w:marTop w:val="0"/>
              <w:marBottom w:val="0"/>
              <w:divBdr>
                <w:top w:val="none" w:sz="0" w:space="0" w:color="auto"/>
                <w:left w:val="none" w:sz="0" w:space="0" w:color="auto"/>
                <w:bottom w:val="none" w:sz="0" w:space="0" w:color="auto"/>
                <w:right w:val="none" w:sz="0" w:space="0" w:color="auto"/>
              </w:divBdr>
            </w:div>
            <w:div w:id="1833990192">
              <w:marLeft w:val="0"/>
              <w:marRight w:val="0"/>
              <w:marTop w:val="0"/>
              <w:marBottom w:val="0"/>
              <w:divBdr>
                <w:top w:val="none" w:sz="0" w:space="0" w:color="auto"/>
                <w:left w:val="none" w:sz="0" w:space="0" w:color="auto"/>
                <w:bottom w:val="none" w:sz="0" w:space="0" w:color="auto"/>
                <w:right w:val="none" w:sz="0" w:space="0" w:color="auto"/>
              </w:divBdr>
            </w:div>
            <w:div w:id="1853035556">
              <w:marLeft w:val="0"/>
              <w:marRight w:val="0"/>
              <w:marTop w:val="0"/>
              <w:marBottom w:val="0"/>
              <w:divBdr>
                <w:top w:val="none" w:sz="0" w:space="0" w:color="auto"/>
                <w:left w:val="none" w:sz="0" w:space="0" w:color="auto"/>
                <w:bottom w:val="none" w:sz="0" w:space="0" w:color="auto"/>
                <w:right w:val="none" w:sz="0" w:space="0" w:color="auto"/>
              </w:divBdr>
            </w:div>
            <w:div w:id="1910069552">
              <w:marLeft w:val="0"/>
              <w:marRight w:val="0"/>
              <w:marTop w:val="0"/>
              <w:marBottom w:val="0"/>
              <w:divBdr>
                <w:top w:val="none" w:sz="0" w:space="0" w:color="auto"/>
                <w:left w:val="none" w:sz="0" w:space="0" w:color="auto"/>
                <w:bottom w:val="none" w:sz="0" w:space="0" w:color="auto"/>
                <w:right w:val="none" w:sz="0" w:space="0" w:color="auto"/>
              </w:divBdr>
            </w:div>
            <w:div w:id="1925651973">
              <w:marLeft w:val="0"/>
              <w:marRight w:val="0"/>
              <w:marTop w:val="0"/>
              <w:marBottom w:val="0"/>
              <w:divBdr>
                <w:top w:val="none" w:sz="0" w:space="0" w:color="auto"/>
                <w:left w:val="none" w:sz="0" w:space="0" w:color="auto"/>
                <w:bottom w:val="none" w:sz="0" w:space="0" w:color="auto"/>
                <w:right w:val="none" w:sz="0" w:space="0" w:color="auto"/>
              </w:divBdr>
            </w:div>
            <w:div w:id="1929925515">
              <w:marLeft w:val="0"/>
              <w:marRight w:val="0"/>
              <w:marTop w:val="0"/>
              <w:marBottom w:val="0"/>
              <w:divBdr>
                <w:top w:val="none" w:sz="0" w:space="0" w:color="auto"/>
                <w:left w:val="none" w:sz="0" w:space="0" w:color="auto"/>
                <w:bottom w:val="none" w:sz="0" w:space="0" w:color="auto"/>
                <w:right w:val="none" w:sz="0" w:space="0" w:color="auto"/>
              </w:divBdr>
            </w:div>
            <w:div w:id="1955212044">
              <w:marLeft w:val="0"/>
              <w:marRight w:val="0"/>
              <w:marTop w:val="0"/>
              <w:marBottom w:val="0"/>
              <w:divBdr>
                <w:top w:val="none" w:sz="0" w:space="0" w:color="auto"/>
                <w:left w:val="none" w:sz="0" w:space="0" w:color="auto"/>
                <w:bottom w:val="none" w:sz="0" w:space="0" w:color="auto"/>
                <w:right w:val="none" w:sz="0" w:space="0" w:color="auto"/>
              </w:divBdr>
            </w:div>
            <w:div w:id="1994984906">
              <w:marLeft w:val="0"/>
              <w:marRight w:val="0"/>
              <w:marTop w:val="0"/>
              <w:marBottom w:val="0"/>
              <w:divBdr>
                <w:top w:val="none" w:sz="0" w:space="0" w:color="auto"/>
                <w:left w:val="none" w:sz="0" w:space="0" w:color="auto"/>
                <w:bottom w:val="none" w:sz="0" w:space="0" w:color="auto"/>
                <w:right w:val="none" w:sz="0" w:space="0" w:color="auto"/>
              </w:divBdr>
            </w:div>
            <w:div w:id="2015566537">
              <w:marLeft w:val="0"/>
              <w:marRight w:val="0"/>
              <w:marTop w:val="0"/>
              <w:marBottom w:val="0"/>
              <w:divBdr>
                <w:top w:val="none" w:sz="0" w:space="0" w:color="auto"/>
                <w:left w:val="none" w:sz="0" w:space="0" w:color="auto"/>
                <w:bottom w:val="none" w:sz="0" w:space="0" w:color="auto"/>
                <w:right w:val="none" w:sz="0" w:space="0" w:color="auto"/>
              </w:divBdr>
            </w:div>
            <w:div w:id="2074085058">
              <w:marLeft w:val="0"/>
              <w:marRight w:val="0"/>
              <w:marTop w:val="0"/>
              <w:marBottom w:val="0"/>
              <w:divBdr>
                <w:top w:val="none" w:sz="0" w:space="0" w:color="auto"/>
                <w:left w:val="none" w:sz="0" w:space="0" w:color="auto"/>
                <w:bottom w:val="none" w:sz="0" w:space="0" w:color="auto"/>
                <w:right w:val="none" w:sz="0" w:space="0" w:color="auto"/>
              </w:divBdr>
            </w:div>
            <w:div w:id="213243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660345">
      <w:bodyDiv w:val="1"/>
      <w:marLeft w:val="0"/>
      <w:marRight w:val="0"/>
      <w:marTop w:val="0"/>
      <w:marBottom w:val="0"/>
      <w:divBdr>
        <w:top w:val="none" w:sz="0" w:space="0" w:color="auto"/>
        <w:left w:val="none" w:sz="0" w:space="0" w:color="auto"/>
        <w:bottom w:val="none" w:sz="0" w:space="0" w:color="auto"/>
        <w:right w:val="none" w:sz="0" w:space="0" w:color="auto"/>
      </w:divBdr>
    </w:div>
    <w:div w:id="809639888">
      <w:bodyDiv w:val="1"/>
      <w:marLeft w:val="0"/>
      <w:marRight w:val="0"/>
      <w:marTop w:val="0"/>
      <w:marBottom w:val="0"/>
      <w:divBdr>
        <w:top w:val="none" w:sz="0" w:space="0" w:color="auto"/>
        <w:left w:val="none" w:sz="0" w:space="0" w:color="auto"/>
        <w:bottom w:val="none" w:sz="0" w:space="0" w:color="auto"/>
        <w:right w:val="none" w:sz="0" w:space="0" w:color="auto"/>
      </w:divBdr>
    </w:div>
    <w:div w:id="830944387">
      <w:bodyDiv w:val="1"/>
      <w:marLeft w:val="0"/>
      <w:marRight w:val="0"/>
      <w:marTop w:val="0"/>
      <w:marBottom w:val="0"/>
      <w:divBdr>
        <w:top w:val="none" w:sz="0" w:space="0" w:color="auto"/>
        <w:left w:val="none" w:sz="0" w:space="0" w:color="auto"/>
        <w:bottom w:val="none" w:sz="0" w:space="0" w:color="auto"/>
        <w:right w:val="none" w:sz="0" w:space="0" w:color="auto"/>
      </w:divBdr>
    </w:div>
    <w:div w:id="875626650">
      <w:bodyDiv w:val="1"/>
      <w:marLeft w:val="0"/>
      <w:marRight w:val="0"/>
      <w:marTop w:val="0"/>
      <w:marBottom w:val="0"/>
      <w:divBdr>
        <w:top w:val="none" w:sz="0" w:space="0" w:color="auto"/>
        <w:left w:val="none" w:sz="0" w:space="0" w:color="auto"/>
        <w:bottom w:val="none" w:sz="0" w:space="0" w:color="auto"/>
        <w:right w:val="none" w:sz="0" w:space="0" w:color="auto"/>
      </w:divBdr>
    </w:div>
    <w:div w:id="966008833">
      <w:bodyDiv w:val="1"/>
      <w:marLeft w:val="0"/>
      <w:marRight w:val="0"/>
      <w:marTop w:val="0"/>
      <w:marBottom w:val="0"/>
      <w:divBdr>
        <w:top w:val="none" w:sz="0" w:space="0" w:color="auto"/>
        <w:left w:val="none" w:sz="0" w:space="0" w:color="auto"/>
        <w:bottom w:val="none" w:sz="0" w:space="0" w:color="auto"/>
        <w:right w:val="none" w:sz="0" w:space="0" w:color="auto"/>
      </w:divBdr>
    </w:div>
    <w:div w:id="969020390">
      <w:bodyDiv w:val="1"/>
      <w:marLeft w:val="0"/>
      <w:marRight w:val="0"/>
      <w:marTop w:val="0"/>
      <w:marBottom w:val="0"/>
      <w:divBdr>
        <w:top w:val="none" w:sz="0" w:space="0" w:color="auto"/>
        <w:left w:val="none" w:sz="0" w:space="0" w:color="auto"/>
        <w:bottom w:val="none" w:sz="0" w:space="0" w:color="auto"/>
        <w:right w:val="none" w:sz="0" w:space="0" w:color="auto"/>
      </w:divBdr>
    </w:div>
    <w:div w:id="975136042">
      <w:bodyDiv w:val="1"/>
      <w:marLeft w:val="0"/>
      <w:marRight w:val="0"/>
      <w:marTop w:val="0"/>
      <w:marBottom w:val="0"/>
      <w:divBdr>
        <w:top w:val="none" w:sz="0" w:space="0" w:color="auto"/>
        <w:left w:val="none" w:sz="0" w:space="0" w:color="auto"/>
        <w:bottom w:val="none" w:sz="0" w:space="0" w:color="auto"/>
        <w:right w:val="none" w:sz="0" w:space="0" w:color="auto"/>
      </w:divBdr>
    </w:div>
    <w:div w:id="992952344">
      <w:bodyDiv w:val="1"/>
      <w:marLeft w:val="0"/>
      <w:marRight w:val="0"/>
      <w:marTop w:val="0"/>
      <w:marBottom w:val="0"/>
      <w:divBdr>
        <w:top w:val="none" w:sz="0" w:space="0" w:color="auto"/>
        <w:left w:val="none" w:sz="0" w:space="0" w:color="auto"/>
        <w:bottom w:val="none" w:sz="0" w:space="0" w:color="auto"/>
        <w:right w:val="none" w:sz="0" w:space="0" w:color="auto"/>
      </w:divBdr>
    </w:div>
    <w:div w:id="1013998094">
      <w:bodyDiv w:val="1"/>
      <w:marLeft w:val="0"/>
      <w:marRight w:val="0"/>
      <w:marTop w:val="0"/>
      <w:marBottom w:val="0"/>
      <w:divBdr>
        <w:top w:val="none" w:sz="0" w:space="0" w:color="auto"/>
        <w:left w:val="none" w:sz="0" w:space="0" w:color="auto"/>
        <w:bottom w:val="none" w:sz="0" w:space="0" w:color="auto"/>
        <w:right w:val="none" w:sz="0" w:space="0" w:color="auto"/>
      </w:divBdr>
    </w:div>
    <w:div w:id="1050689248">
      <w:bodyDiv w:val="1"/>
      <w:marLeft w:val="0"/>
      <w:marRight w:val="0"/>
      <w:marTop w:val="0"/>
      <w:marBottom w:val="0"/>
      <w:divBdr>
        <w:top w:val="none" w:sz="0" w:space="0" w:color="auto"/>
        <w:left w:val="none" w:sz="0" w:space="0" w:color="auto"/>
        <w:bottom w:val="none" w:sz="0" w:space="0" w:color="auto"/>
        <w:right w:val="none" w:sz="0" w:space="0" w:color="auto"/>
      </w:divBdr>
    </w:div>
    <w:div w:id="1073241009">
      <w:bodyDiv w:val="1"/>
      <w:marLeft w:val="0"/>
      <w:marRight w:val="0"/>
      <w:marTop w:val="0"/>
      <w:marBottom w:val="0"/>
      <w:divBdr>
        <w:top w:val="none" w:sz="0" w:space="0" w:color="auto"/>
        <w:left w:val="none" w:sz="0" w:space="0" w:color="auto"/>
        <w:bottom w:val="none" w:sz="0" w:space="0" w:color="auto"/>
        <w:right w:val="none" w:sz="0" w:space="0" w:color="auto"/>
      </w:divBdr>
    </w:div>
    <w:div w:id="1077022373">
      <w:bodyDiv w:val="1"/>
      <w:marLeft w:val="0"/>
      <w:marRight w:val="0"/>
      <w:marTop w:val="0"/>
      <w:marBottom w:val="0"/>
      <w:divBdr>
        <w:top w:val="none" w:sz="0" w:space="0" w:color="auto"/>
        <w:left w:val="none" w:sz="0" w:space="0" w:color="auto"/>
        <w:bottom w:val="none" w:sz="0" w:space="0" w:color="auto"/>
        <w:right w:val="none" w:sz="0" w:space="0" w:color="auto"/>
      </w:divBdr>
    </w:div>
    <w:div w:id="1108038726">
      <w:bodyDiv w:val="1"/>
      <w:marLeft w:val="0"/>
      <w:marRight w:val="0"/>
      <w:marTop w:val="0"/>
      <w:marBottom w:val="0"/>
      <w:divBdr>
        <w:top w:val="none" w:sz="0" w:space="0" w:color="auto"/>
        <w:left w:val="none" w:sz="0" w:space="0" w:color="auto"/>
        <w:bottom w:val="none" w:sz="0" w:space="0" w:color="auto"/>
        <w:right w:val="none" w:sz="0" w:space="0" w:color="auto"/>
      </w:divBdr>
      <w:divsChild>
        <w:div w:id="1274291021">
          <w:marLeft w:val="0"/>
          <w:marRight w:val="0"/>
          <w:marTop w:val="0"/>
          <w:marBottom w:val="0"/>
          <w:divBdr>
            <w:top w:val="none" w:sz="0" w:space="0" w:color="auto"/>
            <w:left w:val="none" w:sz="0" w:space="0" w:color="auto"/>
            <w:bottom w:val="none" w:sz="0" w:space="0" w:color="auto"/>
            <w:right w:val="none" w:sz="0" w:space="0" w:color="auto"/>
          </w:divBdr>
          <w:divsChild>
            <w:div w:id="65500276">
              <w:marLeft w:val="0"/>
              <w:marRight w:val="0"/>
              <w:marTop w:val="0"/>
              <w:marBottom w:val="0"/>
              <w:divBdr>
                <w:top w:val="none" w:sz="0" w:space="0" w:color="auto"/>
                <w:left w:val="none" w:sz="0" w:space="0" w:color="auto"/>
                <w:bottom w:val="none" w:sz="0" w:space="0" w:color="auto"/>
                <w:right w:val="none" w:sz="0" w:space="0" w:color="auto"/>
              </w:divBdr>
            </w:div>
            <w:div w:id="192767174">
              <w:marLeft w:val="0"/>
              <w:marRight w:val="0"/>
              <w:marTop w:val="0"/>
              <w:marBottom w:val="0"/>
              <w:divBdr>
                <w:top w:val="none" w:sz="0" w:space="0" w:color="auto"/>
                <w:left w:val="none" w:sz="0" w:space="0" w:color="auto"/>
                <w:bottom w:val="none" w:sz="0" w:space="0" w:color="auto"/>
                <w:right w:val="none" w:sz="0" w:space="0" w:color="auto"/>
              </w:divBdr>
            </w:div>
            <w:div w:id="307440487">
              <w:marLeft w:val="0"/>
              <w:marRight w:val="0"/>
              <w:marTop w:val="0"/>
              <w:marBottom w:val="0"/>
              <w:divBdr>
                <w:top w:val="none" w:sz="0" w:space="0" w:color="auto"/>
                <w:left w:val="none" w:sz="0" w:space="0" w:color="auto"/>
                <w:bottom w:val="none" w:sz="0" w:space="0" w:color="auto"/>
                <w:right w:val="none" w:sz="0" w:space="0" w:color="auto"/>
              </w:divBdr>
            </w:div>
            <w:div w:id="431702393">
              <w:marLeft w:val="0"/>
              <w:marRight w:val="0"/>
              <w:marTop w:val="0"/>
              <w:marBottom w:val="0"/>
              <w:divBdr>
                <w:top w:val="none" w:sz="0" w:space="0" w:color="auto"/>
                <w:left w:val="none" w:sz="0" w:space="0" w:color="auto"/>
                <w:bottom w:val="none" w:sz="0" w:space="0" w:color="auto"/>
                <w:right w:val="none" w:sz="0" w:space="0" w:color="auto"/>
              </w:divBdr>
            </w:div>
            <w:div w:id="451479340">
              <w:marLeft w:val="0"/>
              <w:marRight w:val="0"/>
              <w:marTop w:val="0"/>
              <w:marBottom w:val="0"/>
              <w:divBdr>
                <w:top w:val="none" w:sz="0" w:space="0" w:color="auto"/>
                <w:left w:val="none" w:sz="0" w:space="0" w:color="auto"/>
                <w:bottom w:val="none" w:sz="0" w:space="0" w:color="auto"/>
                <w:right w:val="none" w:sz="0" w:space="0" w:color="auto"/>
              </w:divBdr>
            </w:div>
            <w:div w:id="526141845">
              <w:marLeft w:val="0"/>
              <w:marRight w:val="0"/>
              <w:marTop w:val="0"/>
              <w:marBottom w:val="0"/>
              <w:divBdr>
                <w:top w:val="none" w:sz="0" w:space="0" w:color="auto"/>
                <w:left w:val="none" w:sz="0" w:space="0" w:color="auto"/>
                <w:bottom w:val="none" w:sz="0" w:space="0" w:color="auto"/>
                <w:right w:val="none" w:sz="0" w:space="0" w:color="auto"/>
              </w:divBdr>
            </w:div>
            <w:div w:id="534391048">
              <w:marLeft w:val="0"/>
              <w:marRight w:val="0"/>
              <w:marTop w:val="0"/>
              <w:marBottom w:val="0"/>
              <w:divBdr>
                <w:top w:val="none" w:sz="0" w:space="0" w:color="auto"/>
                <w:left w:val="none" w:sz="0" w:space="0" w:color="auto"/>
                <w:bottom w:val="none" w:sz="0" w:space="0" w:color="auto"/>
                <w:right w:val="none" w:sz="0" w:space="0" w:color="auto"/>
              </w:divBdr>
            </w:div>
            <w:div w:id="586503206">
              <w:marLeft w:val="0"/>
              <w:marRight w:val="0"/>
              <w:marTop w:val="0"/>
              <w:marBottom w:val="0"/>
              <w:divBdr>
                <w:top w:val="none" w:sz="0" w:space="0" w:color="auto"/>
                <w:left w:val="none" w:sz="0" w:space="0" w:color="auto"/>
                <w:bottom w:val="none" w:sz="0" w:space="0" w:color="auto"/>
                <w:right w:val="none" w:sz="0" w:space="0" w:color="auto"/>
              </w:divBdr>
            </w:div>
            <w:div w:id="676150956">
              <w:marLeft w:val="0"/>
              <w:marRight w:val="0"/>
              <w:marTop w:val="0"/>
              <w:marBottom w:val="0"/>
              <w:divBdr>
                <w:top w:val="none" w:sz="0" w:space="0" w:color="auto"/>
                <w:left w:val="none" w:sz="0" w:space="0" w:color="auto"/>
                <w:bottom w:val="none" w:sz="0" w:space="0" w:color="auto"/>
                <w:right w:val="none" w:sz="0" w:space="0" w:color="auto"/>
              </w:divBdr>
            </w:div>
            <w:div w:id="678233778">
              <w:marLeft w:val="0"/>
              <w:marRight w:val="0"/>
              <w:marTop w:val="0"/>
              <w:marBottom w:val="0"/>
              <w:divBdr>
                <w:top w:val="none" w:sz="0" w:space="0" w:color="auto"/>
                <w:left w:val="none" w:sz="0" w:space="0" w:color="auto"/>
                <w:bottom w:val="none" w:sz="0" w:space="0" w:color="auto"/>
                <w:right w:val="none" w:sz="0" w:space="0" w:color="auto"/>
              </w:divBdr>
            </w:div>
            <w:div w:id="703096396">
              <w:marLeft w:val="0"/>
              <w:marRight w:val="0"/>
              <w:marTop w:val="0"/>
              <w:marBottom w:val="0"/>
              <w:divBdr>
                <w:top w:val="none" w:sz="0" w:space="0" w:color="auto"/>
                <w:left w:val="none" w:sz="0" w:space="0" w:color="auto"/>
                <w:bottom w:val="none" w:sz="0" w:space="0" w:color="auto"/>
                <w:right w:val="none" w:sz="0" w:space="0" w:color="auto"/>
              </w:divBdr>
            </w:div>
            <w:div w:id="865558793">
              <w:marLeft w:val="0"/>
              <w:marRight w:val="0"/>
              <w:marTop w:val="0"/>
              <w:marBottom w:val="0"/>
              <w:divBdr>
                <w:top w:val="none" w:sz="0" w:space="0" w:color="auto"/>
                <w:left w:val="none" w:sz="0" w:space="0" w:color="auto"/>
                <w:bottom w:val="none" w:sz="0" w:space="0" w:color="auto"/>
                <w:right w:val="none" w:sz="0" w:space="0" w:color="auto"/>
              </w:divBdr>
            </w:div>
            <w:div w:id="886140556">
              <w:marLeft w:val="0"/>
              <w:marRight w:val="0"/>
              <w:marTop w:val="0"/>
              <w:marBottom w:val="0"/>
              <w:divBdr>
                <w:top w:val="none" w:sz="0" w:space="0" w:color="auto"/>
                <w:left w:val="none" w:sz="0" w:space="0" w:color="auto"/>
                <w:bottom w:val="none" w:sz="0" w:space="0" w:color="auto"/>
                <w:right w:val="none" w:sz="0" w:space="0" w:color="auto"/>
              </w:divBdr>
            </w:div>
            <w:div w:id="894196393">
              <w:marLeft w:val="0"/>
              <w:marRight w:val="0"/>
              <w:marTop w:val="0"/>
              <w:marBottom w:val="0"/>
              <w:divBdr>
                <w:top w:val="none" w:sz="0" w:space="0" w:color="auto"/>
                <w:left w:val="none" w:sz="0" w:space="0" w:color="auto"/>
                <w:bottom w:val="none" w:sz="0" w:space="0" w:color="auto"/>
                <w:right w:val="none" w:sz="0" w:space="0" w:color="auto"/>
              </w:divBdr>
            </w:div>
            <w:div w:id="912009700">
              <w:marLeft w:val="0"/>
              <w:marRight w:val="0"/>
              <w:marTop w:val="0"/>
              <w:marBottom w:val="0"/>
              <w:divBdr>
                <w:top w:val="none" w:sz="0" w:space="0" w:color="auto"/>
                <w:left w:val="none" w:sz="0" w:space="0" w:color="auto"/>
                <w:bottom w:val="none" w:sz="0" w:space="0" w:color="auto"/>
                <w:right w:val="none" w:sz="0" w:space="0" w:color="auto"/>
              </w:divBdr>
            </w:div>
            <w:div w:id="919942682">
              <w:marLeft w:val="0"/>
              <w:marRight w:val="0"/>
              <w:marTop w:val="0"/>
              <w:marBottom w:val="0"/>
              <w:divBdr>
                <w:top w:val="none" w:sz="0" w:space="0" w:color="auto"/>
                <w:left w:val="none" w:sz="0" w:space="0" w:color="auto"/>
                <w:bottom w:val="none" w:sz="0" w:space="0" w:color="auto"/>
                <w:right w:val="none" w:sz="0" w:space="0" w:color="auto"/>
              </w:divBdr>
            </w:div>
            <w:div w:id="955332750">
              <w:marLeft w:val="0"/>
              <w:marRight w:val="0"/>
              <w:marTop w:val="0"/>
              <w:marBottom w:val="0"/>
              <w:divBdr>
                <w:top w:val="none" w:sz="0" w:space="0" w:color="auto"/>
                <w:left w:val="none" w:sz="0" w:space="0" w:color="auto"/>
                <w:bottom w:val="none" w:sz="0" w:space="0" w:color="auto"/>
                <w:right w:val="none" w:sz="0" w:space="0" w:color="auto"/>
              </w:divBdr>
            </w:div>
            <w:div w:id="1021130274">
              <w:marLeft w:val="0"/>
              <w:marRight w:val="0"/>
              <w:marTop w:val="0"/>
              <w:marBottom w:val="0"/>
              <w:divBdr>
                <w:top w:val="none" w:sz="0" w:space="0" w:color="auto"/>
                <w:left w:val="none" w:sz="0" w:space="0" w:color="auto"/>
                <w:bottom w:val="none" w:sz="0" w:space="0" w:color="auto"/>
                <w:right w:val="none" w:sz="0" w:space="0" w:color="auto"/>
              </w:divBdr>
            </w:div>
            <w:div w:id="1024476861">
              <w:marLeft w:val="0"/>
              <w:marRight w:val="0"/>
              <w:marTop w:val="0"/>
              <w:marBottom w:val="0"/>
              <w:divBdr>
                <w:top w:val="none" w:sz="0" w:space="0" w:color="auto"/>
                <w:left w:val="none" w:sz="0" w:space="0" w:color="auto"/>
                <w:bottom w:val="none" w:sz="0" w:space="0" w:color="auto"/>
                <w:right w:val="none" w:sz="0" w:space="0" w:color="auto"/>
              </w:divBdr>
            </w:div>
            <w:div w:id="1082333079">
              <w:marLeft w:val="0"/>
              <w:marRight w:val="0"/>
              <w:marTop w:val="0"/>
              <w:marBottom w:val="0"/>
              <w:divBdr>
                <w:top w:val="none" w:sz="0" w:space="0" w:color="auto"/>
                <w:left w:val="none" w:sz="0" w:space="0" w:color="auto"/>
                <w:bottom w:val="none" w:sz="0" w:space="0" w:color="auto"/>
                <w:right w:val="none" w:sz="0" w:space="0" w:color="auto"/>
              </w:divBdr>
            </w:div>
            <w:div w:id="1132089205">
              <w:marLeft w:val="0"/>
              <w:marRight w:val="0"/>
              <w:marTop w:val="0"/>
              <w:marBottom w:val="0"/>
              <w:divBdr>
                <w:top w:val="none" w:sz="0" w:space="0" w:color="auto"/>
                <w:left w:val="none" w:sz="0" w:space="0" w:color="auto"/>
                <w:bottom w:val="none" w:sz="0" w:space="0" w:color="auto"/>
                <w:right w:val="none" w:sz="0" w:space="0" w:color="auto"/>
              </w:divBdr>
            </w:div>
            <w:div w:id="1191796361">
              <w:marLeft w:val="0"/>
              <w:marRight w:val="0"/>
              <w:marTop w:val="0"/>
              <w:marBottom w:val="0"/>
              <w:divBdr>
                <w:top w:val="none" w:sz="0" w:space="0" w:color="auto"/>
                <w:left w:val="none" w:sz="0" w:space="0" w:color="auto"/>
                <w:bottom w:val="none" w:sz="0" w:space="0" w:color="auto"/>
                <w:right w:val="none" w:sz="0" w:space="0" w:color="auto"/>
              </w:divBdr>
            </w:div>
            <w:div w:id="1263345078">
              <w:marLeft w:val="0"/>
              <w:marRight w:val="0"/>
              <w:marTop w:val="0"/>
              <w:marBottom w:val="0"/>
              <w:divBdr>
                <w:top w:val="none" w:sz="0" w:space="0" w:color="auto"/>
                <w:left w:val="none" w:sz="0" w:space="0" w:color="auto"/>
                <w:bottom w:val="none" w:sz="0" w:space="0" w:color="auto"/>
                <w:right w:val="none" w:sz="0" w:space="0" w:color="auto"/>
              </w:divBdr>
            </w:div>
            <w:div w:id="1287540773">
              <w:marLeft w:val="0"/>
              <w:marRight w:val="0"/>
              <w:marTop w:val="0"/>
              <w:marBottom w:val="0"/>
              <w:divBdr>
                <w:top w:val="none" w:sz="0" w:space="0" w:color="auto"/>
                <w:left w:val="none" w:sz="0" w:space="0" w:color="auto"/>
                <w:bottom w:val="none" w:sz="0" w:space="0" w:color="auto"/>
                <w:right w:val="none" w:sz="0" w:space="0" w:color="auto"/>
              </w:divBdr>
            </w:div>
            <w:div w:id="1346247071">
              <w:marLeft w:val="0"/>
              <w:marRight w:val="0"/>
              <w:marTop w:val="0"/>
              <w:marBottom w:val="0"/>
              <w:divBdr>
                <w:top w:val="none" w:sz="0" w:space="0" w:color="auto"/>
                <w:left w:val="none" w:sz="0" w:space="0" w:color="auto"/>
                <w:bottom w:val="none" w:sz="0" w:space="0" w:color="auto"/>
                <w:right w:val="none" w:sz="0" w:space="0" w:color="auto"/>
              </w:divBdr>
            </w:div>
            <w:div w:id="1387952852">
              <w:marLeft w:val="0"/>
              <w:marRight w:val="0"/>
              <w:marTop w:val="0"/>
              <w:marBottom w:val="0"/>
              <w:divBdr>
                <w:top w:val="none" w:sz="0" w:space="0" w:color="auto"/>
                <w:left w:val="none" w:sz="0" w:space="0" w:color="auto"/>
                <w:bottom w:val="none" w:sz="0" w:space="0" w:color="auto"/>
                <w:right w:val="none" w:sz="0" w:space="0" w:color="auto"/>
              </w:divBdr>
            </w:div>
            <w:div w:id="1393230119">
              <w:marLeft w:val="0"/>
              <w:marRight w:val="0"/>
              <w:marTop w:val="0"/>
              <w:marBottom w:val="0"/>
              <w:divBdr>
                <w:top w:val="none" w:sz="0" w:space="0" w:color="auto"/>
                <w:left w:val="none" w:sz="0" w:space="0" w:color="auto"/>
                <w:bottom w:val="none" w:sz="0" w:space="0" w:color="auto"/>
                <w:right w:val="none" w:sz="0" w:space="0" w:color="auto"/>
              </w:divBdr>
            </w:div>
            <w:div w:id="1438525668">
              <w:marLeft w:val="0"/>
              <w:marRight w:val="0"/>
              <w:marTop w:val="0"/>
              <w:marBottom w:val="0"/>
              <w:divBdr>
                <w:top w:val="none" w:sz="0" w:space="0" w:color="auto"/>
                <w:left w:val="none" w:sz="0" w:space="0" w:color="auto"/>
                <w:bottom w:val="none" w:sz="0" w:space="0" w:color="auto"/>
                <w:right w:val="none" w:sz="0" w:space="0" w:color="auto"/>
              </w:divBdr>
            </w:div>
            <w:div w:id="1500852117">
              <w:marLeft w:val="0"/>
              <w:marRight w:val="0"/>
              <w:marTop w:val="0"/>
              <w:marBottom w:val="0"/>
              <w:divBdr>
                <w:top w:val="none" w:sz="0" w:space="0" w:color="auto"/>
                <w:left w:val="none" w:sz="0" w:space="0" w:color="auto"/>
                <w:bottom w:val="none" w:sz="0" w:space="0" w:color="auto"/>
                <w:right w:val="none" w:sz="0" w:space="0" w:color="auto"/>
              </w:divBdr>
            </w:div>
            <w:div w:id="1613128373">
              <w:marLeft w:val="0"/>
              <w:marRight w:val="0"/>
              <w:marTop w:val="0"/>
              <w:marBottom w:val="0"/>
              <w:divBdr>
                <w:top w:val="none" w:sz="0" w:space="0" w:color="auto"/>
                <w:left w:val="none" w:sz="0" w:space="0" w:color="auto"/>
                <w:bottom w:val="none" w:sz="0" w:space="0" w:color="auto"/>
                <w:right w:val="none" w:sz="0" w:space="0" w:color="auto"/>
              </w:divBdr>
            </w:div>
            <w:div w:id="1767115531">
              <w:marLeft w:val="0"/>
              <w:marRight w:val="0"/>
              <w:marTop w:val="0"/>
              <w:marBottom w:val="0"/>
              <w:divBdr>
                <w:top w:val="none" w:sz="0" w:space="0" w:color="auto"/>
                <w:left w:val="none" w:sz="0" w:space="0" w:color="auto"/>
                <w:bottom w:val="none" w:sz="0" w:space="0" w:color="auto"/>
                <w:right w:val="none" w:sz="0" w:space="0" w:color="auto"/>
              </w:divBdr>
            </w:div>
            <w:div w:id="1780182503">
              <w:marLeft w:val="0"/>
              <w:marRight w:val="0"/>
              <w:marTop w:val="0"/>
              <w:marBottom w:val="0"/>
              <w:divBdr>
                <w:top w:val="none" w:sz="0" w:space="0" w:color="auto"/>
                <w:left w:val="none" w:sz="0" w:space="0" w:color="auto"/>
                <w:bottom w:val="none" w:sz="0" w:space="0" w:color="auto"/>
                <w:right w:val="none" w:sz="0" w:space="0" w:color="auto"/>
              </w:divBdr>
            </w:div>
            <w:div w:id="1840923928">
              <w:marLeft w:val="0"/>
              <w:marRight w:val="0"/>
              <w:marTop w:val="0"/>
              <w:marBottom w:val="0"/>
              <w:divBdr>
                <w:top w:val="none" w:sz="0" w:space="0" w:color="auto"/>
                <w:left w:val="none" w:sz="0" w:space="0" w:color="auto"/>
                <w:bottom w:val="none" w:sz="0" w:space="0" w:color="auto"/>
                <w:right w:val="none" w:sz="0" w:space="0" w:color="auto"/>
              </w:divBdr>
            </w:div>
            <w:div w:id="1962687139">
              <w:marLeft w:val="0"/>
              <w:marRight w:val="0"/>
              <w:marTop w:val="0"/>
              <w:marBottom w:val="0"/>
              <w:divBdr>
                <w:top w:val="none" w:sz="0" w:space="0" w:color="auto"/>
                <w:left w:val="none" w:sz="0" w:space="0" w:color="auto"/>
                <w:bottom w:val="none" w:sz="0" w:space="0" w:color="auto"/>
                <w:right w:val="none" w:sz="0" w:space="0" w:color="auto"/>
              </w:divBdr>
            </w:div>
            <w:div w:id="1978804214">
              <w:marLeft w:val="0"/>
              <w:marRight w:val="0"/>
              <w:marTop w:val="0"/>
              <w:marBottom w:val="0"/>
              <w:divBdr>
                <w:top w:val="none" w:sz="0" w:space="0" w:color="auto"/>
                <w:left w:val="none" w:sz="0" w:space="0" w:color="auto"/>
                <w:bottom w:val="none" w:sz="0" w:space="0" w:color="auto"/>
                <w:right w:val="none" w:sz="0" w:space="0" w:color="auto"/>
              </w:divBdr>
            </w:div>
            <w:div w:id="200547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087258">
      <w:bodyDiv w:val="1"/>
      <w:marLeft w:val="0"/>
      <w:marRight w:val="0"/>
      <w:marTop w:val="0"/>
      <w:marBottom w:val="0"/>
      <w:divBdr>
        <w:top w:val="none" w:sz="0" w:space="0" w:color="auto"/>
        <w:left w:val="none" w:sz="0" w:space="0" w:color="auto"/>
        <w:bottom w:val="none" w:sz="0" w:space="0" w:color="auto"/>
        <w:right w:val="none" w:sz="0" w:space="0" w:color="auto"/>
      </w:divBdr>
    </w:div>
    <w:div w:id="1370030811">
      <w:bodyDiv w:val="1"/>
      <w:marLeft w:val="0"/>
      <w:marRight w:val="0"/>
      <w:marTop w:val="0"/>
      <w:marBottom w:val="0"/>
      <w:divBdr>
        <w:top w:val="none" w:sz="0" w:space="0" w:color="auto"/>
        <w:left w:val="none" w:sz="0" w:space="0" w:color="auto"/>
        <w:bottom w:val="none" w:sz="0" w:space="0" w:color="auto"/>
        <w:right w:val="none" w:sz="0" w:space="0" w:color="auto"/>
      </w:divBdr>
    </w:div>
    <w:div w:id="1415855164">
      <w:bodyDiv w:val="1"/>
      <w:marLeft w:val="0"/>
      <w:marRight w:val="0"/>
      <w:marTop w:val="0"/>
      <w:marBottom w:val="0"/>
      <w:divBdr>
        <w:top w:val="none" w:sz="0" w:space="0" w:color="auto"/>
        <w:left w:val="none" w:sz="0" w:space="0" w:color="auto"/>
        <w:bottom w:val="none" w:sz="0" w:space="0" w:color="auto"/>
        <w:right w:val="none" w:sz="0" w:space="0" w:color="auto"/>
      </w:divBdr>
    </w:div>
    <w:div w:id="1423723558">
      <w:bodyDiv w:val="1"/>
      <w:marLeft w:val="0"/>
      <w:marRight w:val="0"/>
      <w:marTop w:val="0"/>
      <w:marBottom w:val="0"/>
      <w:divBdr>
        <w:top w:val="none" w:sz="0" w:space="0" w:color="auto"/>
        <w:left w:val="none" w:sz="0" w:space="0" w:color="auto"/>
        <w:bottom w:val="none" w:sz="0" w:space="0" w:color="auto"/>
        <w:right w:val="none" w:sz="0" w:space="0" w:color="auto"/>
      </w:divBdr>
      <w:divsChild>
        <w:div w:id="5256378">
          <w:marLeft w:val="0"/>
          <w:marRight w:val="0"/>
          <w:marTop w:val="0"/>
          <w:marBottom w:val="0"/>
          <w:divBdr>
            <w:top w:val="none" w:sz="0" w:space="0" w:color="auto"/>
            <w:left w:val="none" w:sz="0" w:space="0" w:color="auto"/>
            <w:bottom w:val="none" w:sz="0" w:space="0" w:color="auto"/>
            <w:right w:val="none" w:sz="0" w:space="0" w:color="auto"/>
          </w:divBdr>
          <w:divsChild>
            <w:div w:id="66193959">
              <w:marLeft w:val="0"/>
              <w:marRight w:val="0"/>
              <w:marTop w:val="0"/>
              <w:marBottom w:val="0"/>
              <w:divBdr>
                <w:top w:val="none" w:sz="0" w:space="0" w:color="auto"/>
                <w:left w:val="none" w:sz="0" w:space="0" w:color="auto"/>
                <w:bottom w:val="none" w:sz="0" w:space="0" w:color="auto"/>
                <w:right w:val="none" w:sz="0" w:space="0" w:color="auto"/>
              </w:divBdr>
            </w:div>
            <w:div w:id="89665172">
              <w:marLeft w:val="0"/>
              <w:marRight w:val="0"/>
              <w:marTop w:val="0"/>
              <w:marBottom w:val="0"/>
              <w:divBdr>
                <w:top w:val="none" w:sz="0" w:space="0" w:color="auto"/>
                <w:left w:val="none" w:sz="0" w:space="0" w:color="auto"/>
                <w:bottom w:val="none" w:sz="0" w:space="0" w:color="auto"/>
                <w:right w:val="none" w:sz="0" w:space="0" w:color="auto"/>
              </w:divBdr>
            </w:div>
            <w:div w:id="129711954">
              <w:marLeft w:val="0"/>
              <w:marRight w:val="0"/>
              <w:marTop w:val="0"/>
              <w:marBottom w:val="0"/>
              <w:divBdr>
                <w:top w:val="none" w:sz="0" w:space="0" w:color="auto"/>
                <w:left w:val="none" w:sz="0" w:space="0" w:color="auto"/>
                <w:bottom w:val="none" w:sz="0" w:space="0" w:color="auto"/>
                <w:right w:val="none" w:sz="0" w:space="0" w:color="auto"/>
              </w:divBdr>
            </w:div>
            <w:div w:id="184516314">
              <w:marLeft w:val="0"/>
              <w:marRight w:val="0"/>
              <w:marTop w:val="0"/>
              <w:marBottom w:val="0"/>
              <w:divBdr>
                <w:top w:val="none" w:sz="0" w:space="0" w:color="auto"/>
                <w:left w:val="none" w:sz="0" w:space="0" w:color="auto"/>
                <w:bottom w:val="none" w:sz="0" w:space="0" w:color="auto"/>
                <w:right w:val="none" w:sz="0" w:space="0" w:color="auto"/>
              </w:divBdr>
            </w:div>
            <w:div w:id="197864257">
              <w:marLeft w:val="0"/>
              <w:marRight w:val="0"/>
              <w:marTop w:val="0"/>
              <w:marBottom w:val="0"/>
              <w:divBdr>
                <w:top w:val="none" w:sz="0" w:space="0" w:color="auto"/>
                <w:left w:val="none" w:sz="0" w:space="0" w:color="auto"/>
                <w:bottom w:val="none" w:sz="0" w:space="0" w:color="auto"/>
                <w:right w:val="none" w:sz="0" w:space="0" w:color="auto"/>
              </w:divBdr>
            </w:div>
            <w:div w:id="225604753">
              <w:marLeft w:val="0"/>
              <w:marRight w:val="0"/>
              <w:marTop w:val="0"/>
              <w:marBottom w:val="0"/>
              <w:divBdr>
                <w:top w:val="none" w:sz="0" w:space="0" w:color="auto"/>
                <w:left w:val="none" w:sz="0" w:space="0" w:color="auto"/>
                <w:bottom w:val="none" w:sz="0" w:space="0" w:color="auto"/>
                <w:right w:val="none" w:sz="0" w:space="0" w:color="auto"/>
              </w:divBdr>
            </w:div>
            <w:div w:id="233977413">
              <w:marLeft w:val="0"/>
              <w:marRight w:val="0"/>
              <w:marTop w:val="0"/>
              <w:marBottom w:val="0"/>
              <w:divBdr>
                <w:top w:val="none" w:sz="0" w:space="0" w:color="auto"/>
                <w:left w:val="none" w:sz="0" w:space="0" w:color="auto"/>
                <w:bottom w:val="none" w:sz="0" w:space="0" w:color="auto"/>
                <w:right w:val="none" w:sz="0" w:space="0" w:color="auto"/>
              </w:divBdr>
            </w:div>
            <w:div w:id="267127928">
              <w:marLeft w:val="0"/>
              <w:marRight w:val="0"/>
              <w:marTop w:val="0"/>
              <w:marBottom w:val="0"/>
              <w:divBdr>
                <w:top w:val="none" w:sz="0" w:space="0" w:color="auto"/>
                <w:left w:val="none" w:sz="0" w:space="0" w:color="auto"/>
                <w:bottom w:val="none" w:sz="0" w:space="0" w:color="auto"/>
                <w:right w:val="none" w:sz="0" w:space="0" w:color="auto"/>
              </w:divBdr>
            </w:div>
            <w:div w:id="269506422">
              <w:marLeft w:val="0"/>
              <w:marRight w:val="0"/>
              <w:marTop w:val="0"/>
              <w:marBottom w:val="0"/>
              <w:divBdr>
                <w:top w:val="none" w:sz="0" w:space="0" w:color="auto"/>
                <w:left w:val="none" w:sz="0" w:space="0" w:color="auto"/>
                <w:bottom w:val="none" w:sz="0" w:space="0" w:color="auto"/>
                <w:right w:val="none" w:sz="0" w:space="0" w:color="auto"/>
              </w:divBdr>
            </w:div>
            <w:div w:id="297613972">
              <w:marLeft w:val="0"/>
              <w:marRight w:val="0"/>
              <w:marTop w:val="0"/>
              <w:marBottom w:val="0"/>
              <w:divBdr>
                <w:top w:val="none" w:sz="0" w:space="0" w:color="auto"/>
                <w:left w:val="none" w:sz="0" w:space="0" w:color="auto"/>
                <w:bottom w:val="none" w:sz="0" w:space="0" w:color="auto"/>
                <w:right w:val="none" w:sz="0" w:space="0" w:color="auto"/>
              </w:divBdr>
            </w:div>
            <w:div w:id="340012682">
              <w:marLeft w:val="0"/>
              <w:marRight w:val="0"/>
              <w:marTop w:val="0"/>
              <w:marBottom w:val="0"/>
              <w:divBdr>
                <w:top w:val="none" w:sz="0" w:space="0" w:color="auto"/>
                <w:left w:val="none" w:sz="0" w:space="0" w:color="auto"/>
                <w:bottom w:val="none" w:sz="0" w:space="0" w:color="auto"/>
                <w:right w:val="none" w:sz="0" w:space="0" w:color="auto"/>
              </w:divBdr>
            </w:div>
            <w:div w:id="368652135">
              <w:marLeft w:val="0"/>
              <w:marRight w:val="0"/>
              <w:marTop w:val="0"/>
              <w:marBottom w:val="0"/>
              <w:divBdr>
                <w:top w:val="none" w:sz="0" w:space="0" w:color="auto"/>
                <w:left w:val="none" w:sz="0" w:space="0" w:color="auto"/>
                <w:bottom w:val="none" w:sz="0" w:space="0" w:color="auto"/>
                <w:right w:val="none" w:sz="0" w:space="0" w:color="auto"/>
              </w:divBdr>
            </w:div>
            <w:div w:id="385225400">
              <w:marLeft w:val="0"/>
              <w:marRight w:val="0"/>
              <w:marTop w:val="0"/>
              <w:marBottom w:val="0"/>
              <w:divBdr>
                <w:top w:val="none" w:sz="0" w:space="0" w:color="auto"/>
                <w:left w:val="none" w:sz="0" w:space="0" w:color="auto"/>
                <w:bottom w:val="none" w:sz="0" w:space="0" w:color="auto"/>
                <w:right w:val="none" w:sz="0" w:space="0" w:color="auto"/>
              </w:divBdr>
            </w:div>
            <w:div w:id="386878461">
              <w:marLeft w:val="0"/>
              <w:marRight w:val="0"/>
              <w:marTop w:val="0"/>
              <w:marBottom w:val="0"/>
              <w:divBdr>
                <w:top w:val="none" w:sz="0" w:space="0" w:color="auto"/>
                <w:left w:val="none" w:sz="0" w:space="0" w:color="auto"/>
                <w:bottom w:val="none" w:sz="0" w:space="0" w:color="auto"/>
                <w:right w:val="none" w:sz="0" w:space="0" w:color="auto"/>
              </w:divBdr>
            </w:div>
            <w:div w:id="558591927">
              <w:marLeft w:val="0"/>
              <w:marRight w:val="0"/>
              <w:marTop w:val="0"/>
              <w:marBottom w:val="0"/>
              <w:divBdr>
                <w:top w:val="none" w:sz="0" w:space="0" w:color="auto"/>
                <w:left w:val="none" w:sz="0" w:space="0" w:color="auto"/>
                <w:bottom w:val="none" w:sz="0" w:space="0" w:color="auto"/>
                <w:right w:val="none" w:sz="0" w:space="0" w:color="auto"/>
              </w:divBdr>
            </w:div>
            <w:div w:id="577980842">
              <w:marLeft w:val="0"/>
              <w:marRight w:val="0"/>
              <w:marTop w:val="0"/>
              <w:marBottom w:val="0"/>
              <w:divBdr>
                <w:top w:val="none" w:sz="0" w:space="0" w:color="auto"/>
                <w:left w:val="none" w:sz="0" w:space="0" w:color="auto"/>
                <w:bottom w:val="none" w:sz="0" w:space="0" w:color="auto"/>
                <w:right w:val="none" w:sz="0" w:space="0" w:color="auto"/>
              </w:divBdr>
            </w:div>
            <w:div w:id="579406511">
              <w:marLeft w:val="0"/>
              <w:marRight w:val="0"/>
              <w:marTop w:val="0"/>
              <w:marBottom w:val="0"/>
              <w:divBdr>
                <w:top w:val="none" w:sz="0" w:space="0" w:color="auto"/>
                <w:left w:val="none" w:sz="0" w:space="0" w:color="auto"/>
                <w:bottom w:val="none" w:sz="0" w:space="0" w:color="auto"/>
                <w:right w:val="none" w:sz="0" w:space="0" w:color="auto"/>
              </w:divBdr>
            </w:div>
            <w:div w:id="618298776">
              <w:marLeft w:val="0"/>
              <w:marRight w:val="0"/>
              <w:marTop w:val="0"/>
              <w:marBottom w:val="0"/>
              <w:divBdr>
                <w:top w:val="none" w:sz="0" w:space="0" w:color="auto"/>
                <w:left w:val="none" w:sz="0" w:space="0" w:color="auto"/>
                <w:bottom w:val="none" w:sz="0" w:space="0" w:color="auto"/>
                <w:right w:val="none" w:sz="0" w:space="0" w:color="auto"/>
              </w:divBdr>
            </w:div>
            <w:div w:id="673998228">
              <w:marLeft w:val="0"/>
              <w:marRight w:val="0"/>
              <w:marTop w:val="0"/>
              <w:marBottom w:val="0"/>
              <w:divBdr>
                <w:top w:val="none" w:sz="0" w:space="0" w:color="auto"/>
                <w:left w:val="none" w:sz="0" w:space="0" w:color="auto"/>
                <w:bottom w:val="none" w:sz="0" w:space="0" w:color="auto"/>
                <w:right w:val="none" w:sz="0" w:space="0" w:color="auto"/>
              </w:divBdr>
            </w:div>
            <w:div w:id="699815069">
              <w:marLeft w:val="0"/>
              <w:marRight w:val="0"/>
              <w:marTop w:val="0"/>
              <w:marBottom w:val="0"/>
              <w:divBdr>
                <w:top w:val="none" w:sz="0" w:space="0" w:color="auto"/>
                <w:left w:val="none" w:sz="0" w:space="0" w:color="auto"/>
                <w:bottom w:val="none" w:sz="0" w:space="0" w:color="auto"/>
                <w:right w:val="none" w:sz="0" w:space="0" w:color="auto"/>
              </w:divBdr>
            </w:div>
            <w:div w:id="707610648">
              <w:marLeft w:val="0"/>
              <w:marRight w:val="0"/>
              <w:marTop w:val="0"/>
              <w:marBottom w:val="0"/>
              <w:divBdr>
                <w:top w:val="none" w:sz="0" w:space="0" w:color="auto"/>
                <w:left w:val="none" w:sz="0" w:space="0" w:color="auto"/>
                <w:bottom w:val="none" w:sz="0" w:space="0" w:color="auto"/>
                <w:right w:val="none" w:sz="0" w:space="0" w:color="auto"/>
              </w:divBdr>
            </w:div>
            <w:div w:id="755441281">
              <w:marLeft w:val="0"/>
              <w:marRight w:val="0"/>
              <w:marTop w:val="0"/>
              <w:marBottom w:val="0"/>
              <w:divBdr>
                <w:top w:val="none" w:sz="0" w:space="0" w:color="auto"/>
                <w:left w:val="none" w:sz="0" w:space="0" w:color="auto"/>
                <w:bottom w:val="none" w:sz="0" w:space="0" w:color="auto"/>
                <w:right w:val="none" w:sz="0" w:space="0" w:color="auto"/>
              </w:divBdr>
            </w:div>
            <w:div w:id="797457108">
              <w:marLeft w:val="0"/>
              <w:marRight w:val="0"/>
              <w:marTop w:val="0"/>
              <w:marBottom w:val="0"/>
              <w:divBdr>
                <w:top w:val="none" w:sz="0" w:space="0" w:color="auto"/>
                <w:left w:val="none" w:sz="0" w:space="0" w:color="auto"/>
                <w:bottom w:val="none" w:sz="0" w:space="0" w:color="auto"/>
                <w:right w:val="none" w:sz="0" w:space="0" w:color="auto"/>
              </w:divBdr>
            </w:div>
            <w:div w:id="805972021">
              <w:marLeft w:val="0"/>
              <w:marRight w:val="0"/>
              <w:marTop w:val="0"/>
              <w:marBottom w:val="0"/>
              <w:divBdr>
                <w:top w:val="none" w:sz="0" w:space="0" w:color="auto"/>
                <w:left w:val="none" w:sz="0" w:space="0" w:color="auto"/>
                <w:bottom w:val="none" w:sz="0" w:space="0" w:color="auto"/>
                <w:right w:val="none" w:sz="0" w:space="0" w:color="auto"/>
              </w:divBdr>
            </w:div>
            <w:div w:id="855966889">
              <w:marLeft w:val="0"/>
              <w:marRight w:val="0"/>
              <w:marTop w:val="0"/>
              <w:marBottom w:val="0"/>
              <w:divBdr>
                <w:top w:val="none" w:sz="0" w:space="0" w:color="auto"/>
                <w:left w:val="none" w:sz="0" w:space="0" w:color="auto"/>
                <w:bottom w:val="none" w:sz="0" w:space="0" w:color="auto"/>
                <w:right w:val="none" w:sz="0" w:space="0" w:color="auto"/>
              </w:divBdr>
            </w:div>
            <w:div w:id="856043797">
              <w:marLeft w:val="0"/>
              <w:marRight w:val="0"/>
              <w:marTop w:val="0"/>
              <w:marBottom w:val="0"/>
              <w:divBdr>
                <w:top w:val="none" w:sz="0" w:space="0" w:color="auto"/>
                <w:left w:val="none" w:sz="0" w:space="0" w:color="auto"/>
                <w:bottom w:val="none" w:sz="0" w:space="0" w:color="auto"/>
                <w:right w:val="none" w:sz="0" w:space="0" w:color="auto"/>
              </w:divBdr>
            </w:div>
            <w:div w:id="864753903">
              <w:marLeft w:val="0"/>
              <w:marRight w:val="0"/>
              <w:marTop w:val="0"/>
              <w:marBottom w:val="0"/>
              <w:divBdr>
                <w:top w:val="none" w:sz="0" w:space="0" w:color="auto"/>
                <w:left w:val="none" w:sz="0" w:space="0" w:color="auto"/>
                <w:bottom w:val="none" w:sz="0" w:space="0" w:color="auto"/>
                <w:right w:val="none" w:sz="0" w:space="0" w:color="auto"/>
              </w:divBdr>
            </w:div>
            <w:div w:id="895505885">
              <w:marLeft w:val="0"/>
              <w:marRight w:val="0"/>
              <w:marTop w:val="0"/>
              <w:marBottom w:val="0"/>
              <w:divBdr>
                <w:top w:val="none" w:sz="0" w:space="0" w:color="auto"/>
                <w:left w:val="none" w:sz="0" w:space="0" w:color="auto"/>
                <w:bottom w:val="none" w:sz="0" w:space="0" w:color="auto"/>
                <w:right w:val="none" w:sz="0" w:space="0" w:color="auto"/>
              </w:divBdr>
            </w:div>
            <w:div w:id="970094455">
              <w:marLeft w:val="0"/>
              <w:marRight w:val="0"/>
              <w:marTop w:val="0"/>
              <w:marBottom w:val="0"/>
              <w:divBdr>
                <w:top w:val="none" w:sz="0" w:space="0" w:color="auto"/>
                <w:left w:val="none" w:sz="0" w:space="0" w:color="auto"/>
                <w:bottom w:val="none" w:sz="0" w:space="0" w:color="auto"/>
                <w:right w:val="none" w:sz="0" w:space="0" w:color="auto"/>
              </w:divBdr>
            </w:div>
            <w:div w:id="1005982580">
              <w:marLeft w:val="0"/>
              <w:marRight w:val="0"/>
              <w:marTop w:val="0"/>
              <w:marBottom w:val="0"/>
              <w:divBdr>
                <w:top w:val="none" w:sz="0" w:space="0" w:color="auto"/>
                <w:left w:val="none" w:sz="0" w:space="0" w:color="auto"/>
                <w:bottom w:val="none" w:sz="0" w:space="0" w:color="auto"/>
                <w:right w:val="none" w:sz="0" w:space="0" w:color="auto"/>
              </w:divBdr>
            </w:div>
            <w:div w:id="1045524173">
              <w:marLeft w:val="0"/>
              <w:marRight w:val="0"/>
              <w:marTop w:val="0"/>
              <w:marBottom w:val="0"/>
              <w:divBdr>
                <w:top w:val="none" w:sz="0" w:space="0" w:color="auto"/>
                <w:left w:val="none" w:sz="0" w:space="0" w:color="auto"/>
                <w:bottom w:val="none" w:sz="0" w:space="0" w:color="auto"/>
                <w:right w:val="none" w:sz="0" w:space="0" w:color="auto"/>
              </w:divBdr>
            </w:div>
            <w:div w:id="1050497466">
              <w:marLeft w:val="0"/>
              <w:marRight w:val="0"/>
              <w:marTop w:val="0"/>
              <w:marBottom w:val="0"/>
              <w:divBdr>
                <w:top w:val="none" w:sz="0" w:space="0" w:color="auto"/>
                <w:left w:val="none" w:sz="0" w:space="0" w:color="auto"/>
                <w:bottom w:val="none" w:sz="0" w:space="0" w:color="auto"/>
                <w:right w:val="none" w:sz="0" w:space="0" w:color="auto"/>
              </w:divBdr>
            </w:div>
            <w:div w:id="1080520877">
              <w:marLeft w:val="0"/>
              <w:marRight w:val="0"/>
              <w:marTop w:val="0"/>
              <w:marBottom w:val="0"/>
              <w:divBdr>
                <w:top w:val="none" w:sz="0" w:space="0" w:color="auto"/>
                <w:left w:val="none" w:sz="0" w:space="0" w:color="auto"/>
                <w:bottom w:val="none" w:sz="0" w:space="0" w:color="auto"/>
                <w:right w:val="none" w:sz="0" w:space="0" w:color="auto"/>
              </w:divBdr>
            </w:div>
            <w:div w:id="1127241527">
              <w:marLeft w:val="0"/>
              <w:marRight w:val="0"/>
              <w:marTop w:val="0"/>
              <w:marBottom w:val="0"/>
              <w:divBdr>
                <w:top w:val="none" w:sz="0" w:space="0" w:color="auto"/>
                <w:left w:val="none" w:sz="0" w:space="0" w:color="auto"/>
                <w:bottom w:val="none" w:sz="0" w:space="0" w:color="auto"/>
                <w:right w:val="none" w:sz="0" w:space="0" w:color="auto"/>
              </w:divBdr>
            </w:div>
            <w:div w:id="1199002887">
              <w:marLeft w:val="0"/>
              <w:marRight w:val="0"/>
              <w:marTop w:val="0"/>
              <w:marBottom w:val="0"/>
              <w:divBdr>
                <w:top w:val="none" w:sz="0" w:space="0" w:color="auto"/>
                <w:left w:val="none" w:sz="0" w:space="0" w:color="auto"/>
                <w:bottom w:val="none" w:sz="0" w:space="0" w:color="auto"/>
                <w:right w:val="none" w:sz="0" w:space="0" w:color="auto"/>
              </w:divBdr>
            </w:div>
            <w:div w:id="1215581005">
              <w:marLeft w:val="0"/>
              <w:marRight w:val="0"/>
              <w:marTop w:val="0"/>
              <w:marBottom w:val="0"/>
              <w:divBdr>
                <w:top w:val="none" w:sz="0" w:space="0" w:color="auto"/>
                <w:left w:val="none" w:sz="0" w:space="0" w:color="auto"/>
                <w:bottom w:val="none" w:sz="0" w:space="0" w:color="auto"/>
                <w:right w:val="none" w:sz="0" w:space="0" w:color="auto"/>
              </w:divBdr>
            </w:div>
            <w:div w:id="1321812668">
              <w:marLeft w:val="0"/>
              <w:marRight w:val="0"/>
              <w:marTop w:val="0"/>
              <w:marBottom w:val="0"/>
              <w:divBdr>
                <w:top w:val="none" w:sz="0" w:space="0" w:color="auto"/>
                <w:left w:val="none" w:sz="0" w:space="0" w:color="auto"/>
                <w:bottom w:val="none" w:sz="0" w:space="0" w:color="auto"/>
                <w:right w:val="none" w:sz="0" w:space="0" w:color="auto"/>
              </w:divBdr>
            </w:div>
            <w:div w:id="1380858372">
              <w:marLeft w:val="0"/>
              <w:marRight w:val="0"/>
              <w:marTop w:val="0"/>
              <w:marBottom w:val="0"/>
              <w:divBdr>
                <w:top w:val="none" w:sz="0" w:space="0" w:color="auto"/>
                <w:left w:val="none" w:sz="0" w:space="0" w:color="auto"/>
                <w:bottom w:val="none" w:sz="0" w:space="0" w:color="auto"/>
                <w:right w:val="none" w:sz="0" w:space="0" w:color="auto"/>
              </w:divBdr>
            </w:div>
            <w:div w:id="1394540881">
              <w:marLeft w:val="0"/>
              <w:marRight w:val="0"/>
              <w:marTop w:val="0"/>
              <w:marBottom w:val="0"/>
              <w:divBdr>
                <w:top w:val="none" w:sz="0" w:space="0" w:color="auto"/>
                <w:left w:val="none" w:sz="0" w:space="0" w:color="auto"/>
                <w:bottom w:val="none" w:sz="0" w:space="0" w:color="auto"/>
                <w:right w:val="none" w:sz="0" w:space="0" w:color="auto"/>
              </w:divBdr>
            </w:div>
            <w:div w:id="1395809283">
              <w:marLeft w:val="0"/>
              <w:marRight w:val="0"/>
              <w:marTop w:val="0"/>
              <w:marBottom w:val="0"/>
              <w:divBdr>
                <w:top w:val="none" w:sz="0" w:space="0" w:color="auto"/>
                <w:left w:val="none" w:sz="0" w:space="0" w:color="auto"/>
                <w:bottom w:val="none" w:sz="0" w:space="0" w:color="auto"/>
                <w:right w:val="none" w:sz="0" w:space="0" w:color="auto"/>
              </w:divBdr>
            </w:div>
            <w:div w:id="1413166184">
              <w:marLeft w:val="0"/>
              <w:marRight w:val="0"/>
              <w:marTop w:val="0"/>
              <w:marBottom w:val="0"/>
              <w:divBdr>
                <w:top w:val="none" w:sz="0" w:space="0" w:color="auto"/>
                <w:left w:val="none" w:sz="0" w:space="0" w:color="auto"/>
                <w:bottom w:val="none" w:sz="0" w:space="0" w:color="auto"/>
                <w:right w:val="none" w:sz="0" w:space="0" w:color="auto"/>
              </w:divBdr>
            </w:div>
            <w:div w:id="1452087142">
              <w:marLeft w:val="0"/>
              <w:marRight w:val="0"/>
              <w:marTop w:val="0"/>
              <w:marBottom w:val="0"/>
              <w:divBdr>
                <w:top w:val="none" w:sz="0" w:space="0" w:color="auto"/>
                <w:left w:val="none" w:sz="0" w:space="0" w:color="auto"/>
                <w:bottom w:val="none" w:sz="0" w:space="0" w:color="auto"/>
                <w:right w:val="none" w:sz="0" w:space="0" w:color="auto"/>
              </w:divBdr>
            </w:div>
            <w:div w:id="1472207523">
              <w:marLeft w:val="0"/>
              <w:marRight w:val="0"/>
              <w:marTop w:val="0"/>
              <w:marBottom w:val="0"/>
              <w:divBdr>
                <w:top w:val="none" w:sz="0" w:space="0" w:color="auto"/>
                <w:left w:val="none" w:sz="0" w:space="0" w:color="auto"/>
                <w:bottom w:val="none" w:sz="0" w:space="0" w:color="auto"/>
                <w:right w:val="none" w:sz="0" w:space="0" w:color="auto"/>
              </w:divBdr>
            </w:div>
            <w:div w:id="1478379824">
              <w:marLeft w:val="0"/>
              <w:marRight w:val="0"/>
              <w:marTop w:val="0"/>
              <w:marBottom w:val="0"/>
              <w:divBdr>
                <w:top w:val="none" w:sz="0" w:space="0" w:color="auto"/>
                <w:left w:val="none" w:sz="0" w:space="0" w:color="auto"/>
                <w:bottom w:val="none" w:sz="0" w:space="0" w:color="auto"/>
                <w:right w:val="none" w:sz="0" w:space="0" w:color="auto"/>
              </w:divBdr>
            </w:div>
            <w:div w:id="1483236579">
              <w:marLeft w:val="0"/>
              <w:marRight w:val="0"/>
              <w:marTop w:val="0"/>
              <w:marBottom w:val="0"/>
              <w:divBdr>
                <w:top w:val="none" w:sz="0" w:space="0" w:color="auto"/>
                <w:left w:val="none" w:sz="0" w:space="0" w:color="auto"/>
                <w:bottom w:val="none" w:sz="0" w:space="0" w:color="auto"/>
                <w:right w:val="none" w:sz="0" w:space="0" w:color="auto"/>
              </w:divBdr>
            </w:div>
            <w:div w:id="1637686229">
              <w:marLeft w:val="0"/>
              <w:marRight w:val="0"/>
              <w:marTop w:val="0"/>
              <w:marBottom w:val="0"/>
              <w:divBdr>
                <w:top w:val="none" w:sz="0" w:space="0" w:color="auto"/>
                <w:left w:val="none" w:sz="0" w:space="0" w:color="auto"/>
                <w:bottom w:val="none" w:sz="0" w:space="0" w:color="auto"/>
                <w:right w:val="none" w:sz="0" w:space="0" w:color="auto"/>
              </w:divBdr>
            </w:div>
            <w:div w:id="1656179008">
              <w:marLeft w:val="0"/>
              <w:marRight w:val="0"/>
              <w:marTop w:val="0"/>
              <w:marBottom w:val="0"/>
              <w:divBdr>
                <w:top w:val="none" w:sz="0" w:space="0" w:color="auto"/>
                <w:left w:val="none" w:sz="0" w:space="0" w:color="auto"/>
                <w:bottom w:val="none" w:sz="0" w:space="0" w:color="auto"/>
                <w:right w:val="none" w:sz="0" w:space="0" w:color="auto"/>
              </w:divBdr>
            </w:div>
            <w:div w:id="1697194227">
              <w:marLeft w:val="0"/>
              <w:marRight w:val="0"/>
              <w:marTop w:val="0"/>
              <w:marBottom w:val="0"/>
              <w:divBdr>
                <w:top w:val="none" w:sz="0" w:space="0" w:color="auto"/>
                <w:left w:val="none" w:sz="0" w:space="0" w:color="auto"/>
                <w:bottom w:val="none" w:sz="0" w:space="0" w:color="auto"/>
                <w:right w:val="none" w:sz="0" w:space="0" w:color="auto"/>
              </w:divBdr>
            </w:div>
            <w:div w:id="1711415172">
              <w:marLeft w:val="0"/>
              <w:marRight w:val="0"/>
              <w:marTop w:val="0"/>
              <w:marBottom w:val="0"/>
              <w:divBdr>
                <w:top w:val="none" w:sz="0" w:space="0" w:color="auto"/>
                <w:left w:val="none" w:sz="0" w:space="0" w:color="auto"/>
                <w:bottom w:val="none" w:sz="0" w:space="0" w:color="auto"/>
                <w:right w:val="none" w:sz="0" w:space="0" w:color="auto"/>
              </w:divBdr>
            </w:div>
            <w:div w:id="1716544637">
              <w:marLeft w:val="0"/>
              <w:marRight w:val="0"/>
              <w:marTop w:val="0"/>
              <w:marBottom w:val="0"/>
              <w:divBdr>
                <w:top w:val="none" w:sz="0" w:space="0" w:color="auto"/>
                <w:left w:val="none" w:sz="0" w:space="0" w:color="auto"/>
                <w:bottom w:val="none" w:sz="0" w:space="0" w:color="auto"/>
                <w:right w:val="none" w:sz="0" w:space="0" w:color="auto"/>
              </w:divBdr>
            </w:div>
            <w:div w:id="1745255319">
              <w:marLeft w:val="0"/>
              <w:marRight w:val="0"/>
              <w:marTop w:val="0"/>
              <w:marBottom w:val="0"/>
              <w:divBdr>
                <w:top w:val="none" w:sz="0" w:space="0" w:color="auto"/>
                <w:left w:val="none" w:sz="0" w:space="0" w:color="auto"/>
                <w:bottom w:val="none" w:sz="0" w:space="0" w:color="auto"/>
                <w:right w:val="none" w:sz="0" w:space="0" w:color="auto"/>
              </w:divBdr>
            </w:div>
            <w:div w:id="1806728867">
              <w:marLeft w:val="0"/>
              <w:marRight w:val="0"/>
              <w:marTop w:val="0"/>
              <w:marBottom w:val="0"/>
              <w:divBdr>
                <w:top w:val="none" w:sz="0" w:space="0" w:color="auto"/>
                <w:left w:val="none" w:sz="0" w:space="0" w:color="auto"/>
                <w:bottom w:val="none" w:sz="0" w:space="0" w:color="auto"/>
                <w:right w:val="none" w:sz="0" w:space="0" w:color="auto"/>
              </w:divBdr>
            </w:div>
            <w:div w:id="1832797603">
              <w:marLeft w:val="0"/>
              <w:marRight w:val="0"/>
              <w:marTop w:val="0"/>
              <w:marBottom w:val="0"/>
              <w:divBdr>
                <w:top w:val="none" w:sz="0" w:space="0" w:color="auto"/>
                <w:left w:val="none" w:sz="0" w:space="0" w:color="auto"/>
                <w:bottom w:val="none" w:sz="0" w:space="0" w:color="auto"/>
                <w:right w:val="none" w:sz="0" w:space="0" w:color="auto"/>
              </w:divBdr>
            </w:div>
            <w:div w:id="1843667170">
              <w:marLeft w:val="0"/>
              <w:marRight w:val="0"/>
              <w:marTop w:val="0"/>
              <w:marBottom w:val="0"/>
              <w:divBdr>
                <w:top w:val="none" w:sz="0" w:space="0" w:color="auto"/>
                <w:left w:val="none" w:sz="0" w:space="0" w:color="auto"/>
                <w:bottom w:val="none" w:sz="0" w:space="0" w:color="auto"/>
                <w:right w:val="none" w:sz="0" w:space="0" w:color="auto"/>
              </w:divBdr>
            </w:div>
            <w:div w:id="1844007262">
              <w:marLeft w:val="0"/>
              <w:marRight w:val="0"/>
              <w:marTop w:val="0"/>
              <w:marBottom w:val="0"/>
              <w:divBdr>
                <w:top w:val="none" w:sz="0" w:space="0" w:color="auto"/>
                <w:left w:val="none" w:sz="0" w:space="0" w:color="auto"/>
                <w:bottom w:val="none" w:sz="0" w:space="0" w:color="auto"/>
                <w:right w:val="none" w:sz="0" w:space="0" w:color="auto"/>
              </w:divBdr>
            </w:div>
            <w:div w:id="1860729775">
              <w:marLeft w:val="0"/>
              <w:marRight w:val="0"/>
              <w:marTop w:val="0"/>
              <w:marBottom w:val="0"/>
              <w:divBdr>
                <w:top w:val="none" w:sz="0" w:space="0" w:color="auto"/>
                <w:left w:val="none" w:sz="0" w:space="0" w:color="auto"/>
                <w:bottom w:val="none" w:sz="0" w:space="0" w:color="auto"/>
                <w:right w:val="none" w:sz="0" w:space="0" w:color="auto"/>
              </w:divBdr>
            </w:div>
            <w:div w:id="1862163047">
              <w:marLeft w:val="0"/>
              <w:marRight w:val="0"/>
              <w:marTop w:val="0"/>
              <w:marBottom w:val="0"/>
              <w:divBdr>
                <w:top w:val="none" w:sz="0" w:space="0" w:color="auto"/>
                <w:left w:val="none" w:sz="0" w:space="0" w:color="auto"/>
                <w:bottom w:val="none" w:sz="0" w:space="0" w:color="auto"/>
                <w:right w:val="none" w:sz="0" w:space="0" w:color="auto"/>
              </w:divBdr>
            </w:div>
            <w:div w:id="1868593570">
              <w:marLeft w:val="0"/>
              <w:marRight w:val="0"/>
              <w:marTop w:val="0"/>
              <w:marBottom w:val="0"/>
              <w:divBdr>
                <w:top w:val="none" w:sz="0" w:space="0" w:color="auto"/>
                <w:left w:val="none" w:sz="0" w:space="0" w:color="auto"/>
                <w:bottom w:val="none" w:sz="0" w:space="0" w:color="auto"/>
                <w:right w:val="none" w:sz="0" w:space="0" w:color="auto"/>
              </w:divBdr>
            </w:div>
            <w:div w:id="1871606570">
              <w:marLeft w:val="0"/>
              <w:marRight w:val="0"/>
              <w:marTop w:val="0"/>
              <w:marBottom w:val="0"/>
              <w:divBdr>
                <w:top w:val="none" w:sz="0" w:space="0" w:color="auto"/>
                <w:left w:val="none" w:sz="0" w:space="0" w:color="auto"/>
                <w:bottom w:val="none" w:sz="0" w:space="0" w:color="auto"/>
                <w:right w:val="none" w:sz="0" w:space="0" w:color="auto"/>
              </w:divBdr>
            </w:div>
            <w:div w:id="1920016905">
              <w:marLeft w:val="0"/>
              <w:marRight w:val="0"/>
              <w:marTop w:val="0"/>
              <w:marBottom w:val="0"/>
              <w:divBdr>
                <w:top w:val="none" w:sz="0" w:space="0" w:color="auto"/>
                <w:left w:val="none" w:sz="0" w:space="0" w:color="auto"/>
                <w:bottom w:val="none" w:sz="0" w:space="0" w:color="auto"/>
                <w:right w:val="none" w:sz="0" w:space="0" w:color="auto"/>
              </w:divBdr>
            </w:div>
            <w:div w:id="1992710261">
              <w:marLeft w:val="0"/>
              <w:marRight w:val="0"/>
              <w:marTop w:val="0"/>
              <w:marBottom w:val="0"/>
              <w:divBdr>
                <w:top w:val="none" w:sz="0" w:space="0" w:color="auto"/>
                <w:left w:val="none" w:sz="0" w:space="0" w:color="auto"/>
                <w:bottom w:val="none" w:sz="0" w:space="0" w:color="auto"/>
                <w:right w:val="none" w:sz="0" w:space="0" w:color="auto"/>
              </w:divBdr>
            </w:div>
            <w:div w:id="201267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36634">
      <w:bodyDiv w:val="1"/>
      <w:marLeft w:val="0"/>
      <w:marRight w:val="0"/>
      <w:marTop w:val="0"/>
      <w:marBottom w:val="0"/>
      <w:divBdr>
        <w:top w:val="none" w:sz="0" w:space="0" w:color="auto"/>
        <w:left w:val="none" w:sz="0" w:space="0" w:color="auto"/>
        <w:bottom w:val="none" w:sz="0" w:space="0" w:color="auto"/>
        <w:right w:val="none" w:sz="0" w:space="0" w:color="auto"/>
      </w:divBdr>
    </w:div>
    <w:div w:id="1468625583">
      <w:bodyDiv w:val="1"/>
      <w:marLeft w:val="0"/>
      <w:marRight w:val="0"/>
      <w:marTop w:val="0"/>
      <w:marBottom w:val="0"/>
      <w:divBdr>
        <w:top w:val="none" w:sz="0" w:space="0" w:color="auto"/>
        <w:left w:val="none" w:sz="0" w:space="0" w:color="auto"/>
        <w:bottom w:val="none" w:sz="0" w:space="0" w:color="auto"/>
        <w:right w:val="none" w:sz="0" w:space="0" w:color="auto"/>
      </w:divBdr>
    </w:div>
    <w:div w:id="1485196807">
      <w:bodyDiv w:val="1"/>
      <w:marLeft w:val="0"/>
      <w:marRight w:val="0"/>
      <w:marTop w:val="0"/>
      <w:marBottom w:val="0"/>
      <w:divBdr>
        <w:top w:val="none" w:sz="0" w:space="0" w:color="auto"/>
        <w:left w:val="none" w:sz="0" w:space="0" w:color="auto"/>
        <w:bottom w:val="none" w:sz="0" w:space="0" w:color="auto"/>
        <w:right w:val="none" w:sz="0" w:space="0" w:color="auto"/>
      </w:divBdr>
    </w:div>
    <w:div w:id="1512182049">
      <w:bodyDiv w:val="1"/>
      <w:marLeft w:val="0"/>
      <w:marRight w:val="0"/>
      <w:marTop w:val="0"/>
      <w:marBottom w:val="0"/>
      <w:divBdr>
        <w:top w:val="none" w:sz="0" w:space="0" w:color="auto"/>
        <w:left w:val="none" w:sz="0" w:space="0" w:color="auto"/>
        <w:bottom w:val="none" w:sz="0" w:space="0" w:color="auto"/>
        <w:right w:val="none" w:sz="0" w:space="0" w:color="auto"/>
      </w:divBdr>
    </w:div>
    <w:div w:id="1525169123">
      <w:bodyDiv w:val="1"/>
      <w:marLeft w:val="0"/>
      <w:marRight w:val="0"/>
      <w:marTop w:val="0"/>
      <w:marBottom w:val="0"/>
      <w:divBdr>
        <w:top w:val="none" w:sz="0" w:space="0" w:color="auto"/>
        <w:left w:val="none" w:sz="0" w:space="0" w:color="auto"/>
        <w:bottom w:val="none" w:sz="0" w:space="0" w:color="auto"/>
        <w:right w:val="none" w:sz="0" w:space="0" w:color="auto"/>
      </w:divBdr>
    </w:div>
    <w:div w:id="1549565528">
      <w:bodyDiv w:val="1"/>
      <w:marLeft w:val="0"/>
      <w:marRight w:val="0"/>
      <w:marTop w:val="0"/>
      <w:marBottom w:val="0"/>
      <w:divBdr>
        <w:top w:val="none" w:sz="0" w:space="0" w:color="auto"/>
        <w:left w:val="none" w:sz="0" w:space="0" w:color="auto"/>
        <w:bottom w:val="none" w:sz="0" w:space="0" w:color="auto"/>
        <w:right w:val="none" w:sz="0" w:space="0" w:color="auto"/>
      </w:divBdr>
      <w:divsChild>
        <w:div w:id="232159873">
          <w:marLeft w:val="0"/>
          <w:marRight w:val="0"/>
          <w:marTop w:val="0"/>
          <w:marBottom w:val="0"/>
          <w:divBdr>
            <w:top w:val="none" w:sz="0" w:space="0" w:color="auto"/>
            <w:left w:val="none" w:sz="0" w:space="0" w:color="auto"/>
            <w:bottom w:val="none" w:sz="0" w:space="0" w:color="auto"/>
            <w:right w:val="none" w:sz="0" w:space="0" w:color="auto"/>
          </w:divBdr>
          <w:divsChild>
            <w:div w:id="214047181">
              <w:marLeft w:val="0"/>
              <w:marRight w:val="0"/>
              <w:marTop w:val="0"/>
              <w:marBottom w:val="0"/>
              <w:divBdr>
                <w:top w:val="none" w:sz="0" w:space="0" w:color="auto"/>
                <w:left w:val="none" w:sz="0" w:space="0" w:color="auto"/>
                <w:bottom w:val="none" w:sz="0" w:space="0" w:color="auto"/>
                <w:right w:val="none" w:sz="0" w:space="0" w:color="auto"/>
              </w:divBdr>
            </w:div>
            <w:div w:id="277418433">
              <w:marLeft w:val="0"/>
              <w:marRight w:val="0"/>
              <w:marTop w:val="0"/>
              <w:marBottom w:val="0"/>
              <w:divBdr>
                <w:top w:val="none" w:sz="0" w:space="0" w:color="auto"/>
                <w:left w:val="none" w:sz="0" w:space="0" w:color="auto"/>
                <w:bottom w:val="none" w:sz="0" w:space="0" w:color="auto"/>
                <w:right w:val="none" w:sz="0" w:space="0" w:color="auto"/>
              </w:divBdr>
            </w:div>
            <w:div w:id="288170635">
              <w:marLeft w:val="0"/>
              <w:marRight w:val="0"/>
              <w:marTop w:val="0"/>
              <w:marBottom w:val="0"/>
              <w:divBdr>
                <w:top w:val="none" w:sz="0" w:space="0" w:color="auto"/>
                <w:left w:val="none" w:sz="0" w:space="0" w:color="auto"/>
                <w:bottom w:val="none" w:sz="0" w:space="0" w:color="auto"/>
                <w:right w:val="none" w:sz="0" w:space="0" w:color="auto"/>
              </w:divBdr>
            </w:div>
            <w:div w:id="313920322">
              <w:marLeft w:val="0"/>
              <w:marRight w:val="0"/>
              <w:marTop w:val="0"/>
              <w:marBottom w:val="0"/>
              <w:divBdr>
                <w:top w:val="none" w:sz="0" w:space="0" w:color="auto"/>
                <w:left w:val="none" w:sz="0" w:space="0" w:color="auto"/>
                <w:bottom w:val="none" w:sz="0" w:space="0" w:color="auto"/>
                <w:right w:val="none" w:sz="0" w:space="0" w:color="auto"/>
              </w:divBdr>
            </w:div>
            <w:div w:id="353071029">
              <w:marLeft w:val="0"/>
              <w:marRight w:val="0"/>
              <w:marTop w:val="0"/>
              <w:marBottom w:val="0"/>
              <w:divBdr>
                <w:top w:val="none" w:sz="0" w:space="0" w:color="auto"/>
                <w:left w:val="none" w:sz="0" w:space="0" w:color="auto"/>
                <w:bottom w:val="none" w:sz="0" w:space="0" w:color="auto"/>
                <w:right w:val="none" w:sz="0" w:space="0" w:color="auto"/>
              </w:divBdr>
            </w:div>
            <w:div w:id="474640216">
              <w:marLeft w:val="0"/>
              <w:marRight w:val="0"/>
              <w:marTop w:val="0"/>
              <w:marBottom w:val="0"/>
              <w:divBdr>
                <w:top w:val="none" w:sz="0" w:space="0" w:color="auto"/>
                <w:left w:val="none" w:sz="0" w:space="0" w:color="auto"/>
                <w:bottom w:val="none" w:sz="0" w:space="0" w:color="auto"/>
                <w:right w:val="none" w:sz="0" w:space="0" w:color="auto"/>
              </w:divBdr>
            </w:div>
            <w:div w:id="625819885">
              <w:marLeft w:val="0"/>
              <w:marRight w:val="0"/>
              <w:marTop w:val="0"/>
              <w:marBottom w:val="0"/>
              <w:divBdr>
                <w:top w:val="none" w:sz="0" w:space="0" w:color="auto"/>
                <w:left w:val="none" w:sz="0" w:space="0" w:color="auto"/>
                <w:bottom w:val="none" w:sz="0" w:space="0" w:color="auto"/>
                <w:right w:val="none" w:sz="0" w:space="0" w:color="auto"/>
              </w:divBdr>
            </w:div>
            <w:div w:id="1005941513">
              <w:marLeft w:val="0"/>
              <w:marRight w:val="0"/>
              <w:marTop w:val="0"/>
              <w:marBottom w:val="0"/>
              <w:divBdr>
                <w:top w:val="none" w:sz="0" w:space="0" w:color="auto"/>
                <w:left w:val="none" w:sz="0" w:space="0" w:color="auto"/>
                <w:bottom w:val="none" w:sz="0" w:space="0" w:color="auto"/>
                <w:right w:val="none" w:sz="0" w:space="0" w:color="auto"/>
              </w:divBdr>
            </w:div>
            <w:div w:id="1022588456">
              <w:marLeft w:val="0"/>
              <w:marRight w:val="0"/>
              <w:marTop w:val="0"/>
              <w:marBottom w:val="0"/>
              <w:divBdr>
                <w:top w:val="none" w:sz="0" w:space="0" w:color="auto"/>
                <w:left w:val="none" w:sz="0" w:space="0" w:color="auto"/>
                <w:bottom w:val="none" w:sz="0" w:space="0" w:color="auto"/>
                <w:right w:val="none" w:sz="0" w:space="0" w:color="auto"/>
              </w:divBdr>
            </w:div>
            <w:div w:id="1060787108">
              <w:marLeft w:val="0"/>
              <w:marRight w:val="0"/>
              <w:marTop w:val="0"/>
              <w:marBottom w:val="0"/>
              <w:divBdr>
                <w:top w:val="none" w:sz="0" w:space="0" w:color="auto"/>
                <w:left w:val="none" w:sz="0" w:space="0" w:color="auto"/>
                <w:bottom w:val="none" w:sz="0" w:space="0" w:color="auto"/>
                <w:right w:val="none" w:sz="0" w:space="0" w:color="auto"/>
              </w:divBdr>
            </w:div>
            <w:div w:id="1259483966">
              <w:marLeft w:val="0"/>
              <w:marRight w:val="0"/>
              <w:marTop w:val="0"/>
              <w:marBottom w:val="0"/>
              <w:divBdr>
                <w:top w:val="none" w:sz="0" w:space="0" w:color="auto"/>
                <w:left w:val="none" w:sz="0" w:space="0" w:color="auto"/>
                <w:bottom w:val="none" w:sz="0" w:space="0" w:color="auto"/>
                <w:right w:val="none" w:sz="0" w:space="0" w:color="auto"/>
              </w:divBdr>
            </w:div>
            <w:div w:id="1263999555">
              <w:marLeft w:val="0"/>
              <w:marRight w:val="0"/>
              <w:marTop w:val="0"/>
              <w:marBottom w:val="0"/>
              <w:divBdr>
                <w:top w:val="none" w:sz="0" w:space="0" w:color="auto"/>
                <w:left w:val="none" w:sz="0" w:space="0" w:color="auto"/>
                <w:bottom w:val="none" w:sz="0" w:space="0" w:color="auto"/>
                <w:right w:val="none" w:sz="0" w:space="0" w:color="auto"/>
              </w:divBdr>
            </w:div>
            <w:div w:id="1452550407">
              <w:marLeft w:val="0"/>
              <w:marRight w:val="0"/>
              <w:marTop w:val="0"/>
              <w:marBottom w:val="0"/>
              <w:divBdr>
                <w:top w:val="none" w:sz="0" w:space="0" w:color="auto"/>
                <w:left w:val="none" w:sz="0" w:space="0" w:color="auto"/>
                <w:bottom w:val="none" w:sz="0" w:space="0" w:color="auto"/>
                <w:right w:val="none" w:sz="0" w:space="0" w:color="auto"/>
              </w:divBdr>
            </w:div>
            <w:div w:id="1476945217">
              <w:marLeft w:val="0"/>
              <w:marRight w:val="0"/>
              <w:marTop w:val="0"/>
              <w:marBottom w:val="0"/>
              <w:divBdr>
                <w:top w:val="none" w:sz="0" w:space="0" w:color="auto"/>
                <w:left w:val="none" w:sz="0" w:space="0" w:color="auto"/>
                <w:bottom w:val="none" w:sz="0" w:space="0" w:color="auto"/>
                <w:right w:val="none" w:sz="0" w:space="0" w:color="auto"/>
              </w:divBdr>
            </w:div>
            <w:div w:id="1523471977">
              <w:marLeft w:val="0"/>
              <w:marRight w:val="0"/>
              <w:marTop w:val="0"/>
              <w:marBottom w:val="0"/>
              <w:divBdr>
                <w:top w:val="none" w:sz="0" w:space="0" w:color="auto"/>
                <w:left w:val="none" w:sz="0" w:space="0" w:color="auto"/>
                <w:bottom w:val="none" w:sz="0" w:space="0" w:color="auto"/>
                <w:right w:val="none" w:sz="0" w:space="0" w:color="auto"/>
              </w:divBdr>
            </w:div>
            <w:div w:id="1595700416">
              <w:marLeft w:val="0"/>
              <w:marRight w:val="0"/>
              <w:marTop w:val="0"/>
              <w:marBottom w:val="0"/>
              <w:divBdr>
                <w:top w:val="none" w:sz="0" w:space="0" w:color="auto"/>
                <w:left w:val="none" w:sz="0" w:space="0" w:color="auto"/>
                <w:bottom w:val="none" w:sz="0" w:space="0" w:color="auto"/>
                <w:right w:val="none" w:sz="0" w:space="0" w:color="auto"/>
              </w:divBdr>
            </w:div>
            <w:div w:id="189500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39076">
      <w:bodyDiv w:val="1"/>
      <w:marLeft w:val="0"/>
      <w:marRight w:val="0"/>
      <w:marTop w:val="0"/>
      <w:marBottom w:val="0"/>
      <w:divBdr>
        <w:top w:val="none" w:sz="0" w:space="0" w:color="auto"/>
        <w:left w:val="none" w:sz="0" w:space="0" w:color="auto"/>
        <w:bottom w:val="none" w:sz="0" w:space="0" w:color="auto"/>
        <w:right w:val="none" w:sz="0" w:space="0" w:color="auto"/>
      </w:divBdr>
    </w:div>
    <w:div w:id="1577863828">
      <w:bodyDiv w:val="1"/>
      <w:marLeft w:val="0"/>
      <w:marRight w:val="0"/>
      <w:marTop w:val="0"/>
      <w:marBottom w:val="0"/>
      <w:divBdr>
        <w:top w:val="none" w:sz="0" w:space="0" w:color="auto"/>
        <w:left w:val="none" w:sz="0" w:space="0" w:color="auto"/>
        <w:bottom w:val="none" w:sz="0" w:space="0" w:color="auto"/>
        <w:right w:val="none" w:sz="0" w:space="0" w:color="auto"/>
      </w:divBdr>
    </w:div>
    <w:div w:id="1594123563">
      <w:bodyDiv w:val="1"/>
      <w:marLeft w:val="0"/>
      <w:marRight w:val="0"/>
      <w:marTop w:val="0"/>
      <w:marBottom w:val="0"/>
      <w:divBdr>
        <w:top w:val="none" w:sz="0" w:space="0" w:color="auto"/>
        <w:left w:val="none" w:sz="0" w:space="0" w:color="auto"/>
        <w:bottom w:val="none" w:sz="0" w:space="0" w:color="auto"/>
        <w:right w:val="none" w:sz="0" w:space="0" w:color="auto"/>
      </w:divBdr>
    </w:div>
    <w:div w:id="1598631356">
      <w:bodyDiv w:val="1"/>
      <w:marLeft w:val="0"/>
      <w:marRight w:val="0"/>
      <w:marTop w:val="0"/>
      <w:marBottom w:val="0"/>
      <w:divBdr>
        <w:top w:val="none" w:sz="0" w:space="0" w:color="auto"/>
        <w:left w:val="none" w:sz="0" w:space="0" w:color="auto"/>
        <w:bottom w:val="none" w:sz="0" w:space="0" w:color="auto"/>
        <w:right w:val="none" w:sz="0" w:space="0" w:color="auto"/>
      </w:divBdr>
    </w:div>
    <w:div w:id="1606309130">
      <w:bodyDiv w:val="1"/>
      <w:marLeft w:val="0"/>
      <w:marRight w:val="0"/>
      <w:marTop w:val="0"/>
      <w:marBottom w:val="0"/>
      <w:divBdr>
        <w:top w:val="none" w:sz="0" w:space="0" w:color="auto"/>
        <w:left w:val="none" w:sz="0" w:space="0" w:color="auto"/>
        <w:bottom w:val="none" w:sz="0" w:space="0" w:color="auto"/>
        <w:right w:val="none" w:sz="0" w:space="0" w:color="auto"/>
      </w:divBdr>
    </w:div>
    <w:div w:id="1608729230">
      <w:bodyDiv w:val="1"/>
      <w:marLeft w:val="0"/>
      <w:marRight w:val="0"/>
      <w:marTop w:val="0"/>
      <w:marBottom w:val="0"/>
      <w:divBdr>
        <w:top w:val="none" w:sz="0" w:space="0" w:color="auto"/>
        <w:left w:val="none" w:sz="0" w:space="0" w:color="auto"/>
        <w:bottom w:val="none" w:sz="0" w:space="0" w:color="auto"/>
        <w:right w:val="none" w:sz="0" w:space="0" w:color="auto"/>
      </w:divBdr>
    </w:div>
    <w:div w:id="1616595603">
      <w:bodyDiv w:val="1"/>
      <w:marLeft w:val="0"/>
      <w:marRight w:val="0"/>
      <w:marTop w:val="0"/>
      <w:marBottom w:val="0"/>
      <w:divBdr>
        <w:top w:val="none" w:sz="0" w:space="0" w:color="auto"/>
        <w:left w:val="none" w:sz="0" w:space="0" w:color="auto"/>
        <w:bottom w:val="none" w:sz="0" w:space="0" w:color="auto"/>
        <w:right w:val="none" w:sz="0" w:space="0" w:color="auto"/>
      </w:divBdr>
    </w:div>
    <w:div w:id="1694185015">
      <w:bodyDiv w:val="1"/>
      <w:marLeft w:val="0"/>
      <w:marRight w:val="0"/>
      <w:marTop w:val="0"/>
      <w:marBottom w:val="0"/>
      <w:divBdr>
        <w:top w:val="none" w:sz="0" w:space="0" w:color="auto"/>
        <w:left w:val="none" w:sz="0" w:space="0" w:color="auto"/>
        <w:bottom w:val="none" w:sz="0" w:space="0" w:color="auto"/>
        <w:right w:val="none" w:sz="0" w:space="0" w:color="auto"/>
      </w:divBdr>
    </w:div>
    <w:div w:id="1710295685">
      <w:bodyDiv w:val="1"/>
      <w:marLeft w:val="0"/>
      <w:marRight w:val="0"/>
      <w:marTop w:val="0"/>
      <w:marBottom w:val="0"/>
      <w:divBdr>
        <w:top w:val="none" w:sz="0" w:space="0" w:color="auto"/>
        <w:left w:val="none" w:sz="0" w:space="0" w:color="auto"/>
        <w:bottom w:val="none" w:sz="0" w:space="0" w:color="auto"/>
        <w:right w:val="none" w:sz="0" w:space="0" w:color="auto"/>
      </w:divBdr>
    </w:div>
    <w:div w:id="1735591200">
      <w:bodyDiv w:val="1"/>
      <w:marLeft w:val="0"/>
      <w:marRight w:val="0"/>
      <w:marTop w:val="0"/>
      <w:marBottom w:val="0"/>
      <w:divBdr>
        <w:top w:val="none" w:sz="0" w:space="0" w:color="auto"/>
        <w:left w:val="none" w:sz="0" w:space="0" w:color="auto"/>
        <w:bottom w:val="none" w:sz="0" w:space="0" w:color="auto"/>
        <w:right w:val="none" w:sz="0" w:space="0" w:color="auto"/>
      </w:divBdr>
    </w:div>
    <w:div w:id="1741974280">
      <w:bodyDiv w:val="1"/>
      <w:marLeft w:val="0"/>
      <w:marRight w:val="0"/>
      <w:marTop w:val="0"/>
      <w:marBottom w:val="0"/>
      <w:divBdr>
        <w:top w:val="none" w:sz="0" w:space="0" w:color="auto"/>
        <w:left w:val="none" w:sz="0" w:space="0" w:color="auto"/>
        <w:bottom w:val="none" w:sz="0" w:space="0" w:color="auto"/>
        <w:right w:val="none" w:sz="0" w:space="0" w:color="auto"/>
      </w:divBdr>
    </w:div>
    <w:div w:id="1757241206">
      <w:bodyDiv w:val="1"/>
      <w:marLeft w:val="0"/>
      <w:marRight w:val="0"/>
      <w:marTop w:val="0"/>
      <w:marBottom w:val="0"/>
      <w:divBdr>
        <w:top w:val="none" w:sz="0" w:space="0" w:color="auto"/>
        <w:left w:val="none" w:sz="0" w:space="0" w:color="auto"/>
        <w:bottom w:val="none" w:sz="0" w:space="0" w:color="auto"/>
        <w:right w:val="none" w:sz="0" w:space="0" w:color="auto"/>
      </w:divBdr>
    </w:div>
    <w:div w:id="1762336013">
      <w:bodyDiv w:val="1"/>
      <w:marLeft w:val="0"/>
      <w:marRight w:val="0"/>
      <w:marTop w:val="0"/>
      <w:marBottom w:val="0"/>
      <w:divBdr>
        <w:top w:val="none" w:sz="0" w:space="0" w:color="auto"/>
        <w:left w:val="none" w:sz="0" w:space="0" w:color="auto"/>
        <w:bottom w:val="none" w:sz="0" w:space="0" w:color="auto"/>
        <w:right w:val="none" w:sz="0" w:space="0" w:color="auto"/>
      </w:divBdr>
      <w:divsChild>
        <w:div w:id="141894484">
          <w:marLeft w:val="0"/>
          <w:marRight w:val="0"/>
          <w:marTop w:val="0"/>
          <w:marBottom w:val="0"/>
          <w:divBdr>
            <w:top w:val="none" w:sz="0" w:space="0" w:color="auto"/>
            <w:left w:val="none" w:sz="0" w:space="0" w:color="auto"/>
            <w:bottom w:val="none" w:sz="0" w:space="0" w:color="auto"/>
            <w:right w:val="none" w:sz="0" w:space="0" w:color="auto"/>
          </w:divBdr>
          <w:divsChild>
            <w:div w:id="15541171">
              <w:marLeft w:val="0"/>
              <w:marRight w:val="0"/>
              <w:marTop w:val="0"/>
              <w:marBottom w:val="0"/>
              <w:divBdr>
                <w:top w:val="none" w:sz="0" w:space="0" w:color="auto"/>
                <w:left w:val="none" w:sz="0" w:space="0" w:color="auto"/>
                <w:bottom w:val="none" w:sz="0" w:space="0" w:color="auto"/>
                <w:right w:val="none" w:sz="0" w:space="0" w:color="auto"/>
              </w:divBdr>
            </w:div>
            <w:div w:id="56324414">
              <w:marLeft w:val="0"/>
              <w:marRight w:val="0"/>
              <w:marTop w:val="0"/>
              <w:marBottom w:val="0"/>
              <w:divBdr>
                <w:top w:val="none" w:sz="0" w:space="0" w:color="auto"/>
                <w:left w:val="none" w:sz="0" w:space="0" w:color="auto"/>
                <w:bottom w:val="none" w:sz="0" w:space="0" w:color="auto"/>
                <w:right w:val="none" w:sz="0" w:space="0" w:color="auto"/>
              </w:divBdr>
            </w:div>
            <w:div w:id="67114905">
              <w:marLeft w:val="0"/>
              <w:marRight w:val="0"/>
              <w:marTop w:val="0"/>
              <w:marBottom w:val="0"/>
              <w:divBdr>
                <w:top w:val="none" w:sz="0" w:space="0" w:color="auto"/>
                <w:left w:val="none" w:sz="0" w:space="0" w:color="auto"/>
                <w:bottom w:val="none" w:sz="0" w:space="0" w:color="auto"/>
                <w:right w:val="none" w:sz="0" w:space="0" w:color="auto"/>
              </w:divBdr>
            </w:div>
            <w:div w:id="67502098">
              <w:marLeft w:val="0"/>
              <w:marRight w:val="0"/>
              <w:marTop w:val="0"/>
              <w:marBottom w:val="0"/>
              <w:divBdr>
                <w:top w:val="none" w:sz="0" w:space="0" w:color="auto"/>
                <w:left w:val="none" w:sz="0" w:space="0" w:color="auto"/>
                <w:bottom w:val="none" w:sz="0" w:space="0" w:color="auto"/>
                <w:right w:val="none" w:sz="0" w:space="0" w:color="auto"/>
              </w:divBdr>
            </w:div>
            <w:div w:id="289669602">
              <w:marLeft w:val="0"/>
              <w:marRight w:val="0"/>
              <w:marTop w:val="0"/>
              <w:marBottom w:val="0"/>
              <w:divBdr>
                <w:top w:val="none" w:sz="0" w:space="0" w:color="auto"/>
                <w:left w:val="none" w:sz="0" w:space="0" w:color="auto"/>
                <w:bottom w:val="none" w:sz="0" w:space="0" w:color="auto"/>
                <w:right w:val="none" w:sz="0" w:space="0" w:color="auto"/>
              </w:divBdr>
            </w:div>
            <w:div w:id="520362840">
              <w:marLeft w:val="0"/>
              <w:marRight w:val="0"/>
              <w:marTop w:val="0"/>
              <w:marBottom w:val="0"/>
              <w:divBdr>
                <w:top w:val="none" w:sz="0" w:space="0" w:color="auto"/>
                <w:left w:val="none" w:sz="0" w:space="0" w:color="auto"/>
                <w:bottom w:val="none" w:sz="0" w:space="0" w:color="auto"/>
                <w:right w:val="none" w:sz="0" w:space="0" w:color="auto"/>
              </w:divBdr>
            </w:div>
            <w:div w:id="550187448">
              <w:marLeft w:val="0"/>
              <w:marRight w:val="0"/>
              <w:marTop w:val="0"/>
              <w:marBottom w:val="0"/>
              <w:divBdr>
                <w:top w:val="none" w:sz="0" w:space="0" w:color="auto"/>
                <w:left w:val="none" w:sz="0" w:space="0" w:color="auto"/>
                <w:bottom w:val="none" w:sz="0" w:space="0" w:color="auto"/>
                <w:right w:val="none" w:sz="0" w:space="0" w:color="auto"/>
              </w:divBdr>
            </w:div>
            <w:div w:id="588582528">
              <w:marLeft w:val="0"/>
              <w:marRight w:val="0"/>
              <w:marTop w:val="0"/>
              <w:marBottom w:val="0"/>
              <w:divBdr>
                <w:top w:val="none" w:sz="0" w:space="0" w:color="auto"/>
                <w:left w:val="none" w:sz="0" w:space="0" w:color="auto"/>
                <w:bottom w:val="none" w:sz="0" w:space="0" w:color="auto"/>
                <w:right w:val="none" w:sz="0" w:space="0" w:color="auto"/>
              </w:divBdr>
            </w:div>
            <w:div w:id="631864204">
              <w:marLeft w:val="0"/>
              <w:marRight w:val="0"/>
              <w:marTop w:val="0"/>
              <w:marBottom w:val="0"/>
              <w:divBdr>
                <w:top w:val="none" w:sz="0" w:space="0" w:color="auto"/>
                <w:left w:val="none" w:sz="0" w:space="0" w:color="auto"/>
                <w:bottom w:val="none" w:sz="0" w:space="0" w:color="auto"/>
                <w:right w:val="none" w:sz="0" w:space="0" w:color="auto"/>
              </w:divBdr>
            </w:div>
            <w:div w:id="658267746">
              <w:marLeft w:val="0"/>
              <w:marRight w:val="0"/>
              <w:marTop w:val="0"/>
              <w:marBottom w:val="0"/>
              <w:divBdr>
                <w:top w:val="none" w:sz="0" w:space="0" w:color="auto"/>
                <w:left w:val="none" w:sz="0" w:space="0" w:color="auto"/>
                <w:bottom w:val="none" w:sz="0" w:space="0" w:color="auto"/>
                <w:right w:val="none" w:sz="0" w:space="0" w:color="auto"/>
              </w:divBdr>
            </w:div>
            <w:div w:id="664093358">
              <w:marLeft w:val="0"/>
              <w:marRight w:val="0"/>
              <w:marTop w:val="0"/>
              <w:marBottom w:val="0"/>
              <w:divBdr>
                <w:top w:val="none" w:sz="0" w:space="0" w:color="auto"/>
                <w:left w:val="none" w:sz="0" w:space="0" w:color="auto"/>
                <w:bottom w:val="none" w:sz="0" w:space="0" w:color="auto"/>
                <w:right w:val="none" w:sz="0" w:space="0" w:color="auto"/>
              </w:divBdr>
            </w:div>
            <w:div w:id="688726954">
              <w:marLeft w:val="0"/>
              <w:marRight w:val="0"/>
              <w:marTop w:val="0"/>
              <w:marBottom w:val="0"/>
              <w:divBdr>
                <w:top w:val="none" w:sz="0" w:space="0" w:color="auto"/>
                <w:left w:val="none" w:sz="0" w:space="0" w:color="auto"/>
                <w:bottom w:val="none" w:sz="0" w:space="0" w:color="auto"/>
                <w:right w:val="none" w:sz="0" w:space="0" w:color="auto"/>
              </w:divBdr>
            </w:div>
            <w:div w:id="690109962">
              <w:marLeft w:val="0"/>
              <w:marRight w:val="0"/>
              <w:marTop w:val="0"/>
              <w:marBottom w:val="0"/>
              <w:divBdr>
                <w:top w:val="none" w:sz="0" w:space="0" w:color="auto"/>
                <w:left w:val="none" w:sz="0" w:space="0" w:color="auto"/>
                <w:bottom w:val="none" w:sz="0" w:space="0" w:color="auto"/>
                <w:right w:val="none" w:sz="0" w:space="0" w:color="auto"/>
              </w:divBdr>
            </w:div>
            <w:div w:id="715079595">
              <w:marLeft w:val="0"/>
              <w:marRight w:val="0"/>
              <w:marTop w:val="0"/>
              <w:marBottom w:val="0"/>
              <w:divBdr>
                <w:top w:val="none" w:sz="0" w:space="0" w:color="auto"/>
                <w:left w:val="none" w:sz="0" w:space="0" w:color="auto"/>
                <w:bottom w:val="none" w:sz="0" w:space="0" w:color="auto"/>
                <w:right w:val="none" w:sz="0" w:space="0" w:color="auto"/>
              </w:divBdr>
            </w:div>
            <w:div w:id="756829943">
              <w:marLeft w:val="0"/>
              <w:marRight w:val="0"/>
              <w:marTop w:val="0"/>
              <w:marBottom w:val="0"/>
              <w:divBdr>
                <w:top w:val="none" w:sz="0" w:space="0" w:color="auto"/>
                <w:left w:val="none" w:sz="0" w:space="0" w:color="auto"/>
                <w:bottom w:val="none" w:sz="0" w:space="0" w:color="auto"/>
                <w:right w:val="none" w:sz="0" w:space="0" w:color="auto"/>
              </w:divBdr>
            </w:div>
            <w:div w:id="765542965">
              <w:marLeft w:val="0"/>
              <w:marRight w:val="0"/>
              <w:marTop w:val="0"/>
              <w:marBottom w:val="0"/>
              <w:divBdr>
                <w:top w:val="none" w:sz="0" w:space="0" w:color="auto"/>
                <w:left w:val="none" w:sz="0" w:space="0" w:color="auto"/>
                <w:bottom w:val="none" w:sz="0" w:space="0" w:color="auto"/>
                <w:right w:val="none" w:sz="0" w:space="0" w:color="auto"/>
              </w:divBdr>
            </w:div>
            <w:div w:id="892425868">
              <w:marLeft w:val="0"/>
              <w:marRight w:val="0"/>
              <w:marTop w:val="0"/>
              <w:marBottom w:val="0"/>
              <w:divBdr>
                <w:top w:val="none" w:sz="0" w:space="0" w:color="auto"/>
                <w:left w:val="none" w:sz="0" w:space="0" w:color="auto"/>
                <w:bottom w:val="none" w:sz="0" w:space="0" w:color="auto"/>
                <w:right w:val="none" w:sz="0" w:space="0" w:color="auto"/>
              </w:divBdr>
            </w:div>
            <w:div w:id="1033265192">
              <w:marLeft w:val="0"/>
              <w:marRight w:val="0"/>
              <w:marTop w:val="0"/>
              <w:marBottom w:val="0"/>
              <w:divBdr>
                <w:top w:val="none" w:sz="0" w:space="0" w:color="auto"/>
                <w:left w:val="none" w:sz="0" w:space="0" w:color="auto"/>
                <w:bottom w:val="none" w:sz="0" w:space="0" w:color="auto"/>
                <w:right w:val="none" w:sz="0" w:space="0" w:color="auto"/>
              </w:divBdr>
            </w:div>
            <w:div w:id="1159467557">
              <w:marLeft w:val="0"/>
              <w:marRight w:val="0"/>
              <w:marTop w:val="0"/>
              <w:marBottom w:val="0"/>
              <w:divBdr>
                <w:top w:val="none" w:sz="0" w:space="0" w:color="auto"/>
                <w:left w:val="none" w:sz="0" w:space="0" w:color="auto"/>
                <w:bottom w:val="none" w:sz="0" w:space="0" w:color="auto"/>
                <w:right w:val="none" w:sz="0" w:space="0" w:color="auto"/>
              </w:divBdr>
            </w:div>
            <w:div w:id="1188790184">
              <w:marLeft w:val="0"/>
              <w:marRight w:val="0"/>
              <w:marTop w:val="0"/>
              <w:marBottom w:val="0"/>
              <w:divBdr>
                <w:top w:val="none" w:sz="0" w:space="0" w:color="auto"/>
                <w:left w:val="none" w:sz="0" w:space="0" w:color="auto"/>
                <w:bottom w:val="none" w:sz="0" w:space="0" w:color="auto"/>
                <w:right w:val="none" w:sz="0" w:space="0" w:color="auto"/>
              </w:divBdr>
            </w:div>
            <w:div w:id="1253125636">
              <w:marLeft w:val="0"/>
              <w:marRight w:val="0"/>
              <w:marTop w:val="0"/>
              <w:marBottom w:val="0"/>
              <w:divBdr>
                <w:top w:val="none" w:sz="0" w:space="0" w:color="auto"/>
                <w:left w:val="none" w:sz="0" w:space="0" w:color="auto"/>
                <w:bottom w:val="none" w:sz="0" w:space="0" w:color="auto"/>
                <w:right w:val="none" w:sz="0" w:space="0" w:color="auto"/>
              </w:divBdr>
            </w:div>
            <w:div w:id="1289361839">
              <w:marLeft w:val="0"/>
              <w:marRight w:val="0"/>
              <w:marTop w:val="0"/>
              <w:marBottom w:val="0"/>
              <w:divBdr>
                <w:top w:val="none" w:sz="0" w:space="0" w:color="auto"/>
                <w:left w:val="none" w:sz="0" w:space="0" w:color="auto"/>
                <w:bottom w:val="none" w:sz="0" w:space="0" w:color="auto"/>
                <w:right w:val="none" w:sz="0" w:space="0" w:color="auto"/>
              </w:divBdr>
            </w:div>
            <w:div w:id="1492256068">
              <w:marLeft w:val="0"/>
              <w:marRight w:val="0"/>
              <w:marTop w:val="0"/>
              <w:marBottom w:val="0"/>
              <w:divBdr>
                <w:top w:val="none" w:sz="0" w:space="0" w:color="auto"/>
                <w:left w:val="none" w:sz="0" w:space="0" w:color="auto"/>
                <w:bottom w:val="none" w:sz="0" w:space="0" w:color="auto"/>
                <w:right w:val="none" w:sz="0" w:space="0" w:color="auto"/>
              </w:divBdr>
            </w:div>
            <w:div w:id="1640646952">
              <w:marLeft w:val="0"/>
              <w:marRight w:val="0"/>
              <w:marTop w:val="0"/>
              <w:marBottom w:val="0"/>
              <w:divBdr>
                <w:top w:val="none" w:sz="0" w:space="0" w:color="auto"/>
                <w:left w:val="none" w:sz="0" w:space="0" w:color="auto"/>
                <w:bottom w:val="none" w:sz="0" w:space="0" w:color="auto"/>
                <w:right w:val="none" w:sz="0" w:space="0" w:color="auto"/>
              </w:divBdr>
            </w:div>
            <w:div w:id="1718621093">
              <w:marLeft w:val="0"/>
              <w:marRight w:val="0"/>
              <w:marTop w:val="0"/>
              <w:marBottom w:val="0"/>
              <w:divBdr>
                <w:top w:val="none" w:sz="0" w:space="0" w:color="auto"/>
                <w:left w:val="none" w:sz="0" w:space="0" w:color="auto"/>
                <w:bottom w:val="none" w:sz="0" w:space="0" w:color="auto"/>
                <w:right w:val="none" w:sz="0" w:space="0" w:color="auto"/>
              </w:divBdr>
            </w:div>
            <w:div w:id="1779371039">
              <w:marLeft w:val="0"/>
              <w:marRight w:val="0"/>
              <w:marTop w:val="0"/>
              <w:marBottom w:val="0"/>
              <w:divBdr>
                <w:top w:val="none" w:sz="0" w:space="0" w:color="auto"/>
                <w:left w:val="none" w:sz="0" w:space="0" w:color="auto"/>
                <w:bottom w:val="none" w:sz="0" w:space="0" w:color="auto"/>
                <w:right w:val="none" w:sz="0" w:space="0" w:color="auto"/>
              </w:divBdr>
            </w:div>
            <w:div w:id="1841963827">
              <w:marLeft w:val="0"/>
              <w:marRight w:val="0"/>
              <w:marTop w:val="0"/>
              <w:marBottom w:val="0"/>
              <w:divBdr>
                <w:top w:val="none" w:sz="0" w:space="0" w:color="auto"/>
                <w:left w:val="none" w:sz="0" w:space="0" w:color="auto"/>
                <w:bottom w:val="none" w:sz="0" w:space="0" w:color="auto"/>
                <w:right w:val="none" w:sz="0" w:space="0" w:color="auto"/>
              </w:divBdr>
            </w:div>
            <w:div w:id="1861966197">
              <w:marLeft w:val="0"/>
              <w:marRight w:val="0"/>
              <w:marTop w:val="0"/>
              <w:marBottom w:val="0"/>
              <w:divBdr>
                <w:top w:val="none" w:sz="0" w:space="0" w:color="auto"/>
                <w:left w:val="none" w:sz="0" w:space="0" w:color="auto"/>
                <w:bottom w:val="none" w:sz="0" w:space="0" w:color="auto"/>
                <w:right w:val="none" w:sz="0" w:space="0" w:color="auto"/>
              </w:divBdr>
            </w:div>
            <w:div w:id="1985506653">
              <w:marLeft w:val="0"/>
              <w:marRight w:val="0"/>
              <w:marTop w:val="0"/>
              <w:marBottom w:val="0"/>
              <w:divBdr>
                <w:top w:val="none" w:sz="0" w:space="0" w:color="auto"/>
                <w:left w:val="none" w:sz="0" w:space="0" w:color="auto"/>
                <w:bottom w:val="none" w:sz="0" w:space="0" w:color="auto"/>
                <w:right w:val="none" w:sz="0" w:space="0" w:color="auto"/>
              </w:divBdr>
            </w:div>
            <w:div w:id="2069111918">
              <w:marLeft w:val="0"/>
              <w:marRight w:val="0"/>
              <w:marTop w:val="0"/>
              <w:marBottom w:val="0"/>
              <w:divBdr>
                <w:top w:val="none" w:sz="0" w:space="0" w:color="auto"/>
                <w:left w:val="none" w:sz="0" w:space="0" w:color="auto"/>
                <w:bottom w:val="none" w:sz="0" w:space="0" w:color="auto"/>
                <w:right w:val="none" w:sz="0" w:space="0" w:color="auto"/>
              </w:divBdr>
            </w:div>
            <w:div w:id="2075620308">
              <w:marLeft w:val="0"/>
              <w:marRight w:val="0"/>
              <w:marTop w:val="0"/>
              <w:marBottom w:val="0"/>
              <w:divBdr>
                <w:top w:val="none" w:sz="0" w:space="0" w:color="auto"/>
                <w:left w:val="none" w:sz="0" w:space="0" w:color="auto"/>
                <w:bottom w:val="none" w:sz="0" w:space="0" w:color="auto"/>
                <w:right w:val="none" w:sz="0" w:space="0" w:color="auto"/>
              </w:divBdr>
            </w:div>
            <w:div w:id="2087453654">
              <w:marLeft w:val="0"/>
              <w:marRight w:val="0"/>
              <w:marTop w:val="0"/>
              <w:marBottom w:val="0"/>
              <w:divBdr>
                <w:top w:val="none" w:sz="0" w:space="0" w:color="auto"/>
                <w:left w:val="none" w:sz="0" w:space="0" w:color="auto"/>
                <w:bottom w:val="none" w:sz="0" w:space="0" w:color="auto"/>
                <w:right w:val="none" w:sz="0" w:space="0" w:color="auto"/>
              </w:divBdr>
            </w:div>
            <w:div w:id="210359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603613">
      <w:bodyDiv w:val="1"/>
      <w:marLeft w:val="0"/>
      <w:marRight w:val="0"/>
      <w:marTop w:val="0"/>
      <w:marBottom w:val="0"/>
      <w:divBdr>
        <w:top w:val="none" w:sz="0" w:space="0" w:color="auto"/>
        <w:left w:val="none" w:sz="0" w:space="0" w:color="auto"/>
        <w:bottom w:val="none" w:sz="0" w:space="0" w:color="auto"/>
        <w:right w:val="none" w:sz="0" w:space="0" w:color="auto"/>
      </w:divBdr>
    </w:div>
    <w:div w:id="1765417554">
      <w:bodyDiv w:val="1"/>
      <w:marLeft w:val="0"/>
      <w:marRight w:val="0"/>
      <w:marTop w:val="0"/>
      <w:marBottom w:val="0"/>
      <w:divBdr>
        <w:top w:val="none" w:sz="0" w:space="0" w:color="auto"/>
        <w:left w:val="none" w:sz="0" w:space="0" w:color="auto"/>
        <w:bottom w:val="none" w:sz="0" w:space="0" w:color="auto"/>
        <w:right w:val="none" w:sz="0" w:space="0" w:color="auto"/>
      </w:divBdr>
    </w:div>
    <w:div w:id="1775441537">
      <w:bodyDiv w:val="1"/>
      <w:marLeft w:val="0"/>
      <w:marRight w:val="0"/>
      <w:marTop w:val="0"/>
      <w:marBottom w:val="0"/>
      <w:divBdr>
        <w:top w:val="none" w:sz="0" w:space="0" w:color="auto"/>
        <w:left w:val="none" w:sz="0" w:space="0" w:color="auto"/>
        <w:bottom w:val="none" w:sz="0" w:space="0" w:color="auto"/>
        <w:right w:val="none" w:sz="0" w:space="0" w:color="auto"/>
      </w:divBdr>
    </w:div>
    <w:div w:id="1814788922">
      <w:bodyDiv w:val="1"/>
      <w:marLeft w:val="0"/>
      <w:marRight w:val="0"/>
      <w:marTop w:val="0"/>
      <w:marBottom w:val="0"/>
      <w:divBdr>
        <w:top w:val="none" w:sz="0" w:space="0" w:color="auto"/>
        <w:left w:val="none" w:sz="0" w:space="0" w:color="auto"/>
        <w:bottom w:val="none" w:sz="0" w:space="0" w:color="auto"/>
        <w:right w:val="none" w:sz="0" w:space="0" w:color="auto"/>
      </w:divBdr>
    </w:div>
    <w:div w:id="1895583231">
      <w:bodyDiv w:val="1"/>
      <w:marLeft w:val="0"/>
      <w:marRight w:val="0"/>
      <w:marTop w:val="0"/>
      <w:marBottom w:val="0"/>
      <w:divBdr>
        <w:top w:val="none" w:sz="0" w:space="0" w:color="auto"/>
        <w:left w:val="none" w:sz="0" w:space="0" w:color="auto"/>
        <w:bottom w:val="none" w:sz="0" w:space="0" w:color="auto"/>
        <w:right w:val="none" w:sz="0" w:space="0" w:color="auto"/>
      </w:divBdr>
    </w:div>
    <w:div w:id="1901935585">
      <w:bodyDiv w:val="1"/>
      <w:marLeft w:val="0"/>
      <w:marRight w:val="0"/>
      <w:marTop w:val="0"/>
      <w:marBottom w:val="0"/>
      <w:divBdr>
        <w:top w:val="none" w:sz="0" w:space="0" w:color="auto"/>
        <w:left w:val="none" w:sz="0" w:space="0" w:color="auto"/>
        <w:bottom w:val="none" w:sz="0" w:space="0" w:color="auto"/>
        <w:right w:val="none" w:sz="0" w:space="0" w:color="auto"/>
      </w:divBdr>
    </w:div>
    <w:div w:id="1909068204">
      <w:bodyDiv w:val="1"/>
      <w:marLeft w:val="0"/>
      <w:marRight w:val="0"/>
      <w:marTop w:val="0"/>
      <w:marBottom w:val="0"/>
      <w:divBdr>
        <w:top w:val="none" w:sz="0" w:space="0" w:color="auto"/>
        <w:left w:val="none" w:sz="0" w:space="0" w:color="auto"/>
        <w:bottom w:val="none" w:sz="0" w:space="0" w:color="auto"/>
        <w:right w:val="none" w:sz="0" w:space="0" w:color="auto"/>
      </w:divBdr>
    </w:div>
    <w:div w:id="1950548147">
      <w:bodyDiv w:val="1"/>
      <w:marLeft w:val="0"/>
      <w:marRight w:val="0"/>
      <w:marTop w:val="0"/>
      <w:marBottom w:val="0"/>
      <w:divBdr>
        <w:top w:val="none" w:sz="0" w:space="0" w:color="auto"/>
        <w:left w:val="none" w:sz="0" w:space="0" w:color="auto"/>
        <w:bottom w:val="none" w:sz="0" w:space="0" w:color="auto"/>
        <w:right w:val="none" w:sz="0" w:space="0" w:color="auto"/>
      </w:divBdr>
    </w:div>
    <w:div w:id="2020767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hyperlink" Target="https://viblo.asia/p/tien-trinh-trong-he-dieu-hanh-phan-3-3Q75wg6Q5Wb" TargetMode="External"/><Relationship Id="rId55"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eader" Target="header3.xml"/><Relationship Id="rId5" Type="http://schemas.openxmlformats.org/officeDocument/2006/relationships/numbering" Target="numbering.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yperlink" Target="https://spiderum.com/bai-dang/Series-Su-ky-dieu-cua-Linux-Phan-1-uju" TargetMode="External"/><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fptshop.com.vn/tin-tuc/danh-gia/core-va-thread-la-gi-139997"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header" Target="header4.xml"/><Relationship Id="R63191c8723184a85" Type="http://schemas.microsoft.com/office/2019/09/relationships/intelligence" Target="intelligenc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s://blogd.net/linux/lich-su-he-dieu-hanh-linux/"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hyperlink" Target="https://viblo.asia/p/gioi-thieu-ve-thread-aNj4vXpdL6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43288D403E5DC408A49ADA8822FD551" ma:contentTypeVersion="13" ma:contentTypeDescription="Create a new document." ma:contentTypeScope="" ma:versionID="09f1041034d6ab69412f836fd7e2a19e">
  <xsd:schema xmlns:xsd="http://www.w3.org/2001/XMLSchema" xmlns:xs="http://www.w3.org/2001/XMLSchema" xmlns:p="http://schemas.microsoft.com/office/2006/metadata/properties" xmlns:ns3="01dc8c26-c68a-45df-926c-14e64b2bd954" xmlns:ns4="45a79269-fa8d-42c8-ad13-763803f23fa6" targetNamespace="http://schemas.microsoft.com/office/2006/metadata/properties" ma:root="true" ma:fieldsID="c75a4f2cd53a0571b822184841c3da27" ns3:_="" ns4:_="">
    <xsd:import namespace="01dc8c26-c68a-45df-926c-14e64b2bd954"/>
    <xsd:import namespace="45a79269-fa8d-42c8-ad13-763803f23fa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dc8c26-c68a-45df-926c-14e64b2bd95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5a79269-fa8d-42c8-ad13-763803f23fa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5a79269-fa8d-42c8-ad13-763803f23fa6"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7627803-D386-4EB7-8FED-F7A59C99A0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dc8c26-c68a-45df-926c-14e64b2bd954"/>
    <ds:schemaRef ds:uri="45a79269-fa8d-42c8-ad13-763803f23f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EFAFA50-415D-489C-A025-0A15CD6199DA}">
  <ds:schemaRefs>
    <ds:schemaRef ds:uri="http://schemas.microsoft.com/office/2006/metadata/properties"/>
    <ds:schemaRef ds:uri="http://schemas.microsoft.com/office/infopath/2007/PartnerControls"/>
    <ds:schemaRef ds:uri="45a79269-fa8d-42c8-ad13-763803f23fa6"/>
  </ds:schemaRefs>
</ds:datastoreItem>
</file>

<file path=customXml/itemProps3.xml><?xml version="1.0" encoding="utf-8"?>
<ds:datastoreItem xmlns:ds="http://schemas.openxmlformats.org/officeDocument/2006/customXml" ds:itemID="{704BB138-F9A8-4EC5-9E6B-12DFB24D73A6}">
  <ds:schemaRefs>
    <ds:schemaRef ds:uri="http://schemas.openxmlformats.org/officeDocument/2006/bibliography"/>
  </ds:schemaRefs>
</ds:datastoreItem>
</file>

<file path=customXml/itemProps4.xml><?xml version="1.0" encoding="utf-8"?>
<ds:datastoreItem xmlns:ds="http://schemas.openxmlformats.org/officeDocument/2006/customXml" ds:itemID="{B3CC22EB-E9CB-40E6-87E8-3E60BBFCF7F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42</Pages>
  <Words>9199</Words>
  <Characters>52439</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1515</CharactersWithSpaces>
  <SharedDoc>false</SharedDoc>
  <HLinks>
    <vt:vector size="624" baseType="variant">
      <vt:variant>
        <vt:i4>8126567</vt:i4>
      </vt:variant>
      <vt:variant>
        <vt:i4>974</vt:i4>
      </vt:variant>
      <vt:variant>
        <vt:i4>0</vt:i4>
      </vt:variant>
      <vt:variant>
        <vt:i4>5</vt:i4>
      </vt:variant>
      <vt:variant>
        <vt:lpwstr>https://github.com/ultralytics/ultralytics</vt:lpwstr>
      </vt:variant>
      <vt:variant>
        <vt:lpwstr/>
      </vt:variant>
      <vt:variant>
        <vt:i4>1179660</vt:i4>
      </vt:variant>
      <vt:variant>
        <vt:i4>971</vt:i4>
      </vt:variant>
      <vt:variant>
        <vt:i4>0</vt:i4>
      </vt:variant>
      <vt:variant>
        <vt:i4>5</vt:i4>
      </vt:variant>
      <vt:variant>
        <vt:lpwstr>https://www.kaggle.com/code/jobayerhossain/yolov7-explanation-and-implementation-from-scratch</vt:lpwstr>
      </vt:variant>
      <vt:variant>
        <vt:lpwstr/>
      </vt:variant>
      <vt:variant>
        <vt:i4>5505032</vt:i4>
      </vt:variant>
      <vt:variant>
        <vt:i4>968</vt:i4>
      </vt:variant>
      <vt:variant>
        <vt:i4>0</vt:i4>
      </vt:variant>
      <vt:variant>
        <vt:i4>5</vt:i4>
      </vt:variant>
      <vt:variant>
        <vt:lpwstr>https://www.kaggle.com/datasets/kmader/skin-cancer-mnist-ham10000</vt:lpwstr>
      </vt:variant>
      <vt:variant>
        <vt:lpwstr/>
      </vt:variant>
      <vt:variant>
        <vt:i4>983113</vt:i4>
      </vt:variant>
      <vt:variant>
        <vt:i4>965</vt:i4>
      </vt:variant>
      <vt:variant>
        <vt:i4>0</vt:i4>
      </vt:variant>
      <vt:variant>
        <vt:i4>5</vt:i4>
      </vt:variant>
      <vt:variant>
        <vt:lpwstr>https://www.kaggle.com/datasets/nodoubttome/skin-cancer9-classesisic</vt:lpwstr>
      </vt:variant>
      <vt:variant>
        <vt:lpwstr/>
      </vt:variant>
      <vt:variant>
        <vt:i4>1310774</vt:i4>
      </vt:variant>
      <vt:variant>
        <vt:i4>602</vt:i4>
      </vt:variant>
      <vt:variant>
        <vt:i4>0</vt:i4>
      </vt:variant>
      <vt:variant>
        <vt:i4>5</vt:i4>
      </vt:variant>
      <vt:variant>
        <vt:lpwstr/>
      </vt:variant>
      <vt:variant>
        <vt:lpwstr>_Toc132644120</vt:lpwstr>
      </vt:variant>
      <vt:variant>
        <vt:i4>1507382</vt:i4>
      </vt:variant>
      <vt:variant>
        <vt:i4>596</vt:i4>
      </vt:variant>
      <vt:variant>
        <vt:i4>0</vt:i4>
      </vt:variant>
      <vt:variant>
        <vt:i4>5</vt:i4>
      </vt:variant>
      <vt:variant>
        <vt:lpwstr/>
      </vt:variant>
      <vt:variant>
        <vt:lpwstr>_Toc132644119</vt:lpwstr>
      </vt:variant>
      <vt:variant>
        <vt:i4>1507382</vt:i4>
      </vt:variant>
      <vt:variant>
        <vt:i4>590</vt:i4>
      </vt:variant>
      <vt:variant>
        <vt:i4>0</vt:i4>
      </vt:variant>
      <vt:variant>
        <vt:i4>5</vt:i4>
      </vt:variant>
      <vt:variant>
        <vt:lpwstr/>
      </vt:variant>
      <vt:variant>
        <vt:lpwstr>_Toc132644118</vt:lpwstr>
      </vt:variant>
      <vt:variant>
        <vt:i4>1507382</vt:i4>
      </vt:variant>
      <vt:variant>
        <vt:i4>584</vt:i4>
      </vt:variant>
      <vt:variant>
        <vt:i4>0</vt:i4>
      </vt:variant>
      <vt:variant>
        <vt:i4>5</vt:i4>
      </vt:variant>
      <vt:variant>
        <vt:lpwstr/>
      </vt:variant>
      <vt:variant>
        <vt:lpwstr>_Toc132644117</vt:lpwstr>
      </vt:variant>
      <vt:variant>
        <vt:i4>1507382</vt:i4>
      </vt:variant>
      <vt:variant>
        <vt:i4>578</vt:i4>
      </vt:variant>
      <vt:variant>
        <vt:i4>0</vt:i4>
      </vt:variant>
      <vt:variant>
        <vt:i4>5</vt:i4>
      </vt:variant>
      <vt:variant>
        <vt:lpwstr/>
      </vt:variant>
      <vt:variant>
        <vt:lpwstr>_Toc132644116</vt:lpwstr>
      </vt:variant>
      <vt:variant>
        <vt:i4>1507382</vt:i4>
      </vt:variant>
      <vt:variant>
        <vt:i4>572</vt:i4>
      </vt:variant>
      <vt:variant>
        <vt:i4>0</vt:i4>
      </vt:variant>
      <vt:variant>
        <vt:i4>5</vt:i4>
      </vt:variant>
      <vt:variant>
        <vt:lpwstr/>
      </vt:variant>
      <vt:variant>
        <vt:lpwstr>_Toc132644115</vt:lpwstr>
      </vt:variant>
      <vt:variant>
        <vt:i4>1507382</vt:i4>
      </vt:variant>
      <vt:variant>
        <vt:i4>566</vt:i4>
      </vt:variant>
      <vt:variant>
        <vt:i4>0</vt:i4>
      </vt:variant>
      <vt:variant>
        <vt:i4>5</vt:i4>
      </vt:variant>
      <vt:variant>
        <vt:lpwstr/>
      </vt:variant>
      <vt:variant>
        <vt:lpwstr>_Toc132644114</vt:lpwstr>
      </vt:variant>
      <vt:variant>
        <vt:i4>1507382</vt:i4>
      </vt:variant>
      <vt:variant>
        <vt:i4>560</vt:i4>
      </vt:variant>
      <vt:variant>
        <vt:i4>0</vt:i4>
      </vt:variant>
      <vt:variant>
        <vt:i4>5</vt:i4>
      </vt:variant>
      <vt:variant>
        <vt:lpwstr/>
      </vt:variant>
      <vt:variant>
        <vt:lpwstr>_Toc132644113</vt:lpwstr>
      </vt:variant>
      <vt:variant>
        <vt:i4>1507382</vt:i4>
      </vt:variant>
      <vt:variant>
        <vt:i4>554</vt:i4>
      </vt:variant>
      <vt:variant>
        <vt:i4>0</vt:i4>
      </vt:variant>
      <vt:variant>
        <vt:i4>5</vt:i4>
      </vt:variant>
      <vt:variant>
        <vt:lpwstr/>
      </vt:variant>
      <vt:variant>
        <vt:lpwstr>_Toc132644112</vt:lpwstr>
      </vt:variant>
      <vt:variant>
        <vt:i4>1507382</vt:i4>
      </vt:variant>
      <vt:variant>
        <vt:i4>548</vt:i4>
      </vt:variant>
      <vt:variant>
        <vt:i4>0</vt:i4>
      </vt:variant>
      <vt:variant>
        <vt:i4>5</vt:i4>
      </vt:variant>
      <vt:variant>
        <vt:lpwstr/>
      </vt:variant>
      <vt:variant>
        <vt:lpwstr>_Toc132644111</vt:lpwstr>
      </vt:variant>
      <vt:variant>
        <vt:i4>1507382</vt:i4>
      </vt:variant>
      <vt:variant>
        <vt:i4>542</vt:i4>
      </vt:variant>
      <vt:variant>
        <vt:i4>0</vt:i4>
      </vt:variant>
      <vt:variant>
        <vt:i4>5</vt:i4>
      </vt:variant>
      <vt:variant>
        <vt:lpwstr/>
      </vt:variant>
      <vt:variant>
        <vt:lpwstr>_Toc132644110</vt:lpwstr>
      </vt:variant>
      <vt:variant>
        <vt:i4>1441846</vt:i4>
      </vt:variant>
      <vt:variant>
        <vt:i4>536</vt:i4>
      </vt:variant>
      <vt:variant>
        <vt:i4>0</vt:i4>
      </vt:variant>
      <vt:variant>
        <vt:i4>5</vt:i4>
      </vt:variant>
      <vt:variant>
        <vt:lpwstr/>
      </vt:variant>
      <vt:variant>
        <vt:lpwstr>_Toc132644109</vt:lpwstr>
      </vt:variant>
      <vt:variant>
        <vt:i4>1441846</vt:i4>
      </vt:variant>
      <vt:variant>
        <vt:i4>530</vt:i4>
      </vt:variant>
      <vt:variant>
        <vt:i4>0</vt:i4>
      </vt:variant>
      <vt:variant>
        <vt:i4>5</vt:i4>
      </vt:variant>
      <vt:variant>
        <vt:lpwstr/>
      </vt:variant>
      <vt:variant>
        <vt:lpwstr>_Toc132644108</vt:lpwstr>
      </vt:variant>
      <vt:variant>
        <vt:i4>1441846</vt:i4>
      </vt:variant>
      <vt:variant>
        <vt:i4>524</vt:i4>
      </vt:variant>
      <vt:variant>
        <vt:i4>0</vt:i4>
      </vt:variant>
      <vt:variant>
        <vt:i4>5</vt:i4>
      </vt:variant>
      <vt:variant>
        <vt:lpwstr/>
      </vt:variant>
      <vt:variant>
        <vt:lpwstr>_Toc132644107</vt:lpwstr>
      </vt:variant>
      <vt:variant>
        <vt:i4>1441846</vt:i4>
      </vt:variant>
      <vt:variant>
        <vt:i4>518</vt:i4>
      </vt:variant>
      <vt:variant>
        <vt:i4>0</vt:i4>
      </vt:variant>
      <vt:variant>
        <vt:i4>5</vt:i4>
      </vt:variant>
      <vt:variant>
        <vt:lpwstr/>
      </vt:variant>
      <vt:variant>
        <vt:lpwstr>_Toc132644106</vt:lpwstr>
      </vt:variant>
      <vt:variant>
        <vt:i4>1441846</vt:i4>
      </vt:variant>
      <vt:variant>
        <vt:i4>512</vt:i4>
      </vt:variant>
      <vt:variant>
        <vt:i4>0</vt:i4>
      </vt:variant>
      <vt:variant>
        <vt:i4>5</vt:i4>
      </vt:variant>
      <vt:variant>
        <vt:lpwstr/>
      </vt:variant>
      <vt:variant>
        <vt:lpwstr>_Toc132644105</vt:lpwstr>
      </vt:variant>
      <vt:variant>
        <vt:i4>1441846</vt:i4>
      </vt:variant>
      <vt:variant>
        <vt:i4>506</vt:i4>
      </vt:variant>
      <vt:variant>
        <vt:i4>0</vt:i4>
      </vt:variant>
      <vt:variant>
        <vt:i4>5</vt:i4>
      </vt:variant>
      <vt:variant>
        <vt:lpwstr/>
      </vt:variant>
      <vt:variant>
        <vt:lpwstr>_Toc132644104</vt:lpwstr>
      </vt:variant>
      <vt:variant>
        <vt:i4>1441846</vt:i4>
      </vt:variant>
      <vt:variant>
        <vt:i4>500</vt:i4>
      </vt:variant>
      <vt:variant>
        <vt:i4>0</vt:i4>
      </vt:variant>
      <vt:variant>
        <vt:i4>5</vt:i4>
      </vt:variant>
      <vt:variant>
        <vt:lpwstr/>
      </vt:variant>
      <vt:variant>
        <vt:lpwstr>_Toc132644103</vt:lpwstr>
      </vt:variant>
      <vt:variant>
        <vt:i4>1441846</vt:i4>
      </vt:variant>
      <vt:variant>
        <vt:i4>494</vt:i4>
      </vt:variant>
      <vt:variant>
        <vt:i4>0</vt:i4>
      </vt:variant>
      <vt:variant>
        <vt:i4>5</vt:i4>
      </vt:variant>
      <vt:variant>
        <vt:lpwstr/>
      </vt:variant>
      <vt:variant>
        <vt:lpwstr>_Toc132644102</vt:lpwstr>
      </vt:variant>
      <vt:variant>
        <vt:i4>1441846</vt:i4>
      </vt:variant>
      <vt:variant>
        <vt:i4>488</vt:i4>
      </vt:variant>
      <vt:variant>
        <vt:i4>0</vt:i4>
      </vt:variant>
      <vt:variant>
        <vt:i4>5</vt:i4>
      </vt:variant>
      <vt:variant>
        <vt:lpwstr/>
      </vt:variant>
      <vt:variant>
        <vt:lpwstr>_Toc132644101</vt:lpwstr>
      </vt:variant>
      <vt:variant>
        <vt:i4>1441846</vt:i4>
      </vt:variant>
      <vt:variant>
        <vt:i4>482</vt:i4>
      </vt:variant>
      <vt:variant>
        <vt:i4>0</vt:i4>
      </vt:variant>
      <vt:variant>
        <vt:i4>5</vt:i4>
      </vt:variant>
      <vt:variant>
        <vt:lpwstr/>
      </vt:variant>
      <vt:variant>
        <vt:lpwstr>_Toc132644100</vt:lpwstr>
      </vt:variant>
      <vt:variant>
        <vt:i4>2031671</vt:i4>
      </vt:variant>
      <vt:variant>
        <vt:i4>476</vt:i4>
      </vt:variant>
      <vt:variant>
        <vt:i4>0</vt:i4>
      </vt:variant>
      <vt:variant>
        <vt:i4>5</vt:i4>
      </vt:variant>
      <vt:variant>
        <vt:lpwstr/>
      </vt:variant>
      <vt:variant>
        <vt:lpwstr>_Toc132644099</vt:lpwstr>
      </vt:variant>
      <vt:variant>
        <vt:i4>2031671</vt:i4>
      </vt:variant>
      <vt:variant>
        <vt:i4>470</vt:i4>
      </vt:variant>
      <vt:variant>
        <vt:i4>0</vt:i4>
      </vt:variant>
      <vt:variant>
        <vt:i4>5</vt:i4>
      </vt:variant>
      <vt:variant>
        <vt:lpwstr/>
      </vt:variant>
      <vt:variant>
        <vt:lpwstr>_Toc132644098</vt:lpwstr>
      </vt:variant>
      <vt:variant>
        <vt:i4>2031671</vt:i4>
      </vt:variant>
      <vt:variant>
        <vt:i4>464</vt:i4>
      </vt:variant>
      <vt:variant>
        <vt:i4>0</vt:i4>
      </vt:variant>
      <vt:variant>
        <vt:i4>5</vt:i4>
      </vt:variant>
      <vt:variant>
        <vt:lpwstr/>
      </vt:variant>
      <vt:variant>
        <vt:lpwstr>_Toc132644097</vt:lpwstr>
      </vt:variant>
      <vt:variant>
        <vt:i4>2031671</vt:i4>
      </vt:variant>
      <vt:variant>
        <vt:i4>458</vt:i4>
      </vt:variant>
      <vt:variant>
        <vt:i4>0</vt:i4>
      </vt:variant>
      <vt:variant>
        <vt:i4>5</vt:i4>
      </vt:variant>
      <vt:variant>
        <vt:lpwstr/>
      </vt:variant>
      <vt:variant>
        <vt:lpwstr>_Toc132644096</vt:lpwstr>
      </vt:variant>
      <vt:variant>
        <vt:i4>2031671</vt:i4>
      </vt:variant>
      <vt:variant>
        <vt:i4>452</vt:i4>
      </vt:variant>
      <vt:variant>
        <vt:i4>0</vt:i4>
      </vt:variant>
      <vt:variant>
        <vt:i4>5</vt:i4>
      </vt:variant>
      <vt:variant>
        <vt:lpwstr/>
      </vt:variant>
      <vt:variant>
        <vt:lpwstr>_Toc132644095</vt:lpwstr>
      </vt:variant>
      <vt:variant>
        <vt:i4>2031671</vt:i4>
      </vt:variant>
      <vt:variant>
        <vt:i4>446</vt:i4>
      </vt:variant>
      <vt:variant>
        <vt:i4>0</vt:i4>
      </vt:variant>
      <vt:variant>
        <vt:i4>5</vt:i4>
      </vt:variant>
      <vt:variant>
        <vt:lpwstr/>
      </vt:variant>
      <vt:variant>
        <vt:lpwstr>_Toc132644094</vt:lpwstr>
      </vt:variant>
      <vt:variant>
        <vt:i4>2031671</vt:i4>
      </vt:variant>
      <vt:variant>
        <vt:i4>440</vt:i4>
      </vt:variant>
      <vt:variant>
        <vt:i4>0</vt:i4>
      </vt:variant>
      <vt:variant>
        <vt:i4>5</vt:i4>
      </vt:variant>
      <vt:variant>
        <vt:lpwstr/>
      </vt:variant>
      <vt:variant>
        <vt:lpwstr>_Toc132644093</vt:lpwstr>
      </vt:variant>
      <vt:variant>
        <vt:i4>2031671</vt:i4>
      </vt:variant>
      <vt:variant>
        <vt:i4>434</vt:i4>
      </vt:variant>
      <vt:variant>
        <vt:i4>0</vt:i4>
      </vt:variant>
      <vt:variant>
        <vt:i4>5</vt:i4>
      </vt:variant>
      <vt:variant>
        <vt:lpwstr/>
      </vt:variant>
      <vt:variant>
        <vt:lpwstr>_Toc132644092</vt:lpwstr>
      </vt:variant>
      <vt:variant>
        <vt:i4>2031671</vt:i4>
      </vt:variant>
      <vt:variant>
        <vt:i4>428</vt:i4>
      </vt:variant>
      <vt:variant>
        <vt:i4>0</vt:i4>
      </vt:variant>
      <vt:variant>
        <vt:i4>5</vt:i4>
      </vt:variant>
      <vt:variant>
        <vt:lpwstr/>
      </vt:variant>
      <vt:variant>
        <vt:lpwstr>_Toc132644091</vt:lpwstr>
      </vt:variant>
      <vt:variant>
        <vt:i4>2031671</vt:i4>
      </vt:variant>
      <vt:variant>
        <vt:i4>422</vt:i4>
      </vt:variant>
      <vt:variant>
        <vt:i4>0</vt:i4>
      </vt:variant>
      <vt:variant>
        <vt:i4>5</vt:i4>
      </vt:variant>
      <vt:variant>
        <vt:lpwstr/>
      </vt:variant>
      <vt:variant>
        <vt:lpwstr>_Toc132644090</vt:lpwstr>
      </vt:variant>
      <vt:variant>
        <vt:i4>1966135</vt:i4>
      </vt:variant>
      <vt:variant>
        <vt:i4>416</vt:i4>
      </vt:variant>
      <vt:variant>
        <vt:i4>0</vt:i4>
      </vt:variant>
      <vt:variant>
        <vt:i4>5</vt:i4>
      </vt:variant>
      <vt:variant>
        <vt:lpwstr/>
      </vt:variant>
      <vt:variant>
        <vt:lpwstr>_Toc132644089</vt:lpwstr>
      </vt:variant>
      <vt:variant>
        <vt:i4>1966135</vt:i4>
      </vt:variant>
      <vt:variant>
        <vt:i4>410</vt:i4>
      </vt:variant>
      <vt:variant>
        <vt:i4>0</vt:i4>
      </vt:variant>
      <vt:variant>
        <vt:i4>5</vt:i4>
      </vt:variant>
      <vt:variant>
        <vt:lpwstr/>
      </vt:variant>
      <vt:variant>
        <vt:lpwstr>_Toc132644088</vt:lpwstr>
      </vt:variant>
      <vt:variant>
        <vt:i4>1966135</vt:i4>
      </vt:variant>
      <vt:variant>
        <vt:i4>404</vt:i4>
      </vt:variant>
      <vt:variant>
        <vt:i4>0</vt:i4>
      </vt:variant>
      <vt:variant>
        <vt:i4>5</vt:i4>
      </vt:variant>
      <vt:variant>
        <vt:lpwstr/>
      </vt:variant>
      <vt:variant>
        <vt:lpwstr>_Toc132644087</vt:lpwstr>
      </vt:variant>
      <vt:variant>
        <vt:i4>1966135</vt:i4>
      </vt:variant>
      <vt:variant>
        <vt:i4>398</vt:i4>
      </vt:variant>
      <vt:variant>
        <vt:i4>0</vt:i4>
      </vt:variant>
      <vt:variant>
        <vt:i4>5</vt:i4>
      </vt:variant>
      <vt:variant>
        <vt:lpwstr/>
      </vt:variant>
      <vt:variant>
        <vt:lpwstr>_Toc132644086</vt:lpwstr>
      </vt:variant>
      <vt:variant>
        <vt:i4>1966135</vt:i4>
      </vt:variant>
      <vt:variant>
        <vt:i4>392</vt:i4>
      </vt:variant>
      <vt:variant>
        <vt:i4>0</vt:i4>
      </vt:variant>
      <vt:variant>
        <vt:i4>5</vt:i4>
      </vt:variant>
      <vt:variant>
        <vt:lpwstr/>
      </vt:variant>
      <vt:variant>
        <vt:lpwstr>_Toc132644085</vt:lpwstr>
      </vt:variant>
      <vt:variant>
        <vt:i4>1966135</vt:i4>
      </vt:variant>
      <vt:variant>
        <vt:i4>386</vt:i4>
      </vt:variant>
      <vt:variant>
        <vt:i4>0</vt:i4>
      </vt:variant>
      <vt:variant>
        <vt:i4>5</vt:i4>
      </vt:variant>
      <vt:variant>
        <vt:lpwstr/>
      </vt:variant>
      <vt:variant>
        <vt:lpwstr>_Toc132644084</vt:lpwstr>
      </vt:variant>
      <vt:variant>
        <vt:i4>1966135</vt:i4>
      </vt:variant>
      <vt:variant>
        <vt:i4>380</vt:i4>
      </vt:variant>
      <vt:variant>
        <vt:i4>0</vt:i4>
      </vt:variant>
      <vt:variant>
        <vt:i4>5</vt:i4>
      </vt:variant>
      <vt:variant>
        <vt:lpwstr/>
      </vt:variant>
      <vt:variant>
        <vt:lpwstr>_Toc132644083</vt:lpwstr>
      </vt:variant>
      <vt:variant>
        <vt:i4>1966135</vt:i4>
      </vt:variant>
      <vt:variant>
        <vt:i4>374</vt:i4>
      </vt:variant>
      <vt:variant>
        <vt:i4>0</vt:i4>
      </vt:variant>
      <vt:variant>
        <vt:i4>5</vt:i4>
      </vt:variant>
      <vt:variant>
        <vt:lpwstr/>
      </vt:variant>
      <vt:variant>
        <vt:lpwstr>_Toc132644082</vt:lpwstr>
      </vt:variant>
      <vt:variant>
        <vt:i4>1966135</vt:i4>
      </vt:variant>
      <vt:variant>
        <vt:i4>368</vt:i4>
      </vt:variant>
      <vt:variant>
        <vt:i4>0</vt:i4>
      </vt:variant>
      <vt:variant>
        <vt:i4>5</vt:i4>
      </vt:variant>
      <vt:variant>
        <vt:lpwstr/>
      </vt:variant>
      <vt:variant>
        <vt:lpwstr>_Toc132644081</vt:lpwstr>
      </vt:variant>
      <vt:variant>
        <vt:i4>1966135</vt:i4>
      </vt:variant>
      <vt:variant>
        <vt:i4>362</vt:i4>
      </vt:variant>
      <vt:variant>
        <vt:i4>0</vt:i4>
      </vt:variant>
      <vt:variant>
        <vt:i4>5</vt:i4>
      </vt:variant>
      <vt:variant>
        <vt:lpwstr/>
      </vt:variant>
      <vt:variant>
        <vt:lpwstr>_Toc132644080</vt:lpwstr>
      </vt:variant>
      <vt:variant>
        <vt:i4>1114167</vt:i4>
      </vt:variant>
      <vt:variant>
        <vt:i4>356</vt:i4>
      </vt:variant>
      <vt:variant>
        <vt:i4>0</vt:i4>
      </vt:variant>
      <vt:variant>
        <vt:i4>5</vt:i4>
      </vt:variant>
      <vt:variant>
        <vt:lpwstr/>
      </vt:variant>
      <vt:variant>
        <vt:lpwstr>_Toc132644079</vt:lpwstr>
      </vt:variant>
      <vt:variant>
        <vt:i4>1114167</vt:i4>
      </vt:variant>
      <vt:variant>
        <vt:i4>347</vt:i4>
      </vt:variant>
      <vt:variant>
        <vt:i4>0</vt:i4>
      </vt:variant>
      <vt:variant>
        <vt:i4>5</vt:i4>
      </vt:variant>
      <vt:variant>
        <vt:lpwstr/>
      </vt:variant>
      <vt:variant>
        <vt:lpwstr>_Toc132644078</vt:lpwstr>
      </vt:variant>
      <vt:variant>
        <vt:i4>1114167</vt:i4>
      </vt:variant>
      <vt:variant>
        <vt:i4>341</vt:i4>
      </vt:variant>
      <vt:variant>
        <vt:i4>0</vt:i4>
      </vt:variant>
      <vt:variant>
        <vt:i4>5</vt:i4>
      </vt:variant>
      <vt:variant>
        <vt:lpwstr/>
      </vt:variant>
      <vt:variant>
        <vt:lpwstr>_Toc132644077</vt:lpwstr>
      </vt:variant>
      <vt:variant>
        <vt:i4>1114167</vt:i4>
      </vt:variant>
      <vt:variant>
        <vt:i4>335</vt:i4>
      </vt:variant>
      <vt:variant>
        <vt:i4>0</vt:i4>
      </vt:variant>
      <vt:variant>
        <vt:i4>5</vt:i4>
      </vt:variant>
      <vt:variant>
        <vt:lpwstr/>
      </vt:variant>
      <vt:variant>
        <vt:lpwstr>_Toc132644076</vt:lpwstr>
      </vt:variant>
      <vt:variant>
        <vt:i4>1114167</vt:i4>
      </vt:variant>
      <vt:variant>
        <vt:i4>329</vt:i4>
      </vt:variant>
      <vt:variant>
        <vt:i4>0</vt:i4>
      </vt:variant>
      <vt:variant>
        <vt:i4>5</vt:i4>
      </vt:variant>
      <vt:variant>
        <vt:lpwstr/>
      </vt:variant>
      <vt:variant>
        <vt:lpwstr>_Toc132644075</vt:lpwstr>
      </vt:variant>
      <vt:variant>
        <vt:i4>1114167</vt:i4>
      </vt:variant>
      <vt:variant>
        <vt:i4>323</vt:i4>
      </vt:variant>
      <vt:variant>
        <vt:i4>0</vt:i4>
      </vt:variant>
      <vt:variant>
        <vt:i4>5</vt:i4>
      </vt:variant>
      <vt:variant>
        <vt:lpwstr/>
      </vt:variant>
      <vt:variant>
        <vt:lpwstr>_Toc132644074</vt:lpwstr>
      </vt:variant>
      <vt:variant>
        <vt:i4>1114167</vt:i4>
      </vt:variant>
      <vt:variant>
        <vt:i4>317</vt:i4>
      </vt:variant>
      <vt:variant>
        <vt:i4>0</vt:i4>
      </vt:variant>
      <vt:variant>
        <vt:i4>5</vt:i4>
      </vt:variant>
      <vt:variant>
        <vt:lpwstr/>
      </vt:variant>
      <vt:variant>
        <vt:lpwstr>_Toc132644073</vt:lpwstr>
      </vt:variant>
      <vt:variant>
        <vt:i4>1114167</vt:i4>
      </vt:variant>
      <vt:variant>
        <vt:i4>308</vt:i4>
      </vt:variant>
      <vt:variant>
        <vt:i4>0</vt:i4>
      </vt:variant>
      <vt:variant>
        <vt:i4>5</vt:i4>
      </vt:variant>
      <vt:variant>
        <vt:lpwstr/>
      </vt:variant>
      <vt:variant>
        <vt:lpwstr>_Toc132644072</vt:lpwstr>
      </vt:variant>
      <vt:variant>
        <vt:i4>1114167</vt:i4>
      </vt:variant>
      <vt:variant>
        <vt:i4>302</vt:i4>
      </vt:variant>
      <vt:variant>
        <vt:i4>0</vt:i4>
      </vt:variant>
      <vt:variant>
        <vt:i4>5</vt:i4>
      </vt:variant>
      <vt:variant>
        <vt:lpwstr/>
      </vt:variant>
      <vt:variant>
        <vt:lpwstr>_Toc132644071</vt:lpwstr>
      </vt:variant>
      <vt:variant>
        <vt:i4>1114167</vt:i4>
      </vt:variant>
      <vt:variant>
        <vt:i4>296</vt:i4>
      </vt:variant>
      <vt:variant>
        <vt:i4>0</vt:i4>
      </vt:variant>
      <vt:variant>
        <vt:i4>5</vt:i4>
      </vt:variant>
      <vt:variant>
        <vt:lpwstr/>
      </vt:variant>
      <vt:variant>
        <vt:lpwstr>_Toc132644070</vt:lpwstr>
      </vt:variant>
      <vt:variant>
        <vt:i4>1048631</vt:i4>
      </vt:variant>
      <vt:variant>
        <vt:i4>290</vt:i4>
      </vt:variant>
      <vt:variant>
        <vt:i4>0</vt:i4>
      </vt:variant>
      <vt:variant>
        <vt:i4>5</vt:i4>
      </vt:variant>
      <vt:variant>
        <vt:lpwstr/>
      </vt:variant>
      <vt:variant>
        <vt:lpwstr>_Toc132644069</vt:lpwstr>
      </vt:variant>
      <vt:variant>
        <vt:i4>1048631</vt:i4>
      </vt:variant>
      <vt:variant>
        <vt:i4>284</vt:i4>
      </vt:variant>
      <vt:variant>
        <vt:i4>0</vt:i4>
      </vt:variant>
      <vt:variant>
        <vt:i4>5</vt:i4>
      </vt:variant>
      <vt:variant>
        <vt:lpwstr/>
      </vt:variant>
      <vt:variant>
        <vt:lpwstr>_Toc132644068</vt:lpwstr>
      </vt:variant>
      <vt:variant>
        <vt:i4>1048631</vt:i4>
      </vt:variant>
      <vt:variant>
        <vt:i4>278</vt:i4>
      </vt:variant>
      <vt:variant>
        <vt:i4>0</vt:i4>
      </vt:variant>
      <vt:variant>
        <vt:i4>5</vt:i4>
      </vt:variant>
      <vt:variant>
        <vt:lpwstr/>
      </vt:variant>
      <vt:variant>
        <vt:lpwstr>_Toc132644067</vt:lpwstr>
      </vt:variant>
      <vt:variant>
        <vt:i4>1048631</vt:i4>
      </vt:variant>
      <vt:variant>
        <vt:i4>272</vt:i4>
      </vt:variant>
      <vt:variant>
        <vt:i4>0</vt:i4>
      </vt:variant>
      <vt:variant>
        <vt:i4>5</vt:i4>
      </vt:variant>
      <vt:variant>
        <vt:lpwstr/>
      </vt:variant>
      <vt:variant>
        <vt:lpwstr>_Toc132644066</vt:lpwstr>
      </vt:variant>
      <vt:variant>
        <vt:i4>1048631</vt:i4>
      </vt:variant>
      <vt:variant>
        <vt:i4>266</vt:i4>
      </vt:variant>
      <vt:variant>
        <vt:i4>0</vt:i4>
      </vt:variant>
      <vt:variant>
        <vt:i4>5</vt:i4>
      </vt:variant>
      <vt:variant>
        <vt:lpwstr/>
      </vt:variant>
      <vt:variant>
        <vt:lpwstr>_Toc132644065</vt:lpwstr>
      </vt:variant>
      <vt:variant>
        <vt:i4>1048631</vt:i4>
      </vt:variant>
      <vt:variant>
        <vt:i4>260</vt:i4>
      </vt:variant>
      <vt:variant>
        <vt:i4>0</vt:i4>
      </vt:variant>
      <vt:variant>
        <vt:i4>5</vt:i4>
      </vt:variant>
      <vt:variant>
        <vt:lpwstr/>
      </vt:variant>
      <vt:variant>
        <vt:lpwstr>_Toc132644064</vt:lpwstr>
      </vt:variant>
      <vt:variant>
        <vt:i4>1048631</vt:i4>
      </vt:variant>
      <vt:variant>
        <vt:i4>254</vt:i4>
      </vt:variant>
      <vt:variant>
        <vt:i4>0</vt:i4>
      </vt:variant>
      <vt:variant>
        <vt:i4>5</vt:i4>
      </vt:variant>
      <vt:variant>
        <vt:lpwstr/>
      </vt:variant>
      <vt:variant>
        <vt:lpwstr>_Toc132644063</vt:lpwstr>
      </vt:variant>
      <vt:variant>
        <vt:i4>1048631</vt:i4>
      </vt:variant>
      <vt:variant>
        <vt:i4>248</vt:i4>
      </vt:variant>
      <vt:variant>
        <vt:i4>0</vt:i4>
      </vt:variant>
      <vt:variant>
        <vt:i4>5</vt:i4>
      </vt:variant>
      <vt:variant>
        <vt:lpwstr/>
      </vt:variant>
      <vt:variant>
        <vt:lpwstr>_Toc132644062</vt:lpwstr>
      </vt:variant>
      <vt:variant>
        <vt:i4>1048631</vt:i4>
      </vt:variant>
      <vt:variant>
        <vt:i4>242</vt:i4>
      </vt:variant>
      <vt:variant>
        <vt:i4>0</vt:i4>
      </vt:variant>
      <vt:variant>
        <vt:i4>5</vt:i4>
      </vt:variant>
      <vt:variant>
        <vt:lpwstr/>
      </vt:variant>
      <vt:variant>
        <vt:lpwstr>_Toc132644061</vt:lpwstr>
      </vt:variant>
      <vt:variant>
        <vt:i4>1048631</vt:i4>
      </vt:variant>
      <vt:variant>
        <vt:i4>236</vt:i4>
      </vt:variant>
      <vt:variant>
        <vt:i4>0</vt:i4>
      </vt:variant>
      <vt:variant>
        <vt:i4>5</vt:i4>
      </vt:variant>
      <vt:variant>
        <vt:lpwstr/>
      </vt:variant>
      <vt:variant>
        <vt:lpwstr>_Toc132644060</vt:lpwstr>
      </vt:variant>
      <vt:variant>
        <vt:i4>1245239</vt:i4>
      </vt:variant>
      <vt:variant>
        <vt:i4>230</vt:i4>
      </vt:variant>
      <vt:variant>
        <vt:i4>0</vt:i4>
      </vt:variant>
      <vt:variant>
        <vt:i4>5</vt:i4>
      </vt:variant>
      <vt:variant>
        <vt:lpwstr/>
      </vt:variant>
      <vt:variant>
        <vt:lpwstr>_Toc132644059</vt:lpwstr>
      </vt:variant>
      <vt:variant>
        <vt:i4>1245239</vt:i4>
      </vt:variant>
      <vt:variant>
        <vt:i4>224</vt:i4>
      </vt:variant>
      <vt:variant>
        <vt:i4>0</vt:i4>
      </vt:variant>
      <vt:variant>
        <vt:i4>5</vt:i4>
      </vt:variant>
      <vt:variant>
        <vt:lpwstr/>
      </vt:variant>
      <vt:variant>
        <vt:lpwstr>_Toc132644058</vt:lpwstr>
      </vt:variant>
      <vt:variant>
        <vt:i4>1245239</vt:i4>
      </vt:variant>
      <vt:variant>
        <vt:i4>218</vt:i4>
      </vt:variant>
      <vt:variant>
        <vt:i4>0</vt:i4>
      </vt:variant>
      <vt:variant>
        <vt:i4>5</vt:i4>
      </vt:variant>
      <vt:variant>
        <vt:lpwstr/>
      </vt:variant>
      <vt:variant>
        <vt:lpwstr>_Toc132644057</vt:lpwstr>
      </vt:variant>
      <vt:variant>
        <vt:i4>1245239</vt:i4>
      </vt:variant>
      <vt:variant>
        <vt:i4>212</vt:i4>
      </vt:variant>
      <vt:variant>
        <vt:i4>0</vt:i4>
      </vt:variant>
      <vt:variant>
        <vt:i4>5</vt:i4>
      </vt:variant>
      <vt:variant>
        <vt:lpwstr/>
      </vt:variant>
      <vt:variant>
        <vt:lpwstr>_Toc132644056</vt:lpwstr>
      </vt:variant>
      <vt:variant>
        <vt:i4>1245239</vt:i4>
      </vt:variant>
      <vt:variant>
        <vt:i4>206</vt:i4>
      </vt:variant>
      <vt:variant>
        <vt:i4>0</vt:i4>
      </vt:variant>
      <vt:variant>
        <vt:i4>5</vt:i4>
      </vt:variant>
      <vt:variant>
        <vt:lpwstr/>
      </vt:variant>
      <vt:variant>
        <vt:lpwstr>_Toc132644055</vt:lpwstr>
      </vt:variant>
      <vt:variant>
        <vt:i4>1245239</vt:i4>
      </vt:variant>
      <vt:variant>
        <vt:i4>200</vt:i4>
      </vt:variant>
      <vt:variant>
        <vt:i4>0</vt:i4>
      </vt:variant>
      <vt:variant>
        <vt:i4>5</vt:i4>
      </vt:variant>
      <vt:variant>
        <vt:lpwstr/>
      </vt:variant>
      <vt:variant>
        <vt:lpwstr>_Toc132644054</vt:lpwstr>
      </vt:variant>
      <vt:variant>
        <vt:i4>1245239</vt:i4>
      </vt:variant>
      <vt:variant>
        <vt:i4>194</vt:i4>
      </vt:variant>
      <vt:variant>
        <vt:i4>0</vt:i4>
      </vt:variant>
      <vt:variant>
        <vt:i4>5</vt:i4>
      </vt:variant>
      <vt:variant>
        <vt:lpwstr/>
      </vt:variant>
      <vt:variant>
        <vt:lpwstr>_Toc132644053</vt:lpwstr>
      </vt:variant>
      <vt:variant>
        <vt:i4>1245239</vt:i4>
      </vt:variant>
      <vt:variant>
        <vt:i4>188</vt:i4>
      </vt:variant>
      <vt:variant>
        <vt:i4>0</vt:i4>
      </vt:variant>
      <vt:variant>
        <vt:i4>5</vt:i4>
      </vt:variant>
      <vt:variant>
        <vt:lpwstr/>
      </vt:variant>
      <vt:variant>
        <vt:lpwstr>_Toc132644052</vt:lpwstr>
      </vt:variant>
      <vt:variant>
        <vt:i4>1245239</vt:i4>
      </vt:variant>
      <vt:variant>
        <vt:i4>182</vt:i4>
      </vt:variant>
      <vt:variant>
        <vt:i4>0</vt:i4>
      </vt:variant>
      <vt:variant>
        <vt:i4>5</vt:i4>
      </vt:variant>
      <vt:variant>
        <vt:lpwstr/>
      </vt:variant>
      <vt:variant>
        <vt:lpwstr>_Toc132644051</vt:lpwstr>
      </vt:variant>
      <vt:variant>
        <vt:i4>1245239</vt:i4>
      </vt:variant>
      <vt:variant>
        <vt:i4>176</vt:i4>
      </vt:variant>
      <vt:variant>
        <vt:i4>0</vt:i4>
      </vt:variant>
      <vt:variant>
        <vt:i4>5</vt:i4>
      </vt:variant>
      <vt:variant>
        <vt:lpwstr/>
      </vt:variant>
      <vt:variant>
        <vt:lpwstr>_Toc132644050</vt:lpwstr>
      </vt:variant>
      <vt:variant>
        <vt:i4>1179703</vt:i4>
      </vt:variant>
      <vt:variant>
        <vt:i4>170</vt:i4>
      </vt:variant>
      <vt:variant>
        <vt:i4>0</vt:i4>
      </vt:variant>
      <vt:variant>
        <vt:i4>5</vt:i4>
      </vt:variant>
      <vt:variant>
        <vt:lpwstr/>
      </vt:variant>
      <vt:variant>
        <vt:lpwstr>_Toc132644049</vt:lpwstr>
      </vt:variant>
      <vt:variant>
        <vt:i4>1179703</vt:i4>
      </vt:variant>
      <vt:variant>
        <vt:i4>164</vt:i4>
      </vt:variant>
      <vt:variant>
        <vt:i4>0</vt:i4>
      </vt:variant>
      <vt:variant>
        <vt:i4>5</vt:i4>
      </vt:variant>
      <vt:variant>
        <vt:lpwstr/>
      </vt:variant>
      <vt:variant>
        <vt:lpwstr>_Toc132644048</vt:lpwstr>
      </vt:variant>
      <vt:variant>
        <vt:i4>1179703</vt:i4>
      </vt:variant>
      <vt:variant>
        <vt:i4>158</vt:i4>
      </vt:variant>
      <vt:variant>
        <vt:i4>0</vt:i4>
      </vt:variant>
      <vt:variant>
        <vt:i4>5</vt:i4>
      </vt:variant>
      <vt:variant>
        <vt:lpwstr/>
      </vt:variant>
      <vt:variant>
        <vt:lpwstr>_Toc132644047</vt:lpwstr>
      </vt:variant>
      <vt:variant>
        <vt:i4>1179703</vt:i4>
      </vt:variant>
      <vt:variant>
        <vt:i4>152</vt:i4>
      </vt:variant>
      <vt:variant>
        <vt:i4>0</vt:i4>
      </vt:variant>
      <vt:variant>
        <vt:i4>5</vt:i4>
      </vt:variant>
      <vt:variant>
        <vt:lpwstr/>
      </vt:variant>
      <vt:variant>
        <vt:lpwstr>_Toc132644046</vt:lpwstr>
      </vt:variant>
      <vt:variant>
        <vt:i4>1179703</vt:i4>
      </vt:variant>
      <vt:variant>
        <vt:i4>146</vt:i4>
      </vt:variant>
      <vt:variant>
        <vt:i4>0</vt:i4>
      </vt:variant>
      <vt:variant>
        <vt:i4>5</vt:i4>
      </vt:variant>
      <vt:variant>
        <vt:lpwstr/>
      </vt:variant>
      <vt:variant>
        <vt:lpwstr>_Toc132644045</vt:lpwstr>
      </vt:variant>
      <vt:variant>
        <vt:i4>1179703</vt:i4>
      </vt:variant>
      <vt:variant>
        <vt:i4>140</vt:i4>
      </vt:variant>
      <vt:variant>
        <vt:i4>0</vt:i4>
      </vt:variant>
      <vt:variant>
        <vt:i4>5</vt:i4>
      </vt:variant>
      <vt:variant>
        <vt:lpwstr/>
      </vt:variant>
      <vt:variant>
        <vt:lpwstr>_Toc132644044</vt:lpwstr>
      </vt:variant>
      <vt:variant>
        <vt:i4>1179703</vt:i4>
      </vt:variant>
      <vt:variant>
        <vt:i4>134</vt:i4>
      </vt:variant>
      <vt:variant>
        <vt:i4>0</vt:i4>
      </vt:variant>
      <vt:variant>
        <vt:i4>5</vt:i4>
      </vt:variant>
      <vt:variant>
        <vt:lpwstr/>
      </vt:variant>
      <vt:variant>
        <vt:lpwstr>_Toc132644043</vt:lpwstr>
      </vt:variant>
      <vt:variant>
        <vt:i4>1179703</vt:i4>
      </vt:variant>
      <vt:variant>
        <vt:i4>128</vt:i4>
      </vt:variant>
      <vt:variant>
        <vt:i4>0</vt:i4>
      </vt:variant>
      <vt:variant>
        <vt:i4>5</vt:i4>
      </vt:variant>
      <vt:variant>
        <vt:lpwstr/>
      </vt:variant>
      <vt:variant>
        <vt:lpwstr>_Toc132644042</vt:lpwstr>
      </vt:variant>
      <vt:variant>
        <vt:i4>1179703</vt:i4>
      </vt:variant>
      <vt:variant>
        <vt:i4>122</vt:i4>
      </vt:variant>
      <vt:variant>
        <vt:i4>0</vt:i4>
      </vt:variant>
      <vt:variant>
        <vt:i4>5</vt:i4>
      </vt:variant>
      <vt:variant>
        <vt:lpwstr/>
      </vt:variant>
      <vt:variant>
        <vt:lpwstr>_Toc132644041</vt:lpwstr>
      </vt:variant>
      <vt:variant>
        <vt:i4>1179703</vt:i4>
      </vt:variant>
      <vt:variant>
        <vt:i4>116</vt:i4>
      </vt:variant>
      <vt:variant>
        <vt:i4>0</vt:i4>
      </vt:variant>
      <vt:variant>
        <vt:i4>5</vt:i4>
      </vt:variant>
      <vt:variant>
        <vt:lpwstr/>
      </vt:variant>
      <vt:variant>
        <vt:lpwstr>_Toc132644040</vt:lpwstr>
      </vt:variant>
      <vt:variant>
        <vt:i4>1376311</vt:i4>
      </vt:variant>
      <vt:variant>
        <vt:i4>110</vt:i4>
      </vt:variant>
      <vt:variant>
        <vt:i4>0</vt:i4>
      </vt:variant>
      <vt:variant>
        <vt:i4>5</vt:i4>
      </vt:variant>
      <vt:variant>
        <vt:lpwstr/>
      </vt:variant>
      <vt:variant>
        <vt:lpwstr>_Toc132644039</vt:lpwstr>
      </vt:variant>
      <vt:variant>
        <vt:i4>1376311</vt:i4>
      </vt:variant>
      <vt:variant>
        <vt:i4>104</vt:i4>
      </vt:variant>
      <vt:variant>
        <vt:i4>0</vt:i4>
      </vt:variant>
      <vt:variant>
        <vt:i4>5</vt:i4>
      </vt:variant>
      <vt:variant>
        <vt:lpwstr/>
      </vt:variant>
      <vt:variant>
        <vt:lpwstr>_Toc132644038</vt:lpwstr>
      </vt:variant>
      <vt:variant>
        <vt:i4>1376311</vt:i4>
      </vt:variant>
      <vt:variant>
        <vt:i4>98</vt:i4>
      </vt:variant>
      <vt:variant>
        <vt:i4>0</vt:i4>
      </vt:variant>
      <vt:variant>
        <vt:i4>5</vt:i4>
      </vt:variant>
      <vt:variant>
        <vt:lpwstr/>
      </vt:variant>
      <vt:variant>
        <vt:lpwstr>_Toc132644037</vt:lpwstr>
      </vt:variant>
      <vt:variant>
        <vt:i4>1376311</vt:i4>
      </vt:variant>
      <vt:variant>
        <vt:i4>92</vt:i4>
      </vt:variant>
      <vt:variant>
        <vt:i4>0</vt:i4>
      </vt:variant>
      <vt:variant>
        <vt:i4>5</vt:i4>
      </vt:variant>
      <vt:variant>
        <vt:lpwstr/>
      </vt:variant>
      <vt:variant>
        <vt:lpwstr>_Toc132644036</vt:lpwstr>
      </vt:variant>
      <vt:variant>
        <vt:i4>1376311</vt:i4>
      </vt:variant>
      <vt:variant>
        <vt:i4>86</vt:i4>
      </vt:variant>
      <vt:variant>
        <vt:i4>0</vt:i4>
      </vt:variant>
      <vt:variant>
        <vt:i4>5</vt:i4>
      </vt:variant>
      <vt:variant>
        <vt:lpwstr/>
      </vt:variant>
      <vt:variant>
        <vt:lpwstr>_Toc132644035</vt:lpwstr>
      </vt:variant>
      <vt:variant>
        <vt:i4>1376311</vt:i4>
      </vt:variant>
      <vt:variant>
        <vt:i4>80</vt:i4>
      </vt:variant>
      <vt:variant>
        <vt:i4>0</vt:i4>
      </vt:variant>
      <vt:variant>
        <vt:i4>5</vt:i4>
      </vt:variant>
      <vt:variant>
        <vt:lpwstr/>
      </vt:variant>
      <vt:variant>
        <vt:lpwstr>_Toc132644034</vt:lpwstr>
      </vt:variant>
      <vt:variant>
        <vt:i4>1376311</vt:i4>
      </vt:variant>
      <vt:variant>
        <vt:i4>74</vt:i4>
      </vt:variant>
      <vt:variant>
        <vt:i4>0</vt:i4>
      </vt:variant>
      <vt:variant>
        <vt:i4>5</vt:i4>
      </vt:variant>
      <vt:variant>
        <vt:lpwstr/>
      </vt:variant>
      <vt:variant>
        <vt:lpwstr>_Toc132644033</vt:lpwstr>
      </vt:variant>
      <vt:variant>
        <vt:i4>1376311</vt:i4>
      </vt:variant>
      <vt:variant>
        <vt:i4>68</vt:i4>
      </vt:variant>
      <vt:variant>
        <vt:i4>0</vt:i4>
      </vt:variant>
      <vt:variant>
        <vt:i4>5</vt:i4>
      </vt:variant>
      <vt:variant>
        <vt:lpwstr/>
      </vt:variant>
      <vt:variant>
        <vt:lpwstr>_Toc132644032</vt:lpwstr>
      </vt:variant>
      <vt:variant>
        <vt:i4>1376311</vt:i4>
      </vt:variant>
      <vt:variant>
        <vt:i4>62</vt:i4>
      </vt:variant>
      <vt:variant>
        <vt:i4>0</vt:i4>
      </vt:variant>
      <vt:variant>
        <vt:i4>5</vt:i4>
      </vt:variant>
      <vt:variant>
        <vt:lpwstr/>
      </vt:variant>
      <vt:variant>
        <vt:lpwstr>_Toc132644031</vt:lpwstr>
      </vt:variant>
      <vt:variant>
        <vt:i4>1376311</vt:i4>
      </vt:variant>
      <vt:variant>
        <vt:i4>56</vt:i4>
      </vt:variant>
      <vt:variant>
        <vt:i4>0</vt:i4>
      </vt:variant>
      <vt:variant>
        <vt:i4>5</vt:i4>
      </vt:variant>
      <vt:variant>
        <vt:lpwstr/>
      </vt:variant>
      <vt:variant>
        <vt:lpwstr>_Toc132644030</vt:lpwstr>
      </vt:variant>
      <vt:variant>
        <vt:i4>1310775</vt:i4>
      </vt:variant>
      <vt:variant>
        <vt:i4>50</vt:i4>
      </vt:variant>
      <vt:variant>
        <vt:i4>0</vt:i4>
      </vt:variant>
      <vt:variant>
        <vt:i4>5</vt:i4>
      </vt:variant>
      <vt:variant>
        <vt:lpwstr/>
      </vt:variant>
      <vt:variant>
        <vt:lpwstr>_Toc132644029</vt:lpwstr>
      </vt:variant>
      <vt:variant>
        <vt:i4>1310775</vt:i4>
      </vt:variant>
      <vt:variant>
        <vt:i4>44</vt:i4>
      </vt:variant>
      <vt:variant>
        <vt:i4>0</vt:i4>
      </vt:variant>
      <vt:variant>
        <vt:i4>5</vt:i4>
      </vt:variant>
      <vt:variant>
        <vt:lpwstr/>
      </vt:variant>
      <vt:variant>
        <vt:lpwstr>_Toc132644028</vt:lpwstr>
      </vt:variant>
      <vt:variant>
        <vt:i4>1310775</vt:i4>
      </vt:variant>
      <vt:variant>
        <vt:i4>38</vt:i4>
      </vt:variant>
      <vt:variant>
        <vt:i4>0</vt:i4>
      </vt:variant>
      <vt:variant>
        <vt:i4>5</vt:i4>
      </vt:variant>
      <vt:variant>
        <vt:lpwstr/>
      </vt:variant>
      <vt:variant>
        <vt:lpwstr>_Toc132644027</vt:lpwstr>
      </vt:variant>
      <vt:variant>
        <vt:i4>1310775</vt:i4>
      </vt:variant>
      <vt:variant>
        <vt:i4>32</vt:i4>
      </vt:variant>
      <vt:variant>
        <vt:i4>0</vt:i4>
      </vt:variant>
      <vt:variant>
        <vt:i4>5</vt:i4>
      </vt:variant>
      <vt:variant>
        <vt:lpwstr/>
      </vt:variant>
      <vt:variant>
        <vt:lpwstr>_Toc132644026</vt:lpwstr>
      </vt:variant>
      <vt:variant>
        <vt:i4>1310775</vt:i4>
      </vt:variant>
      <vt:variant>
        <vt:i4>26</vt:i4>
      </vt:variant>
      <vt:variant>
        <vt:i4>0</vt:i4>
      </vt:variant>
      <vt:variant>
        <vt:i4>5</vt:i4>
      </vt:variant>
      <vt:variant>
        <vt:lpwstr/>
      </vt:variant>
      <vt:variant>
        <vt:lpwstr>_Toc132644025</vt:lpwstr>
      </vt:variant>
      <vt:variant>
        <vt:i4>1310775</vt:i4>
      </vt:variant>
      <vt:variant>
        <vt:i4>20</vt:i4>
      </vt:variant>
      <vt:variant>
        <vt:i4>0</vt:i4>
      </vt:variant>
      <vt:variant>
        <vt:i4>5</vt:i4>
      </vt:variant>
      <vt:variant>
        <vt:lpwstr/>
      </vt:variant>
      <vt:variant>
        <vt:lpwstr>_Toc132644024</vt:lpwstr>
      </vt:variant>
      <vt:variant>
        <vt:i4>1310775</vt:i4>
      </vt:variant>
      <vt:variant>
        <vt:i4>14</vt:i4>
      </vt:variant>
      <vt:variant>
        <vt:i4>0</vt:i4>
      </vt:variant>
      <vt:variant>
        <vt:i4>5</vt:i4>
      </vt:variant>
      <vt:variant>
        <vt:lpwstr/>
      </vt:variant>
      <vt:variant>
        <vt:lpwstr>_Toc132644023</vt:lpwstr>
      </vt:variant>
      <vt:variant>
        <vt:i4>1310775</vt:i4>
      </vt:variant>
      <vt:variant>
        <vt:i4>8</vt:i4>
      </vt:variant>
      <vt:variant>
        <vt:i4>0</vt:i4>
      </vt:variant>
      <vt:variant>
        <vt:i4>5</vt:i4>
      </vt:variant>
      <vt:variant>
        <vt:lpwstr/>
      </vt:variant>
      <vt:variant>
        <vt:lpwstr>_Toc132644022</vt:lpwstr>
      </vt:variant>
      <vt:variant>
        <vt:i4>1310775</vt:i4>
      </vt:variant>
      <vt:variant>
        <vt:i4>2</vt:i4>
      </vt:variant>
      <vt:variant>
        <vt:i4>0</vt:i4>
      </vt:variant>
      <vt:variant>
        <vt:i4>5</vt:i4>
      </vt:variant>
      <vt:variant>
        <vt:lpwstr/>
      </vt:variant>
      <vt:variant>
        <vt:lpwstr>_Toc1326440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UC</dc:creator>
  <cp:keywords/>
  <dc:description/>
  <cp:lastModifiedBy>PHAM HOAI NHAN</cp:lastModifiedBy>
  <cp:revision>253</cp:revision>
  <cp:lastPrinted>2023-05-09T07:49:00Z</cp:lastPrinted>
  <dcterms:created xsi:type="dcterms:W3CDTF">2023-04-15T20:37:00Z</dcterms:created>
  <dcterms:modified xsi:type="dcterms:W3CDTF">2023-05-2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43288D403E5DC408A49ADA8822FD551</vt:lpwstr>
  </property>
  <property fmtid="{D5CDD505-2E9C-101B-9397-08002B2CF9AE}" pid="3" name="Order">
    <vt:r8>6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ies>
</file>